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E49F1" w14:textId="77777777" w:rsidR="00677202" w:rsidRDefault="00677202" w:rsidP="00566440">
      <w:pPr>
        <w:jc w:val="both"/>
        <w:rPr>
          <w:b/>
          <w:bCs/>
          <w:sz w:val="22"/>
          <w:szCs w:val="22"/>
        </w:rPr>
      </w:pPr>
    </w:p>
    <w:p w14:paraId="7EB2EBBD" w14:textId="77777777" w:rsidR="00551D20" w:rsidRPr="00932A72" w:rsidRDefault="00551D20" w:rsidP="00551D20">
      <w:pPr>
        <w:jc w:val="both"/>
        <w:rPr>
          <w:sz w:val="144"/>
          <w:szCs w:val="144"/>
        </w:rPr>
      </w:pPr>
    </w:p>
    <w:p w14:paraId="310A9B76" w14:textId="77777777" w:rsidR="00551D20" w:rsidRPr="00932A72" w:rsidRDefault="00551D20" w:rsidP="00551D20">
      <w:pPr>
        <w:jc w:val="both"/>
        <w:rPr>
          <w:color w:val="0070C0"/>
          <w:sz w:val="144"/>
          <w:szCs w:val="144"/>
        </w:rPr>
      </w:pPr>
      <w:r w:rsidRPr="00932A72">
        <w:rPr>
          <w:color w:val="0070C0"/>
          <w:sz w:val="144"/>
          <w:szCs w:val="144"/>
        </w:rPr>
        <w:t>Chapter 5</w:t>
      </w:r>
    </w:p>
    <w:p w14:paraId="7EFAC39F" w14:textId="77777777" w:rsidR="00551D20" w:rsidRPr="00932A72" w:rsidRDefault="00551D20" w:rsidP="00551D20">
      <w:pPr>
        <w:jc w:val="both"/>
        <w:rPr>
          <w:sz w:val="144"/>
          <w:szCs w:val="144"/>
        </w:rPr>
      </w:pPr>
    </w:p>
    <w:p w14:paraId="752FAF15" w14:textId="77777777" w:rsidR="00551D20" w:rsidRPr="00932A72" w:rsidRDefault="00551D20" w:rsidP="00551D20">
      <w:pPr>
        <w:spacing w:line="360" w:lineRule="auto"/>
        <w:jc w:val="both"/>
        <w:rPr>
          <w:color w:val="002060"/>
          <w:sz w:val="56"/>
          <w:szCs w:val="56"/>
        </w:rPr>
      </w:pPr>
      <w:r w:rsidRPr="00932A72">
        <w:rPr>
          <w:color w:val="002060"/>
          <w:sz w:val="56"/>
          <w:szCs w:val="56"/>
        </w:rPr>
        <w:t>The origin, evolution and molecular diversity of the chemokine system</w:t>
      </w:r>
    </w:p>
    <w:p w14:paraId="415CB071" w14:textId="77777777" w:rsidR="00551D20" w:rsidRDefault="00551D20" w:rsidP="00551D20">
      <w:r>
        <w:br w:type="page"/>
      </w:r>
    </w:p>
    <w:p w14:paraId="1BE9A39D" w14:textId="77777777" w:rsidR="00551D20" w:rsidRPr="00932A72" w:rsidRDefault="00551D20" w:rsidP="00551D20">
      <w:pPr>
        <w:spacing w:line="360" w:lineRule="auto"/>
        <w:jc w:val="both"/>
        <w:rPr>
          <w:color w:val="0070C0"/>
          <w:sz w:val="32"/>
          <w:szCs w:val="32"/>
        </w:rPr>
      </w:pPr>
      <w:r w:rsidRPr="00932A72">
        <w:rPr>
          <w:color w:val="0070C0"/>
          <w:sz w:val="32"/>
          <w:szCs w:val="32"/>
        </w:rPr>
        <w:lastRenderedPageBreak/>
        <w:t>Preface</w:t>
      </w:r>
    </w:p>
    <w:p w14:paraId="6D36793A" w14:textId="77777777" w:rsidR="00551D20" w:rsidRPr="00932A72" w:rsidRDefault="00551D20" w:rsidP="00551D20">
      <w:pPr>
        <w:spacing w:line="360" w:lineRule="auto"/>
        <w:jc w:val="both"/>
      </w:pPr>
    </w:p>
    <w:p w14:paraId="5DD592F1" w14:textId="68DB80A8" w:rsidR="00551D20" w:rsidRPr="00932A72" w:rsidRDefault="00551D20" w:rsidP="00551D20">
      <w:pPr>
        <w:spacing w:line="360" w:lineRule="auto"/>
        <w:jc w:val="both"/>
      </w:pPr>
      <w:r w:rsidRPr="00932A72">
        <w:t xml:space="preserve">The work </w:t>
      </w:r>
      <w:r w:rsidR="00EF469E">
        <w:t>presented in</w:t>
      </w:r>
      <w:r w:rsidRPr="00932A72">
        <w:t xml:space="preserve"> this chapter has been published as a pre-print</w:t>
      </w:r>
      <w:r w:rsidR="000512F1">
        <w:t xml:space="preserve"> (</w:t>
      </w:r>
      <w:r w:rsidRPr="00932A72">
        <w:t xml:space="preserve">available </w:t>
      </w:r>
      <w:r w:rsidR="005D0285">
        <w:t>on</w:t>
      </w:r>
      <w:r>
        <w:t xml:space="preserve"> </w:t>
      </w:r>
      <w:r w:rsidRPr="00E0415E">
        <w:t>bioRxiv</w:t>
      </w:r>
      <w:r w:rsidRPr="00E0415E">
        <w:rPr>
          <w:vertAlign w:val="superscript"/>
        </w:rPr>
        <w:t>1</w:t>
      </w:r>
      <w:r w:rsidR="000512F1">
        <w:t>)</w:t>
      </w:r>
      <w:r w:rsidR="005D0285">
        <w:t>. It</w:t>
      </w:r>
      <w:r w:rsidR="00B80B6C">
        <w:t xml:space="preserve"> has undergone a first round of review</w:t>
      </w:r>
      <w:r w:rsidR="00FA29B3">
        <w:t>ing</w:t>
      </w:r>
      <w:r w:rsidR="00B80B6C">
        <w:t xml:space="preserve"> </w:t>
      </w:r>
      <w:r>
        <w:t xml:space="preserve">at </w:t>
      </w:r>
      <w:r w:rsidR="003175BB">
        <w:t xml:space="preserve">the independent reviewing platform </w:t>
      </w:r>
      <w:r>
        <w:t>Review Commons</w:t>
      </w:r>
      <w:r w:rsidRPr="00635DB3">
        <w:rPr>
          <w:vertAlign w:val="superscript"/>
        </w:rPr>
        <w:t>2</w:t>
      </w:r>
      <w:r w:rsidR="003175BB">
        <w:t xml:space="preserve"> a</w:t>
      </w:r>
      <w:r w:rsidR="00312299">
        <w:t xml:space="preserve">fter which it was transferred </w:t>
      </w:r>
      <w:r w:rsidR="00AA3A85">
        <w:t>to</w:t>
      </w:r>
      <w:r w:rsidR="003175BB">
        <w:t xml:space="preserve"> </w:t>
      </w:r>
      <w:r w:rsidR="00E6601B">
        <w:t>P</w:t>
      </w:r>
      <w:r w:rsidR="005556A8">
        <w:t>L</w:t>
      </w:r>
      <w:r w:rsidR="00F15B07">
        <w:t>O</w:t>
      </w:r>
      <w:r w:rsidR="005556A8">
        <w:t>S</w:t>
      </w:r>
      <w:r w:rsidR="00E6601B">
        <w:t xml:space="preserve"> Biology</w:t>
      </w:r>
      <w:r w:rsidR="00AA3A85">
        <w:t xml:space="preserve"> w</w:t>
      </w:r>
      <w:r w:rsidR="00296E5E">
        <w:t>h</w:t>
      </w:r>
      <w:r w:rsidR="00AA3A85">
        <w:t>ere it is currently under consideration</w:t>
      </w:r>
      <w:r w:rsidR="003175BB">
        <w:t xml:space="preserve">. </w:t>
      </w:r>
      <w:r w:rsidR="00A44FE4">
        <w:t>T</w:t>
      </w:r>
      <w:r w:rsidR="006E3B8E">
        <w:t xml:space="preserve">he </w:t>
      </w:r>
      <w:r w:rsidR="0086504C">
        <w:t xml:space="preserve">version of the </w:t>
      </w:r>
      <w:r w:rsidR="006E3B8E">
        <w:t>manuscript</w:t>
      </w:r>
      <w:r w:rsidR="0086504C">
        <w:t xml:space="preserve"> presented here </w:t>
      </w:r>
      <w:r w:rsidR="006E3B8E">
        <w:t>has been reformatted to match the style of the rest of this thesis.</w:t>
      </w:r>
    </w:p>
    <w:p w14:paraId="6572FE8A" w14:textId="77777777" w:rsidR="00551D20" w:rsidRPr="00932A72" w:rsidRDefault="00551D20" w:rsidP="00551D20">
      <w:pPr>
        <w:spacing w:line="360" w:lineRule="auto"/>
        <w:jc w:val="both"/>
      </w:pPr>
      <w:r w:rsidRPr="00932A72">
        <w:t>This work was done in collaboration with other members of the Feuda Group that are also co-authors in the pre-print. Specifically, I was the lead in the evolution of chemokine ligands, Matthew Goulty was the lead in the evolution of chemokine receptors, Clifton Lewis contributed to mapping the evolution of all chemokine components to a calibrated species tree and was also heavily involved in structuring the figures, Flaviano Giorgini provided useful comments throughout the manuscript preparation and Roberto Feuda proposed the original idea of the project and supervised the work.</w:t>
      </w:r>
    </w:p>
    <w:p w14:paraId="079BEFEB" w14:textId="77777777" w:rsidR="00551D20" w:rsidRDefault="00551D20" w:rsidP="00551D20">
      <w:pPr>
        <w:jc w:val="both"/>
      </w:pPr>
    </w:p>
    <w:p w14:paraId="044FC08C" w14:textId="77777777" w:rsidR="00551D20" w:rsidRDefault="00551D20" w:rsidP="00551D20">
      <w:pPr>
        <w:jc w:val="both"/>
      </w:pPr>
    </w:p>
    <w:p w14:paraId="029A7ADA" w14:textId="77777777" w:rsidR="00551D20" w:rsidRDefault="00551D20" w:rsidP="00551D20">
      <w:pPr>
        <w:jc w:val="both"/>
      </w:pPr>
    </w:p>
    <w:p w14:paraId="7B67B550" w14:textId="77777777" w:rsidR="00551D20" w:rsidRDefault="00551D20" w:rsidP="00551D20">
      <w:pPr>
        <w:jc w:val="both"/>
      </w:pPr>
    </w:p>
    <w:p w14:paraId="54A3C024" w14:textId="77777777" w:rsidR="00551D20" w:rsidRDefault="00551D20" w:rsidP="00551D20">
      <w:pPr>
        <w:jc w:val="both"/>
      </w:pPr>
    </w:p>
    <w:p w14:paraId="290EFC39" w14:textId="77777777" w:rsidR="00551D20" w:rsidRDefault="00551D20" w:rsidP="00551D20">
      <w:pPr>
        <w:jc w:val="both"/>
      </w:pPr>
    </w:p>
    <w:p w14:paraId="3EEED3B3" w14:textId="77777777" w:rsidR="00551D20" w:rsidRDefault="00551D20" w:rsidP="00551D20">
      <w:pPr>
        <w:jc w:val="both"/>
      </w:pPr>
    </w:p>
    <w:p w14:paraId="6B3C4E52" w14:textId="77777777" w:rsidR="00551D20" w:rsidRDefault="00551D20" w:rsidP="00551D20">
      <w:pPr>
        <w:jc w:val="both"/>
      </w:pPr>
    </w:p>
    <w:p w14:paraId="039586E5" w14:textId="77777777" w:rsidR="00551D20" w:rsidRDefault="00551D20" w:rsidP="00551D20">
      <w:pPr>
        <w:jc w:val="both"/>
      </w:pPr>
    </w:p>
    <w:p w14:paraId="1A64B046" w14:textId="77777777" w:rsidR="00551D20" w:rsidRDefault="00551D20" w:rsidP="00551D20">
      <w:pPr>
        <w:jc w:val="both"/>
      </w:pPr>
    </w:p>
    <w:p w14:paraId="23CB1FEF" w14:textId="77777777" w:rsidR="00551D20" w:rsidRDefault="00551D20" w:rsidP="00551D20">
      <w:pPr>
        <w:jc w:val="both"/>
      </w:pPr>
    </w:p>
    <w:p w14:paraId="4294D7A2" w14:textId="77777777" w:rsidR="00551D20" w:rsidRDefault="00551D20" w:rsidP="00551D20">
      <w:pPr>
        <w:jc w:val="both"/>
      </w:pPr>
    </w:p>
    <w:p w14:paraId="63214A73" w14:textId="77777777" w:rsidR="00551D20" w:rsidRDefault="00551D20" w:rsidP="00551D20">
      <w:pPr>
        <w:jc w:val="both"/>
      </w:pPr>
    </w:p>
    <w:p w14:paraId="0F320D80" w14:textId="77777777" w:rsidR="00551D20" w:rsidRDefault="00551D20" w:rsidP="00551D20">
      <w:pPr>
        <w:jc w:val="both"/>
      </w:pPr>
    </w:p>
    <w:p w14:paraId="0E3C944F" w14:textId="77777777" w:rsidR="00551D20" w:rsidRDefault="00551D20" w:rsidP="00551D20">
      <w:pPr>
        <w:jc w:val="both"/>
      </w:pPr>
    </w:p>
    <w:p w14:paraId="5E1DF4EC" w14:textId="77777777" w:rsidR="004336FD" w:rsidRDefault="004336FD" w:rsidP="00551D20">
      <w:pPr>
        <w:jc w:val="both"/>
      </w:pPr>
    </w:p>
    <w:p w14:paraId="36D4B5E6" w14:textId="77777777" w:rsidR="004336FD" w:rsidRDefault="004336FD" w:rsidP="00551D20">
      <w:pPr>
        <w:jc w:val="both"/>
      </w:pPr>
    </w:p>
    <w:p w14:paraId="1EFBEC26" w14:textId="77777777" w:rsidR="004336FD" w:rsidRDefault="004336FD" w:rsidP="00551D20">
      <w:pPr>
        <w:jc w:val="both"/>
      </w:pPr>
    </w:p>
    <w:p w14:paraId="10E397CC" w14:textId="77777777" w:rsidR="004336FD" w:rsidRDefault="004336FD" w:rsidP="00551D20">
      <w:pPr>
        <w:jc w:val="both"/>
      </w:pPr>
    </w:p>
    <w:p w14:paraId="7674079B" w14:textId="77777777" w:rsidR="002C2B8F" w:rsidRDefault="002C2B8F" w:rsidP="00551D20">
      <w:pPr>
        <w:jc w:val="both"/>
      </w:pPr>
    </w:p>
    <w:p w14:paraId="1E543F23" w14:textId="77777777" w:rsidR="002C2B8F" w:rsidRDefault="002C2B8F" w:rsidP="00551D20">
      <w:pPr>
        <w:jc w:val="both"/>
      </w:pPr>
    </w:p>
    <w:p w14:paraId="45126601" w14:textId="77777777" w:rsidR="00551D20" w:rsidRPr="0052657C" w:rsidRDefault="00551D20" w:rsidP="00551D20">
      <w:pPr>
        <w:pBdr>
          <w:bottom w:val="single" w:sz="6" w:space="1" w:color="auto"/>
        </w:pBdr>
        <w:jc w:val="both"/>
      </w:pPr>
    </w:p>
    <w:p w14:paraId="6DDFFCE4" w14:textId="20852B89" w:rsidR="00551D20" w:rsidRPr="0052657C" w:rsidRDefault="006E4CD2" w:rsidP="0052657C">
      <w:pPr>
        <w:pStyle w:val="ListParagraph"/>
        <w:numPr>
          <w:ilvl w:val="0"/>
          <w:numId w:val="9"/>
        </w:numPr>
        <w:spacing w:after="160" w:line="259" w:lineRule="auto"/>
        <w:jc w:val="both"/>
        <w:rPr>
          <w:u w:val="single"/>
        </w:rPr>
      </w:pPr>
      <w:r w:rsidRPr="0052657C">
        <w:rPr>
          <w:color w:val="0000FF"/>
          <w:u w:val="single"/>
        </w:rPr>
        <w:t>https://www.biorxiv.org/content/10.1101/2023.05.17.541135v2</w:t>
      </w:r>
      <w:r w:rsidRPr="0052657C">
        <w:rPr>
          <w:rStyle w:val="Hyperlink"/>
          <w:color w:val="auto"/>
        </w:rPr>
        <w:t xml:space="preserve"> </w:t>
      </w:r>
    </w:p>
    <w:p w14:paraId="44F5B070" w14:textId="51F524FD" w:rsidR="00551D20" w:rsidRPr="006E4CD2" w:rsidRDefault="0052657C" w:rsidP="0052657C">
      <w:pPr>
        <w:pStyle w:val="ListParagraph"/>
        <w:numPr>
          <w:ilvl w:val="0"/>
          <w:numId w:val="9"/>
        </w:numPr>
        <w:spacing w:after="160" w:line="259" w:lineRule="auto"/>
        <w:jc w:val="both"/>
      </w:pPr>
      <w:hyperlink r:id="rId8" w:history="1">
        <w:r w:rsidRPr="008E33C0">
          <w:rPr>
            <w:rStyle w:val="Hyperlink"/>
          </w:rPr>
          <w:t>https://www.reviewcommons.org/about/</w:t>
        </w:r>
      </w:hyperlink>
      <w:r w:rsidR="00551D20" w:rsidRPr="006E4CD2">
        <w:t xml:space="preserve"> </w:t>
      </w:r>
    </w:p>
    <w:p w14:paraId="0A1B7895" w14:textId="77777777" w:rsidR="00677202" w:rsidRDefault="00677202">
      <w:pPr>
        <w:jc w:val="both"/>
        <w:rPr>
          <w:b/>
          <w:bCs/>
          <w:sz w:val="22"/>
          <w:szCs w:val="22"/>
        </w:rPr>
      </w:pPr>
      <w:r>
        <w:rPr>
          <w:b/>
          <w:bCs/>
          <w:sz w:val="22"/>
          <w:szCs w:val="22"/>
        </w:rPr>
        <w:br w:type="page"/>
      </w:r>
    </w:p>
    <w:p w14:paraId="2E845147" w14:textId="1FA65966" w:rsidR="29AAF6B0" w:rsidRPr="003E3918" w:rsidRDefault="29AAF6B0" w:rsidP="00AE2D9C">
      <w:pPr>
        <w:spacing w:line="360" w:lineRule="auto"/>
        <w:jc w:val="both"/>
        <w:rPr>
          <w:b/>
          <w:bCs/>
        </w:rPr>
      </w:pPr>
      <w:r w:rsidRPr="003E3918">
        <w:rPr>
          <w:b/>
          <w:bCs/>
        </w:rPr>
        <w:lastRenderedPageBreak/>
        <w:t>The origin</w:t>
      </w:r>
      <w:r w:rsidR="00591FE1" w:rsidRPr="003E3918">
        <w:rPr>
          <w:b/>
          <w:bCs/>
        </w:rPr>
        <w:t xml:space="preserve">, </w:t>
      </w:r>
      <w:r w:rsidR="00804D64" w:rsidRPr="003E3918">
        <w:rPr>
          <w:b/>
          <w:bCs/>
        </w:rPr>
        <w:t>evolution</w:t>
      </w:r>
      <w:r w:rsidRPr="003E3918">
        <w:rPr>
          <w:b/>
          <w:bCs/>
        </w:rPr>
        <w:t xml:space="preserve"> </w:t>
      </w:r>
      <w:r w:rsidR="00591FE1" w:rsidRPr="003E3918">
        <w:rPr>
          <w:b/>
          <w:bCs/>
        </w:rPr>
        <w:t xml:space="preserve">and molecular diversity </w:t>
      </w:r>
      <w:r w:rsidRPr="003E3918">
        <w:rPr>
          <w:b/>
          <w:bCs/>
        </w:rPr>
        <w:t xml:space="preserve">of </w:t>
      </w:r>
      <w:r w:rsidR="00591FE1" w:rsidRPr="003E3918">
        <w:rPr>
          <w:b/>
          <w:bCs/>
        </w:rPr>
        <w:t>the</w:t>
      </w:r>
      <w:r w:rsidR="00E457B5" w:rsidRPr="003E3918">
        <w:rPr>
          <w:b/>
          <w:bCs/>
        </w:rPr>
        <w:t xml:space="preserve"> </w:t>
      </w:r>
      <w:r w:rsidRPr="003E3918">
        <w:rPr>
          <w:b/>
          <w:bCs/>
        </w:rPr>
        <w:t>chemokine system</w:t>
      </w:r>
    </w:p>
    <w:p w14:paraId="5931B3BD" w14:textId="3E958F31" w:rsidR="009E68FE" w:rsidRPr="003E3918" w:rsidRDefault="009E68FE" w:rsidP="00AE2D9C">
      <w:pPr>
        <w:spacing w:line="360" w:lineRule="auto"/>
        <w:jc w:val="both"/>
      </w:pPr>
    </w:p>
    <w:p w14:paraId="54794D5B" w14:textId="58E11F21" w:rsidR="009E68FE" w:rsidRPr="003E3918" w:rsidRDefault="7E1C2536" w:rsidP="00AE2D9C">
      <w:pPr>
        <w:spacing w:line="360" w:lineRule="auto"/>
        <w:jc w:val="both"/>
        <w:rPr>
          <w:lang w:val="it-IT"/>
        </w:rPr>
      </w:pPr>
      <w:r w:rsidRPr="003E3918">
        <w:rPr>
          <w:lang w:val="it-IT"/>
        </w:rPr>
        <w:t>Aless</w:t>
      </w:r>
      <w:r w:rsidR="0AE4DBDA" w:rsidRPr="003E3918">
        <w:rPr>
          <w:lang w:val="it-IT"/>
        </w:rPr>
        <w:t>a</w:t>
      </w:r>
      <w:r w:rsidRPr="003E3918">
        <w:rPr>
          <w:lang w:val="it-IT"/>
        </w:rPr>
        <w:t>ndra Aleotti</w:t>
      </w:r>
      <w:r w:rsidR="0AE4DBDA" w:rsidRPr="003E3918">
        <w:rPr>
          <w:vertAlign w:val="superscript"/>
          <w:lang w:val="it-IT"/>
        </w:rPr>
        <w:t>1</w:t>
      </w:r>
      <w:r w:rsidR="00D91027" w:rsidRPr="003E3918">
        <w:rPr>
          <w:vertAlign w:val="superscript"/>
          <w:lang w:val="it-IT"/>
        </w:rPr>
        <w:t>,</w:t>
      </w:r>
      <w:r w:rsidR="006557C2" w:rsidRPr="003E3918">
        <w:rPr>
          <w:vertAlign w:val="superscript"/>
          <w:lang w:val="it-IT"/>
        </w:rPr>
        <w:t>2</w:t>
      </w:r>
      <w:r w:rsidR="00CF615C" w:rsidRPr="003E3918">
        <w:rPr>
          <w:vertAlign w:val="superscript"/>
          <w:lang w:val="it-IT"/>
        </w:rPr>
        <w:t>,</w:t>
      </w:r>
      <w:r w:rsidR="0AE4DBDA" w:rsidRPr="003E3918">
        <w:rPr>
          <w:vertAlign w:val="superscript"/>
          <w:lang w:val="it-IT"/>
        </w:rPr>
        <w:t>*</w:t>
      </w:r>
      <w:r w:rsidR="00CF615C" w:rsidRPr="003E3918">
        <w:rPr>
          <w:vertAlign w:val="superscript"/>
          <w:lang w:val="it-IT"/>
        </w:rPr>
        <w:t>,#</w:t>
      </w:r>
      <w:r w:rsidRPr="003E3918">
        <w:rPr>
          <w:lang w:val="it-IT"/>
        </w:rPr>
        <w:t>, Matthew Goulty</w:t>
      </w:r>
      <w:r w:rsidR="0AE4DBDA" w:rsidRPr="003E3918">
        <w:rPr>
          <w:vertAlign w:val="superscript"/>
          <w:lang w:val="it-IT"/>
        </w:rPr>
        <w:t>1</w:t>
      </w:r>
      <w:r w:rsidR="00D91027" w:rsidRPr="003E3918">
        <w:rPr>
          <w:vertAlign w:val="superscript"/>
          <w:lang w:val="it-IT"/>
        </w:rPr>
        <w:t>,</w:t>
      </w:r>
      <w:r w:rsidR="006557C2" w:rsidRPr="003E3918">
        <w:rPr>
          <w:vertAlign w:val="superscript"/>
          <w:lang w:val="it-IT"/>
        </w:rPr>
        <w:t>2</w:t>
      </w:r>
      <w:r w:rsidR="00CF615C" w:rsidRPr="003E3918">
        <w:rPr>
          <w:vertAlign w:val="superscript"/>
          <w:lang w:val="it-IT"/>
        </w:rPr>
        <w:t>,</w:t>
      </w:r>
      <w:r w:rsidR="0AE4DBDA" w:rsidRPr="003E3918">
        <w:rPr>
          <w:vertAlign w:val="superscript"/>
          <w:lang w:val="it-IT"/>
        </w:rPr>
        <w:t>*</w:t>
      </w:r>
      <w:r w:rsidR="00CF615C" w:rsidRPr="003E3918">
        <w:rPr>
          <w:vertAlign w:val="superscript"/>
          <w:lang w:val="it-IT"/>
        </w:rPr>
        <w:t>,#</w:t>
      </w:r>
      <w:r w:rsidRPr="003E3918">
        <w:rPr>
          <w:lang w:val="it-IT"/>
        </w:rPr>
        <w:t>, Clifton Lewis</w:t>
      </w:r>
      <w:r w:rsidR="0AE4DBDA" w:rsidRPr="003E3918">
        <w:rPr>
          <w:vertAlign w:val="superscript"/>
          <w:lang w:val="it-IT"/>
        </w:rPr>
        <w:t>1</w:t>
      </w:r>
      <w:r w:rsidR="006557C2" w:rsidRPr="003E3918">
        <w:rPr>
          <w:vertAlign w:val="superscript"/>
          <w:lang w:val="it-IT"/>
        </w:rPr>
        <w:t>,2</w:t>
      </w:r>
      <w:r w:rsidR="00CD5C63" w:rsidRPr="003E3918">
        <w:rPr>
          <w:lang w:val="it-IT"/>
        </w:rPr>
        <w:t>, Flaviano Giorgini</w:t>
      </w:r>
      <w:r w:rsidR="00CD5C63" w:rsidRPr="003E3918">
        <w:rPr>
          <w:vertAlign w:val="superscript"/>
          <w:lang w:val="it-IT"/>
        </w:rPr>
        <w:t>1</w:t>
      </w:r>
      <w:r w:rsidR="006557C2" w:rsidRPr="003E3918">
        <w:rPr>
          <w:vertAlign w:val="superscript"/>
          <w:lang w:val="it-IT"/>
        </w:rPr>
        <w:t>,2</w:t>
      </w:r>
      <w:r w:rsidR="00CD5C63" w:rsidRPr="003E3918">
        <w:rPr>
          <w:lang w:val="it-IT"/>
        </w:rPr>
        <w:t xml:space="preserve"> </w:t>
      </w:r>
      <w:r w:rsidRPr="003E3918">
        <w:rPr>
          <w:lang w:val="it-IT"/>
        </w:rPr>
        <w:t>and Roberto Feuda</w:t>
      </w:r>
      <w:r w:rsidR="00B836B6" w:rsidRPr="003E3918">
        <w:rPr>
          <w:vertAlign w:val="superscript"/>
          <w:lang w:val="it-IT"/>
        </w:rPr>
        <w:t>1,</w:t>
      </w:r>
      <w:r w:rsidR="006557C2" w:rsidRPr="003E3918">
        <w:rPr>
          <w:vertAlign w:val="superscript"/>
          <w:lang w:val="it-IT"/>
        </w:rPr>
        <w:t>2</w:t>
      </w:r>
      <w:r w:rsidR="00CF615C" w:rsidRPr="003E3918">
        <w:rPr>
          <w:vertAlign w:val="superscript"/>
          <w:lang w:val="it-IT"/>
        </w:rPr>
        <w:t>,</w:t>
      </w:r>
      <w:r w:rsidR="00B836B6" w:rsidRPr="003E3918">
        <w:rPr>
          <w:vertAlign w:val="superscript"/>
          <w:lang w:val="it-IT"/>
        </w:rPr>
        <w:t>#</w:t>
      </w:r>
      <w:r w:rsidRPr="003E3918">
        <w:rPr>
          <w:vertAlign w:val="superscript"/>
          <w:lang w:val="it-IT"/>
        </w:rPr>
        <w:t xml:space="preserve"> </w:t>
      </w:r>
    </w:p>
    <w:p w14:paraId="39046AEE" w14:textId="77777777" w:rsidR="009E68FE" w:rsidRPr="003E3918" w:rsidRDefault="009E68FE" w:rsidP="00AE2D9C">
      <w:pPr>
        <w:spacing w:line="360" w:lineRule="auto"/>
        <w:jc w:val="both"/>
        <w:rPr>
          <w:lang w:val="it-IT"/>
        </w:rPr>
      </w:pPr>
    </w:p>
    <w:p w14:paraId="0751E48A" w14:textId="19E4F706" w:rsidR="006557C2" w:rsidRPr="003E3918" w:rsidRDefault="0AE4DBDA" w:rsidP="00AE2D9C">
      <w:pPr>
        <w:pStyle w:val="ListParagraph"/>
        <w:spacing w:line="360" w:lineRule="auto"/>
        <w:ind w:left="0"/>
        <w:jc w:val="both"/>
      </w:pPr>
      <w:r w:rsidRPr="003E3918">
        <w:rPr>
          <w:vertAlign w:val="superscript"/>
        </w:rPr>
        <w:t>*</w:t>
      </w:r>
      <w:r w:rsidR="006D2043">
        <w:rPr>
          <w:vertAlign w:val="superscript"/>
        </w:rPr>
        <w:t xml:space="preserve"> </w:t>
      </w:r>
      <w:r w:rsidR="6ADE21F1" w:rsidRPr="003E3918">
        <w:t>Equal</w:t>
      </w:r>
      <w:r w:rsidRPr="003E3918">
        <w:t xml:space="preserve"> contribution</w:t>
      </w:r>
      <w:r w:rsidR="007070B3">
        <w:t>.</w:t>
      </w:r>
      <w:r w:rsidR="00AA7574">
        <w:t xml:space="preserve"> </w:t>
      </w:r>
      <w:r w:rsidRPr="00B03040">
        <w:rPr>
          <w:vertAlign w:val="superscript"/>
        </w:rPr>
        <w:t>#</w:t>
      </w:r>
      <w:r w:rsidR="006D2043">
        <w:rPr>
          <w:vertAlign w:val="superscript"/>
        </w:rPr>
        <w:t xml:space="preserve"> </w:t>
      </w:r>
      <w:r w:rsidR="00B03040" w:rsidRPr="00B03040">
        <w:t>Corresponding au</w:t>
      </w:r>
      <w:r w:rsidR="00B03040">
        <w:t>thors</w:t>
      </w:r>
      <w:r w:rsidR="007070B3">
        <w:t>.</w:t>
      </w:r>
      <w:r w:rsidR="007070B3" w:rsidRPr="00B03040">
        <w:t xml:space="preserve"> </w:t>
      </w:r>
      <w:r w:rsidR="00B625DE" w:rsidRPr="003E3918">
        <w:rPr>
          <w:vertAlign w:val="superscript"/>
        </w:rPr>
        <w:t xml:space="preserve">1 </w:t>
      </w:r>
      <w:r w:rsidR="00B625DE" w:rsidRPr="003E3918">
        <w:t>Department of Genetics and Genome Biology University of Leicester</w:t>
      </w:r>
      <w:r w:rsidR="006557C2" w:rsidRPr="003E3918">
        <w:t>, Leicester, United Kingdom</w:t>
      </w:r>
      <w:r w:rsidR="00533B67">
        <w:t xml:space="preserve">. </w:t>
      </w:r>
      <w:r w:rsidR="006557C2" w:rsidRPr="003E3918">
        <w:rPr>
          <w:vertAlign w:val="superscript"/>
        </w:rPr>
        <w:t>2</w:t>
      </w:r>
      <w:r w:rsidR="006557C2" w:rsidRPr="003E3918">
        <w:t>Neurogenetics Group, College of Life Sciences, University of Leicester, Leicester, United Kingdom</w:t>
      </w:r>
      <w:r w:rsidR="00533B67">
        <w:t>.</w:t>
      </w:r>
    </w:p>
    <w:p w14:paraId="584FDF82" w14:textId="77777777" w:rsidR="00B625DE" w:rsidRPr="003E3918" w:rsidRDefault="00B625DE" w:rsidP="00AE2D9C">
      <w:pPr>
        <w:spacing w:line="360" w:lineRule="auto"/>
        <w:jc w:val="both"/>
        <w:rPr>
          <w:b/>
          <w:u w:val="single"/>
        </w:rPr>
      </w:pPr>
    </w:p>
    <w:p w14:paraId="00000004" w14:textId="5BADA534" w:rsidR="00B562C8" w:rsidRPr="003E3918" w:rsidRDefault="55DA821E" w:rsidP="00AE2D9C">
      <w:pPr>
        <w:spacing w:line="360" w:lineRule="auto"/>
        <w:jc w:val="both"/>
      </w:pPr>
      <w:r w:rsidRPr="003E3918">
        <w:t xml:space="preserve">Keywords: Chemokine, Phylogeny, Evolution, Vertebrate, GPCR, </w:t>
      </w:r>
      <w:r w:rsidR="61F31856" w:rsidRPr="003E3918">
        <w:t>Receptor, Ligand, CK, CKL, CKR, CKLF, TAFA, CYTL</w:t>
      </w:r>
    </w:p>
    <w:p w14:paraId="555DF21D" w14:textId="578EE18D" w:rsidR="009B2044" w:rsidRPr="003E3918" w:rsidRDefault="009B2044" w:rsidP="00AE2D9C">
      <w:pPr>
        <w:spacing w:line="360" w:lineRule="auto"/>
        <w:jc w:val="both"/>
        <w:rPr>
          <w:u w:val="single"/>
        </w:rPr>
      </w:pPr>
    </w:p>
    <w:p w14:paraId="2B0FF3C5" w14:textId="01995D01" w:rsidR="00CA3384" w:rsidRPr="00D4434E" w:rsidRDefault="00B20DCD" w:rsidP="00AE2D9C">
      <w:pPr>
        <w:spacing w:line="360" w:lineRule="auto"/>
        <w:jc w:val="both"/>
        <w:rPr>
          <w:bCs/>
          <w:color w:val="0070C0"/>
          <w:sz w:val="32"/>
          <w:szCs w:val="32"/>
        </w:rPr>
      </w:pPr>
      <w:r w:rsidRPr="00D4434E">
        <w:rPr>
          <w:bCs/>
          <w:color w:val="0070C0"/>
          <w:sz w:val="32"/>
          <w:szCs w:val="32"/>
        </w:rPr>
        <w:t>A</w:t>
      </w:r>
      <w:r w:rsidR="00D4434E" w:rsidRPr="00D4434E">
        <w:rPr>
          <w:bCs/>
          <w:color w:val="0070C0"/>
          <w:sz w:val="32"/>
          <w:szCs w:val="32"/>
        </w:rPr>
        <w:t>bstract</w:t>
      </w:r>
    </w:p>
    <w:p w14:paraId="44C04933" w14:textId="77777777" w:rsidR="00A81C75" w:rsidRDefault="00A81C75" w:rsidP="00AE2D9C">
      <w:pPr>
        <w:spacing w:line="360" w:lineRule="auto"/>
        <w:jc w:val="both"/>
      </w:pPr>
    </w:p>
    <w:p w14:paraId="122D1DAE" w14:textId="5B611C1C" w:rsidR="00A6231C" w:rsidRPr="003E3918" w:rsidRDefault="00F62881" w:rsidP="00AE2D9C">
      <w:pPr>
        <w:spacing w:line="360" w:lineRule="auto"/>
        <w:jc w:val="both"/>
        <w:rPr>
          <w:bCs/>
        </w:rPr>
      </w:pPr>
      <w:r w:rsidRPr="003E3918">
        <w:t xml:space="preserve">Chemokine signalling performs key functions </w:t>
      </w:r>
      <w:r w:rsidR="006D6208" w:rsidRPr="003E3918">
        <w:t xml:space="preserve">in </w:t>
      </w:r>
      <w:r w:rsidRPr="003E3918">
        <w:t>cell migration via chemoattraction, such as attracting leukocytes to the site of infection during host defence. The system consists of a ligand, the chemokine, usually secreted outside the cell</w:t>
      </w:r>
      <w:r w:rsidR="006D6208" w:rsidRPr="003E3918">
        <w:t xml:space="preserve">, </w:t>
      </w:r>
      <w:r w:rsidRPr="003E3918">
        <w:t xml:space="preserve">and a chemokine receptor on the surface of a target cell that recognises the ligand. </w:t>
      </w:r>
      <w:r w:rsidR="56AF4AB9" w:rsidRPr="003E3918">
        <w:t>Several</w:t>
      </w:r>
      <w:r w:rsidRPr="003E3918">
        <w:t xml:space="preserve"> non-canonical components interact with the system. </w:t>
      </w:r>
      <w:r w:rsidR="003757B3" w:rsidRPr="003E3918">
        <w:t>These</w:t>
      </w:r>
      <w:r w:rsidR="00006B8E" w:rsidRPr="003E3918">
        <w:t xml:space="preserve"> </w:t>
      </w:r>
      <w:r w:rsidR="00C574A3" w:rsidRPr="003E3918">
        <w:t xml:space="preserve">include a variety of </w:t>
      </w:r>
      <w:r w:rsidR="00CD1F20" w:rsidRPr="003E3918">
        <w:t xml:space="preserve">molecules </w:t>
      </w:r>
      <w:r w:rsidR="00C574A3" w:rsidRPr="003E3918">
        <w:t xml:space="preserve">that </w:t>
      </w:r>
      <w:r w:rsidR="00006B8E" w:rsidRPr="003E3918">
        <w:t>usually</w:t>
      </w:r>
      <w:r w:rsidR="00CD1F20" w:rsidRPr="003E3918">
        <w:t xml:space="preserve"> share </w:t>
      </w:r>
      <w:r w:rsidR="00006B8E" w:rsidRPr="003E3918">
        <w:t xml:space="preserve">some degree of </w:t>
      </w:r>
      <w:r w:rsidR="00CD1F20" w:rsidRPr="003E3918">
        <w:t xml:space="preserve">sequence similarity with canonical components </w:t>
      </w:r>
      <w:r w:rsidR="00006B8E" w:rsidRPr="003E3918">
        <w:t>and, in some cases, are known to</w:t>
      </w:r>
      <w:r w:rsidR="00CD1F20" w:rsidRPr="003E3918">
        <w:t xml:space="preserve"> bind to </w:t>
      </w:r>
      <w:r w:rsidR="00006B8E" w:rsidRPr="003E3918">
        <w:t xml:space="preserve">canonical </w:t>
      </w:r>
      <w:r w:rsidRPr="003E3918">
        <w:t>components</w:t>
      </w:r>
      <w:r w:rsidR="7D8F98EA" w:rsidRPr="003E3918">
        <w:t xml:space="preserve"> </w:t>
      </w:r>
      <w:r w:rsidR="00DC10E5" w:rsidRPr="003E3918">
        <w:t>and/</w:t>
      </w:r>
      <w:r w:rsidR="7D8F98EA" w:rsidRPr="003E3918">
        <w:t xml:space="preserve">or to modulate cell migration </w:t>
      </w:r>
      <w:r w:rsidR="001D59B0" w:rsidRPr="003E3918">
        <w:fldChar w:fldCharType="begin"/>
      </w:r>
      <w:r w:rsidR="008B6982">
        <w:instrText xml:space="preserve"> ADDIN ZOTERO_ITEM CSL_CITATION {"citationID":"1cQ5CDlE","properties":{"formattedCitation":"(1, 2)","plainCitation":"(1, 2)","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schema":"https://github.com/citation-style-language/schema/raw/master/csl-citation.json"} </w:instrText>
      </w:r>
      <w:r w:rsidR="001D59B0" w:rsidRPr="003E3918">
        <w:fldChar w:fldCharType="separate"/>
      </w:r>
      <w:r w:rsidR="001D59B0" w:rsidRPr="003E3918">
        <w:t>(1, 2)</w:t>
      </w:r>
      <w:r w:rsidR="001D59B0" w:rsidRPr="003E3918">
        <w:fldChar w:fldCharType="end"/>
      </w:r>
      <w:r w:rsidR="00CD1F20" w:rsidRPr="003E3918">
        <w:t xml:space="preserve">. </w:t>
      </w:r>
      <w:r w:rsidRPr="003E3918">
        <w:t xml:space="preserve">While canonical components have been described </w:t>
      </w:r>
      <w:r w:rsidR="006D6208" w:rsidRPr="003E3918">
        <w:t>in vertebrate lineages</w:t>
      </w:r>
      <w:r w:rsidRPr="003E3918">
        <w:t>, the distribution of the non-canonical components is less clear. Uncertainty over the relationships between canonical and non-canonical components hampers our understanding of the evolution of the system. We used phylogenetic methods</w:t>
      </w:r>
      <w:r w:rsidR="006557C2" w:rsidRPr="003E3918">
        <w:t>,</w:t>
      </w:r>
      <w:r w:rsidRPr="003E3918">
        <w:t xml:space="preserve"> including gene-tree to species-tree reconciliation to untangle the relationships between canonical and non-canonical component</w:t>
      </w:r>
      <w:r w:rsidR="006D6208" w:rsidRPr="003E3918">
        <w:t>s,</w:t>
      </w:r>
      <w:r w:rsidRPr="003E3918">
        <w:t xml:space="preserve"> identify gene duplication events and clarify the origin of the system. We found that unrelated ligand groups independently evolved chemokine-like </w:t>
      </w:r>
      <w:r w:rsidR="006557C2" w:rsidRPr="003E3918">
        <w:t>functions</w:t>
      </w:r>
      <w:r w:rsidRPr="003E3918">
        <w:t xml:space="preserve">. We found non-canonical ligands outside vertebrates, such as TAFA “chemokines” found in urochordates. In contrast, all receptor groups are vertebrate-specific and all </w:t>
      </w:r>
      <w:r w:rsidR="006D6208" w:rsidRPr="003E3918">
        <w:t xml:space="preserve">- </w:t>
      </w:r>
      <w:r w:rsidRPr="003E3918">
        <w:t>except ACKR1</w:t>
      </w:r>
      <w:r w:rsidR="006D6208" w:rsidRPr="003E3918">
        <w:t xml:space="preserve"> -</w:t>
      </w:r>
      <w:r w:rsidRPr="003E3918">
        <w:t xml:space="preserve"> originated from a common ancestor in early vertebrates. Both ligand and receptor copy numbers expanded through gene duplication</w:t>
      </w:r>
      <w:r w:rsidR="006D6208" w:rsidRPr="003E3918">
        <w:t xml:space="preserve"> events</w:t>
      </w:r>
      <w:r w:rsidRPr="003E3918">
        <w:t xml:space="preserve"> at the base of jawed vertebrates, with subsequent waves of innovation occurring in bony fish and mammals.</w:t>
      </w:r>
      <w:r w:rsidR="00A6231C" w:rsidRPr="003E3918">
        <w:rPr>
          <w:bCs/>
        </w:rPr>
        <w:br w:type="page"/>
      </w:r>
    </w:p>
    <w:p w14:paraId="0E962DE8" w14:textId="427429B7" w:rsidR="00B562C8" w:rsidRPr="00A81C75" w:rsidDel="00152677" w:rsidRDefault="00B20DCD" w:rsidP="00AE2D9C">
      <w:pPr>
        <w:spacing w:line="360" w:lineRule="auto"/>
        <w:jc w:val="both"/>
        <w:rPr>
          <w:bCs/>
          <w:color w:val="0070C0"/>
          <w:sz w:val="32"/>
          <w:szCs w:val="32"/>
        </w:rPr>
      </w:pPr>
      <w:r w:rsidRPr="00A81C75">
        <w:rPr>
          <w:bCs/>
          <w:color w:val="0070C0"/>
          <w:sz w:val="32"/>
          <w:szCs w:val="32"/>
        </w:rPr>
        <w:lastRenderedPageBreak/>
        <w:t>I</w:t>
      </w:r>
      <w:r w:rsidR="00A81C75">
        <w:rPr>
          <w:bCs/>
          <w:color w:val="0070C0"/>
          <w:sz w:val="32"/>
          <w:szCs w:val="32"/>
        </w:rPr>
        <w:t>ntroduction</w:t>
      </w:r>
    </w:p>
    <w:p w14:paraId="32A635A4" w14:textId="77777777" w:rsidR="00A83014" w:rsidRDefault="00A83014" w:rsidP="00AE2D9C">
      <w:pPr>
        <w:spacing w:line="360" w:lineRule="auto"/>
        <w:ind w:firstLine="720"/>
        <w:jc w:val="both"/>
      </w:pPr>
    </w:p>
    <w:p w14:paraId="10586EE2" w14:textId="72DC78EC" w:rsidR="0039602D" w:rsidRPr="003E3918" w:rsidRDefault="000D3A54" w:rsidP="00AE2D9C">
      <w:pPr>
        <w:spacing w:line="360" w:lineRule="auto"/>
        <w:ind w:firstLine="720"/>
        <w:jc w:val="both"/>
      </w:pPr>
      <w:r w:rsidRPr="003E3918">
        <w:t>T</w:t>
      </w:r>
      <w:r w:rsidR="00A503B7" w:rsidRPr="003E3918">
        <w:t>he c</w:t>
      </w:r>
      <w:r w:rsidR="00741A1B" w:rsidRPr="003E3918">
        <w:t>hemokine</w:t>
      </w:r>
      <w:r w:rsidR="00A503B7" w:rsidRPr="003E3918">
        <w:t xml:space="preserve"> </w:t>
      </w:r>
      <w:r w:rsidR="00EE6D6E" w:rsidRPr="003E3918">
        <w:t>system</w:t>
      </w:r>
      <w:r w:rsidR="004629FE" w:rsidRPr="003E3918">
        <w:t xml:space="preserve"> </w:t>
      </w:r>
      <w:r w:rsidR="007F32D9" w:rsidRPr="003E3918">
        <w:t>is responsible for regulating</w:t>
      </w:r>
      <w:r w:rsidR="004629FE" w:rsidRPr="003E3918">
        <w:t xml:space="preserve"> many biological </w:t>
      </w:r>
      <w:r w:rsidR="00EE6D6E" w:rsidRPr="003E3918">
        <w:t>processes</w:t>
      </w:r>
      <w:r w:rsidR="007F32D9" w:rsidRPr="003E3918">
        <w:t xml:space="preserve">, including host </w:t>
      </w:r>
      <w:r w:rsidR="00143E67" w:rsidRPr="003E3918">
        <w:t>defence</w:t>
      </w:r>
      <w:r w:rsidR="00B625EA" w:rsidRPr="003E3918">
        <w:t>,</w:t>
      </w:r>
      <w:r w:rsidR="00143E67" w:rsidRPr="003E3918">
        <w:t xml:space="preserve"> neuronal </w:t>
      </w:r>
      <w:r w:rsidR="00B625EA" w:rsidRPr="003E3918">
        <w:t>communication</w:t>
      </w:r>
      <w:r w:rsidR="007F32D9" w:rsidRPr="003E3918">
        <w:t xml:space="preserve"> and homeostasis</w:t>
      </w:r>
      <w:r w:rsidR="00070086" w:rsidRPr="003E3918">
        <w:t xml:space="preserve"> </w:t>
      </w:r>
      <w:r w:rsidR="009E251D" w:rsidRPr="003E3918">
        <w:rPr>
          <w:shd w:val="clear" w:color="auto" w:fill="E6E6E6"/>
        </w:rPr>
        <w:fldChar w:fldCharType="begin"/>
      </w:r>
      <w:r w:rsidR="008B6982">
        <w:instrText xml:space="preserve"> ADDIN ZOTERO_ITEM CSL_CITATION {"citationID":"iXFhqvnf","properties":{"formattedCitation":"(3\\uc0\\u8211{}5)","plainCitation":"(3–5)","noteIndex":0},"citationItems":[{"id":98,"uris":["http://zotero.org/groups/4322905/items/3EJBY8M7"],"itemData":{"id":98,"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volume":"3","author":[{"family":"Blanchet","given":"Xavier"},{"family":"Langer","given":"Marcella"},{"family":"Weber","given":"Christian"},{"family":"Koenen","given":"Rory"},{"family":"Hundelshausen","given":"Philipp","non-dropping-particle":"von"}],"issued":{"date-parts":[["2012"]]}}},{"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volume":"4","author":[{"family":"Tran","given":"Phuong B."},{"family":"Miller","given":"Richard J."}],"issued":{"date-parts":[["2003",6,1]]}}}],"schema":"https://github.com/citation-style-language/schema/raw/master/csl-citation.json"} </w:instrText>
      </w:r>
      <w:r w:rsidR="009E251D" w:rsidRPr="003E3918">
        <w:rPr>
          <w:shd w:val="clear" w:color="auto" w:fill="E6E6E6"/>
        </w:rPr>
        <w:fldChar w:fldCharType="separate"/>
      </w:r>
      <w:r w:rsidR="001D59B0" w:rsidRPr="003E3918">
        <w:t>(3–5)</w:t>
      </w:r>
      <w:r w:rsidR="009E251D" w:rsidRPr="003E3918">
        <w:rPr>
          <w:shd w:val="clear" w:color="auto" w:fill="E6E6E6"/>
        </w:rPr>
        <w:fldChar w:fldCharType="end"/>
      </w:r>
      <w:r w:rsidR="001A74C0" w:rsidRPr="003E3918">
        <w:t xml:space="preserve">. </w:t>
      </w:r>
      <w:r w:rsidR="00F43A3C" w:rsidRPr="003E3918">
        <w:t xml:space="preserve">The system </w:t>
      </w:r>
      <w:r w:rsidR="0030175A" w:rsidRPr="003E3918">
        <w:t>has</w:t>
      </w:r>
      <w:r w:rsidR="00143E67" w:rsidRPr="003E3918">
        <w:t xml:space="preserve"> two components, a </w:t>
      </w:r>
      <w:r w:rsidR="00627011" w:rsidRPr="003E3918">
        <w:t>ligand</w:t>
      </w:r>
      <w:r w:rsidR="0039602D" w:rsidRPr="003E3918">
        <w:t xml:space="preserve">, usually a small cytokine </w:t>
      </w:r>
      <w:r w:rsidR="009A22B2" w:rsidRPr="003E3918">
        <w:t xml:space="preserve">called </w:t>
      </w:r>
      <w:r w:rsidR="008D35FA" w:rsidRPr="003E3918">
        <w:t xml:space="preserve">a </w:t>
      </w:r>
      <w:r w:rsidR="004629FE" w:rsidRPr="003E3918">
        <w:t>c</w:t>
      </w:r>
      <w:r w:rsidR="0039602D" w:rsidRPr="003E3918">
        <w:t xml:space="preserve">hemokine, </w:t>
      </w:r>
      <w:r w:rsidR="00143E67" w:rsidRPr="003E3918">
        <w:t>and a receptor</w:t>
      </w:r>
      <w:r w:rsidR="0039602D" w:rsidRPr="003E3918">
        <w:t>.</w:t>
      </w:r>
      <w:r w:rsidR="00C537D3" w:rsidRPr="003E3918">
        <w:t xml:space="preserve"> </w:t>
      </w:r>
      <w:r w:rsidR="00F43A3C" w:rsidRPr="003E3918">
        <w:t xml:space="preserve">It </w:t>
      </w:r>
      <w:r w:rsidR="00E3662E" w:rsidRPr="003E3918">
        <w:t xml:space="preserve">typically </w:t>
      </w:r>
      <w:r w:rsidR="00F43A3C" w:rsidRPr="003E3918">
        <w:t xml:space="preserve">operates through chemoattraction, wherein one cell type produces and secretes chemokines, creating a chemical gradient as these molecules disperse. Cells </w:t>
      </w:r>
      <w:r w:rsidR="00691F49" w:rsidRPr="003E3918">
        <w:t>equipped with</w:t>
      </w:r>
      <w:r w:rsidR="00427666" w:rsidRPr="003E3918">
        <w:t xml:space="preserve"> the corresponding chemokine receptors on their membranes</w:t>
      </w:r>
      <w:r w:rsidR="00A81D89" w:rsidRPr="003E3918">
        <w:t xml:space="preserve"> can recognize and bind to specific chemokine</w:t>
      </w:r>
      <w:r w:rsidR="00A60DF7" w:rsidRPr="003E3918">
        <w:t>s</w:t>
      </w:r>
      <w:r w:rsidR="00A81D89" w:rsidRPr="003E3918">
        <w:t xml:space="preserve">, promoting </w:t>
      </w:r>
      <w:r w:rsidR="00015437" w:rsidRPr="003E3918">
        <w:t>their</w:t>
      </w:r>
      <w:r w:rsidR="00A81D89" w:rsidRPr="003E3918">
        <w:t xml:space="preserve"> migrat</w:t>
      </w:r>
      <w:r w:rsidR="00015437" w:rsidRPr="003E3918">
        <w:t>ion</w:t>
      </w:r>
      <w:r w:rsidR="00A81D89" w:rsidRPr="003E3918">
        <w:t xml:space="preserve"> a</w:t>
      </w:r>
      <w:r w:rsidR="004014F5" w:rsidRPr="003E3918">
        <w:t>long the gradient</w:t>
      </w:r>
      <w:r w:rsidR="00893DBF" w:rsidRPr="003E3918">
        <w:t xml:space="preserve"> </w:t>
      </w:r>
      <w:r w:rsidR="004E190B" w:rsidRPr="003E3918">
        <w:rPr>
          <w:shd w:val="clear" w:color="auto" w:fill="E6E6E6"/>
        </w:rPr>
        <w:fldChar w:fldCharType="begin"/>
      </w:r>
      <w:r w:rsidR="008B6982">
        <w:instrText xml:space="preserve"> ADDIN ZOTERO_ITEM CSL_CITATION {"citationID":"bQv0DUmX","properties":{"formattedCitation":"(4)","plainCitation":"(4)","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schema":"https://github.com/citation-style-language/schema/raw/master/csl-citation.json"} </w:instrText>
      </w:r>
      <w:r w:rsidR="004E190B" w:rsidRPr="003E3918">
        <w:rPr>
          <w:shd w:val="clear" w:color="auto" w:fill="E6E6E6"/>
        </w:rPr>
        <w:fldChar w:fldCharType="separate"/>
      </w:r>
      <w:r w:rsidR="001D59B0" w:rsidRPr="003E3918">
        <w:t>(4)</w:t>
      </w:r>
      <w:r w:rsidR="004E190B" w:rsidRPr="003E3918">
        <w:rPr>
          <w:shd w:val="clear" w:color="auto" w:fill="E6E6E6"/>
        </w:rPr>
        <w:fldChar w:fldCharType="end"/>
      </w:r>
      <w:r w:rsidR="004014F5" w:rsidRPr="003E3918">
        <w:t xml:space="preserve">. This mechanism allows </w:t>
      </w:r>
      <w:r w:rsidR="00AD5556" w:rsidRPr="003E3918">
        <w:t>cells</w:t>
      </w:r>
      <w:r w:rsidR="004014F5" w:rsidRPr="003E3918">
        <w:t xml:space="preserve"> to </w:t>
      </w:r>
      <w:r w:rsidR="00F41CEC" w:rsidRPr="003E3918">
        <w:t xml:space="preserve">reach </w:t>
      </w:r>
      <w:r w:rsidR="004014F5" w:rsidRPr="003E3918">
        <w:t xml:space="preserve">target </w:t>
      </w:r>
      <w:r w:rsidR="00F41CEC" w:rsidRPr="003E3918">
        <w:t>locations</w:t>
      </w:r>
      <w:r w:rsidR="004014F5" w:rsidRPr="003E3918">
        <w:t>, such as infection sites during</w:t>
      </w:r>
      <w:r w:rsidR="002A3F85" w:rsidRPr="003E3918">
        <w:t xml:space="preserve"> </w:t>
      </w:r>
      <w:r w:rsidR="004014F5" w:rsidRPr="003E3918">
        <w:t>inflammat</w:t>
      </w:r>
      <w:r w:rsidR="002A3F85" w:rsidRPr="003E3918">
        <w:t>ion</w:t>
      </w:r>
      <w:r w:rsidR="00AC2E87" w:rsidRPr="003E3918">
        <w:t xml:space="preserve"> or</w:t>
      </w:r>
      <w:r w:rsidR="004014F5" w:rsidRPr="003E3918">
        <w:t xml:space="preserve"> tissues </w:t>
      </w:r>
      <w:r w:rsidR="00C50F96" w:rsidRPr="003E3918">
        <w:t xml:space="preserve">important for </w:t>
      </w:r>
      <w:r w:rsidR="00663E2A" w:rsidRPr="003E3918">
        <w:t xml:space="preserve">homeostatic functions, </w:t>
      </w:r>
      <w:r w:rsidR="00512506" w:rsidRPr="003E3918">
        <w:t>e.g.,</w:t>
      </w:r>
      <w:r w:rsidR="00663E2A" w:rsidRPr="003E3918">
        <w:t xml:space="preserve"> </w:t>
      </w:r>
      <w:r w:rsidR="00C50F96" w:rsidRPr="003E3918">
        <w:t>leukocyte maturation and trafficking</w:t>
      </w:r>
      <w:r w:rsidR="00EA6397" w:rsidRPr="003E3918">
        <w:t xml:space="preserve"> </w:t>
      </w:r>
      <w:r w:rsidR="004E190B" w:rsidRPr="003E3918">
        <w:rPr>
          <w:shd w:val="clear" w:color="auto" w:fill="E6E6E6"/>
        </w:rPr>
        <w:fldChar w:fldCharType="begin"/>
      </w:r>
      <w:r w:rsidR="008B6982">
        <w:instrText xml:space="preserve"> ADDIN ZOTERO_ITEM CSL_CITATION {"citationID":"2pa877vk","properties":{"formattedCitation":"(3, 6)","plainCitation":"(3, 6)","noteIndex":0},"citationItems":[{"id":98,"uris":["http://zotero.org/groups/4322905/items/3EJBY8M7"],"itemData":{"id":98,"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volume":"3","author":[{"family":"Blanchet","given":"Xavier"},{"family":"Langer","given":"Marcella"},{"family":"Weber","given":"Christian"},{"family":"Koenen","given":"Rory"},{"family":"Hundelshausen","given":"Philipp","non-dropping-particle":"von"}],"issued":{"date-parts":[["2012"]]}}},{"id":1256,"uris":["http://zotero.org/groups/4322905/items/VFT654L8"],"itemData":{"id":1256,"type":"article-journal","abstract":"The surge in interest in chemokines is explained by the recognition that numerous aspects of immunity are intimately related to leukocyte traffic. Chemokines are leukocyte attractants but also contribute to immune processes that do not directly involve leukocyte migration. Recent progress is most evident in the areas of lymphocyte development, immune response initiation and immune pathology. Important observations have also been reported on chemokine–receptor interactions, signal transduction and cellular responses. New insights into the role of chemokines in leukocyte attraction and relocation will be discussed, with emphasis on the distinct levels of leukocyte migration control that ultimately determine the performance of our immune defense system.","container-title":"Trends in Immunology","DOI":"10.1016/j.it.2003.12.005","ISSN":"1471-4906","issue":"2","journalAbbreviation":"Trends in Immunology","language":"en","page":"75-84","source":"ScienceDirect","title":"Chemokines: multiple levels of leukocyte migration control</w:instrText>
      </w:r>
      <w:r w:rsidR="008B6982">
        <w:rPr>
          <w:rFonts w:ascii="Segoe UI Symbol" w:hAnsi="Segoe UI Symbol" w:cs="Segoe UI Symbol"/>
        </w:rPr>
        <w:instrText>☆</w:instrText>
      </w:r>
      <w:r w:rsidR="008B6982">
        <w:instrText xml:space="preserve">","title-short":"Chemokines","volume":"25","author":[{"family":"Moser","given":"Bernhard"},{"family":"Wolf","given":"Marlene"},{"family":"Walz","given":"Alfred"},{"family":"Loetscher","given":"Pius"}],"issued":{"date-parts":[["2004",2,1]]}}}],"schema":"https://github.com/citation-style-language/schema/raw/master/csl-citation.json"} </w:instrText>
      </w:r>
      <w:r w:rsidR="004E190B" w:rsidRPr="003E3918">
        <w:rPr>
          <w:shd w:val="clear" w:color="auto" w:fill="E6E6E6"/>
        </w:rPr>
        <w:fldChar w:fldCharType="separate"/>
      </w:r>
      <w:r w:rsidR="001D59B0" w:rsidRPr="003E3918">
        <w:t>(3, 6)</w:t>
      </w:r>
      <w:r w:rsidR="004E190B" w:rsidRPr="003E3918">
        <w:rPr>
          <w:shd w:val="clear" w:color="auto" w:fill="E6E6E6"/>
        </w:rPr>
        <w:fldChar w:fldCharType="end"/>
      </w:r>
      <w:r w:rsidR="00D21077" w:rsidRPr="003E3918">
        <w:t xml:space="preserve">. Chemokines involved in the latter </w:t>
      </w:r>
      <w:r w:rsidR="00366750" w:rsidRPr="003E3918">
        <w:t>homeostatic functions</w:t>
      </w:r>
      <w:r w:rsidR="00F41CEC" w:rsidRPr="003E3918">
        <w:t xml:space="preserve"> </w:t>
      </w:r>
      <w:r w:rsidR="00070E49" w:rsidRPr="003E3918">
        <w:t>are</w:t>
      </w:r>
      <w:r w:rsidR="001918DC" w:rsidRPr="003E3918">
        <w:t xml:space="preserve"> usually constitutively expressed, while those involved in inflammatory responses have an inducible expression</w:t>
      </w:r>
      <w:r w:rsidR="00912F72" w:rsidRPr="003E3918">
        <w:t xml:space="preserve"> </w:t>
      </w:r>
      <w:r w:rsidR="006C1636" w:rsidRPr="003E3918">
        <w:rPr>
          <w:shd w:val="clear" w:color="auto" w:fill="E6E6E6"/>
        </w:rPr>
        <w:fldChar w:fldCharType="begin"/>
      </w:r>
      <w:r w:rsidR="008B6982">
        <w:instrText xml:space="preserve"> ADDIN ZOTERO_ITEM CSL_CITATION {"citationID":"mdrbRP0Z","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6C1636" w:rsidRPr="003E3918">
        <w:rPr>
          <w:shd w:val="clear" w:color="auto" w:fill="E6E6E6"/>
        </w:rPr>
        <w:fldChar w:fldCharType="separate"/>
      </w:r>
      <w:r w:rsidR="001D59B0" w:rsidRPr="003E3918">
        <w:t>(7)</w:t>
      </w:r>
      <w:r w:rsidR="006C1636" w:rsidRPr="003E3918">
        <w:rPr>
          <w:shd w:val="clear" w:color="auto" w:fill="E6E6E6"/>
        </w:rPr>
        <w:fldChar w:fldCharType="end"/>
      </w:r>
      <w:r w:rsidR="001918DC" w:rsidRPr="003E3918">
        <w:t>.</w:t>
      </w:r>
      <w:r w:rsidR="004014F5" w:rsidRPr="003E3918">
        <w:t xml:space="preserve"> </w:t>
      </w:r>
      <w:r w:rsidR="00AF5FBC" w:rsidRPr="003E3918">
        <w:t xml:space="preserve">Chemokine </w:t>
      </w:r>
      <w:r w:rsidR="00AB6104" w:rsidRPr="003E3918">
        <w:t>ligands</w:t>
      </w:r>
      <w:r w:rsidR="00C537D3" w:rsidRPr="003E3918">
        <w:t xml:space="preserve"> are </w:t>
      </w:r>
      <w:r w:rsidR="007F32D9" w:rsidRPr="003E3918">
        <w:t>categorized</w:t>
      </w:r>
      <w:r w:rsidR="00C537D3" w:rsidRPr="003E3918">
        <w:t xml:space="preserve"> </w:t>
      </w:r>
      <w:r w:rsidRPr="003E3918">
        <w:t>int</w:t>
      </w:r>
      <w:r w:rsidR="007F32D9" w:rsidRPr="003E3918">
        <w:t>o</w:t>
      </w:r>
      <w:r w:rsidR="00C537D3" w:rsidRPr="003E3918">
        <w:t xml:space="preserve"> </w:t>
      </w:r>
      <w:r w:rsidR="007F32D9" w:rsidRPr="003E3918">
        <w:t>four groups</w:t>
      </w:r>
      <w:r w:rsidR="00B625EA" w:rsidRPr="003E3918">
        <w:t>,</w:t>
      </w:r>
      <w:r w:rsidR="00C537D3" w:rsidRPr="003E3918">
        <w:t xml:space="preserve"> </w:t>
      </w:r>
      <w:r w:rsidR="004E2185" w:rsidRPr="003E3918">
        <w:t>X</w:t>
      </w:r>
      <w:r w:rsidR="00C537D3" w:rsidRPr="003E3918">
        <w:t>C</w:t>
      </w:r>
      <w:r w:rsidR="007F32D9" w:rsidRPr="003E3918">
        <w:t>, CC, CXC,</w:t>
      </w:r>
      <w:r w:rsidR="00C537D3" w:rsidRPr="003E3918">
        <w:t xml:space="preserve"> and CX3C</w:t>
      </w:r>
      <w:r w:rsidR="00800701" w:rsidRPr="003E3918">
        <w:t>,</w:t>
      </w:r>
      <w:r w:rsidR="00C537D3" w:rsidRPr="003E3918">
        <w:t xml:space="preserve"> </w:t>
      </w:r>
      <w:r w:rsidR="00B62FC8" w:rsidRPr="003E3918">
        <w:t>according to the</w:t>
      </w:r>
      <w:r w:rsidR="00C537D3" w:rsidRPr="003E3918">
        <w:t xml:space="preserve"> </w:t>
      </w:r>
      <w:r w:rsidR="00837ABA" w:rsidRPr="003E3918">
        <w:t xml:space="preserve">pattern </w:t>
      </w:r>
      <w:r w:rsidR="00C537D3" w:rsidRPr="003E3918">
        <w:t>of cysteine residues</w:t>
      </w:r>
      <w:r w:rsidR="000B42BA" w:rsidRPr="003E3918">
        <w:t xml:space="preserve"> in the N-terminal portion of the protein</w:t>
      </w:r>
      <w:r w:rsidR="008A1A75" w:rsidRPr="003E3918">
        <w:t xml:space="preserve"> </w:t>
      </w:r>
      <w:r w:rsidR="00070086" w:rsidRPr="003E3918">
        <w:rPr>
          <w:shd w:val="clear" w:color="auto" w:fill="E6E6E6"/>
        </w:rPr>
        <w:fldChar w:fldCharType="begin"/>
      </w:r>
      <w:r w:rsidR="008B6982">
        <w:instrText xml:space="preserve"> ADDIN ZOTERO_ITEM CSL_CITATION {"citationID":"9fLXugFD","properties":{"formattedCitation":"(8)","plainCitation":"(8)","noteIndex":0},"citationItems":[{"id":77,"uris":["http://zotero.org/groups/4322905/items/BVUXZZQV"],"itemData":{"id":77,"type":"article-journal","container-title":"Immunity","DOI":"10.1016/S1074-7613(00)80165-X","ISSN":"1074-7613","issue":"2","page":"121-127","title":"Chemokines: A New Classification System and Their Role in Immunity","volume":"12","author":[{"family":"Zlotnik","given":"Albert"},{"family":"Yoshie","given":"Osamu"}],"issued":{"date-parts":[["2000"]]}}}],"schema":"https://github.com/citation-style-language/schema/raw/master/csl-citation.json"} </w:instrText>
      </w:r>
      <w:r w:rsidR="00070086" w:rsidRPr="003E3918">
        <w:rPr>
          <w:shd w:val="clear" w:color="auto" w:fill="E6E6E6"/>
        </w:rPr>
        <w:fldChar w:fldCharType="separate"/>
      </w:r>
      <w:r w:rsidR="001D59B0" w:rsidRPr="003E3918">
        <w:t>(8)</w:t>
      </w:r>
      <w:r w:rsidR="00070086" w:rsidRPr="003E3918">
        <w:rPr>
          <w:shd w:val="clear" w:color="auto" w:fill="E6E6E6"/>
        </w:rPr>
        <w:fldChar w:fldCharType="end"/>
      </w:r>
      <w:r w:rsidR="00C537D3" w:rsidRPr="003E3918">
        <w:t>.</w:t>
      </w:r>
      <w:r w:rsidR="00644677" w:rsidRPr="003E3918">
        <w:t xml:space="preserve"> Likewise,</w:t>
      </w:r>
      <w:r w:rsidR="007F32D9" w:rsidRPr="003E3918">
        <w:t xml:space="preserve"> </w:t>
      </w:r>
      <w:r w:rsidR="00644677" w:rsidRPr="003E3918">
        <w:t>the</w:t>
      </w:r>
      <w:r w:rsidR="007F32D9" w:rsidRPr="003E3918">
        <w:t xml:space="preserve"> receptors are </w:t>
      </w:r>
      <w:r w:rsidR="00506B6B" w:rsidRPr="003E3918">
        <w:t xml:space="preserve">classified based on the ligands they bind to </w:t>
      </w:r>
      <w:r w:rsidR="007F32D9" w:rsidRPr="003E3918">
        <w:t>into four groups</w:t>
      </w:r>
      <w:r w:rsidR="009A5B92" w:rsidRPr="003E3918">
        <w:t xml:space="preserve">, </w:t>
      </w:r>
      <w:r w:rsidR="001B3AD7" w:rsidRPr="003E3918">
        <w:t xml:space="preserve">the XCR, CCR, CXCR, and CX3CR, </w:t>
      </w:r>
      <w:r w:rsidR="009A5B92" w:rsidRPr="003E3918">
        <w:t xml:space="preserve">and all of them </w:t>
      </w:r>
      <w:r w:rsidR="00B62FC8" w:rsidRPr="003E3918">
        <w:t>belon</w:t>
      </w:r>
      <w:r w:rsidR="009A5B92" w:rsidRPr="003E3918">
        <w:t>g</w:t>
      </w:r>
      <w:r w:rsidR="00B62FC8" w:rsidRPr="003E3918">
        <w:t xml:space="preserve"> to the GPCR class A superfamily </w:t>
      </w:r>
      <w:r w:rsidR="00755EE8" w:rsidRPr="003E3918">
        <w:rPr>
          <w:shd w:val="clear" w:color="auto" w:fill="E6E6E6"/>
        </w:rPr>
        <w:fldChar w:fldCharType="begin"/>
      </w:r>
      <w:r w:rsidR="008B6982">
        <w:instrText xml:space="preserve"> ADDIN ZOTERO_ITEM CSL_CITATION {"citationID":"k36UuAHp","properties":{"formattedCitation":"(9)","plainCitation":"(9)","noteIndex":0},"citationItems":[{"id":96,"uris":["http://zotero.org/groups/4322905/items/327ZXNGN"],"itemData":{"id":96,"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volume":"35","author":[{"family":"Nomiyama","given":"Hisayuki"},{"family":"Osada","given":"Naoki"},{"family":"Yoshie","given":"Osamu"}],"issued":{"date-parts":[["2011",7,1]]}}}],"schema":"https://github.com/citation-style-language/schema/raw/master/csl-citation.json"} </w:instrText>
      </w:r>
      <w:r w:rsidR="00755EE8" w:rsidRPr="003E3918">
        <w:rPr>
          <w:shd w:val="clear" w:color="auto" w:fill="E6E6E6"/>
        </w:rPr>
        <w:fldChar w:fldCharType="separate"/>
      </w:r>
      <w:r w:rsidR="001D59B0" w:rsidRPr="003E3918">
        <w:t>(9)</w:t>
      </w:r>
      <w:r w:rsidR="00755EE8" w:rsidRPr="003E3918">
        <w:rPr>
          <w:shd w:val="clear" w:color="auto" w:fill="E6E6E6"/>
        </w:rPr>
        <w:fldChar w:fldCharType="end"/>
      </w:r>
      <w:r w:rsidR="00B62FC8" w:rsidRPr="003E3918">
        <w:t>.</w:t>
      </w:r>
      <w:r w:rsidR="00C537D3" w:rsidRPr="003E3918">
        <w:t xml:space="preserve"> </w:t>
      </w:r>
      <w:r w:rsidR="00D0554D" w:rsidRPr="003E3918">
        <w:t>In addition to</w:t>
      </w:r>
      <w:r w:rsidR="00EE6D6E" w:rsidRPr="003E3918">
        <w:t xml:space="preserve"> </w:t>
      </w:r>
      <w:r w:rsidRPr="003E3918">
        <w:t>canonical</w:t>
      </w:r>
      <w:r w:rsidR="00EE6D6E" w:rsidRPr="003E3918">
        <w:t xml:space="preserve"> components</w:t>
      </w:r>
      <w:r w:rsidR="0039602D" w:rsidRPr="003E3918">
        <w:t xml:space="preserve">, </w:t>
      </w:r>
      <w:r w:rsidR="00277020" w:rsidRPr="003E3918">
        <w:t xml:space="preserve">other </w:t>
      </w:r>
      <w:r w:rsidR="009A5B92" w:rsidRPr="003E3918">
        <w:t>molecules</w:t>
      </w:r>
      <w:r w:rsidR="0039602D" w:rsidRPr="003E3918">
        <w:t xml:space="preserve"> have been </w:t>
      </w:r>
      <w:r w:rsidR="00277020" w:rsidRPr="003E3918">
        <w:t>discovered</w:t>
      </w:r>
      <w:r w:rsidR="0039602D" w:rsidRPr="003E3918">
        <w:t xml:space="preserve"> to function similarly to</w:t>
      </w:r>
      <w:r w:rsidR="00277020" w:rsidRPr="003E3918">
        <w:t xml:space="preserve"> </w:t>
      </w:r>
      <w:r w:rsidR="0039602D" w:rsidRPr="003E3918">
        <w:t>chemokine</w:t>
      </w:r>
      <w:r w:rsidR="00DA3902" w:rsidRPr="003E3918">
        <w:t xml:space="preserve"> ligands</w:t>
      </w:r>
      <w:r w:rsidR="00951242" w:rsidRPr="003E3918">
        <w:t xml:space="preserve"> </w:t>
      </w:r>
      <w:r w:rsidR="00951242" w:rsidRPr="003E3918">
        <w:rPr>
          <w:shd w:val="clear" w:color="auto" w:fill="E6E6E6"/>
        </w:rPr>
        <w:fldChar w:fldCharType="begin"/>
      </w:r>
      <w:r w:rsidR="008B6982">
        <w:instrText xml:space="preserve"> ADDIN ZOTERO_ITEM CSL_CITATION {"citationID":"6y3dKJ9i","properties":{"formattedCitation":"(1)","plainCitation":"(1)","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schema":"https://github.com/citation-style-language/schema/raw/master/csl-citation.json"} </w:instrText>
      </w:r>
      <w:r w:rsidR="00951242" w:rsidRPr="003E3918">
        <w:rPr>
          <w:shd w:val="clear" w:color="auto" w:fill="E6E6E6"/>
        </w:rPr>
        <w:fldChar w:fldCharType="separate"/>
      </w:r>
      <w:r w:rsidR="001D59B0" w:rsidRPr="003E3918">
        <w:t>(1)</w:t>
      </w:r>
      <w:r w:rsidR="00951242" w:rsidRPr="003E3918">
        <w:rPr>
          <w:shd w:val="clear" w:color="auto" w:fill="E6E6E6"/>
        </w:rPr>
        <w:fldChar w:fldCharType="end"/>
      </w:r>
      <w:r w:rsidR="0039602D" w:rsidRPr="003E3918">
        <w:t xml:space="preserve"> </w:t>
      </w:r>
      <w:r w:rsidR="00DA3902" w:rsidRPr="003E3918">
        <w:t xml:space="preserve">or receptors </w:t>
      </w:r>
      <w:r w:rsidR="00CC62BE" w:rsidRPr="003E3918">
        <w:rPr>
          <w:shd w:val="clear" w:color="auto" w:fill="E6E6E6"/>
        </w:rPr>
        <w:fldChar w:fldCharType="begin"/>
      </w:r>
      <w:r w:rsidR="008B6982">
        <w:instrText xml:space="preserve"> ADDIN ZOTERO_ITEM CSL_CITATION {"citationID":"fgrdAZIP","properties":{"formattedCitation":"(2)","plainCitation":"(2)","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schema":"https://github.com/citation-style-language/schema/raw/master/csl-citation.json"} </w:instrText>
      </w:r>
      <w:r w:rsidR="00CC62BE" w:rsidRPr="003E3918">
        <w:rPr>
          <w:shd w:val="clear" w:color="auto" w:fill="E6E6E6"/>
        </w:rPr>
        <w:fldChar w:fldCharType="separate"/>
      </w:r>
      <w:r w:rsidR="001D59B0" w:rsidRPr="003E3918">
        <w:t>(2)</w:t>
      </w:r>
      <w:r w:rsidR="00CC62BE" w:rsidRPr="003E3918">
        <w:rPr>
          <w:shd w:val="clear" w:color="auto" w:fill="E6E6E6"/>
        </w:rPr>
        <w:fldChar w:fldCharType="end"/>
      </w:r>
      <w:r w:rsidR="006D6208" w:rsidRPr="003E3918">
        <w:t xml:space="preserve"> (see Table </w:t>
      </w:r>
      <w:r w:rsidR="00BC0A45">
        <w:t>5.</w:t>
      </w:r>
      <w:r w:rsidR="006D6208" w:rsidRPr="003E3918">
        <w:t>1)</w:t>
      </w:r>
      <w:r w:rsidR="0039602D" w:rsidRPr="003E3918">
        <w:t xml:space="preserve">. These </w:t>
      </w:r>
      <w:r w:rsidR="006D6208" w:rsidRPr="003E3918">
        <w:t>include:</w:t>
      </w:r>
      <w:r w:rsidR="0039602D" w:rsidRPr="003E3918">
        <w:t xml:space="preserve"> </w:t>
      </w:r>
      <w:r w:rsidR="008F4B8D" w:rsidRPr="003E3918">
        <w:t>t</w:t>
      </w:r>
      <w:r w:rsidR="0039602D" w:rsidRPr="003E3918">
        <w:t>he chemokine-like factor (CKLF) that bind</w:t>
      </w:r>
      <w:r w:rsidR="001C1A36" w:rsidRPr="003E3918">
        <w:t>s</w:t>
      </w:r>
      <w:r w:rsidR="0039602D" w:rsidRPr="003E3918">
        <w:t xml:space="preserve"> to chemokine receptor CCR4 </w:t>
      </w:r>
      <w:r w:rsidR="00227338" w:rsidRPr="003E3918">
        <w:rPr>
          <w:shd w:val="clear" w:color="auto" w:fill="E6E6E6"/>
        </w:rPr>
        <w:fldChar w:fldCharType="begin"/>
      </w:r>
      <w:r w:rsidR="008B6982">
        <w:instrText xml:space="preserve"> ADDIN ZOTERO_ITEM CSL_CITATION {"citationID":"HeeZO5Vg","properties":{"formattedCitation":"(10, 11)","plainCitation":"(10, 11)","noteIndex":0},"citationItems":[{"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schema":"https://github.com/citation-style-language/schema/raw/master/csl-citation.json"} </w:instrText>
      </w:r>
      <w:r w:rsidR="00227338" w:rsidRPr="003E3918">
        <w:rPr>
          <w:shd w:val="clear" w:color="auto" w:fill="E6E6E6"/>
        </w:rPr>
        <w:fldChar w:fldCharType="separate"/>
      </w:r>
      <w:r w:rsidR="006C1636" w:rsidRPr="003E3918">
        <w:t>(10, 11)</w:t>
      </w:r>
      <w:r w:rsidR="00227338" w:rsidRPr="003E3918">
        <w:rPr>
          <w:shd w:val="clear" w:color="auto" w:fill="E6E6E6"/>
        </w:rPr>
        <w:fldChar w:fldCharType="end"/>
      </w:r>
      <w:r w:rsidR="0039602D" w:rsidRPr="003E3918">
        <w:t xml:space="preserve"> and drive</w:t>
      </w:r>
      <w:r w:rsidR="001C1A36" w:rsidRPr="003E3918">
        <w:t>s</w:t>
      </w:r>
      <w:r w:rsidR="0039602D" w:rsidRPr="003E3918">
        <w:t xml:space="preserve"> cell migration </w:t>
      </w:r>
      <w:r w:rsidR="0039602D" w:rsidRPr="003E3918">
        <w:rPr>
          <w:i/>
          <w:iCs/>
        </w:rPr>
        <w:t>in vivo</w:t>
      </w:r>
      <w:r w:rsidR="0039602D" w:rsidRPr="003E3918">
        <w:t xml:space="preserve"> </w:t>
      </w:r>
      <w:r w:rsidR="006D6208" w:rsidRPr="003E3918">
        <w:rPr>
          <w:shd w:val="clear" w:color="auto" w:fill="E6E6E6"/>
        </w:rPr>
        <w:fldChar w:fldCharType="begin"/>
      </w:r>
      <w:r w:rsidR="008B6982">
        <w:instrText xml:space="preserve"> ADDIN ZOTERO_ITEM CSL_CITATION {"citationID":"SZsS96Ov","properties":{"formattedCitation":"(12)","plainCitation":"(12)","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schema":"https://github.com/citation-style-language/schema/raw/master/csl-citation.json"} </w:instrText>
      </w:r>
      <w:r w:rsidR="006D6208" w:rsidRPr="003E3918">
        <w:rPr>
          <w:shd w:val="clear" w:color="auto" w:fill="E6E6E6"/>
        </w:rPr>
        <w:fldChar w:fldCharType="separate"/>
      </w:r>
      <w:r w:rsidR="006C1636" w:rsidRPr="003E3918">
        <w:t>(12)</w:t>
      </w:r>
      <w:r w:rsidR="006D6208" w:rsidRPr="003E3918">
        <w:rPr>
          <w:shd w:val="clear" w:color="auto" w:fill="E6E6E6"/>
        </w:rPr>
        <w:fldChar w:fldCharType="end"/>
      </w:r>
      <w:r w:rsidR="006D6208" w:rsidRPr="003E3918">
        <w:t xml:space="preserve">; </w:t>
      </w:r>
      <w:r w:rsidR="0039602D" w:rsidRPr="003E3918">
        <w:t>TAFA chemokines</w:t>
      </w:r>
      <w:r w:rsidR="008D35FA" w:rsidRPr="003E3918">
        <w:t>,</w:t>
      </w:r>
      <w:r w:rsidR="00CD267C" w:rsidRPr="003E3918">
        <w:t xml:space="preserve"> </w:t>
      </w:r>
      <w:r w:rsidR="00D0287A" w:rsidRPr="003E3918" w:rsidDel="000D3A54">
        <w:t>expressed</w:t>
      </w:r>
      <w:r w:rsidR="00D0287A" w:rsidRPr="003E3918">
        <w:t xml:space="preserve"> </w:t>
      </w:r>
      <w:r w:rsidRPr="003E3918">
        <w:t>mainly</w:t>
      </w:r>
      <w:r w:rsidR="00C537D3" w:rsidRPr="003E3918" w:rsidDel="000D3A54">
        <w:t xml:space="preserve"> in the nervous system</w:t>
      </w:r>
      <w:r w:rsidR="00694BBE" w:rsidRPr="003E3918">
        <w:t>,</w:t>
      </w:r>
      <w:r w:rsidR="008D35FA" w:rsidRPr="003E3918">
        <w:t xml:space="preserve"> </w:t>
      </w:r>
      <w:r w:rsidR="006D6208" w:rsidRPr="003E3918">
        <w:t xml:space="preserve">which </w:t>
      </w:r>
      <w:r w:rsidR="0039602D" w:rsidRPr="003E3918">
        <w:t>share structural similarities to canonical chemokines</w:t>
      </w:r>
      <w:r w:rsidR="004734CB" w:rsidRPr="003E3918">
        <w:t xml:space="preserve"> </w:t>
      </w:r>
      <w:r w:rsidR="00B431FF" w:rsidRPr="003E3918">
        <w:rPr>
          <w:shd w:val="clear" w:color="auto" w:fill="E6E6E6"/>
        </w:rPr>
        <w:fldChar w:fldCharType="begin"/>
      </w:r>
      <w:r w:rsidR="008B6982">
        <w:instrText xml:space="preserve"> ADDIN ZOTERO_ITEM CSL_CITATION {"citationID":"991e8tRA","properties":{"formattedCitation":"(13, 14)","plainCitation":"(13, 14)","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schema":"https://github.com/citation-style-language/schema/raw/master/csl-citation.json"} </w:instrText>
      </w:r>
      <w:r w:rsidR="00B431FF" w:rsidRPr="003E3918">
        <w:rPr>
          <w:shd w:val="clear" w:color="auto" w:fill="E6E6E6"/>
        </w:rPr>
        <w:fldChar w:fldCharType="separate"/>
      </w:r>
      <w:r w:rsidR="006C1636" w:rsidRPr="003E3918">
        <w:t>(13, 14)</w:t>
      </w:r>
      <w:r w:rsidR="00B431FF" w:rsidRPr="003E3918">
        <w:rPr>
          <w:shd w:val="clear" w:color="auto" w:fill="E6E6E6"/>
        </w:rPr>
        <w:fldChar w:fldCharType="end"/>
      </w:r>
      <w:r w:rsidRPr="003E3918">
        <w:t xml:space="preserve"> and </w:t>
      </w:r>
      <w:r w:rsidR="5A576C3B" w:rsidRPr="003E3918">
        <w:t>bind</w:t>
      </w:r>
      <w:r w:rsidR="001C1A36" w:rsidRPr="003E3918">
        <w:t xml:space="preserve"> </w:t>
      </w:r>
      <w:r w:rsidR="00C019AC" w:rsidRPr="003E3918">
        <w:t>GPCRs related to chemokine receptors</w:t>
      </w:r>
      <w:r w:rsidR="00852759" w:rsidRPr="003E3918">
        <w:t xml:space="preserve">, </w:t>
      </w:r>
      <w:r w:rsidR="00E213B5" w:rsidRPr="003E3918">
        <w:t xml:space="preserve">e.g. </w:t>
      </w:r>
      <w:r w:rsidRPr="003E3918" w:rsidDel="000D3A54">
        <w:t>f</w:t>
      </w:r>
      <w:r w:rsidRPr="003E3918">
        <w:rPr>
          <w:shd w:val="clear" w:color="auto" w:fill="FFFFFF"/>
        </w:rPr>
        <w:t xml:space="preserve">ormyl peptide receptors </w:t>
      </w:r>
      <w:r w:rsidR="00BB5D9F" w:rsidRPr="003E3918">
        <w:rPr>
          <w:shd w:val="clear" w:color="auto" w:fill="E6E6E6"/>
        </w:rPr>
        <w:fldChar w:fldCharType="begin"/>
      </w:r>
      <w:r w:rsidR="008B6982">
        <w:instrText xml:space="preserve"> ADDIN ZOTERO_ITEM CSL_CITATION {"citationID":"qjLNyTsz","properties":{"formattedCitation":"(15, 16)","plainCitation":"(15, 16)","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schema":"https://github.com/citation-style-language/schema/raw/master/csl-citation.json"} </w:instrText>
      </w:r>
      <w:r w:rsidR="00BB5D9F" w:rsidRPr="003E3918">
        <w:rPr>
          <w:shd w:val="clear" w:color="auto" w:fill="E6E6E6"/>
        </w:rPr>
        <w:fldChar w:fldCharType="separate"/>
      </w:r>
      <w:r w:rsidR="006C1636" w:rsidRPr="003E3918">
        <w:t>(15, 16)</w:t>
      </w:r>
      <w:r w:rsidR="00BB5D9F" w:rsidRPr="003E3918">
        <w:rPr>
          <w:shd w:val="clear" w:color="auto" w:fill="E6E6E6"/>
        </w:rPr>
        <w:fldChar w:fldCharType="end"/>
      </w:r>
      <w:r w:rsidR="00F73576" w:rsidRPr="003E3918">
        <w:t xml:space="preserve"> </w:t>
      </w:r>
      <w:r w:rsidR="00C019AC" w:rsidRPr="003E3918">
        <w:t>and GPR1</w:t>
      </w:r>
      <w:r w:rsidR="009E5B45" w:rsidRPr="003E3918">
        <w:t xml:space="preserve"> </w:t>
      </w:r>
      <w:r w:rsidR="00E21A3D" w:rsidRPr="003E3918">
        <w:rPr>
          <w:shd w:val="clear" w:color="auto" w:fill="E6E6E6"/>
        </w:rPr>
        <w:fldChar w:fldCharType="begin"/>
      </w:r>
      <w:r w:rsidR="008B6982">
        <w:instrText xml:space="preserve"> ADDIN ZOTERO_ITEM CSL_CITATION {"citationID":"HtE3Tz4W","properties":{"formattedCitation":"(17)","plainCitation":"(17)","noteIndex":0},"citationItems":[{"id":199,"uris":["http://zotero.org/groups/4322905/items/M8ABURJU"],"itemData":{"id":199,"type":"article-journal","abstract":"FAM19A1 is a member of the family with sequence similarity 19 with unknown function. FAM19A1 mRNA expression is restricted to the CNS. Here, we report that FAM19A1 is a classic secretory protein, and expression levels correlate with brain development, increasing from embryonic d 12.5, peaking between postnatal d (P)1 and P7 and decreasing at wk 8. The adult hippocampus is a region of FAM19A1 high expression. Recombinant FAM19A1 sup pressed the proliferation and self-renewal of neural stem cells (NSCs) and altered the lineage progression of NSCs with promoted neuron differentiation and suppressed astrocyte differentiation. Although GPCR1 (GPR1) has been reported to be expressed in the CNS, its functions in the brain remain unclear. We identified GPR1 to be a functional receptor for FAM19A1. FAM19A1 interacted with GPR1 via the N-terminal domain (GPR1-ND), and its NSC modulatory functions required the Rho-associated protein kinase (ROCK) /ERK1/2 and ROCK/signal transducer and activator of transcription 3 signaling pathways. GPR1-ND that selectively bound to FAM19A1 neutralized the effects of FAM19A1 on NSC functions. Taken together, our results show, for the first time to our knowledge, that FAM19A1 is a novel regulatory factor of the proliferation and differentiation of NSCs, and identified a novel mechanism by which GPCR mediates the effects of FAM19A1 on NSC functions that may be important for brain development and neurogenesis. Additional exploration of the functions of FAM19A1 and GPR1 in the CNS may broaden the range of therapeutic options available for major brain disorders.—Zheng, C., Chen, D., Zhang, Y., Bai, Y., Huang, S., Zheng, D., Liang, W., She, S., Peng, X., Wang, P., Mo, X., Song, Q., Lv, P., Huang, J., Ye, R. D., Wang, Y. FAM19A1 is a new ligand for GPR1 that modulates neural stem-cell proliferation and differentiation. FASEB J. 32, 5874–5890 (2018). www.fasebj.org","container-title":"The FASEB Journal","DOI":"10.1096/fj.201800020RRR","ISSN":"1530-6860","issue":"11","language":"en","note":"_eprint: https://faseb.onlinelibrary.wiley.com/doi/pdf/10.1096/fj.201800020RRR","page":"5874-5890","source":"Wiley Online Library","title":"FAM19A1 is a new ligand for GPR1 that modulates neural stem-cell proliferation and differentiation","volume":"32","author":[{"family":"Zheng","given":"Can"},{"family":"Chen","given":"Dixin"},{"family":"Zhang","given":"Yan"},{"family":"Bai","given":"Yun"},{"family":"Huang","given":"Shiyang"},{"family":"Zheng","given":"Danfeng"},{"family":"Liang","given":"Weiwei"},{"family":"She","given":"Shaoping"},{"family":"Peng","given":"Xinjian"},{"family":"Wang","given":"Pingzhang"},{"family":"Mo","given":"Xiaoning"},{"family":"Song","given":"Quansheng"},{"family":"Lv","given":"Ping"},{"family":"Huang","given":"Jing"},{"family":"Ye","given":"Richard D."},{"family":"Wang","given":"Ying"}],"issued":{"date-parts":[["2018"]]}}}],"schema":"https://github.com/citation-style-language/schema/raw/master/csl-citation.json"} </w:instrText>
      </w:r>
      <w:r w:rsidR="00E21A3D" w:rsidRPr="003E3918">
        <w:rPr>
          <w:shd w:val="clear" w:color="auto" w:fill="E6E6E6"/>
        </w:rPr>
        <w:fldChar w:fldCharType="separate"/>
      </w:r>
      <w:r w:rsidR="006C1636" w:rsidRPr="003E3918">
        <w:t>(17)</w:t>
      </w:r>
      <w:r w:rsidR="00E21A3D" w:rsidRPr="003E3918">
        <w:rPr>
          <w:shd w:val="clear" w:color="auto" w:fill="E6E6E6"/>
        </w:rPr>
        <w:fldChar w:fldCharType="end"/>
      </w:r>
      <w:r w:rsidR="0039602D" w:rsidRPr="003E3918">
        <w:t xml:space="preserve">; </w:t>
      </w:r>
      <w:r w:rsidR="00C537D3" w:rsidRPr="003E3918">
        <w:t xml:space="preserve">Cytokine-like </w:t>
      </w:r>
      <w:r w:rsidR="00526312" w:rsidRPr="003E3918">
        <w:t xml:space="preserve">1 </w:t>
      </w:r>
      <w:r w:rsidR="00C537D3" w:rsidRPr="003E3918">
        <w:t>(C</w:t>
      </w:r>
      <w:r w:rsidR="00CD267C" w:rsidRPr="003E3918">
        <w:t>YTL</w:t>
      </w:r>
      <w:r w:rsidR="00526312" w:rsidRPr="003E3918">
        <w:t>1</w:t>
      </w:r>
      <w:r w:rsidR="00C537D3" w:rsidRPr="003E3918">
        <w:t xml:space="preserve">) that binds CCR2 </w:t>
      </w:r>
      <w:r w:rsidR="00523A25" w:rsidRPr="003E3918">
        <w:rPr>
          <w:shd w:val="clear" w:color="auto" w:fill="E6E6E6"/>
        </w:rPr>
        <w:fldChar w:fldCharType="begin"/>
      </w:r>
      <w:r w:rsidR="008B6982">
        <w:instrText xml:space="preserve"> ADDIN ZOTERO_ITEM CSL_CITATION {"citationID":"hGAmjDhK","properties":{"formattedCitation":"(18)","plainCitation":"(18)","noteIndex":0},"citationItems":[{"id":198,"uris":["http://zotero.org/groups/4322905/items/G763KVGM"],"itemData":{"id":198,"type":"article-journal","abstract":"Cytokine-like 1 (CYTL1) is a novel potential cytokine that was first identified in CD34+ cells derived from bone marrow and cord blood, and it was also found using our immunogenomics strategy. The immunobiological functions of CYTL1 remain largely unknown, and its potential receptor(s) has not been identified. A previous proposed hypothesis suggested that CYTL1 had structural similarities with CCL2 and that CCR2 was a potential receptor of CYTL1. In this study, we verify that CYTL1 possesses chemotactic activity and demonstrate that its functional receptor is CCR2B using a series of experiments performed in HEK293 cells expressing CCR2B or CCR2B-EGFP, including chemotaxis, receptor internalization, and radioactive binding assays. CYTL1 chemoattracts human monocytes but not PBLs, and its chemotactic activity toward monocytes is dependent on the CCR2B-ERK pathway. Furthermore, both human and mouse recombinant CYTL1 protein have chemotactic effects on macrophages from wild-type mice but not from Ccr2−/− mice. Furthermore, the chemotactic activity of CYTL1 is sensitive to pertussis toxin. All of the above data confirm that CCR2B is a functional receptor of CYTL1.","container-title":"The Journal of Immunology","DOI":"10.4049/jimmunol.1501908","ISSN":"0022-1767, 1550-6606","issue":"10","language":"en","license":"Copyright © 2016 by The American Association of Immunologists, Inc.","note":"publisher: American Association of Immunologists\nsection: IMMUNE REGULATION\nPMID: 27084102","page":"4090-4099","source":"www.jimmunol.org","title":"Cytokine-like 1 Chemoattracts Monocytes/Macrophages via CCR2","volume":"196","author":[{"family":"Wang","given":"Xiaolin"},{"family":"Li","given":"Ting"},{"family":"Wang","given":"Wenyan"},{"family":"Yuan","given":"Wanqiong"},{"family":"Liu","given":"Huihui"},{"family":"Cheng","given":"Yingying"},{"family":"Wang","given":"Pingzhang"},{"family":"Zhang","given":"Yu"},{"family":"Han","given":"Wenling"}],"issued":{"date-parts":[["2016",5,15]]}}}],"schema":"https://github.com/citation-style-language/schema/raw/master/csl-citation.json"} </w:instrText>
      </w:r>
      <w:r w:rsidR="00523A25" w:rsidRPr="003E3918">
        <w:rPr>
          <w:shd w:val="clear" w:color="auto" w:fill="E6E6E6"/>
        </w:rPr>
        <w:fldChar w:fldCharType="separate"/>
      </w:r>
      <w:r w:rsidR="006C1636" w:rsidRPr="003E3918">
        <w:t>(18)</w:t>
      </w:r>
      <w:r w:rsidR="00523A25" w:rsidRPr="003E3918">
        <w:rPr>
          <w:shd w:val="clear" w:color="auto" w:fill="E6E6E6"/>
        </w:rPr>
        <w:fldChar w:fldCharType="end"/>
      </w:r>
      <w:r w:rsidR="00C537D3" w:rsidRPr="003E3918">
        <w:t xml:space="preserve"> and </w:t>
      </w:r>
      <w:r w:rsidR="00B25FA1" w:rsidRPr="003E3918">
        <w:t xml:space="preserve">has been suggested </w:t>
      </w:r>
      <w:r w:rsidR="00C60773" w:rsidRPr="003E3918">
        <w:t xml:space="preserve">to be related to CC ligands </w:t>
      </w:r>
      <w:r w:rsidR="00B25FA1" w:rsidRPr="003E3918">
        <w:t xml:space="preserve">based on the presence of </w:t>
      </w:r>
      <w:r w:rsidR="00F238A7" w:rsidRPr="003E3918">
        <w:t xml:space="preserve">a </w:t>
      </w:r>
      <w:r w:rsidR="00B25FA1" w:rsidRPr="003E3918">
        <w:rPr>
          <w:shd w:val="clear" w:color="auto" w:fill="FFFFFF"/>
        </w:rPr>
        <w:t xml:space="preserve">IL8-like chemokine fold </w:t>
      </w:r>
      <w:r w:rsidR="00FF6161" w:rsidRPr="003E3918">
        <w:rPr>
          <w:shd w:val="clear" w:color="auto" w:fill="FFFFFF"/>
        </w:rPr>
        <w:fldChar w:fldCharType="begin"/>
      </w:r>
      <w:r w:rsidR="008B6982">
        <w:rPr>
          <w:shd w:val="clear" w:color="auto" w:fill="FFFFFF"/>
        </w:rPr>
        <w:instrText xml:space="preserve"> ADDIN ZOTERO_ITEM CSL_CITATION {"citationID":"XhKKq5wb","properties":{"formattedCitation":"(19)","plainCitation":"(19)","noteIndex":0},"citationItems":[{"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schema":"https://github.com/citation-style-language/schema/raw/master/csl-citation.json"} </w:instrText>
      </w:r>
      <w:r w:rsidR="00FF6161" w:rsidRPr="003E3918">
        <w:rPr>
          <w:shd w:val="clear" w:color="auto" w:fill="FFFFFF"/>
        </w:rPr>
        <w:fldChar w:fldCharType="separate"/>
      </w:r>
      <w:r w:rsidR="006C1636" w:rsidRPr="003E3918">
        <w:t>(19)</w:t>
      </w:r>
      <w:r w:rsidR="00FF6161" w:rsidRPr="003E3918">
        <w:rPr>
          <w:shd w:val="clear" w:color="auto" w:fill="FFFFFF"/>
        </w:rPr>
        <w:fldChar w:fldCharType="end"/>
      </w:r>
      <w:r w:rsidR="00CA6CC3" w:rsidRPr="003E3918">
        <w:rPr>
          <w:shd w:val="clear" w:color="auto" w:fill="FFFFFF"/>
        </w:rPr>
        <w:t>.</w:t>
      </w:r>
      <w:r w:rsidR="0030175A" w:rsidRPr="003E3918">
        <w:t xml:space="preserve"> </w:t>
      </w:r>
      <w:r w:rsidR="00277020" w:rsidRPr="003E3918">
        <w:t>T</w:t>
      </w:r>
      <w:r w:rsidR="004734CB" w:rsidRPr="003E3918">
        <w:t xml:space="preserve">here are also non-canonical </w:t>
      </w:r>
      <w:r w:rsidR="009A5B92" w:rsidRPr="003E3918">
        <w:t xml:space="preserve">chemokine </w:t>
      </w:r>
      <w:r w:rsidR="004734CB" w:rsidRPr="003E3918">
        <w:t>receptors</w:t>
      </w:r>
      <w:r w:rsidR="00277020" w:rsidRPr="003E3918">
        <w:t>,</w:t>
      </w:r>
      <w:r w:rsidR="004734CB" w:rsidRPr="003E3918">
        <w:t xml:space="preserve"> </w:t>
      </w:r>
      <w:r w:rsidR="00EE1F73" w:rsidRPr="003E3918">
        <w:t xml:space="preserve">such </w:t>
      </w:r>
      <w:r w:rsidR="009A22B2" w:rsidRPr="003E3918">
        <w:t>as</w:t>
      </w:r>
      <w:r w:rsidR="00F23049" w:rsidRPr="003E3918">
        <w:t>:</w:t>
      </w:r>
      <w:r w:rsidR="009A22B2" w:rsidRPr="003E3918">
        <w:t xml:space="preserve"> the chemokine-like receptor</w:t>
      </w:r>
      <w:r w:rsidR="000E41D6" w:rsidRPr="003E3918">
        <w:t xml:space="preserve"> (CML1</w:t>
      </w:r>
      <w:r w:rsidR="00E21A3D" w:rsidRPr="003E3918">
        <w:t>, or also CMKLR1</w:t>
      </w:r>
      <w:r w:rsidR="01A9D3D2" w:rsidRPr="003E3918">
        <w:t>) (</w:t>
      </w:r>
      <w:r w:rsidR="00C2511C" w:rsidRPr="003E3918">
        <w:rPr>
          <w:shd w:val="clear" w:color="auto" w:fill="E6E6E6"/>
        </w:rPr>
        <w:fldChar w:fldCharType="begin"/>
      </w:r>
      <w:r w:rsidR="008B6982">
        <w:instrText xml:space="preserve"> ADDIN ZOTERO_ITEM CSL_CITATION {"citationID":"RQvdfjLl","properties":{"formattedCitation":"(20)","plainCitation":"(20)","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schema":"https://github.com/citation-style-language/schema/raw/master/csl-citation.json"} </w:instrText>
      </w:r>
      <w:r w:rsidR="00C2511C" w:rsidRPr="003E3918">
        <w:rPr>
          <w:shd w:val="clear" w:color="auto" w:fill="E6E6E6"/>
        </w:rPr>
        <w:fldChar w:fldCharType="separate"/>
      </w:r>
      <w:r w:rsidR="006C1636" w:rsidRPr="003E3918">
        <w:t>(20)</w:t>
      </w:r>
      <w:r w:rsidR="00C2511C" w:rsidRPr="003E3918">
        <w:rPr>
          <w:shd w:val="clear" w:color="auto" w:fill="E6E6E6"/>
        </w:rPr>
        <w:fldChar w:fldCharType="end"/>
      </w:r>
      <w:r w:rsidR="00F23049" w:rsidRPr="003E3918">
        <w:t>;</w:t>
      </w:r>
      <w:r w:rsidR="00CD267C" w:rsidRPr="003E3918">
        <w:t xml:space="preserve"> atypical chemokine receptors (ACKRs) </w:t>
      </w:r>
      <w:r w:rsidR="004A3781" w:rsidRPr="003E3918">
        <w:rPr>
          <w:shd w:val="clear" w:color="auto" w:fill="E6E6E6"/>
        </w:rPr>
        <w:fldChar w:fldCharType="begin"/>
      </w:r>
      <w:r w:rsidR="008B6982">
        <w:instrText xml:space="preserve"> ADDIN ZOTERO_ITEM CSL_CITATION {"citationID":"YKINEPnv","properties":{"formattedCitation":"(21)","plainCitation":"(21)","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schema":"https://github.com/citation-style-language/schema/raw/master/csl-citation.json"} </w:instrText>
      </w:r>
      <w:r w:rsidR="004A3781" w:rsidRPr="003E3918">
        <w:rPr>
          <w:shd w:val="clear" w:color="auto" w:fill="E6E6E6"/>
        </w:rPr>
        <w:fldChar w:fldCharType="separate"/>
      </w:r>
      <w:r w:rsidR="006C1636" w:rsidRPr="003E3918">
        <w:t>(21)</w:t>
      </w:r>
      <w:r w:rsidR="004A3781" w:rsidRPr="003E3918">
        <w:rPr>
          <w:shd w:val="clear" w:color="auto" w:fill="E6E6E6"/>
        </w:rPr>
        <w:fldChar w:fldCharType="end"/>
      </w:r>
      <w:r w:rsidR="00F23049" w:rsidRPr="003E3918">
        <w:t>;</w:t>
      </w:r>
      <w:r w:rsidR="00CD267C" w:rsidRPr="003E3918">
        <w:t xml:space="preserve"> and</w:t>
      </w:r>
      <w:r w:rsidR="00277020" w:rsidRPr="003E3918">
        <w:t xml:space="preserve"> viral chemokine</w:t>
      </w:r>
      <w:r w:rsidR="00CD267C" w:rsidRPr="003E3918">
        <w:t xml:space="preserve"> receptors</w:t>
      </w:r>
      <w:r w:rsidR="00277020" w:rsidRPr="003E3918">
        <w:t xml:space="preserve"> </w:t>
      </w:r>
      <w:r w:rsidR="005C75E0" w:rsidRPr="003E3918">
        <w:rPr>
          <w:highlight w:val="yellow"/>
          <w:shd w:val="clear" w:color="auto" w:fill="E6E6E6"/>
        </w:rPr>
        <w:fldChar w:fldCharType="begin"/>
      </w:r>
      <w:r w:rsidR="008B6982">
        <w:rPr>
          <w:highlight w:val="yellow"/>
        </w:rPr>
        <w:instrText xml:space="preserve"> ADDIN ZOTERO_ITEM CSL_CITATION {"citationID":"OIINDMZl","properties":{"formattedCitation":"(22\\uc0\\u8211{}25)","plainCitation":"(22–25)","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id":1153,"uris":["http://zotero.org/groups/4322905/items/WN2CEW8H"],"itemData":{"id":1153,"type":"article-journal","abstract":"A number of human and animal herpes viruses encode G-protein coupled receptors with seven transmembrane (7TM) segments—most of which are clearly related to human chemokine receptors. It appears, that these receptors are used by the virus for immune evasion, cellular transformation, tissue targeting, and possibly for cell entry. In addition, many virally-encoded chemokine 7TM receptors have been suggested to be causally involved in pathogenic phenotypes like Kaposi sarcoma, atherosclerosis, HIV-infection and tumour development. The role of these receptors during the viral life cycle and in viral pathogenesis is still poorly understood. Here we focus on the current knowledge of structure, function and trafficking patterns of virally encoded chemokine receptors and further address the putative roles of these receptors in virus survival and host -cell and/or -immune system modulation. Finally, we highlight the emerging impact of these receptor on virus-mediated diseases. British Journal of Pharmacology (2008) 153, S154–S166; doi:10.1038/sj.bjp.0707660; published online 21 January 2008","container-title":"British Journal of Pharmacology","DOI":"10.1038/sj.bjp.0707660","ISSN":"1476-5381","issue":"S1","language":"en","note":"_eprint: https://onlinelibrary.wiley.com/doi/pdf/10.1038/sj.bjp.0707660","page":"S154-S166","source":"Wiley Online Library","title":"Structure, function and physiological consequences of virally encoded chemokine seven transmembrane receptors","volume":"153","author":[{"family":"Rosenkilde","given":"M M"},{"family":"Smit","given":"M J"},{"family":"Waldhoer","given":"M"}],"issued":{"date-parts":[["2008"]]}}},{"id":1154,"uris":["http://zotero.org/groups/4322905/items/5LEJG74S"],"itemData":{"id":1154,"type":"article-journal","abstract":"Chemokine receptors (CKRs) function in the inflammatory response and in vertebrate homeostasis. Decoy and viral receptors are two types of CKR homologs with modified functions from those of the typical CKRs. The decoy receptors are able to bind ligands without signaling. On the other hand, the viral receptors show constitutive signaling without ligands. We examined the sites related to the functional difference. At first, the decoy and viral receptors were each classified into five groups, based on the molecular phylogenetic analysis. A multiple amino acid sequence alignment between each group and the CKRs was then constructed. The difference in the amino acid composition between the group and the CKRs was evaluated as the Kullback–Leibler (KL) information value at each alignment site. The KL information value is considered to reflect the difference in the functional constraints at the site. The sites with the top 5% of KL information values were selected and mapped on the structure of a CKR. The comparisons with decoy receptor groups revealed that the detected sites were biased on the intracellular side. In contrast, the sites detected from the comparisons with viral receptor groups were found on both the extracellular and intracellular sides. More sites were found in the ligand binding pocket in the analyses of the viral receptor groups, as compared to the decoy receptor groups. Some of the detected sites were located in the GPCR motifs. For example, the DRY motif of the decoy receptors was often degraded, although the motif of the viral receptors was basically conserved. The observations for the viral receptor groups suggested that the constraints in the pocket region are loose and that the sites on the intracellular side are different from those for the decoy receptors, which may be related to the constitutive signaling activity of the viral receptors.","container-title":"Frontiers in Microbiology","ISSN":"1664-302X","source":"Frontiers","title":"Evolutionary Analysis of Functional Divergence among Chemokine Receptors, Decoy Receptors, and Viral Receptors","URL":"https://www.frontiersin.org/articles/10.3389/fmicb.2012.00264","volume":"3","author":[{"family":"Daiyasu","given":"Hiromi"},{"family":"Nemoto","given":"Wataru"},{"family":"Toh","given":"Hiroyuki"}],"accessed":{"date-parts":[["2023",5,9]]},"issued":{"date-parts":[["2012"]]}}}],"schema":"https://github.com/citation-style-language/schema/raw/master/csl-citation.json"} </w:instrText>
      </w:r>
      <w:r w:rsidR="005C75E0" w:rsidRPr="003E3918">
        <w:rPr>
          <w:highlight w:val="yellow"/>
          <w:shd w:val="clear" w:color="auto" w:fill="E6E6E6"/>
        </w:rPr>
        <w:fldChar w:fldCharType="separate"/>
      </w:r>
      <w:r w:rsidR="006C1636" w:rsidRPr="003E3918">
        <w:t>(22–25)</w:t>
      </w:r>
      <w:r w:rsidR="005C75E0" w:rsidRPr="003E3918">
        <w:rPr>
          <w:highlight w:val="yellow"/>
          <w:shd w:val="clear" w:color="auto" w:fill="E6E6E6"/>
        </w:rPr>
        <w:fldChar w:fldCharType="end"/>
      </w:r>
      <w:r w:rsidR="009A22B2" w:rsidRPr="003E3918">
        <w:t>.</w:t>
      </w:r>
      <w:r w:rsidR="00277020" w:rsidRPr="003E3918">
        <w:t xml:space="preserve"> </w:t>
      </w:r>
      <w:r w:rsidR="005B0C51" w:rsidRPr="003E3918">
        <w:t>Unlike</w:t>
      </w:r>
      <w:r w:rsidR="00277020" w:rsidRPr="003E3918">
        <w:t xml:space="preserve"> other chemokine receptors, a</w:t>
      </w:r>
      <w:r w:rsidR="009A22B2" w:rsidRPr="003E3918">
        <w:t xml:space="preserve">typical </w:t>
      </w:r>
      <w:r w:rsidR="008D35FA" w:rsidRPr="003E3918">
        <w:t xml:space="preserve">receptors </w:t>
      </w:r>
      <w:r w:rsidR="00B25FA1" w:rsidRPr="003E3918">
        <w:rPr>
          <w:shd w:val="clear" w:color="auto" w:fill="FFFFFF"/>
          <w:lang w:val="en-US"/>
        </w:rPr>
        <w:t>cannot</w:t>
      </w:r>
      <w:r w:rsidR="00A961A0" w:rsidRPr="003E3918">
        <w:rPr>
          <w:shd w:val="clear" w:color="auto" w:fill="FFFFFF"/>
          <w:lang w:val="en-US"/>
        </w:rPr>
        <w:t xml:space="preserve"> initiate classical chemokine </w:t>
      </w:r>
      <w:r w:rsidR="00277020" w:rsidRPr="003E3918">
        <w:rPr>
          <w:shd w:val="clear" w:color="auto" w:fill="FFFFFF"/>
          <w:lang w:val="en-US"/>
        </w:rPr>
        <w:t>signaling</w:t>
      </w:r>
      <w:r w:rsidR="00A961A0" w:rsidRPr="003E3918">
        <w:rPr>
          <w:shd w:val="clear" w:color="auto" w:fill="FFFFFF"/>
          <w:lang w:val="en-US"/>
        </w:rPr>
        <w:t xml:space="preserve"> </w:t>
      </w:r>
      <w:r w:rsidR="005B0C51" w:rsidRPr="003E3918">
        <w:rPr>
          <w:shd w:val="clear" w:color="auto" w:fill="FFFFFF"/>
          <w:lang w:val="en-US"/>
        </w:rPr>
        <w:t>upon</w:t>
      </w:r>
      <w:r w:rsidR="00A961A0" w:rsidRPr="003E3918">
        <w:rPr>
          <w:shd w:val="clear" w:color="auto" w:fill="FFFFFF"/>
          <w:lang w:val="en-US"/>
        </w:rPr>
        <w:t xml:space="preserve"> ligand binding</w:t>
      </w:r>
      <w:r w:rsidR="008A1A75" w:rsidRPr="003E3918">
        <w:rPr>
          <w:shd w:val="clear" w:color="auto" w:fill="FFFFFF"/>
          <w:lang w:val="en-US"/>
        </w:rPr>
        <w:t xml:space="preserve"> </w:t>
      </w:r>
      <w:r w:rsidR="00ED6C21" w:rsidRPr="003E3918">
        <w:rPr>
          <w:shd w:val="clear" w:color="auto" w:fill="FFFFFF"/>
          <w:lang w:val="en-US"/>
        </w:rPr>
        <w:fldChar w:fldCharType="begin"/>
      </w:r>
      <w:r w:rsidR="008B6982">
        <w:rPr>
          <w:shd w:val="clear" w:color="auto" w:fill="FFFFFF"/>
          <w:lang w:val="en-US"/>
        </w:rPr>
        <w:instrText xml:space="preserve"> ADDIN ZOTERO_ITEM CSL_CITATION {"citationID":"1W6NMCN4","properties":{"formattedCitation":"(21, 26)","plainCitation":"(21, 26)","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id":128,"uris":["http://zotero.org/groups/4322905/items/VBYXWWMX"],"itemData":{"id":128,"type":"article-journal","abstract":"Endogenous opioid peptides and prescription opioid drugs modulate pain, anxiety and stress by activating opioid receptors, currently classified into four subtypes. Here we demonstrate that ACKR3/CXCR7, hitherto known as an atypical scavenger receptor for chemokines, is a broad-spectrum scavenger of opioid peptides. Phylogenetically, ACKR3 is intermediate between chemokine and opioid receptors and is present in various brain regions together with classical opioid receptors. Functionally, ACKR3 is a scavenger receptor for a wide variety of opioid peptides, especially enkephalins and dynorphins, reducing their availability for the classical opioid receptors. ACKR3 is not modulated by prescription opioids, but we show that an ACKR3-selective subnanomolar competitor peptide, LIH383, can restrain ACKR3’s negative regulatory function on opioid peptides in rat brain and potentiate their activity towards classical receptors, which may open alternative therapeutic avenues for opioid-related disorders. Altogether, our results reveal that ACKR3 is an atypical opioid receptor with cross-family ligand selectivity.","container-title":"Nature Communications","DOI":"10.1038/s41467-020-16664-0","ISSN":"2041-1723","issue":"1","page":"3033","title":"The atypical chemokine receptor ACKR3/CXCR7 is a broad-spectrum scavenger for opioid peptides","volume":"11","author":[{"family":"Meyrath","given":"Max"},{"family":"Szpakowska","given":"Martyna"},{"family":"Zeiner","given":"Julian"},{"family":"Massotte","given":"Laurent"},{"family":"Merz","given":"Myriam P."},{"family":"Benkel","given":"Tobias"},{"family":"Simon","given":"Katharina"},{"family":"Ohnmacht","given":"Jochen"},{"family":"Turner","given":"Jonathan D."},{"family":"Krüger","given":"Rejko"},{"family":"Seutin","given":"Vincent"},{"family":"Ollert","given":"Markus"},{"family":"Kostenis","given":"Evi"},{"family":"Chevigné","given":"Andy"}],"issued":{"date-parts":[["2020",6,19]]}}}],"schema":"https://github.com/citation-style-language/schema/raw/master/csl-citation.json"} </w:instrText>
      </w:r>
      <w:r w:rsidR="00ED6C21" w:rsidRPr="003E3918">
        <w:rPr>
          <w:shd w:val="clear" w:color="auto" w:fill="FFFFFF"/>
          <w:lang w:val="en-US"/>
        </w:rPr>
        <w:fldChar w:fldCharType="separate"/>
      </w:r>
      <w:r w:rsidR="006C1636" w:rsidRPr="003E3918">
        <w:t>(21, 26)</w:t>
      </w:r>
      <w:r w:rsidR="00ED6C21" w:rsidRPr="003E3918">
        <w:rPr>
          <w:shd w:val="clear" w:color="auto" w:fill="FFFFFF"/>
          <w:lang w:val="en-US"/>
        </w:rPr>
        <w:fldChar w:fldCharType="end"/>
      </w:r>
      <w:r w:rsidR="008B5FA3" w:rsidRPr="003E3918">
        <w:rPr>
          <w:lang w:val="en-US"/>
        </w:rPr>
        <w:t>.</w:t>
      </w:r>
      <w:r w:rsidR="00A961A0" w:rsidRPr="003E3918">
        <w:rPr>
          <w:lang w:val="en-US"/>
        </w:rPr>
        <w:t xml:space="preserve"> T</w:t>
      </w:r>
      <w:r w:rsidR="00A961A0" w:rsidRPr="003E3918">
        <w:t>h</w:t>
      </w:r>
      <w:r w:rsidR="004734CB" w:rsidRPr="003E3918">
        <w:t>e</w:t>
      </w:r>
      <w:r w:rsidR="005B0C51" w:rsidRPr="003E3918">
        <w:t xml:space="preserve"> human genome encodes</w:t>
      </w:r>
      <w:r w:rsidR="004734CB" w:rsidRPr="003E3918">
        <w:t xml:space="preserve"> </w:t>
      </w:r>
      <w:r w:rsidR="00A961A0" w:rsidRPr="003E3918">
        <w:t>four</w:t>
      </w:r>
      <w:r w:rsidR="005B0C51" w:rsidRPr="003E3918">
        <w:t xml:space="preserve"> </w:t>
      </w:r>
      <w:r w:rsidR="00A85488" w:rsidRPr="003E3918">
        <w:t>types</w:t>
      </w:r>
      <w:r w:rsidR="005B0C51" w:rsidRPr="003E3918">
        <w:t xml:space="preserve"> of </w:t>
      </w:r>
      <w:r w:rsidR="004734CB" w:rsidRPr="003E3918">
        <w:t>atypical chemokine receptors</w:t>
      </w:r>
      <w:r w:rsidR="00C60773" w:rsidRPr="003E3918">
        <w:t>:</w:t>
      </w:r>
      <w:r w:rsidR="004734CB" w:rsidRPr="003E3918">
        <w:t xml:space="preserve"> the</w:t>
      </w:r>
      <w:r w:rsidR="00A961A0" w:rsidRPr="003E3918">
        <w:t xml:space="preserve"> ACKR1 (also known as DARC), ACKR2 (also known as D6), ACKR3 (also known as CXCR7) and ACKR4</w:t>
      </w:r>
      <w:r w:rsidR="000255A0" w:rsidRPr="003E3918">
        <w:t xml:space="preserve"> (also known as CCRL1)</w:t>
      </w:r>
      <w:r w:rsidR="00A961A0" w:rsidRPr="003E3918">
        <w:t xml:space="preserve"> </w:t>
      </w:r>
      <w:r w:rsidR="002B5CE6" w:rsidRPr="003E3918">
        <w:rPr>
          <w:shd w:val="clear" w:color="auto" w:fill="E6E6E6"/>
        </w:rPr>
        <w:fldChar w:fldCharType="begin"/>
      </w:r>
      <w:r w:rsidR="008B6982">
        <w:instrText xml:space="preserve"> ADDIN ZOTERO_ITEM CSL_CITATION {"citationID":"WDKnSXqF","properties":{"formattedCitation":"(27, 28)","plainCitation":"(27, 28)","noteIndex":0},"citationItems":[{"id":1117,"uris":["http://zotero.org/groups/4322905/items/DM5WREK7"],"itemData":{"id":1117,"type":"article-journal","abstract":"Leukocyte migration is a central component of all physiological and pathological immune and inflammatory responses. Chemokines, functioning through conventional G protein-coupled chemokine receptors, are the key molecules that are involved in coordinating this process.Atypical chemokine receptors (ACKRs) are structurally related to conventional chemokine receptors but are unable to initiate classical chemokine receptor signalling after ligand binding. This family of chemokine receptors currently has four members: ACKR1 (also known as DARC), ACKR2 (also known as D6), ACKR3 (also known as CXCR7) and ACKR4 (also known as CCRL1).ACKRs use a variety of strategies to regulate chemokines and chemokine-driven responses, including chemokine degradation and transport, and chemokine receptor regulation. Endothelial cells of the lymphatic and blood vasculature are prominent sites of ACKR expression.Studies investigating genetic variation in human ACKRs and the effect of ACKR deficiency in mice and zebrafish have showed that some ACKRs have key developmental and homeostatic functions in the immune system and elsewhere.ACKRs have emerged as important regulators of immune and inflammatory responses, infectious disease, and cancer, and could represent plausible therapeutic targets.","container-title":"Nature Reviews Immunology","DOI":"10.1038/nri3544","ISSN":"1474-1741","issue":"11","journalAbbreviation":"Nat Rev Immunol","language":"en","license":"2013 Nature Publishing Group, a division of Macmillan Publishers Limited. All Rights Reserved.","note":"number: 11\npublisher: Nature Publishing Group","page":"815-829","source":"www.nature.com","title":"Immune regulation by atypical chemokine receptors","volume":"13","author":[{"family":"Nibbs","given":"Robert J. B."},{"family":"Graham","given":"Gerard J."}],"issued":{"date-parts":[["2013",11]]}}},{"id":226,"uris":["http://zotero.org/groups/4322905/items/BPIGFS2Z"],"itemData":{"id":226,"type":"article-journal","container-title":"Nature Immunology","DOI":"10.1038/ni.2812","ISSN":"1529-2916","issue":"3","journalAbbreviation":"Nat Immunol","language":"en","license":"2014 Nature Publishing Group, a division of Macmillan Publishers Limited. All Rights Reserved.","note":"Bandiera_abtest: a\nCg_type: Nature Research Journals\nnumber: 3\nPrimary_atype: Correspondence\npublisher: Nature Publishing Group\nSubject_term: Chemokines\nSubject_term_id: chemokines","page":"207-208","source":"www.nature.com","title":"New nomenclature for atypical chemokine receptors","volume":"15","author":[{"family":"Bachelerie","given":"Françoise"},{"family":"Graham","given":"Gerard J."},{"family":"Locati","given":"Massimo"},{"family":"Mantovani","given":"Alberto"},{"family":"Murphy","given":"Philip M."},{"family":"Nibbs","given":"Robert"},{"family":"Rot","given":"Antal"},{"family":"Sozzani","given":"Silvano"},{"family":"Thelen","given":"Marcus"}],"issued":{"date-parts":[["2014",3]]}}}],"schema":"https://github.com/citation-style-language/schema/raw/master/csl-citation.json"} </w:instrText>
      </w:r>
      <w:r w:rsidR="002B5CE6" w:rsidRPr="003E3918">
        <w:rPr>
          <w:shd w:val="clear" w:color="auto" w:fill="E6E6E6"/>
        </w:rPr>
        <w:fldChar w:fldCharType="separate"/>
      </w:r>
      <w:r w:rsidR="006C1636" w:rsidRPr="003E3918">
        <w:t>(27, 28)</w:t>
      </w:r>
      <w:r w:rsidR="002B5CE6" w:rsidRPr="003E3918">
        <w:rPr>
          <w:shd w:val="clear" w:color="auto" w:fill="E6E6E6"/>
        </w:rPr>
        <w:fldChar w:fldCharType="end"/>
      </w:r>
      <w:r w:rsidR="0039602D" w:rsidRPr="003E3918">
        <w:t xml:space="preserve">. </w:t>
      </w:r>
      <w:r w:rsidR="005B0C51" w:rsidRPr="003E3918">
        <w:t>Additionally</w:t>
      </w:r>
      <w:r w:rsidR="000255A0" w:rsidRPr="003E3918">
        <w:t xml:space="preserve">, several </w:t>
      </w:r>
      <w:r w:rsidR="000221E7" w:rsidRPr="003E3918">
        <w:t xml:space="preserve">proteins of </w:t>
      </w:r>
      <w:r w:rsidR="000255A0" w:rsidRPr="003E3918">
        <w:t xml:space="preserve">viral </w:t>
      </w:r>
      <w:r w:rsidR="009A5B92" w:rsidRPr="003E3918">
        <w:t>origins</w:t>
      </w:r>
      <w:r w:rsidR="006E0C9B" w:rsidRPr="003E3918">
        <w:t>,</w:t>
      </w:r>
      <w:r w:rsidR="000255A0" w:rsidRPr="003E3918">
        <w:t xml:space="preserve"> </w:t>
      </w:r>
      <w:r w:rsidR="006E0C9B" w:rsidRPr="003E3918">
        <w:t xml:space="preserve">such as US28 </w:t>
      </w:r>
      <w:r w:rsidR="006E0C9B" w:rsidRPr="003E3918">
        <w:lastRenderedPageBreak/>
        <w:t xml:space="preserve">from human cytomegalovirus, </w:t>
      </w:r>
      <w:r w:rsidR="000255A0" w:rsidRPr="003E3918">
        <w:t xml:space="preserve">have </w:t>
      </w:r>
      <w:r w:rsidR="000221E7" w:rsidRPr="003E3918">
        <w:t xml:space="preserve">chemokine-receptor/binding activity </w:t>
      </w:r>
      <w:r w:rsidR="00BD522C" w:rsidRPr="003E3918">
        <w:rPr>
          <w:shd w:val="clear" w:color="auto" w:fill="E6E6E6"/>
        </w:rPr>
        <w:fldChar w:fldCharType="begin"/>
      </w:r>
      <w:r w:rsidR="008B6982">
        <w:instrText xml:space="preserve"> ADDIN ZOTERO_ITEM CSL_CITATION {"citationID":"2SasKviW","properties":{"formattedCitation":"(22, 23)","plainCitation":"(22, 23)","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00BD522C" w:rsidRPr="003E3918">
        <w:rPr>
          <w:shd w:val="clear" w:color="auto" w:fill="E6E6E6"/>
        </w:rPr>
        <w:fldChar w:fldCharType="separate"/>
      </w:r>
      <w:r w:rsidR="006C1636" w:rsidRPr="003E3918">
        <w:t>(22, 23)</w:t>
      </w:r>
      <w:r w:rsidR="00BD522C" w:rsidRPr="003E3918">
        <w:rPr>
          <w:shd w:val="clear" w:color="auto" w:fill="E6E6E6"/>
        </w:rPr>
        <w:fldChar w:fldCharType="end"/>
      </w:r>
      <w:r w:rsidR="000255A0" w:rsidRPr="003E3918">
        <w:t>.</w:t>
      </w:r>
      <w:r w:rsidR="006E0C9B" w:rsidRPr="003E3918">
        <w:t xml:space="preserve"> </w:t>
      </w:r>
      <w:r w:rsidR="00450A74" w:rsidRPr="003E3918">
        <w:t xml:space="preserve">These </w:t>
      </w:r>
      <w:r w:rsidR="006E0C9B" w:rsidRPr="003E3918">
        <w:t>viral proteins can bind a wide array of chemokine ligands</w:t>
      </w:r>
      <w:r w:rsidR="00626570" w:rsidRPr="003E3918">
        <w:t xml:space="preserve"> </w:t>
      </w:r>
      <w:r w:rsidR="00626570" w:rsidRPr="003E3918">
        <w:rPr>
          <w:shd w:val="clear" w:color="auto" w:fill="E6E6E6"/>
        </w:rPr>
        <w:fldChar w:fldCharType="begin"/>
      </w:r>
      <w:r w:rsidR="008B6982">
        <w:instrText xml:space="preserve"> ADDIN ZOTERO_ITEM CSL_CITATION {"citationID":"vf5wzxeg","properties":{"formattedCitation":"(23)","plainCitation":"(23)","noteIndex":0},"citationItems":[{"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00626570" w:rsidRPr="003E3918">
        <w:rPr>
          <w:shd w:val="clear" w:color="auto" w:fill="E6E6E6"/>
        </w:rPr>
        <w:fldChar w:fldCharType="separate"/>
      </w:r>
      <w:r w:rsidR="006C1636" w:rsidRPr="003E3918">
        <w:t>(23)</w:t>
      </w:r>
      <w:r w:rsidR="00626570" w:rsidRPr="003E3918">
        <w:rPr>
          <w:shd w:val="clear" w:color="auto" w:fill="E6E6E6"/>
        </w:rPr>
        <w:fldChar w:fldCharType="end"/>
      </w:r>
      <w:r w:rsidR="006E0C9B" w:rsidRPr="003E3918">
        <w:t>.</w:t>
      </w:r>
    </w:p>
    <w:p w14:paraId="732F452F" w14:textId="2918EBD2" w:rsidR="0039602D" w:rsidRPr="003E3918" w:rsidRDefault="005B0C51" w:rsidP="00AE2D9C">
      <w:pPr>
        <w:spacing w:line="360" w:lineRule="auto"/>
        <w:ind w:firstLine="720"/>
        <w:jc w:val="both"/>
      </w:pPr>
      <w:r w:rsidRPr="003E3918">
        <w:t xml:space="preserve">Despite the extensive research on the chemokine system, with </w:t>
      </w:r>
      <w:r w:rsidR="0030175A" w:rsidRPr="003E3918">
        <w:t>over 320,000 papers</w:t>
      </w:r>
      <w:r w:rsidRPr="003E3918">
        <w:t xml:space="preserve"> available</w:t>
      </w:r>
      <w:r w:rsidR="0030175A" w:rsidRPr="003E3918">
        <w:t xml:space="preserve"> on PubMed</w:t>
      </w:r>
      <w:r w:rsidRPr="003E3918">
        <w:t>, many aspects of its evolution remain unclear</w:t>
      </w:r>
      <w:r w:rsidR="00A014C6" w:rsidRPr="003E3918">
        <w:t xml:space="preserve">. </w:t>
      </w:r>
      <w:r w:rsidR="00B25FA1" w:rsidRPr="003E3918">
        <w:t xml:space="preserve">For </w:t>
      </w:r>
      <w:r w:rsidRPr="003E3918">
        <w:t>instance</w:t>
      </w:r>
      <w:r w:rsidR="00FA48CB" w:rsidRPr="003E3918">
        <w:t>,</w:t>
      </w:r>
      <w:r w:rsidR="00A014C6" w:rsidRPr="003E3918">
        <w:t xml:space="preserve"> </w:t>
      </w:r>
      <w:r w:rsidR="00A376C4" w:rsidRPr="003E3918">
        <w:t xml:space="preserve">the </w:t>
      </w:r>
      <w:r w:rsidR="00000EC1" w:rsidRPr="003E3918">
        <w:t>homology</w:t>
      </w:r>
      <w:r w:rsidR="00A376C4" w:rsidRPr="003E3918">
        <w:t xml:space="preserve"> between canonical and non-canonical ligands </w:t>
      </w:r>
      <w:r w:rsidR="00000EC1" w:rsidRPr="003E3918">
        <w:t>is</w:t>
      </w:r>
      <w:r w:rsidR="00A376C4" w:rsidRPr="003E3918">
        <w:t xml:space="preserve"> </w:t>
      </w:r>
      <w:r w:rsidRPr="003E3918">
        <w:t>uncertain</w:t>
      </w:r>
      <w:r w:rsidR="00000EC1" w:rsidRPr="003E3918">
        <w:t xml:space="preserve"> and supported by </w:t>
      </w:r>
      <w:r w:rsidR="001A1C4E" w:rsidRPr="003E3918">
        <w:t xml:space="preserve">circumstantial </w:t>
      </w:r>
      <w:r w:rsidR="00000EC1" w:rsidRPr="003E3918">
        <w:t>evidence, such as share</w:t>
      </w:r>
      <w:r w:rsidR="00B90F8F" w:rsidRPr="003E3918">
        <w:t>d</w:t>
      </w:r>
      <w:r w:rsidR="00000EC1" w:rsidRPr="003E3918">
        <w:t xml:space="preserve"> </w:t>
      </w:r>
      <w:r w:rsidR="00B25FA1" w:rsidRPr="003E3918">
        <w:t>specific motifs</w:t>
      </w:r>
      <w:r w:rsidR="00000EC1" w:rsidRPr="003E3918">
        <w:t xml:space="preserve"> </w:t>
      </w:r>
      <w:r w:rsidR="00865B03" w:rsidRPr="003E3918">
        <w:rPr>
          <w:shd w:val="clear" w:color="auto" w:fill="E6E6E6"/>
        </w:rPr>
        <w:fldChar w:fldCharType="begin"/>
      </w:r>
      <w:r w:rsidR="008B6982">
        <w:instrText xml:space="preserve"> ADDIN ZOTERO_ITEM CSL_CITATION {"citationID":"hpBhCaec","properties":{"formattedCitation":"(12, 13, 19, 29)","plainCitation":"(12, 13, 19, 29)","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id":287,"uris":["http://zotero.org/groups/4322905/items/RI5E9DBD"],"itemData":{"id":287,"type":"article-journal","container-title":"Frontiers in Immunology","DOI":"10.3389/fimmu.2021.712897","ISSN":"1664-3224","page":"2811","source":"Frontiers","title":"CXCL17: The Black Sheep in the Chemokine Flock","title-short":"CXCL17","volume":"12","author":[{"family":"Denisov","given":"Stepan S."}],"issued":{"date-parts":[["2021"]]}}}],"schema":"https://github.com/citation-style-language/schema/raw/master/csl-citation.json"} </w:instrText>
      </w:r>
      <w:r w:rsidR="00865B03" w:rsidRPr="003E3918">
        <w:rPr>
          <w:shd w:val="clear" w:color="auto" w:fill="E6E6E6"/>
        </w:rPr>
        <w:fldChar w:fldCharType="separate"/>
      </w:r>
      <w:r w:rsidR="006C1636" w:rsidRPr="003E3918">
        <w:t>(12, 13, 19, 29)</w:t>
      </w:r>
      <w:r w:rsidR="00865B03" w:rsidRPr="003E3918">
        <w:rPr>
          <w:shd w:val="clear" w:color="auto" w:fill="E6E6E6"/>
        </w:rPr>
        <w:fldChar w:fldCharType="end"/>
      </w:r>
      <w:r w:rsidR="00000EC1" w:rsidRPr="003E3918">
        <w:t xml:space="preserve">. </w:t>
      </w:r>
      <w:r w:rsidR="000F6DCD" w:rsidRPr="003E3918">
        <w:t>Furthermore, the relationships between canonical, atypical, and viral receptors and the outgroup of the canonical chemokine receptors remain uncertai</w:t>
      </w:r>
      <w:r w:rsidR="00591FE1" w:rsidRPr="003E3918">
        <w:t>n</w:t>
      </w:r>
      <w:r w:rsidR="000F6DCD" w:rsidRPr="003E3918">
        <w:t>. Finally, the evolutionary history of the canonical and non-canonical components remains poorly understood outside a few key model systems</w:t>
      </w:r>
      <w:r w:rsidR="00BE7F15" w:rsidRPr="003E3918">
        <w:t xml:space="preserve"> </w:t>
      </w:r>
      <w:r w:rsidR="00BE7F15" w:rsidRPr="003E3918">
        <w:rPr>
          <w:shd w:val="clear" w:color="auto" w:fill="E6E6E6"/>
        </w:rPr>
        <w:fldChar w:fldCharType="begin"/>
      </w:r>
      <w:r w:rsidR="008B6982">
        <w:instrText xml:space="preserve"> ADDIN ZOTERO_ITEM CSL_CITATION {"citationID":"kwDgttQv","properties":{"formattedCitation":"(9, 30, 31)","plainCitation":"(9, 30, 31)","noteIndex":0},"citationItems":[{"id":96,"uris":["http://zotero.org/groups/4322905/items/327ZXNGN"],"itemData":{"id":96,"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volume":"35","author":[{"family":"Nomiyama","given":"Hisayuki"},{"family":"Osada","given":"Naoki"},{"family":"Yoshie","given":"Osamu"}],"issued":{"date-parts":[["2011",7,1]]}}},{"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rPr>
        <w:instrText>∼</w:instrText>
      </w:r>
      <w:r w:rsidR="008B6982">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103,"uris":["http://zotero.org/groups/4322905/items/RZ3MAHKF"],"itemData":{"id":103,"type":"article-journal","abstract":"Chemokine receptors and their counterpart ligands are one of the evolutionary innovations of vertebrates. They play a guiding role in the coordination of cell trafficking in many biological processes. Comparative syntenic and phylogenetic analyses provide insight into the evolution of chemokine receptors and suggest that the repertoire of chemokine receptors varies in each species, regardless of the evolutionary position of the species. Despite the rapid evolution of chemokine receptors, the expression and function of orthologous chemokine receptors in lower and higher vertebrates are very similar. This is also true for the chemokine ligands that have been examined so far, such as CXCL8, CXCL12, and CCL25. As examples, this review will discuss how the evolution of the chemokine receptor CXCR4 is coincident with the emergence of lymphocytes in jawless vertebrates (lamprey); and that, in jawed vertebrates, CXCR4 and CCR9 are involved in thymus colonization. In myeloid cells, the function of CXCR1 in neutrophils and the expression of CXCR3 in macrophages and DCs are evolutionarily conserved between fish and mammals. In this context, medaka and zebrafish are outstanding models for studying the function of chemokines and their receptors.","container-title":"European Journal of Immunology","DOI":"10.1002/eji.201343557","ISSN":"0014-2980","issue":"7","page":"1686-1692","title":"Evolution and function of chemokine receptors in the immune system of lower vertebrates","volume":"43","author":[{"family":"Bajoghli","given":"Baubak"}],"issued":{"date-parts":[["2013",7,1]]}}}],"schema":"https://github.com/citation-style-language/schema/raw/master/csl-citation.json"} </w:instrText>
      </w:r>
      <w:r w:rsidR="00BE7F15" w:rsidRPr="003E3918">
        <w:rPr>
          <w:shd w:val="clear" w:color="auto" w:fill="E6E6E6"/>
        </w:rPr>
        <w:fldChar w:fldCharType="separate"/>
      </w:r>
      <w:r w:rsidR="001D59B0" w:rsidRPr="003E3918">
        <w:t>(9, 30, 31)</w:t>
      </w:r>
      <w:r w:rsidR="00BE7F15" w:rsidRPr="003E3918">
        <w:rPr>
          <w:shd w:val="clear" w:color="auto" w:fill="E6E6E6"/>
        </w:rPr>
        <w:fldChar w:fldCharType="end"/>
      </w:r>
      <w:r w:rsidR="000F6DCD" w:rsidRPr="003E3918">
        <w:t>.</w:t>
      </w:r>
      <w:r w:rsidR="001E7DEB" w:rsidRPr="003E3918">
        <w:t xml:space="preserve"> These outstanding questions share common underlying causes, including the use of inadequate inference methods (such as relying solely on sequence similarities) and limited sampling of species (e.g., </w:t>
      </w:r>
      <w:r w:rsidR="001F4F09" w:rsidRPr="003E3918">
        <w:t>focusing</w:t>
      </w:r>
      <w:r w:rsidR="001E7DEB" w:rsidRPr="003E3918">
        <w:t xml:space="preserve"> </w:t>
      </w:r>
      <w:r w:rsidR="004263ED" w:rsidRPr="003E3918">
        <w:t xml:space="preserve">mainly </w:t>
      </w:r>
      <w:r w:rsidR="00051CC4" w:rsidRPr="003E3918">
        <w:t xml:space="preserve">on </w:t>
      </w:r>
      <w:r w:rsidR="001E7DEB" w:rsidRPr="003E3918">
        <w:t>humans, mice, and zebrafish</w:t>
      </w:r>
      <w:r w:rsidR="00160EF1" w:rsidRPr="003E3918">
        <w:t xml:space="preserve"> </w:t>
      </w:r>
      <w:r w:rsidR="00160EF1" w:rsidRPr="003E3918">
        <w:rPr>
          <w:shd w:val="clear" w:color="auto" w:fill="E6E6E6"/>
        </w:rPr>
        <w:fldChar w:fldCharType="begin"/>
      </w:r>
      <w:r w:rsidR="008B6982">
        <w:instrText xml:space="preserve"> ADDIN ZOTERO_ITEM CSL_CITATION {"citationID":"8Wp7GBIo","properties":{"formattedCitation":"(7, 32)","plainCitation":"(7, 32)","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id":334,"uris":["http://zotero.org/groups/4322905/items/74NPBIP8"],"itemData":{"id":334,"type":"article-journal","abstract":"The chemokine family plays important roles in cell migration and activation. In humans, at least 44 members are known. Based on the arrangement of the four conserved cysteine residues, chemokines are now classified into four subfamilies, CXC, CC, XC and CX3C. Given that zebrafish is an important experimental model and teleost fishes constitute an evolutionarily diverse group that forms half the vertebrate species, it would be useful to compare the zebrafish chemokine system with those of mammals. Prior to this study, however, only incomplete lists of the zebrafish chemokine genes were reported.","container-title":"BMC Genomics","DOI":"10.1186/1471-2164-9-222","ISSN":"1471-2164","issue":"1","journalAbbreviation":"BMC Genomics","page":"222","source":"BioMed Central","title":"Extensive expansion and diversification of the chemokine gene family in zebrafish: Identification of a novel chemokine subfamily CX","title-short":"Extensive expansion and diversification of the chemokine gene family in zebrafish","volume":"9","author":[{"family":"Nomiyama","given":"Hisayuki"},{"family":"Hieshima","given":"Kunio"},{"family":"Osada","given":"Naoki"},{"family":"Kato-Unoki","given":"Yoko"},{"family":"Otsuka-Ono","given":"Kaori"},{"family":"Takegawa","given":"Sumio"},{"family":"Izawa","given":"Toshiaki"},{"family":"Yoshizawa","given":"Akio"},{"family":"Kikuchi","given":"Yutaka"},{"family":"Tanase","given":"Sumio"},{"family":"Miura","given":"Retsu"},{"family":"Kusuda","given":"Jun"},{"family":"Nakao","given":"Miki"},{"family":"Yoshie","given":"Osamu"}],"issued":{"date-parts":[["2008",5,15]]}}}],"schema":"https://github.com/citation-style-language/schema/raw/master/csl-citation.json"} </w:instrText>
      </w:r>
      <w:r w:rsidR="00160EF1" w:rsidRPr="003E3918">
        <w:rPr>
          <w:shd w:val="clear" w:color="auto" w:fill="E6E6E6"/>
        </w:rPr>
        <w:fldChar w:fldCharType="separate"/>
      </w:r>
      <w:r w:rsidR="001D59B0" w:rsidRPr="003E3918">
        <w:t>(7, 32)</w:t>
      </w:r>
      <w:r w:rsidR="00160EF1" w:rsidRPr="003E3918">
        <w:rPr>
          <w:shd w:val="clear" w:color="auto" w:fill="E6E6E6"/>
        </w:rPr>
        <w:fldChar w:fldCharType="end"/>
      </w:r>
      <w:r w:rsidR="00160EF1" w:rsidRPr="003E3918">
        <w:t>)</w:t>
      </w:r>
      <w:r w:rsidR="001E7DEB" w:rsidRPr="003E3918">
        <w:t>. Additionally,</w:t>
      </w:r>
      <w:r w:rsidR="00A85488" w:rsidRPr="003E3918">
        <w:t xml:space="preserve"> </w:t>
      </w:r>
      <w:r w:rsidR="009A5B92" w:rsidRPr="003E3918">
        <w:t>solving</w:t>
      </w:r>
      <w:r w:rsidR="00A85488" w:rsidRPr="003E3918">
        <w:t xml:space="preserve"> the</w:t>
      </w:r>
      <w:r w:rsidR="001E7DEB" w:rsidRPr="003E3918">
        <w:t xml:space="preserve"> phylogenetic relationships for short molecules such as chemokine</w:t>
      </w:r>
      <w:r w:rsidR="00184DA3" w:rsidRPr="003E3918">
        <w:t xml:space="preserve"> receptors and</w:t>
      </w:r>
      <w:r w:rsidR="001E7DEB" w:rsidRPr="003E3918">
        <w:t xml:space="preserve"> ligands is particularly challenging due to the lack of strong phylogenetic signals </w:t>
      </w:r>
      <w:r w:rsidR="00A037ED" w:rsidRPr="003E3918">
        <w:rPr>
          <w:shd w:val="clear" w:color="auto" w:fill="E6E6E6"/>
        </w:rPr>
        <w:fldChar w:fldCharType="begin"/>
      </w:r>
      <w:r w:rsidR="008B6982">
        <w:instrText xml:space="preserve"> ADDIN ZOTERO_ITEM CSL_CITATION {"citationID":"D60iCs7Y","properties":{"formattedCitation":"(33)","plainCitation":"(33)","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A037ED" w:rsidRPr="003E3918">
        <w:rPr>
          <w:shd w:val="clear" w:color="auto" w:fill="E6E6E6"/>
        </w:rPr>
        <w:fldChar w:fldCharType="separate"/>
      </w:r>
      <w:r w:rsidR="006C1636" w:rsidRPr="003E3918">
        <w:t>(33)</w:t>
      </w:r>
      <w:r w:rsidR="00A037ED" w:rsidRPr="003E3918">
        <w:rPr>
          <w:shd w:val="clear" w:color="auto" w:fill="E6E6E6"/>
        </w:rPr>
        <w:fldChar w:fldCharType="end"/>
      </w:r>
      <w:r w:rsidR="00D2683C" w:rsidRPr="003E3918">
        <w:t>.</w:t>
      </w:r>
    </w:p>
    <w:p w14:paraId="0F9FB214" w14:textId="137C52A3" w:rsidR="00A83014" w:rsidRDefault="00FB3D80" w:rsidP="00AE2D9C">
      <w:pPr>
        <w:spacing w:line="360" w:lineRule="auto"/>
        <w:ind w:firstLine="720"/>
        <w:jc w:val="both"/>
      </w:pPr>
      <w:r w:rsidRPr="003E3918">
        <w:t>Here</w:t>
      </w:r>
      <w:r w:rsidR="004629FE" w:rsidRPr="003E3918">
        <w:t>, t</w:t>
      </w:r>
      <w:r w:rsidR="00741A1B" w:rsidRPr="003E3918">
        <w:t>o clarify the</w:t>
      </w:r>
      <w:r w:rsidR="004629FE" w:rsidRPr="003E3918">
        <w:t xml:space="preserve">se </w:t>
      </w:r>
      <w:r w:rsidR="0099427A" w:rsidRPr="003E3918">
        <w:t>outstanding</w:t>
      </w:r>
      <w:r w:rsidR="004629FE" w:rsidRPr="003E3918">
        <w:t xml:space="preserve"> questions</w:t>
      </w:r>
      <w:r w:rsidR="00895352" w:rsidRPr="003E3918">
        <w:t>,</w:t>
      </w:r>
      <w:r w:rsidR="00EE1F73" w:rsidRPr="003E3918">
        <w:t xml:space="preserve"> </w:t>
      </w:r>
      <w:r w:rsidR="14CB3B25" w:rsidRPr="003E3918">
        <w:t xml:space="preserve">we </w:t>
      </w:r>
      <w:r w:rsidR="005F3D64" w:rsidRPr="003E3918">
        <w:t>use</w:t>
      </w:r>
      <w:r w:rsidR="00741A1B" w:rsidRPr="003E3918">
        <w:t xml:space="preserve"> state-of-the-art</w:t>
      </w:r>
      <w:r w:rsidR="005F3D64" w:rsidRPr="003E3918">
        <w:t xml:space="preserve"> </w:t>
      </w:r>
      <w:r w:rsidR="00BE573F" w:rsidRPr="003E3918">
        <w:t>phylogenetic</w:t>
      </w:r>
      <w:r w:rsidR="005F3D64" w:rsidRPr="003E3918">
        <w:t xml:space="preserve"> methods</w:t>
      </w:r>
      <w:r w:rsidR="001E7DEB" w:rsidRPr="003E3918">
        <w:t>,</w:t>
      </w:r>
      <w:r w:rsidR="007D7D07" w:rsidRPr="003E3918">
        <w:t xml:space="preserve"> including </w:t>
      </w:r>
      <w:r w:rsidR="001E7DEB" w:rsidRPr="003E3918">
        <w:t>those</w:t>
      </w:r>
      <w:r w:rsidR="007D7D07" w:rsidRPr="003E3918">
        <w:t xml:space="preserve"> designed for single-gene phylogenies</w:t>
      </w:r>
      <w:r w:rsidR="00AB6104" w:rsidRPr="003E3918">
        <w:t>, a large taxonomical sampling</w:t>
      </w:r>
      <w:r w:rsidR="005B700A" w:rsidRPr="003E3918">
        <w:t xml:space="preserve"> </w:t>
      </w:r>
      <w:r w:rsidR="001E7DEB" w:rsidRPr="003E3918">
        <w:t xml:space="preserve">comprising </w:t>
      </w:r>
      <w:r w:rsidR="718493EE" w:rsidRPr="003E3918">
        <w:t xml:space="preserve">both </w:t>
      </w:r>
      <w:r w:rsidR="009936E4" w:rsidRPr="003E3918">
        <w:t>vertebrate and invertebrate</w:t>
      </w:r>
      <w:r w:rsidR="005B700A" w:rsidRPr="003E3918">
        <w:t xml:space="preserve"> genomes</w:t>
      </w:r>
      <w:r w:rsidR="00F57278" w:rsidRPr="003E3918">
        <w:t xml:space="preserve"> and the entire complement</w:t>
      </w:r>
      <w:r w:rsidR="00A503B7" w:rsidRPr="003E3918">
        <w:t xml:space="preserve"> of canonical and </w:t>
      </w:r>
      <w:r w:rsidR="00C8302A" w:rsidRPr="003E3918">
        <w:t>non-canonical</w:t>
      </w:r>
      <w:r w:rsidR="4CDDB218" w:rsidRPr="003E3918">
        <w:t xml:space="preserve"> </w:t>
      </w:r>
      <w:r w:rsidR="00C8302A" w:rsidRPr="003E3918">
        <w:t>components</w:t>
      </w:r>
      <w:r w:rsidR="006E330A" w:rsidRPr="003E3918">
        <w:t xml:space="preserve"> </w:t>
      </w:r>
      <w:r w:rsidR="00833364" w:rsidRPr="003E3918">
        <w:t xml:space="preserve">of </w:t>
      </w:r>
      <w:r w:rsidR="00C8302A" w:rsidRPr="003E3918">
        <w:t>both</w:t>
      </w:r>
      <w:r w:rsidR="006E330A" w:rsidRPr="003E3918">
        <w:t xml:space="preserve"> </w:t>
      </w:r>
      <w:r w:rsidR="00A503B7" w:rsidRPr="003E3918">
        <w:t>receptors and ligands.</w:t>
      </w:r>
      <w:r w:rsidR="00BE573F" w:rsidRPr="003E3918">
        <w:t xml:space="preserve"> </w:t>
      </w:r>
      <w:r w:rsidR="00A4627B" w:rsidRPr="003E3918">
        <w:t xml:space="preserve">Our </w:t>
      </w:r>
      <w:r w:rsidR="001E7DEB" w:rsidRPr="003E3918">
        <w:t>findings</w:t>
      </w:r>
      <w:r w:rsidR="00826345" w:rsidRPr="003E3918">
        <w:t xml:space="preserve"> substantially clarify </w:t>
      </w:r>
      <w:r w:rsidR="007D7D07" w:rsidRPr="003E3918">
        <w:t xml:space="preserve">the phylogenetic </w:t>
      </w:r>
      <w:r w:rsidR="001E7DEB" w:rsidRPr="003E3918">
        <w:t>relationship</w:t>
      </w:r>
      <w:r w:rsidR="007D7D07" w:rsidRPr="003E3918">
        <w:t xml:space="preserve"> </w:t>
      </w:r>
      <w:r w:rsidR="001E7DEB" w:rsidRPr="003E3918">
        <w:t>between</w:t>
      </w:r>
      <w:r w:rsidR="007D7D07" w:rsidRPr="003E3918">
        <w:t xml:space="preserve"> canonical and non-canonical ligands and receptors and </w:t>
      </w:r>
      <w:r w:rsidR="00644677" w:rsidRPr="003E3918">
        <w:t>suggest</w:t>
      </w:r>
      <w:r w:rsidR="00AB6104" w:rsidRPr="003E3918">
        <w:t xml:space="preserve"> </w:t>
      </w:r>
      <w:r w:rsidR="00A4627B" w:rsidRPr="003E3918">
        <w:t xml:space="preserve">that unrelated </w:t>
      </w:r>
      <w:r w:rsidR="00D331B3" w:rsidRPr="003E3918">
        <w:t xml:space="preserve">proteins </w:t>
      </w:r>
      <w:r w:rsidR="00A4627B" w:rsidRPr="003E3918">
        <w:t xml:space="preserve">evolved </w:t>
      </w:r>
      <w:r w:rsidR="00D331B3" w:rsidRPr="003E3918">
        <w:t>“</w:t>
      </w:r>
      <w:r w:rsidR="00A4627B" w:rsidRPr="003E3918">
        <w:t>chemokine</w:t>
      </w:r>
      <w:r w:rsidR="00D331B3" w:rsidRPr="003E3918">
        <w:t>-like” ligand</w:t>
      </w:r>
      <w:r w:rsidR="00A4627B" w:rsidRPr="003E3918">
        <w:t xml:space="preserve"> function multiple times independently</w:t>
      </w:r>
      <w:r w:rsidR="00EE6D6E" w:rsidRPr="003E3918">
        <w:t xml:space="preserve">. </w:t>
      </w:r>
      <w:r w:rsidR="00644677" w:rsidRPr="003E3918">
        <w:t>Additionally</w:t>
      </w:r>
      <w:r w:rsidR="00EE6D6E" w:rsidRPr="003E3918">
        <w:t xml:space="preserve">, we </w:t>
      </w:r>
      <w:r w:rsidR="002563DE" w:rsidRPr="003E3918">
        <w:t>discovered</w:t>
      </w:r>
      <w:r w:rsidR="00EE6D6E" w:rsidRPr="003E3918">
        <w:t xml:space="preserve"> that all </w:t>
      </w:r>
      <w:r w:rsidR="009A5B92" w:rsidRPr="003E3918">
        <w:t>the canonical and non-canonical</w:t>
      </w:r>
      <w:r w:rsidR="006E0C9B" w:rsidRPr="003E3918">
        <w:t xml:space="preserve"> chemokine</w:t>
      </w:r>
      <w:r w:rsidR="00644677" w:rsidRPr="003E3918">
        <w:t xml:space="preserve"> receptors (except</w:t>
      </w:r>
      <w:r w:rsidR="008D35FA" w:rsidRPr="003E3918">
        <w:t xml:space="preserve"> ACKR1</w:t>
      </w:r>
      <w:r w:rsidR="00644677" w:rsidRPr="003E3918">
        <w:t>)</w:t>
      </w:r>
      <w:r w:rsidR="009A5B92" w:rsidRPr="003E3918">
        <w:t xml:space="preserve"> </w:t>
      </w:r>
      <w:r w:rsidR="00644677" w:rsidRPr="003E3918">
        <w:t>originated</w:t>
      </w:r>
      <w:r w:rsidR="00EE6D6E" w:rsidRPr="003E3918">
        <w:t xml:space="preserve"> from a single duplication in </w:t>
      </w:r>
      <w:r w:rsidR="00AB6104" w:rsidRPr="003E3918">
        <w:t>the vertebrate stem</w:t>
      </w:r>
      <w:r w:rsidR="00EE6D6E" w:rsidRPr="003E3918">
        <w:t xml:space="preserve"> group</w:t>
      </w:r>
      <w:r w:rsidR="002563DE" w:rsidRPr="003E3918">
        <w:t>,</w:t>
      </w:r>
      <w:r w:rsidR="00EE6D6E" w:rsidRPr="003E3918">
        <w:t xml:space="preserve"> </w:t>
      </w:r>
      <w:r w:rsidR="00644677" w:rsidRPr="003E3918">
        <w:t>which also</w:t>
      </w:r>
      <w:r w:rsidR="00EE6D6E" w:rsidRPr="003E3918">
        <w:t xml:space="preserve"> gave rise to many GPCRs. </w:t>
      </w:r>
      <w:r w:rsidR="00644677" w:rsidRPr="003E3918">
        <w:t>Lastly</w:t>
      </w:r>
      <w:r w:rsidR="00EE6D6E" w:rsidRPr="003E3918">
        <w:t>, we</w:t>
      </w:r>
      <w:r w:rsidR="00A85488" w:rsidRPr="003E3918">
        <w:t xml:space="preserve"> characterized the complement of canonical and non-canonical components in</w:t>
      </w:r>
      <w:r w:rsidR="008D35FA" w:rsidRPr="003E3918">
        <w:t xml:space="preserve"> the common ancestor of</w:t>
      </w:r>
      <w:r w:rsidR="00A85488" w:rsidRPr="003E3918">
        <w:t xml:space="preserve"> vertebrates and</w:t>
      </w:r>
      <w:r w:rsidR="00EE6D6E" w:rsidRPr="003E3918">
        <w:t xml:space="preserve"> </w:t>
      </w:r>
      <w:r w:rsidR="00A85488" w:rsidRPr="003E3918">
        <w:t>identified</w:t>
      </w:r>
      <w:r w:rsidR="00EE6D6E" w:rsidRPr="003E3918">
        <w:t xml:space="preserve"> several other ligands and receptors </w:t>
      </w:r>
      <w:r w:rsidR="00644677" w:rsidRPr="003E3918">
        <w:t>with potential</w:t>
      </w:r>
      <w:r w:rsidR="00EE6D6E" w:rsidRPr="003E3918">
        <w:t xml:space="preserve"> </w:t>
      </w:r>
      <w:r w:rsidR="00AB6104" w:rsidRPr="003E3918">
        <w:t>chemokine-related</w:t>
      </w:r>
      <w:r w:rsidR="00EE6D6E" w:rsidRPr="003E3918">
        <w:t xml:space="preserve"> </w:t>
      </w:r>
      <w:r w:rsidR="00644677" w:rsidRPr="003E3918">
        <w:t>properties</w:t>
      </w:r>
      <w:r w:rsidR="00EE6D6E" w:rsidRPr="003E3918">
        <w:t xml:space="preserve"> </w:t>
      </w:r>
      <w:r w:rsidR="00A85488" w:rsidRPr="003E3918">
        <w:t>that</w:t>
      </w:r>
      <w:r w:rsidR="00EE6D6E" w:rsidRPr="003E3918">
        <w:t xml:space="preserve"> </w:t>
      </w:r>
      <w:r w:rsidR="00644677" w:rsidRPr="003E3918">
        <w:t xml:space="preserve">could be explored in future functional </w:t>
      </w:r>
      <w:r w:rsidR="00EE6D6E" w:rsidRPr="003E3918">
        <w:t>work.</w:t>
      </w:r>
    </w:p>
    <w:p w14:paraId="237AF6E8" w14:textId="77777777" w:rsidR="00A83014" w:rsidRDefault="00A83014">
      <w:pPr>
        <w:jc w:val="both"/>
      </w:pPr>
      <w:r>
        <w:br w:type="page"/>
      </w:r>
    </w:p>
    <w:p w14:paraId="0F2B4719" w14:textId="47D1D3C3" w:rsidR="00422DF8" w:rsidRPr="00422DF8" w:rsidRDefault="00422DF8" w:rsidP="00422DF8">
      <w:pPr>
        <w:pStyle w:val="Caption"/>
        <w:keepNext/>
        <w:spacing w:line="276" w:lineRule="auto"/>
        <w:rPr>
          <w:b/>
          <w:bCs/>
          <w:i w:val="0"/>
          <w:iCs w:val="0"/>
          <w:color w:val="auto"/>
          <w:sz w:val="20"/>
          <w:szCs w:val="20"/>
        </w:rPr>
      </w:pPr>
      <w:r w:rsidRPr="00422DF8">
        <w:rPr>
          <w:b/>
          <w:bCs/>
          <w:i w:val="0"/>
          <w:iCs w:val="0"/>
          <w:color w:val="auto"/>
          <w:sz w:val="20"/>
          <w:szCs w:val="20"/>
        </w:rPr>
        <w:lastRenderedPageBreak/>
        <w:t xml:space="preserve">Table </w:t>
      </w:r>
      <w:r>
        <w:rPr>
          <w:b/>
          <w:bCs/>
          <w:i w:val="0"/>
          <w:iCs w:val="0"/>
          <w:color w:val="auto"/>
          <w:sz w:val="20"/>
          <w:szCs w:val="20"/>
        </w:rPr>
        <w:t>5.</w:t>
      </w:r>
      <w:r w:rsidRPr="00422DF8">
        <w:rPr>
          <w:b/>
          <w:bCs/>
          <w:i w:val="0"/>
          <w:iCs w:val="0"/>
          <w:color w:val="auto"/>
          <w:sz w:val="20"/>
          <w:szCs w:val="20"/>
        </w:rPr>
        <w:fldChar w:fldCharType="begin"/>
      </w:r>
      <w:r w:rsidRPr="00422DF8">
        <w:rPr>
          <w:b/>
          <w:bCs/>
          <w:i w:val="0"/>
          <w:iCs w:val="0"/>
          <w:color w:val="auto"/>
          <w:sz w:val="20"/>
          <w:szCs w:val="20"/>
        </w:rPr>
        <w:instrText xml:space="preserve"> SEQ Table \* ARABIC </w:instrText>
      </w:r>
      <w:r w:rsidRPr="00422DF8">
        <w:rPr>
          <w:b/>
          <w:bCs/>
          <w:i w:val="0"/>
          <w:iCs w:val="0"/>
          <w:color w:val="auto"/>
          <w:sz w:val="20"/>
          <w:szCs w:val="20"/>
        </w:rPr>
        <w:fldChar w:fldCharType="separate"/>
      </w:r>
      <w:r w:rsidRPr="00422DF8">
        <w:rPr>
          <w:b/>
          <w:bCs/>
          <w:i w:val="0"/>
          <w:iCs w:val="0"/>
          <w:noProof/>
          <w:color w:val="auto"/>
          <w:sz w:val="20"/>
          <w:szCs w:val="20"/>
        </w:rPr>
        <w:t>1</w:t>
      </w:r>
      <w:r w:rsidRPr="00422DF8">
        <w:rPr>
          <w:b/>
          <w:bCs/>
          <w:i w:val="0"/>
          <w:iCs w:val="0"/>
          <w:color w:val="auto"/>
          <w:sz w:val="20"/>
          <w:szCs w:val="20"/>
        </w:rPr>
        <w:fldChar w:fldCharType="end"/>
      </w:r>
      <w:r>
        <w:rPr>
          <w:b/>
          <w:bCs/>
          <w:i w:val="0"/>
          <w:iCs w:val="0"/>
          <w:color w:val="auto"/>
          <w:sz w:val="20"/>
          <w:szCs w:val="20"/>
        </w:rPr>
        <w:t xml:space="preserve">. </w:t>
      </w:r>
      <w:r w:rsidRPr="00422DF8">
        <w:rPr>
          <w:b/>
          <w:bCs/>
          <w:i w:val="0"/>
          <w:iCs w:val="0"/>
          <w:color w:val="auto"/>
          <w:sz w:val="20"/>
          <w:szCs w:val="20"/>
        </w:rPr>
        <w:t>Summary table of all the canonical and non-canonical chemokine components analyzed in this study.</w:t>
      </w: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3"/>
        <w:gridCol w:w="1576"/>
        <w:gridCol w:w="1185"/>
        <w:gridCol w:w="1412"/>
        <w:gridCol w:w="3027"/>
        <w:gridCol w:w="964"/>
      </w:tblGrid>
      <w:tr w:rsidR="008966CE" w:rsidRPr="00AA671D" w14:paraId="3B57CE3D" w14:textId="77777777" w:rsidTr="00790B2B">
        <w:trPr>
          <w:trHeight w:val="435"/>
        </w:trPr>
        <w:tc>
          <w:tcPr>
            <w:tcW w:w="323" w:type="dxa"/>
            <w:shd w:val="clear" w:color="auto" w:fill="auto"/>
            <w:tcMar>
              <w:left w:w="28" w:type="dxa"/>
              <w:right w:w="28" w:type="dxa"/>
            </w:tcMar>
            <w:vAlign w:val="center"/>
            <w:hideMark/>
          </w:tcPr>
          <w:p w14:paraId="406FB329" w14:textId="77777777" w:rsidR="008966CE" w:rsidRPr="00C615AA" w:rsidRDefault="008966CE" w:rsidP="00790B2B">
            <w:pPr>
              <w:jc w:val="center"/>
              <w:rPr>
                <w:sz w:val="18"/>
                <w:szCs w:val="18"/>
                <w:lang w:eastAsia="en-GB"/>
              </w:rPr>
            </w:pPr>
          </w:p>
        </w:tc>
        <w:tc>
          <w:tcPr>
            <w:tcW w:w="1576" w:type="dxa"/>
            <w:shd w:val="clear" w:color="auto" w:fill="auto"/>
            <w:tcMar>
              <w:left w:w="28" w:type="dxa"/>
              <w:right w:w="28" w:type="dxa"/>
            </w:tcMar>
            <w:vAlign w:val="center"/>
            <w:hideMark/>
          </w:tcPr>
          <w:p w14:paraId="18390596" w14:textId="77777777" w:rsidR="008966CE" w:rsidRPr="00AA671D" w:rsidRDefault="008966CE" w:rsidP="00790B2B">
            <w:pPr>
              <w:rPr>
                <w:b/>
                <w:bCs/>
                <w:sz w:val="16"/>
                <w:szCs w:val="16"/>
                <w:lang w:eastAsia="en-GB"/>
              </w:rPr>
            </w:pPr>
            <w:r w:rsidRPr="00AA671D">
              <w:rPr>
                <w:b/>
                <w:bCs/>
                <w:sz w:val="16"/>
                <w:szCs w:val="16"/>
                <w:lang w:eastAsia="en-GB"/>
              </w:rPr>
              <w:t>Names</w:t>
            </w:r>
          </w:p>
        </w:tc>
        <w:tc>
          <w:tcPr>
            <w:tcW w:w="1185" w:type="dxa"/>
            <w:shd w:val="clear" w:color="auto" w:fill="auto"/>
            <w:tcMar>
              <w:left w:w="28" w:type="dxa"/>
              <w:right w:w="28" w:type="dxa"/>
            </w:tcMar>
            <w:vAlign w:val="center"/>
            <w:hideMark/>
          </w:tcPr>
          <w:p w14:paraId="5E980F3A" w14:textId="77777777" w:rsidR="008966CE" w:rsidRPr="00AA671D" w:rsidRDefault="008966CE" w:rsidP="00790B2B">
            <w:pPr>
              <w:rPr>
                <w:b/>
                <w:bCs/>
                <w:sz w:val="16"/>
                <w:szCs w:val="16"/>
                <w:lang w:eastAsia="en-GB"/>
              </w:rPr>
            </w:pPr>
            <w:r w:rsidRPr="00AA671D">
              <w:rPr>
                <w:b/>
                <w:bCs/>
                <w:sz w:val="16"/>
                <w:szCs w:val="16"/>
                <w:lang w:eastAsia="en-GB"/>
              </w:rPr>
              <w:t>Abbreviations</w:t>
            </w:r>
          </w:p>
        </w:tc>
        <w:tc>
          <w:tcPr>
            <w:tcW w:w="1412" w:type="dxa"/>
            <w:shd w:val="clear" w:color="auto" w:fill="auto"/>
            <w:tcMar>
              <w:left w:w="28" w:type="dxa"/>
              <w:right w:w="28" w:type="dxa"/>
            </w:tcMar>
            <w:vAlign w:val="center"/>
            <w:hideMark/>
          </w:tcPr>
          <w:p w14:paraId="0A8D05B5" w14:textId="77777777" w:rsidR="008966CE" w:rsidRPr="00AA671D" w:rsidRDefault="008966CE" w:rsidP="00790B2B">
            <w:pPr>
              <w:rPr>
                <w:b/>
                <w:bCs/>
                <w:sz w:val="16"/>
                <w:szCs w:val="16"/>
                <w:lang w:eastAsia="en-GB"/>
              </w:rPr>
            </w:pPr>
            <w:r w:rsidRPr="00AA671D">
              <w:rPr>
                <w:b/>
                <w:bCs/>
                <w:i/>
                <w:iCs/>
                <w:sz w:val="16"/>
                <w:szCs w:val="16"/>
                <w:lang w:eastAsia="en-GB"/>
              </w:rPr>
              <w:t xml:space="preserve">H. sapiens </w:t>
            </w:r>
            <w:r w:rsidRPr="00AA671D">
              <w:rPr>
                <w:b/>
                <w:bCs/>
                <w:sz w:val="16"/>
                <w:szCs w:val="16"/>
                <w:lang w:eastAsia="en-GB"/>
              </w:rPr>
              <w:t>Orthologs</w:t>
            </w:r>
          </w:p>
        </w:tc>
        <w:tc>
          <w:tcPr>
            <w:tcW w:w="3027" w:type="dxa"/>
            <w:shd w:val="clear" w:color="auto" w:fill="auto"/>
            <w:tcMar>
              <w:left w:w="28" w:type="dxa"/>
              <w:right w:w="28" w:type="dxa"/>
            </w:tcMar>
            <w:vAlign w:val="center"/>
            <w:hideMark/>
          </w:tcPr>
          <w:p w14:paraId="5F2097DD" w14:textId="77777777" w:rsidR="008966CE" w:rsidRPr="00AA671D" w:rsidRDefault="008966CE" w:rsidP="00790B2B">
            <w:pPr>
              <w:rPr>
                <w:b/>
                <w:bCs/>
                <w:sz w:val="16"/>
                <w:szCs w:val="16"/>
                <w:lang w:eastAsia="en-GB"/>
              </w:rPr>
            </w:pPr>
            <w:r w:rsidRPr="00AA671D">
              <w:rPr>
                <w:b/>
                <w:bCs/>
                <w:sz w:val="16"/>
                <w:szCs w:val="16"/>
                <w:lang w:eastAsia="en-GB"/>
              </w:rPr>
              <w:t>Functions</w:t>
            </w:r>
          </w:p>
        </w:tc>
        <w:tc>
          <w:tcPr>
            <w:tcW w:w="964" w:type="dxa"/>
            <w:shd w:val="clear" w:color="auto" w:fill="auto"/>
            <w:tcMar>
              <w:left w:w="28" w:type="dxa"/>
              <w:right w:w="28" w:type="dxa"/>
            </w:tcMar>
            <w:vAlign w:val="center"/>
            <w:hideMark/>
          </w:tcPr>
          <w:p w14:paraId="006EF273" w14:textId="77777777" w:rsidR="008966CE" w:rsidRPr="00AA671D" w:rsidRDefault="008966CE" w:rsidP="00790B2B">
            <w:pPr>
              <w:rPr>
                <w:b/>
                <w:bCs/>
                <w:sz w:val="16"/>
                <w:szCs w:val="16"/>
                <w:lang w:eastAsia="en-GB"/>
              </w:rPr>
            </w:pPr>
            <w:r w:rsidRPr="00AA671D">
              <w:rPr>
                <w:b/>
                <w:bCs/>
                <w:sz w:val="16"/>
                <w:szCs w:val="16"/>
                <w:lang w:eastAsia="en-GB"/>
              </w:rPr>
              <w:t>References</w:t>
            </w:r>
          </w:p>
        </w:tc>
      </w:tr>
      <w:tr w:rsidR="008966CE" w:rsidRPr="00AA671D" w14:paraId="08CDBFBB" w14:textId="77777777" w:rsidTr="00790B2B">
        <w:trPr>
          <w:trHeight w:val="1235"/>
        </w:trPr>
        <w:tc>
          <w:tcPr>
            <w:tcW w:w="323" w:type="dxa"/>
            <w:vMerge w:val="restart"/>
            <w:shd w:val="clear" w:color="auto" w:fill="auto"/>
            <w:tcMar>
              <w:left w:w="28" w:type="dxa"/>
              <w:right w:w="28" w:type="dxa"/>
            </w:tcMar>
            <w:textDirection w:val="btLr"/>
            <w:vAlign w:val="center"/>
            <w:hideMark/>
          </w:tcPr>
          <w:p w14:paraId="328FD74C" w14:textId="77777777" w:rsidR="008966CE" w:rsidRPr="00C615AA" w:rsidRDefault="008966CE" w:rsidP="00790B2B">
            <w:pPr>
              <w:ind w:left="113" w:right="113"/>
              <w:jc w:val="center"/>
              <w:rPr>
                <w:b/>
                <w:bCs/>
                <w:sz w:val="18"/>
                <w:szCs w:val="18"/>
                <w:lang w:eastAsia="en-GB"/>
              </w:rPr>
            </w:pPr>
            <w:r w:rsidRPr="00C615AA">
              <w:rPr>
                <w:b/>
                <w:bCs/>
                <w:sz w:val="18"/>
                <w:szCs w:val="18"/>
                <w:lang w:eastAsia="en-GB"/>
              </w:rPr>
              <w:t>Ligand Groups</w:t>
            </w:r>
          </w:p>
        </w:tc>
        <w:tc>
          <w:tcPr>
            <w:tcW w:w="1576" w:type="dxa"/>
            <w:shd w:val="clear" w:color="auto" w:fill="auto"/>
            <w:tcMar>
              <w:left w:w="28" w:type="dxa"/>
              <w:right w:w="28" w:type="dxa"/>
            </w:tcMar>
            <w:vAlign w:val="center"/>
            <w:hideMark/>
          </w:tcPr>
          <w:p w14:paraId="53435B72" w14:textId="77777777" w:rsidR="008966CE" w:rsidRPr="00AA671D" w:rsidRDefault="008966CE" w:rsidP="00790B2B">
            <w:pPr>
              <w:rPr>
                <w:b/>
                <w:bCs/>
                <w:sz w:val="16"/>
                <w:szCs w:val="16"/>
                <w:lang w:eastAsia="en-GB"/>
              </w:rPr>
            </w:pPr>
            <w:r w:rsidRPr="00AA671D">
              <w:rPr>
                <w:b/>
                <w:bCs/>
                <w:sz w:val="16"/>
                <w:szCs w:val="16"/>
                <w:lang w:eastAsia="en-GB"/>
              </w:rPr>
              <w:t>Canonical Chemokines</w:t>
            </w:r>
          </w:p>
        </w:tc>
        <w:tc>
          <w:tcPr>
            <w:tcW w:w="1185" w:type="dxa"/>
            <w:shd w:val="clear" w:color="auto" w:fill="auto"/>
            <w:tcMar>
              <w:left w:w="28" w:type="dxa"/>
              <w:right w:w="28" w:type="dxa"/>
            </w:tcMar>
            <w:vAlign w:val="center"/>
            <w:hideMark/>
          </w:tcPr>
          <w:p w14:paraId="5A180046" w14:textId="77777777" w:rsidR="008966CE" w:rsidRPr="0005602D" w:rsidRDefault="008966CE" w:rsidP="00790B2B">
            <w:pPr>
              <w:rPr>
                <w:sz w:val="16"/>
                <w:szCs w:val="16"/>
                <w:lang w:eastAsia="en-GB"/>
              </w:rPr>
            </w:pPr>
            <w:r w:rsidRPr="0005602D">
              <w:rPr>
                <w:sz w:val="16"/>
                <w:szCs w:val="16"/>
                <w:lang w:eastAsia="en-GB"/>
              </w:rPr>
              <w:t>CCL, CXCL, XCL, CX3CL</w:t>
            </w:r>
          </w:p>
        </w:tc>
        <w:tc>
          <w:tcPr>
            <w:tcW w:w="1412" w:type="dxa"/>
            <w:shd w:val="clear" w:color="auto" w:fill="auto"/>
            <w:tcMar>
              <w:left w:w="28" w:type="dxa"/>
              <w:right w:w="28" w:type="dxa"/>
            </w:tcMar>
            <w:vAlign w:val="center"/>
            <w:hideMark/>
          </w:tcPr>
          <w:p w14:paraId="65CF71CB" w14:textId="77777777" w:rsidR="008966CE" w:rsidRPr="0005602D" w:rsidRDefault="008966CE" w:rsidP="00790B2B">
            <w:pPr>
              <w:rPr>
                <w:sz w:val="16"/>
                <w:szCs w:val="16"/>
                <w:lang w:eastAsia="en-GB"/>
              </w:rPr>
            </w:pPr>
            <w:r w:rsidRPr="0005602D">
              <w:rPr>
                <w:sz w:val="16"/>
                <w:szCs w:val="16"/>
                <w:lang w:eastAsia="en-GB"/>
              </w:rPr>
              <w:t>CCL1-3, 3L1,L3, 4, 4L1-L2, 5, 7, 8, 11, 13, 14-28;</w:t>
            </w:r>
            <w:r w:rsidRPr="0005602D">
              <w:rPr>
                <w:sz w:val="16"/>
                <w:szCs w:val="16"/>
                <w:lang w:eastAsia="en-GB"/>
              </w:rPr>
              <w:br/>
              <w:t>CXCL1-4, 4L1, 5-14, 16,17; XCL1,2; CX3CL1</w:t>
            </w:r>
          </w:p>
        </w:tc>
        <w:tc>
          <w:tcPr>
            <w:tcW w:w="3027" w:type="dxa"/>
            <w:shd w:val="clear" w:color="auto" w:fill="auto"/>
            <w:tcMar>
              <w:left w:w="28" w:type="dxa"/>
              <w:right w:w="28" w:type="dxa"/>
            </w:tcMar>
            <w:vAlign w:val="center"/>
            <w:hideMark/>
          </w:tcPr>
          <w:p w14:paraId="624D55F5" w14:textId="77777777" w:rsidR="008966CE" w:rsidRPr="0005602D" w:rsidRDefault="008966CE" w:rsidP="00790B2B">
            <w:pPr>
              <w:rPr>
                <w:sz w:val="16"/>
                <w:szCs w:val="16"/>
                <w:lang w:eastAsia="en-GB"/>
              </w:rPr>
            </w:pPr>
            <w:r w:rsidRPr="0005602D">
              <w:rPr>
                <w:sz w:val="16"/>
                <w:szCs w:val="16"/>
                <w:lang w:eastAsia="en-GB"/>
              </w:rPr>
              <w:t>- Chemokine receptor binding and signalling</w:t>
            </w:r>
            <w:r w:rsidRPr="0005602D">
              <w:rPr>
                <w:sz w:val="16"/>
                <w:szCs w:val="16"/>
                <w:lang w:eastAsia="en-GB"/>
              </w:rPr>
              <w:br/>
              <w:t>- Chemoattraction of leukocytes</w:t>
            </w:r>
            <w:r w:rsidRPr="0005602D">
              <w:rPr>
                <w:sz w:val="16"/>
                <w:szCs w:val="16"/>
                <w:lang w:eastAsia="en-GB"/>
              </w:rPr>
              <w:br/>
              <w:t>- Homeostasis of leukocytes</w:t>
            </w:r>
          </w:p>
        </w:tc>
        <w:tc>
          <w:tcPr>
            <w:tcW w:w="964" w:type="dxa"/>
            <w:shd w:val="clear" w:color="auto" w:fill="auto"/>
            <w:tcMar>
              <w:left w:w="28" w:type="dxa"/>
              <w:right w:w="28" w:type="dxa"/>
            </w:tcMar>
            <w:vAlign w:val="center"/>
            <w:hideMark/>
          </w:tcPr>
          <w:p w14:paraId="4BE77058" w14:textId="57504337"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val="it-IT" w:eastAsia="en-GB"/>
              </w:rPr>
              <w:instrText xml:space="preserve"> ADDIN ZOTERO_ITEM CSL_CITATION {"citationID":"HuiKuEaT","properties":{"formattedCitation":"(2, 4, 7)","plainCitation":"(2, 4, 7)","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w:instrText>
            </w:r>
            <w:r w:rsidR="008B6982" w:rsidRPr="008B6982">
              <w:rPr>
                <w:sz w:val="16"/>
                <w:szCs w:val="16"/>
                <w:lang w:eastAsia="en-GB"/>
              </w:rPr>
              <w:instrText xml:space="preserve">,"given":"Teizo"},{"family":"Wang","given":"Ji Ming"}],"issued":{"date-parts":[["2018",4]]}}},{"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 4, 7)</w:t>
            </w:r>
            <w:r w:rsidRPr="0005602D">
              <w:rPr>
                <w:sz w:val="16"/>
                <w:szCs w:val="16"/>
                <w:shd w:val="clear" w:color="auto" w:fill="E6E6E6"/>
                <w:lang w:eastAsia="en-GB"/>
              </w:rPr>
              <w:fldChar w:fldCharType="end"/>
            </w:r>
          </w:p>
        </w:tc>
      </w:tr>
      <w:tr w:rsidR="008966CE" w:rsidRPr="00AA671D" w14:paraId="477DA950" w14:textId="77777777" w:rsidTr="00790B2B">
        <w:trPr>
          <w:trHeight w:val="2145"/>
        </w:trPr>
        <w:tc>
          <w:tcPr>
            <w:tcW w:w="323" w:type="dxa"/>
            <w:vMerge/>
            <w:tcMar>
              <w:left w:w="28" w:type="dxa"/>
              <w:right w:w="28" w:type="dxa"/>
            </w:tcMar>
            <w:vAlign w:val="center"/>
            <w:hideMark/>
          </w:tcPr>
          <w:p w14:paraId="584121A7" w14:textId="77777777" w:rsidR="008966CE" w:rsidRPr="00C615AA" w:rsidRDefault="008966CE" w:rsidP="00790B2B">
            <w:pPr>
              <w:jc w:val="center"/>
              <w:rPr>
                <w:b/>
                <w:sz w:val="18"/>
                <w:szCs w:val="18"/>
                <w:lang w:eastAsia="en-GB"/>
              </w:rPr>
            </w:pPr>
          </w:p>
        </w:tc>
        <w:tc>
          <w:tcPr>
            <w:tcW w:w="1576" w:type="dxa"/>
            <w:shd w:val="clear" w:color="auto" w:fill="auto"/>
            <w:tcMar>
              <w:left w:w="28" w:type="dxa"/>
              <w:right w:w="28" w:type="dxa"/>
            </w:tcMar>
            <w:vAlign w:val="center"/>
            <w:hideMark/>
          </w:tcPr>
          <w:p w14:paraId="55B4F0C3" w14:textId="77777777" w:rsidR="008966CE" w:rsidRPr="00AA671D" w:rsidRDefault="008966CE" w:rsidP="00790B2B">
            <w:pPr>
              <w:rPr>
                <w:b/>
                <w:sz w:val="16"/>
                <w:szCs w:val="16"/>
                <w:lang w:eastAsia="en-GB"/>
              </w:rPr>
            </w:pPr>
            <w:r w:rsidRPr="00AA671D">
              <w:rPr>
                <w:b/>
                <w:sz w:val="16"/>
                <w:szCs w:val="16"/>
                <w:lang w:eastAsia="en-GB"/>
              </w:rPr>
              <w:t xml:space="preserve">CKLF-Like MARVEL Transmembrane Domain-Containing Proteins </w:t>
            </w:r>
            <w:r w:rsidRPr="00AA671D">
              <w:rPr>
                <w:b/>
                <w:sz w:val="16"/>
                <w:szCs w:val="16"/>
                <w:lang w:eastAsia="en-GB"/>
              </w:rPr>
              <w:br/>
            </w:r>
            <w:r w:rsidRPr="00AA671D">
              <w:rPr>
                <w:sz w:val="16"/>
                <w:szCs w:val="16"/>
                <w:lang w:eastAsia="en-GB"/>
              </w:rPr>
              <w:t>(Chemokine-Like Factor Super Family)</w:t>
            </w:r>
          </w:p>
        </w:tc>
        <w:tc>
          <w:tcPr>
            <w:tcW w:w="1185" w:type="dxa"/>
            <w:shd w:val="clear" w:color="auto" w:fill="auto"/>
            <w:tcMar>
              <w:left w:w="28" w:type="dxa"/>
              <w:right w:w="28" w:type="dxa"/>
            </w:tcMar>
            <w:vAlign w:val="center"/>
            <w:hideMark/>
          </w:tcPr>
          <w:p w14:paraId="198554AA" w14:textId="77777777" w:rsidR="008966CE" w:rsidRPr="0005602D" w:rsidRDefault="008966CE" w:rsidP="00790B2B">
            <w:pPr>
              <w:rPr>
                <w:sz w:val="16"/>
                <w:szCs w:val="16"/>
                <w:lang w:eastAsia="en-GB"/>
              </w:rPr>
            </w:pPr>
            <w:r w:rsidRPr="0005602D">
              <w:rPr>
                <w:sz w:val="16"/>
                <w:szCs w:val="16"/>
                <w:lang w:eastAsia="en-GB"/>
              </w:rPr>
              <w:t>CKLF, CMTM</w:t>
            </w:r>
          </w:p>
        </w:tc>
        <w:tc>
          <w:tcPr>
            <w:tcW w:w="1412" w:type="dxa"/>
            <w:shd w:val="clear" w:color="auto" w:fill="auto"/>
            <w:tcMar>
              <w:left w:w="28" w:type="dxa"/>
              <w:right w:w="28" w:type="dxa"/>
            </w:tcMar>
            <w:vAlign w:val="center"/>
            <w:hideMark/>
          </w:tcPr>
          <w:p w14:paraId="2B0DBFD9" w14:textId="77777777" w:rsidR="008966CE" w:rsidRPr="0005602D" w:rsidRDefault="008966CE" w:rsidP="00790B2B">
            <w:pPr>
              <w:rPr>
                <w:sz w:val="16"/>
                <w:szCs w:val="16"/>
                <w:lang w:eastAsia="en-GB"/>
              </w:rPr>
            </w:pPr>
            <w:r w:rsidRPr="0005602D">
              <w:rPr>
                <w:sz w:val="16"/>
                <w:szCs w:val="16"/>
                <w:lang w:eastAsia="en-GB"/>
              </w:rPr>
              <w:t xml:space="preserve">CKLF1; CMTM1-8 </w:t>
            </w:r>
            <w:r w:rsidRPr="0005602D">
              <w:rPr>
                <w:sz w:val="16"/>
                <w:szCs w:val="16"/>
                <w:lang w:eastAsia="en-GB"/>
              </w:rPr>
              <w:br/>
              <w:t>(CKLF, CKLFSF1-8)</w:t>
            </w:r>
          </w:p>
        </w:tc>
        <w:tc>
          <w:tcPr>
            <w:tcW w:w="3027" w:type="dxa"/>
            <w:shd w:val="clear" w:color="auto" w:fill="auto"/>
            <w:tcMar>
              <w:left w:w="28" w:type="dxa"/>
              <w:right w:w="28" w:type="dxa"/>
            </w:tcMar>
            <w:vAlign w:val="center"/>
            <w:hideMark/>
          </w:tcPr>
          <w:p w14:paraId="4985A340" w14:textId="77777777" w:rsidR="008966CE" w:rsidRPr="0005602D" w:rsidRDefault="008966CE" w:rsidP="00790B2B">
            <w:pPr>
              <w:rPr>
                <w:sz w:val="16"/>
                <w:szCs w:val="16"/>
                <w:lang w:eastAsia="en-GB"/>
              </w:rPr>
            </w:pPr>
            <w:r w:rsidRPr="0005602D">
              <w:rPr>
                <w:sz w:val="16"/>
                <w:szCs w:val="16"/>
                <w:lang w:eastAsia="en-GB"/>
              </w:rPr>
              <w:t>- CKLF1 (CKLF) binds to chemokine receptor CCR4</w:t>
            </w:r>
            <w:r w:rsidRPr="0005602D">
              <w:rPr>
                <w:sz w:val="16"/>
                <w:szCs w:val="16"/>
                <w:lang w:eastAsia="en-GB"/>
              </w:rPr>
              <w:br/>
              <w:t>- CKLF1 (CKLF): chemotactic activity for lymphocytes, macrophages, and neutrophils</w:t>
            </w:r>
            <w:r w:rsidRPr="0005602D">
              <w:rPr>
                <w:sz w:val="16"/>
                <w:szCs w:val="16"/>
                <w:lang w:eastAsia="en-GB"/>
              </w:rPr>
              <w:br/>
              <w:t>- Other CMTMs: variably expressed in immune system; putative roles in immunity, programmed cell death, regulation of anti-tumour immunity etc.</w:t>
            </w:r>
          </w:p>
        </w:tc>
        <w:tc>
          <w:tcPr>
            <w:tcW w:w="964" w:type="dxa"/>
            <w:shd w:val="clear" w:color="auto" w:fill="auto"/>
            <w:tcMar>
              <w:left w:w="28" w:type="dxa"/>
              <w:right w:w="28" w:type="dxa"/>
            </w:tcMar>
            <w:vAlign w:val="center"/>
            <w:hideMark/>
          </w:tcPr>
          <w:p w14:paraId="26D4A9AA" w14:textId="2A69A01D"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mQtvPnsC","properties":{"formattedCitation":"(1, 10\\uc0\\u8211{}12, 34\\uc0\\u8211{}42)","plainCitation":"(1, 10–12, 34–42)","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id":127,"uris":["http://zotero.org/groups/4322905/items/JB7P4SCB"],"itemData":{"id":127,"type":"article-journal","abstract":"The chemokine-like factor (CKLF)-like MARVEL transmembrane domain-containing family (CMTM) is widely expressed in the immune system. Abnormal expression of CMTM is associated with the development of various diseases. This article summarizes the relevant research on the role of the CMTM family in immune disorders. This information will increase our understanding of pathogenesis and identify promising targets for the diagnosis and treatment of autoimmune diseases. The CMTM family is highly expressed in peripheral blood mononuclear cells. CKLF1 may be involved in the development of arthritis through its interaction with C-C chemokine receptor 4. CKLF1 is associated with the pathogenesis of lupus nephritis and psoriasis. Both CMTM4 and CMTM5 are associated with the pathogenesis of systemic lupus erythematosus. CMTM1, CMTM2, CMTM3, and CMTM6 play a role in rheumatoid arthritis, systemic sclerosis, Sjögren syndrome, and anti-phospholipid syndrome, respectively. The CMTM family has been implicated in various autoimmune diseases. Further research on the mechanism of the action of CMTM family members may lead to the development of new treatment strategies for autoimmune diseases.","container-title":"Chinese Medical Journal","ISSN":"0366-6999","issue":"8","title":"Chemokine-like factor-like MARVEL transmembrane domain-containing family in autoimmune diseases","URL":"https://journals.lww.com/cmj/Fulltext/2020/04200/Chemokine_like_factor_like_MARVEL_transmembrane.9.aspx","volume":"133","author":[{"family":"Duan","given":"Hong-Ji"},{"family":"Li","given":"Xin-Yi"},{"family":"Liu","given":"Chang"},{"family":"Deng","given":"Xiao-Li"}],"issued":{"date-parts":[["2020"]]}}},{"id":78,"uris":["http://zotero.org/groups/4322905/items/UTD2QXQU"],"itemData":{"id":78,"type":"article-journal","abstract":"Cytokines are small proteins that have an essential role in the immune and inflammatory responses. The repertoire of cytokines is becoming diverse and expanding. Here we report the identification and characterization of a novel cytokine designated as chemokine-like factor 1 (CKLF1). The full-length cDNA of CKLF1 is 530 bp long and a single open reading frame encoding 99 amino acid residues. CKLF1 bears no significant similarity to any other known cytokine in its amino acid sequence. Expression of CKLF1 can be partly inhibited by interleukin 10 in PHA-stimulated U937 cells. Recombinant CKLF1 is a potent chemoattractant for neutrophils, monocytes and lymphocytes; moreover, it can stimulate the proliferation of murine skeletal muscle cells. These results suggest that CKLF1 might have important roles in inflammation and in the regeneration of skeletal muscle.","archive":"PubMed","archive_location":"11415443","container-title":"The Biochemical journal","DOI":"10.1042/0264-6021:3570127","ISSN":"0264-6021 1470-8728","issue":"Pt 1","journalAbbreviation":"Biochem J","language":"eng","page":"127-135","title":"Molecular cloning and characterization of chemokine-like factor 1 (CKLF1), a novel human cytokine with unique structure and potential chemotactic activity","volume":"357","author":[{"family":"Han","given":"W."},{"family":"Lou","given":"Y."},{"family":"Tang","given":"J."},{"family":"Zhang","given":"Y."},{"family":"Chen","given":"Y."},{"family":"Li","given":"Y."},{"family":"Gu","given":"W."},{"family":"Huang","given":"J."},{"family":"Gui","given":"L."},{"family":"Tang","given":"Y."},{"family":"Li","given":"F."},{"family":"Song","given":"Q."},{"family":"Di","given":"C."},{"family":"Wang","given":"L."},{"family":"Shi","given":"Q."},{"family":"Sun","given":"R."},{"family":"Xia","given":"D."},{"family":"Rui","given":"M."},{"family":"Tang","given":"J."},{"family":"Ma","given":"D."}],"issued":{"date-parts":[["2001"]]}}},{"id":84,"uris":["http://zotero.org/groups/4322905/items/9B9A8NQ5"],"itemData":{"id":84,"type":"article-journal","abstract":"Chemokine-like factor (CKLF) was isolated from PHA-stimulated U937 cells. It is composed of 152 amino acids and located on chromosome 16q22. Utilizing bioinformatics, based on CKLF cDNA and protein sequences, in combination with experimental validation, we identified a novel gene designated chemokine-like factor super family member 1 (CKLFSF1). CKLFSF1 maps on chromosome 16q22, and the full-length gene comprises of seven exons and six introns. Using RACE-PCR, we identified two potential alternative transcription start sites, 1A and 1B. Northern blot and RT-PCR analysis demonstrated that CKLFSF1 is predominantly expressed in human testis tissue, with only lower levels of expression in many other human tissues. RT-PCR and cDNA sequencing identified 23 alternatively spliced isoforms of CKLFSF1 in the testis tissue, which encode protein variants ranging from 36 to 169 amino acids in length. Immunohistochemistry analysis demonstrated that CKLFSF1 proteins are highly expressed in spermatocyte and in tissue fluid of human testes tissue. In light of these findings, we propose that CKLFSF1 may play an important role in spermatogenesis or testicular development.","container-title":"The International Journal of Biochemistry &amp; Cell Biology","DOI":"10.1016/j.biocel.2003.11.017","ISSN":"1357-2725","issue":"8","page":"1492-1501","title":"Molecular cloning and characterization of chemokine-like factor super family member 1 (CKLFSF1), a novel human gene with at least 23 alternative splicing isoforms in testis tissue","volume":"36","author":[{"family":"Wang","given":"Lu"},{"family":"Wu","given":"Chunxiao"},{"family":"Zheng","given":"Ying"},{"family":"Qiu","given":"Xiaoyan"},{"family":"Wang","given":"Li"},{"family":"Fan","given":"Hui"},{"family":"Han","given":"Wenling"},{"family":"Lv","given":"Bingfeng"},{"family":"Wang","given":"Ying"},{"family":"Zhu","given":"Xiaohui"},{"family":"Xu","given":"Mingxu"},{"family":"Ding","given":"Peiguo"},{"family":"Cheng","given":"Shanhong"},{"family":"Zhang","given":"Yingmei"},{"family":"Song","given":"Quansheng"},{"family":"Ma","given":"Dalong"}],"issued":{"date-parts":[["2004",8,1]]}}},{"id":86,"uris":["http://zotero.org/groups/4322905/items/2NZCFVY8"],"itemData":{"id":86,"type":"article-journal","abstract":"It is known that chemokine-like factor superfamily 8 (CKLFSF8), a member of the CKLF superfamily, has four putative transmembrane regions and a MARVEL domain. Its structure is similar to TM4SF11 (plasmolipin) and widely distributed in normal tissue. However, its function is not yet known. We show here that CKLFSF8 is associated with the epidermal growth factor receptor (EGFR) and that ectopic expression of CKLFSF8 in several cell lines suppresses EGF-induced cell proliferation, whereas knockdown of CKLFSF8 by siRNA promotes cell proliferation. In cells overexpressing CKLFSF8, the initial activation of EGFR was not affected, but subsequent desensitization of EGF-induced signaling occurred rapidly. This attenuation was correlated with an increased rate of receptor endocytosis. In contrast, knockdown of CKLFSF8 by siCKLFSF8 delayed EGFR endocytosis. These results identify CKLFSF8 as a novel regulator of EGF-induced signaling and indicate that the association of EGFR with four transmembrane proteins is critical for EGFR desensitization.","container-title":"FEBS Letters","DOI":"10.1016/j.febslet.2005.10.021","ISSN":"0014-5793","issue":"28","page":"6375-6382","title":"Regulation of EGF receptor signaling by the MARVEL domain-containing protein CKLFSF8","volume":"579","author":[{"family":"Jin","given":"Caining"},{"family":"Ding","given":"Peiguo"},{"family":"Wang","given":"Ying"},{"family":"Ma","given":"Dalong"}],"issued":{"date-parts":[["2005",11,21]]}}},{"id":94,"uris":["http://zotero.org/groups/4322905/items/NRDQJ6H3"],"itemData":{"id":94,"type":"article-journal","abstract":"Chemokine-like factor 1 (CKLF1) is a newly cloned chemotactic cytokine. The roles of CKLF1 in the immune system and the respiratory system have been reported, but its function in the nervous system is still remaining unclear. We aimed to investigate the role of CKLF1 in the nerve cell migration and its regulatory mechanisms. By chemotaxis assays and wound-healing assays, CKLF1 stimulated the migration of SH-SY5Y cells dose-dependently. By immunofluorescence staining, CKLF1 induced actin polymerization. By western blotting, proline-rich tyrosine kinase 2 (PYK2) was phosphorylated at Tyr-402 in response to CKLF1 and this phosphorylation was apparently suppressed by phospholipase C-γ inhibitor U73122, but not extracellular Ca2+ chelator EGTA. Furthermore, after transfection of dominant-negative mutant PYK2 plasmid, the chemotaxis upon CKLF1 was significantly attenuated in SH-SY5Y cells. Concluding, CKLF1 stimulates the migration of SH-SY5Y cells dose-dependently by activating non-extracellular Ca2+-dependent tyrosine kinases pathway and inducing actin polymerization.","container-title":"Brain Research","DOI":"10.1016/j.brainres.2009.10.047","ISSN":"0006-8993","page":"24-34","title":"Chemokine-like factor 1, a novel cytokine, induces nerve cell migration through the non-extracellular Ca2+-dependent tyrosine kinases pathway","volume":"1308","author":[{"family":"Wang","given":"Zhen-Zhen"},{"family":"Li","given":"Gang"},{"family":"Chen","given":"Xiao-Yu"},{"family":"Zhao","given":"Ming"},{"family":"Yuan","given":"Yu-He"},{"family":"Wang","given":"Xiao-Liang"},{"family":"Chen","given":"Nai-Hong"}],"issued":{"date-parts":[["2010",1,13]]}}},{"id":88,"uris":["http://zotero.org/groups/4322905/items/TM3CJGJW"],"itemData":{"id":88,"type":"article-journal","abstract":"Chemokine-like factor 1 (CKLF1) is a cytokine with chemotactic effects on leukocytes and a functional ligand of CCR4. This cytokine is widely expressed and the level of expression is reported to be upregulated in asthma and rheumatoid arthritis (RA), disease conditions in which T lymphocytes are over-activated. In order to determine the expression profile of CKLF1 in activated T lymphocytes, we first employed a PCR-based method on human blood fractions cDNA panels and found that CKLF1 was upregulated in activated CD4+ and CD8+ cells, with no obvious changes in CD19+ cells. We further performed kinetic analyses of CKLF1 expression in phytohemagglutinin (PHA)-stimulated human peripheral blood lymphocytes (PBL) at both the mRNA and protein levels. In resting PBL, the constitutive expression of CKLF1 was low at mRNA level and barely detectable at the protein level; however, both were remarkably upregulated by PHA, appearing at 8h after PHA-stimulation and persisting up to 72h. These results suggest that CKLF1 may be involved in T lymphocyte activation and further study of CKLF1 function will prove valuable.","container-title":"Life Sciences","DOI":"10.1016/j.lfs.2006.01.042","ISSN":"0024-3205","issue":"6","page":"519-524","title":"Expression of chemokine-like factor 1 is upregulated during T lymphocyte activation","volume":"79","author":[{"family":"Li","given":"Ting"},{"family":"Zhong","given":"Ji"},{"family":"Chen","given":"Yingyu"},{"family":"Qiu","given":"Xiaoyan"},{"family":"Zhang","given":"Ting"},{"family":"Ma","given":"Dalong"},{"family":"Han","given":"Wenling"}],"issued":{"date-parts":[["2006",7,4]]}}},{"id":97,"uris":["http://zotero.org/groups/4322905/items/R3Q2TL65"],"itemData":{"id":97,"type":"article-journal","abstract":"CKLF1, a human cytokine that is a functional ligand for CCR4, is upregulated in various inflammation and autoimmune diseases. CKLF1 contains at least two secreted forms, the C-terminal peptides C19 and C27. Chemically synthesized C19 and C27 can interact with CCR4 and attenuate allergic inflammation. In this study, we found C19 and C27 could inhibit SDF-1-induced CXCR4-mediated chemotaxis and promote CXCR4 internalization. The inhibitory effect was due to desensitization of CXCR4, which was mediated by CCR4. Further experiments confirmed that CXCR4 desensitization required activation of PI3K/PKC pathway. Altogether our data elucidate the mechanism of C19- and C27-induced CXCR4 desensitization.","container-title":"Biochemical and Biophysical Research Communications","DOI":"10.1016/j.bbrc.2011.05.047","ISSN":"0006-291X","issue":"2","page":"356-361","title":"C-terminal peptides of chemokine-like factor 1 signal through chemokine receptor CCR4 to cross-desensitize the CXCR4","volume":"409","author":[{"family":"Zhang","given":"Yan"},{"family":"Tian","given":"Linjie"},{"family":"Zheng","given":"Yi"},{"family":"Qi","given":"Hui"},{"family":"Guo","given":"Changyuan"},{"family":"Sun","given":"Qianying"},{"family":"Xu","given":"Enquan"},{"family":"Zhang","given":"Yingmei"},{"family":"Ma","given":"Dalong"},{"family":"Wang","given":"Ying"}],"issued":{"date-parts":[["2011",6,3]]}}},{"id":107,"uris":["http://zotero.org/groups/4322905/items/P5N4PPLQ"],"itemData":{"id":107,"type":"article-journal","abstract":"Deletion of 3p12-22 is frequent in multiple cancer types, indicating the presence of critical tumor-suppressor genes (TSGs) at this region. We studied a novel candidate TSG, CMTM7, located at the 3p22.3 CMTM-gene cluster, for its tumor-suppressive functions and related mechanisms. The three CMTM genes, CMTM6, 7 and 8, are broadly expressed in human normal adult tissues and normal epithelial cell lines. Only CMTM7 is frequently silenced or downregulated in esophageal and nasopharyngeal cell lines, but uncommon in other carcinoma cell lines. Immunostaining of tissue microarrays for CMTM7 protein showed its downregulation or absence in esophageal, gastric, pancreatic, liver, lung and cervix tumor tissues. Promoter CpG methylation and loss of heterozygosity were both found contributing to CMTM7 downregulation. Ectopic expression of CMTM7 in carcinoma cells inhibits cell proliferation, motility and tumor formation in nude mice, but not in immortalized normal cells, suggesting a tumor inhibitory role of CMTM7. The tumor-suppressive function of CMTM7 is associated with its role in G1/S cell cycle arrest, through upregulating p27 and downregulating cyclin-dependent kinase 2 (CDK2) and 6 (CDK6). Moreover, CMTM7 could promote epidermal growth factor receptor (EGFR) internalization, and further suppress AKT signaling pathway. Thus, our findings suggest that CMTM7 is a novel 3p22 tumor suppressor regulating G1/S transition and EGFR/AKT signaling during tumor pathogenesis. FAU - Li, H","container-title":"Oncogene","DOI":"10.1038/onc.2013.282","issue":"1476-5594 (Electronic)","language":"eng","source":"2014 Jun 12","title":"A novel 3p22.3 gene CMTM7 represses oncogenic EGFR signaling and inhibits cancer cell growth","author":[{"family":"Li","given":"H."},{"family":"Li","given":"J."},{"family":"Su","given":"Y."},{"family":"Fan","given":"Y."},{"family":"Guo","given":"X."},{"family":"Li","given":"L."},{"family":"Su","given":"X."},{"family":"Rong","given":"R."},{"family":"Ying","given":"J."},{"family":"Mo","given":"X."},{"family":"Liu","given":"K."},{"family":"Zhang","given":"Z."},{"family":"Yang","given":"F."},{"family":"Jiang","given":"G."},{"family":"Wang","given":"J."},{"family":"Zhang","given":"Y."},{"family":"Ma","given":"D."},{"family":"Tao","given":"Q."},{"family":"Han","given":"W."}],"issued":{"date-parts":[["2014"]]}}}],"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0–12, 34–42)</w:t>
            </w:r>
            <w:r w:rsidRPr="0005602D">
              <w:rPr>
                <w:sz w:val="16"/>
                <w:szCs w:val="16"/>
                <w:shd w:val="clear" w:color="auto" w:fill="E6E6E6"/>
                <w:lang w:eastAsia="en-GB"/>
              </w:rPr>
              <w:fldChar w:fldCharType="end"/>
            </w:r>
          </w:p>
        </w:tc>
      </w:tr>
      <w:tr w:rsidR="008966CE" w:rsidRPr="00AA671D" w14:paraId="0039D3A7" w14:textId="77777777" w:rsidTr="00790B2B">
        <w:trPr>
          <w:trHeight w:val="975"/>
        </w:trPr>
        <w:tc>
          <w:tcPr>
            <w:tcW w:w="323" w:type="dxa"/>
            <w:vMerge/>
            <w:tcMar>
              <w:left w:w="28" w:type="dxa"/>
              <w:right w:w="28" w:type="dxa"/>
            </w:tcMar>
            <w:vAlign w:val="center"/>
            <w:hideMark/>
          </w:tcPr>
          <w:p w14:paraId="3AD531A3"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1FDE104F" w14:textId="77777777" w:rsidR="008966CE" w:rsidRPr="00AA671D" w:rsidRDefault="008966CE" w:rsidP="00790B2B">
            <w:pPr>
              <w:rPr>
                <w:b/>
                <w:bCs/>
                <w:sz w:val="16"/>
                <w:szCs w:val="16"/>
                <w:lang w:eastAsia="en-GB"/>
              </w:rPr>
            </w:pPr>
            <w:r w:rsidRPr="00AA671D">
              <w:rPr>
                <w:b/>
                <w:bCs/>
                <w:sz w:val="16"/>
                <w:szCs w:val="16"/>
                <w:lang w:eastAsia="en-GB"/>
              </w:rPr>
              <w:t>Cytokine-Like Protein 1</w:t>
            </w:r>
            <w:r w:rsidRPr="00AA671D">
              <w:rPr>
                <w:b/>
                <w:bCs/>
                <w:sz w:val="16"/>
                <w:szCs w:val="16"/>
                <w:lang w:eastAsia="en-GB"/>
              </w:rPr>
              <w:br/>
            </w:r>
            <w:r w:rsidRPr="00AA671D">
              <w:rPr>
                <w:sz w:val="16"/>
                <w:szCs w:val="16"/>
                <w:lang w:eastAsia="en-GB"/>
              </w:rPr>
              <w:t>(Protein C17 or C4orf4)</w:t>
            </w:r>
          </w:p>
        </w:tc>
        <w:tc>
          <w:tcPr>
            <w:tcW w:w="1185" w:type="dxa"/>
            <w:shd w:val="clear" w:color="auto" w:fill="auto"/>
            <w:tcMar>
              <w:left w:w="28" w:type="dxa"/>
              <w:right w:w="28" w:type="dxa"/>
            </w:tcMar>
            <w:vAlign w:val="center"/>
            <w:hideMark/>
          </w:tcPr>
          <w:p w14:paraId="2524753A" w14:textId="77777777" w:rsidR="008966CE" w:rsidRPr="0005602D" w:rsidRDefault="008966CE" w:rsidP="00790B2B">
            <w:pPr>
              <w:rPr>
                <w:sz w:val="16"/>
                <w:szCs w:val="16"/>
                <w:lang w:eastAsia="en-GB"/>
              </w:rPr>
            </w:pPr>
            <w:r w:rsidRPr="0005602D">
              <w:rPr>
                <w:sz w:val="16"/>
                <w:szCs w:val="16"/>
                <w:lang w:eastAsia="en-GB"/>
              </w:rPr>
              <w:t>CYTL</w:t>
            </w:r>
          </w:p>
        </w:tc>
        <w:tc>
          <w:tcPr>
            <w:tcW w:w="1412" w:type="dxa"/>
            <w:shd w:val="clear" w:color="auto" w:fill="auto"/>
            <w:tcMar>
              <w:left w:w="28" w:type="dxa"/>
              <w:right w:w="28" w:type="dxa"/>
            </w:tcMar>
            <w:vAlign w:val="center"/>
            <w:hideMark/>
          </w:tcPr>
          <w:p w14:paraId="02B1F356" w14:textId="77777777" w:rsidR="008966CE" w:rsidRPr="0005602D" w:rsidRDefault="008966CE" w:rsidP="00790B2B">
            <w:pPr>
              <w:rPr>
                <w:sz w:val="16"/>
                <w:szCs w:val="16"/>
                <w:lang w:eastAsia="en-GB"/>
              </w:rPr>
            </w:pPr>
            <w:r w:rsidRPr="0005602D">
              <w:rPr>
                <w:sz w:val="16"/>
                <w:szCs w:val="16"/>
                <w:lang w:eastAsia="en-GB"/>
              </w:rPr>
              <w:t>CYTL1</w:t>
            </w:r>
          </w:p>
        </w:tc>
        <w:tc>
          <w:tcPr>
            <w:tcW w:w="3027" w:type="dxa"/>
            <w:shd w:val="clear" w:color="auto" w:fill="auto"/>
            <w:tcMar>
              <w:left w:w="28" w:type="dxa"/>
              <w:right w:w="28" w:type="dxa"/>
            </w:tcMar>
            <w:vAlign w:val="center"/>
            <w:hideMark/>
          </w:tcPr>
          <w:p w14:paraId="7FD0E5BB" w14:textId="77777777" w:rsidR="008966CE" w:rsidRPr="0005602D" w:rsidRDefault="008966CE" w:rsidP="00790B2B">
            <w:pPr>
              <w:rPr>
                <w:sz w:val="16"/>
                <w:szCs w:val="16"/>
                <w:lang w:eastAsia="en-GB"/>
              </w:rPr>
            </w:pPr>
            <w:r w:rsidRPr="0005602D">
              <w:rPr>
                <w:sz w:val="16"/>
                <w:szCs w:val="16"/>
                <w:lang w:eastAsia="en-GB"/>
              </w:rPr>
              <w:t>- Chemokine receptor binding (CCR2) and signalling</w:t>
            </w:r>
            <w:r w:rsidRPr="0005602D">
              <w:rPr>
                <w:sz w:val="16"/>
                <w:szCs w:val="16"/>
                <w:lang w:eastAsia="en-GB"/>
              </w:rPr>
              <w:br/>
              <w:t>- Chemoattraction monocytes/macrophages</w:t>
            </w:r>
            <w:r w:rsidRPr="0005602D">
              <w:rPr>
                <w:sz w:val="16"/>
                <w:szCs w:val="16"/>
                <w:lang w:eastAsia="en-GB"/>
              </w:rPr>
              <w:br/>
              <w:t>- Chemotactic activity in neutrophils</w:t>
            </w:r>
          </w:p>
        </w:tc>
        <w:tc>
          <w:tcPr>
            <w:tcW w:w="964" w:type="dxa"/>
            <w:shd w:val="clear" w:color="auto" w:fill="auto"/>
            <w:tcMar>
              <w:left w:w="28" w:type="dxa"/>
              <w:right w:w="28" w:type="dxa"/>
            </w:tcMar>
            <w:vAlign w:val="center"/>
            <w:hideMark/>
          </w:tcPr>
          <w:p w14:paraId="0C0A3FAF" w14:textId="16988F1B"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iUVwo2uJ","properties":{"formattedCitation":"(1, 18, 43, 44)","plainCitation":"(1, 18, 43, 44)","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98,"uris":["http://zotero.org/groups/4322905/items/G763KVGM"],"itemData":{"id":198,"type":"article-journal","abstract":"Cytokine-like 1 (CYTL1) is a novel potential cytokine that was first identified in CD34+ cells derived from bone marrow and cord blood, and it was also found using our immunogenomics strategy. The immunobiological functions of CYTL1 remain largely unknown, and its potential receptor(s) has not been identified. A previous proposed hypothesis suggested that CYTL1 had structural similarities with CCL2 and that CCR2 was a potential receptor of CYTL1. In this study, we verify that CYTL1 possesses chemotactic activity and demonstrate that its functional receptor is CCR2B using a series of experiments performed in HEK293 cells expressing CCR2B or CCR2B-EGFP, including chemotaxis, receptor internalization, and radioactive binding assays. CYTL1 chemoattracts human monocytes but not PBLs, and its chemotactic activity toward monocytes is dependent on the CCR2B-ERK pathway. Furthermore, both human and mouse recombinant CYTL1 protein have chemotactic effects on macrophages from wild-type mice but not from Ccr2−/− mice. Furthermore, the chemotactic activity of CYTL1 is sensitive to pertussis toxin. All of the above data confirm that CCR2B is a functional receptor of CYTL1.","container-title":"The Journal of Immunology","DOI":"10.4049/jimmunol.1501908","ISSN":"0022-1767, 1550-6606","issue":"10","language":"en","license":"Copyright © 2016 by The American Association of Immunologists, Inc.","note":"publisher: American Association of Immunologists\nsection: IMMUNE REGULATION\nPMID: 27084102","page":"4090-4099","source":"www.jimmunol.org","title":"Cytokine-like 1 Chemoattracts Monocytes/Macrophages via CCR2","volume":"196","author":[{"family":"Wang","given":"Xiaolin"},{"family":"Li","given":"Ting"},{"family":"Wang","given":"Wenyan"},{"family":"Yuan","given":"Wanqiong"},{"family":"Liu","given":"Huihui"},{"family":"Cheng","given":"Yingying"},{"family":"Wang","given":"Pingzhang"},{"family":"Zhang","given":"Yu"},{"family":"Han","given":"Wenling"}],"issued":{"date-parts":[["2016",5,15]]}}},{"id":330,"uris":["http://zotero.org/groups/4322905/items/35XG9IJY"],"itemData":{"id":330,"type":"article-journal","abstract":"Cytokine-like protein 1 (Cytl1), also named Protein C17 or C4orf4 is located on human chromosome 4p15-p16 and encodes a polypeptide of 126 amino acid residues that displays characteristics of a secretory protein. Cytl1 is expressed by a sub-population of CD34+ human mononuclear cells from bone marrow and cord blood, and by chondrocytes (cartilage-forming cells). In this review, we explore evidence suggesting that Cytl1 may be involved in the regulation of chondrogenesis, cartilage homeostasis and osteoarthritis progression, accompanied by the modulation of Sox9 and insulin-like growth factor 1 expression. In addition, Cytl1 exhibits chemotactic and pro-angiogenic biological effects. Interestingly, CCR2 (C–C chemokine receptor type 2) has been identified as a likely receptor for Cytl1, which mediates the ERK signalling pathway. Cytl1 also appears to mediate the TGF-beta-Smad signalling pathway, which is hypothetically independent of the CCR2 receptor. More recently, studies have also potentially linked Cytl1 with a variety of conditions including cardiac fibrosis, smoking, alcohol dependence risk, and tumours such as benign prostatic hypertrophy, lung squamous cell carcinoma, neuroblastoma and familial colorectal cancer. Defining the molecular structure of Cytl1 and its role in disease pathogenesis will help us to design therapeutic approaches for Cytl1-associated pathological conditions.","container-title":"Cellular and Molecular Life Sciences","DOI":"10.1007/s00018-019-03137-x","ISSN":"1420-9071","issue":"18","journalAbbreviation":"Cell. Mol. Life Sci.","language":"en","page":"3515-3523","source":"Springer Link","title":"Protein Cytl1: its role in chondrogenesis, cartilage homeostasis, and disease","title-short":"Protein Cytl1","volume":"76","author":[{"family":"Zhu","given":"Sipin"},{"family":"Kuek","given":"Vincent"},{"family":"Bennett","given":"Samuel"},{"family":"Xu","given":"Huazi"},{"family":"Rosen","given":"Vicki"},{"family":"Xu","given":"Jiake"}],"issued":{"date-parts":[["2019",9,1]]}}},{"id":154,"uris":["http://zotero.org/groups/4322905/items/KH4EHYQS"],"itemData":{"id":154,"type":"article-journal","abstract":"As a novel cytokine, cytokine-like 1 (CYTL1) is a classical secretory protein, and its potential biological function remains to be determined. In this study, we found that expression of CYTL1 was upregulated in neutrophils upon inflammatory stimuli. We demonstrated that CYTL1 enhanced phagocytosis of Escherichia coli by activated neutrophils both in vivo and in vitro through phosphorylation of protein kinase B (Akt). CYTL1-induced chemotactic activity in lipopolysaccharide (LPS) stimulated neutrophils, and the mechanism may be related to CC chemokine receptor 2 (CCR2) mediated action. CYTL1 also increased the release of reactive oxygen species (ROS) in LPS-stimulated neutrophils. These data indicate that upon inflammatory stimulation, neutrophil-derived CYTL1 may play a crucial role in the activation of neutrophils during pathogenic infections.","container-title":"Inflammation","DOI":"10.1007/s10753-019-01116-9","ISSN":"1573-2576","issue":"1","journalAbbreviation":"Inflammation","language":"en","page":"274-285","source":"Springer Link","title":"CYTL1 Promotes the Activation of Neutrophils in a Sepsis Model","volume":"43","author":[{"family":"Xue","given":"Haiyan"},{"family":"Li","given":"Shu"},{"family":"Zhao","given":"Xiujuan"},{"family":"Guo","given":"Fuzheng"},{"family":"Jiang","given":"Lilei"},{"family":"Wang","given":"Yaxin"},{"family":"Zhu","given":"Fengxue"}],"issued":{"date-parts":[["2020",2,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8, 43, 44)</w:t>
            </w:r>
            <w:r w:rsidRPr="0005602D">
              <w:rPr>
                <w:sz w:val="16"/>
                <w:szCs w:val="16"/>
                <w:shd w:val="clear" w:color="auto" w:fill="E6E6E6"/>
                <w:lang w:eastAsia="en-GB"/>
              </w:rPr>
              <w:fldChar w:fldCharType="end"/>
            </w:r>
          </w:p>
        </w:tc>
      </w:tr>
      <w:tr w:rsidR="008966CE" w:rsidRPr="00AA671D" w14:paraId="5CF434A0" w14:textId="77777777" w:rsidTr="00790B2B">
        <w:trPr>
          <w:trHeight w:val="1590"/>
        </w:trPr>
        <w:tc>
          <w:tcPr>
            <w:tcW w:w="323" w:type="dxa"/>
            <w:vMerge/>
            <w:tcMar>
              <w:left w:w="28" w:type="dxa"/>
              <w:right w:w="28" w:type="dxa"/>
            </w:tcMar>
            <w:vAlign w:val="center"/>
            <w:hideMark/>
          </w:tcPr>
          <w:p w14:paraId="45794E30"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59B95AD5" w14:textId="77777777" w:rsidR="008966CE" w:rsidRPr="00AA671D" w:rsidRDefault="008966CE" w:rsidP="00790B2B">
            <w:pPr>
              <w:rPr>
                <w:b/>
                <w:bCs/>
                <w:sz w:val="16"/>
                <w:szCs w:val="16"/>
                <w:lang w:eastAsia="en-GB"/>
              </w:rPr>
            </w:pPr>
            <w:r w:rsidRPr="00AA671D">
              <w:rPr>
                <w:b/>
                <w:bCs/>
                <w:sz w:val="16"/>
                <w:szCs w:val="16"/>
                <w:lang w:eastAsia="en-GB"/>
              </w:rPr>
              <w:t>TAFA Chemokines</w:t>
            </w:r>
            <w:r w:rsidRPr="00AA671D">
              <w:rPr>
                <w:b/>
                <w:bCs/>
                <w:sz w:val="16"/>
                <w:szCs w:val="16"/>
                <w:lang w:eastAsia="en-GB"/>
              </w:rPr>
              <w:br/>
            </w:r>
            <w:r w:rsidRPr="00AA671D">
              <w:rPr>
                <w:sz w:val="16"/>
                <w:szCs w:val="16"/>
                <w:lang w:eastAsia="en-GB"/>
              </w:rPr>
              <w:t>(Family with sequence similarity 19 (chemokine (C-C motif)-like) member A)</w:t>
            </w:r>
          </w:p>
        </w:tc>
        <w:tc>
          <w:tcPr>
            <w:tcW w:w="1185" w:type="dxa"/>
            <w:shd w:val="clear" w:color="auto" w:fill="auto"/>
            <w:tcMar>
              <w:left w:w="28" w:type="dxa"/>
              <w:right w:w="28" w:type="dxa"/>
            </w:tcMar>
            <w:vAlign w:val="center"/>
            <w:hideMark/>
          </w:tcPr>
          <w:p w14:paraId="36DE8BF9" w14:textId="77777777" w:rsidR="008966CE" w:rsidRPr="0005602D" w:rsidRDefault="008966CE" w:rsidP="00790B2B">
            <w:pPr>
              <w:rPr>
                <w:sz w:val="16"/>
                <w:szCs w:val="16"/>
                <w:lang w:eastAsia="en-GB"/>
              </w:rPr>
            </w:pPr>
            <w:r w:rsidRPr="0005602D">
              <w:rPr>
                <w:sz w:val="16"/>
                <w:szCs w:val="16"/>
                <w:lang w:eastAsia="en-GB"/>
              </w:rPr>
              <w:t>TAFA</w:t>
            </w:r>
          </w:p>
        </w:tc>
        <w:tc>
          <w:tcPr>
            <w:tcW w:w="1412" w:type="dxa"/>
            <w:shd w:val="clear" w:color="auto" w:fill="auto"/>
            <w:tcMar>
              <w:left w:w="28" w:type="dxa"/>
              <w:right w:w="28" w:type="dxa"/>
            </w:tcMar>
            <w:vAlign w:val="center"/>
            <w:hideMark/>
          </w:tcPr>
          <w:p w14:paraId="12ACAD32" w14:textId="77777777" w:rsidR="008966CE" w:rsidRPr="0005602D" w:rsidRDefault="008966CE" w:rsidP="00790B2B">
            <w:pPr>
              <w:rPr>
                <w:sz w:val="16"/>
                <w:szCs w:val="16"/>
                <w:lang w:eastAsia="en-GB"/>
              </w:rPr>
            </w:pPr>
            <w:r w:rsidRPr="0005602D">
              <w:rPr>
                <w:sz w:val="16"/>
                <w:szCs w:val="16"/>
                <w:lang w:eastAsia="en-GB"/>
              </w:rPr>
              <w:t xml:space="preserve">TAFA1-5 </w:t>
            </w:r>
            <w:r w:rsidRPr="0005602D">
              <w:rPr>
                <w:sz w:val="16"/>
                <w:szCs w:val="16"/>
                <w:lang w:eastAsia="en-GB"/>
              </w:rPr>
              <w:br/>
              <w:t>(FAM19A1-5)</w:t>
            </w:r>
          </w:p>
        </w:tc>
        <w:tc>
          <w:tcPr>
            <w:tcW w:w="3027" w:type="dxa"/>
            <w:shd w:val="clear" w:color="auto" w:fill="auto"/>
            <w:tcMar>
              <w:left w:w="28" w:type="dxa"/>
              <w:right w:w="28" w:type="dxa"/>
            </w:tcMar>
            <w:vAlign w:val="center"/>
            <w:hideMark/>
          </w:tcPr>
          <w:p w14:paraId="057D138F" w14:textId="77777777" w:rsidR="008966CE" w:rsidRPr="0005602D" w:rsidRDefault="008966CE" w:rsidP="00790B2B">
            <w:pPr>
              <w:rPr>
                <w:sz w:val="16"/>
                <w:szCs w:val="16"/>
                <w:lang w:eastAsia="en-GB"/>
              </w:rPr>
            </w:pPr>
            <w:r w:rsidRPr="0005602D">
              <w:rPr>
                <w:sz w:val="16"/>
                <w:szCs w:val="16"/>
                <w:lang w:eastAsia="en-GB"/>
              </w:rPr>
              <w:t>- Formyl-peptide receptor binding and signalling (TAFA4 and 5)</w:t>
            </w:r>
            <w:r w:rsidRPr="0005602D">
              <w:rPr>
                <w:sz w:val="16"/>
                <w:szCs w:val="16"/>
                <w:lang w:eastAsia="en-GB"/>
              </w:rPr>
              <w:br/>
              <w:t>- Putative binding to other GPCRs: GPR1 (TAFA1); S1PR2 (TAFA5)</w:t>
            </w:r>
            <w:r w:rsidRPr="0005602D">
              <w:rPr>
                <w:sz w:val="16"/>
                <w:szCs w:val="16"/>
                <w:lang w:eastAsia="en-GB"/>
              </w:rPr>
              <w:br/>
              <w:t>- Expressed in central and peripheral nervous system</w:t>
            </w:r>
            <w:r w:rsidRPr="0005602D">
              <w:rPr>
                <w:sz w:val="16"/>
                <w:szCs w:val="16"/>
                <w:lang w:eastAsia="en-GB"/>
              </w:rPr>
              <w:br/>
              <w:t>- Implicated in vast diversity of physiological processes</w:t>
            </w:r>
          </w:p>
        </w:tc>
        <w:tc>
          <w:tcPr>
            <w:tcW w:w="964" w:type="dxa"/>
            <w:shd w:val="clear" w:color="auto" w:fill="auto"/>
            <w:tcMar>
              <w:left w:w="28" w:type="dxa"/>
              <w:right w:w="28" w:type="dxa"/>
            </w:tcMar>
            <w:vAlign w:val="center"/>
            <w:hideMark/>
          </w:tcPr>
          <w:p w14:paraId="2A6417DD" w14:textId="1AFE32E0"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q920Vlg9","properties":{"formattedCitation":"(1, 13\\uc0\\u8211{}17, 45\\uc0\\u8211{}47)","plainCitation":"(1, 13–17, 45–47)","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id":199,"uris":["http://zotero.org/groups/4322905/items/M8ABURJU"],"itemData":{"id":199,"type":"article-journal","abstract":"FAM19A1 is a member of the family with sequence similarity 19 with unknown function. FAM19A1 mRNA expression is restricted to the CNS. Here, we report that FAM19A1 is a classic secretory protein, and expression levels correlate with brain development, increasing from embryonic d 12.5, peaking between postnatal d (P)1 and P7 and decreasing at wk 8. The adult hippocampus is a region of FAM19A1 high expression. Recombinant FAM19A1 sup pressed the proliferation and self-renewal of neural stem cells (NSCs) and altered the lineage progression of NSCs with promoted neuron differentiation and suppressed astrocyte differentiation. Although GPCR1 (GPR1) has been reported to be expressed in the CNS, its functions in the brain remain unclear. We identified GPR1 to be a functional receptor for FAM19A1. FAM19A1 interacted with GPR1 via the N-terminal domain (GPR1-ND), and its NSC modulatory functions required the Rho-associated protein kinase (ROCK) /ERK1/2 and ROCK/signal transducer and activator of transcription 3 signaling pathways. GPR1-ND that selectively bound to FAM19A1 neutralized the effects of FAM19A1 on NSC functions. Taken together, our results show, for the first time to our knowledge, that FAM19A1 is a novel regulatory factor of the proliferation and differentiation of NSCs, and identified a novel mechanism by which GPCR mediates the effects of FAM19A1 on NSC functions that may be important for brain development and neurogenesis. Additional exploration of the functions of FAM19A1 and GPR1 in the CNS may broaden the range of therapeutic options available for major brain disorders.—Zheng, C., Chen, D., Zhang, Y., Bai, Y., Huang, S., Zheng, D., Liang, W., She, S., Peng, X., Wang, P., Mo, X., Song, Q., Lv, P., Huang, J., Ye, R. D., Wang, Y. FAM19A1 is a new ligand for GPR1 that modulates neural stem-cell proliferation and differentiation. FASEB J. 32, 5874–5890 (2018). www.fasebj.org","container-title":"The FASEB Journal","DOI":"10.1096/fj.201800020RRR","ISSN":"1530-6860","issue":"11","language":"en","note":"_eprint: https://faseb.onlinelibrary.wiley.com/doi/pdf/10.1096/fj.201800020RRR","page":"5874-5890","source":"Wiley Online Library","title":"FAM19A1 is a new ligand for GPR1 that modulates neural stem-cell proliferation and differentiation","volume":"32","author":[{"family":"Zheng","given":"Can"},{"family":"Chen","given":"Dixin"},{"family":"Zhang","given":"Yan"},{"family":"Bai","given":"Yun"},{"family":"Huang","given":"Shiyang"},{"family":"Zheng","given":"Danfeng"},{"family":"Liang","given":"Weiwei"},{"family":"She","given":"Shaoping"},{"family":"Peng","given":"Xinjian"},{"family":"Wang","given":"Pingzhang"},{"family":"Mo","given":"Xiaoning"},{"family":"Song","given":"Quansheng"},{"family":"Lv","given":"Ping"},{"family":"Huang","given":"Jing"},{"family":"Ye","given":"Richard D."},{"family":"Wang","given":"Ying"}],"issued":{"date-parts":[["2018"]]}}},{"id":200,"uris":["http://zotero.org/groups/4322905/items/W6KR5HBE"],"itemData":{"id":200,"type":"article-journal","abstract":"Tafa is a family of small secreted proteins with conserved cysteine residues and restricted expression in the brain. It is composed of five highly homologous genes referred to as Tafa-1 to -5. Among them, Tafa-2 is identified as one of the potential genes responsible for intellectual deficiency in a patient with mild mental retardation. To investigate the biological function of Tafa-2 in vivo, Tafa-2 knockout mice were generated. The mutant mice grew and developed normally but exhibited impairments in spatial learning and memory in Morris water maze test and impairments in short- and long-term memory in novel object recognition test, accompanied with increased level of anxiety-like behaviors in open-field test and elevated plus maze test, and decreased level of depression-like behaviors in forced-swim test and tail-suspension test. Further examinations revealed that Tafa-2 deficiency causes severe neuronal reduction and increased apoptosis in the brain of Tafa-2−/− mice via downregulation of PI3K/Akt and MAPK/Erk pathways. Conformably, the expression levels of CREB target genes including BDNF, c-fos and NF1, and CBP were found to be reduced in the brain of Tafa-2−/− mice. Taken together, our data indicate that Tafa-2 may function as a neurotrophic factor essential for neuronal survival and neurobiological functions.","container-title":"Acta Biochimica et Biophysica Sinica","DOI":"10.1093/abbs/gmy097","ISSN":"1745-7270","issue":"10","journalAbbreviation":"Acta Biochimica et Biophysica Sinica","page":"984-995","source":"Silverchair","title":"Tafa-2 plays an essential role in neuronal survival and neurobiological function in mice","volume":"50","author":[{"family":"Wang","given":"Xiyi"},{"family":"Shen","given":"Chunling"},{"family":"Chen","given":"Xuejiao"},{"family":"Wang","given":"Jinjin"},{"family":"Cui","given":"Xiaofang"},{"family":"Wang","given":"Yicheng"},{"family":"Zhang","given":"Hongxin"},{"family":"Tang","given":"Lingyun"},{"family":"Lu","given":"Shunyuan"},{"family":"Fei","given":"Jian"},{"family":"Wang","given":"Zhugang"}],"issued":{"date-parts":[["2018",10,1]]}}},{"id":156,"uris":["http://zotero.org/groups/4322905/items/Z3D4USSH"],"itemData":{"id":156,"type":"article-journal","abstract":"Background:\n\nObesity plays crucial roles in the development of cardiovascular diseases. However, the mechanisms that link obesity and cardiovascular diseases remain elusive. Compelling evidence indicates that adipokines play an important role in obesity-related cardiovascular diseases. Here, we found a new adipokine-named family with sequence similarity 19, member A5 (FAM19A5), a protein with unknown function that was predicted to be distantly related to the CC-chemokine family. We aimed to test whether adipose-derived FAM19A5 regulates vascular pathology on injury.\n\nMethods:\n\nDNA cloning, protein expression, purification, and N-terminal sequencing were applied to characterize FAM19A5. Adenovirus infection and siRNA transfection were performed to regulate FAM19A5 expression. Balloon and wire injury were performed in vivo on the rat carotid arteries and mouse femoral arteries, respectively. Bioinformatics analysis, radioactive ligand-receptor binding assays, receptor internalization, and calcium mobilization assays were used to identify the functional receptor for FAM19A5.\n\nResults:\n\nWe first characterized FAM19A5 as a secreted protein, and the first 43 N-terminal amino acids were the signal peptides. Both FAM19A5 mRNA and protein were abundantly expressed in the adipose tissue but were downregulated in obese mice. Overexpression of FAM19A5 markedly inhibited vascular smooth muscle cell proliferation and migration and neointima formation in the carotid arteries of balloon-injured rats. Accordingly, FAM19A5 silencing in adipocytes significantly promoted vascular smooth muscle cell activation. Adipose-specific FAM19A5 transgenic mice showed greater attenuation of neointima formation compared with wild-type littermates fed with or without Western-style diet. We further revealed that sphingosine-1-phosphate receptor 2 was the functional receptor for FAM19A5, with a dissociation constant (Kd) of 0.634 nmol/L. Inhibition of sphingosine-1-phosphate receptor 2 or its downstream G12/13-RhoA signaling circumvented the suppressive effects of FAM19A5 on vascular smooth muscle cell proliferation and migration.\n\nConclusions:\n\nWe revealed that a novel adipokine, FAM19A5, was capable of inhibiting postinjury neointima formation via sphingosine-1-phosphate receptor 2-G12/13-RhoA signaling. Downregulation of FAM19A5 during obesity may trigger cardiometabolic diseases.","container-title":"Circulation","DOI":"10.1161/CIRCULATIONAHA.117.032398","issue":"1","note":"publisher: American Heart Association","page":"48-63","source":"ahajournals.org (Atypon)","title":"Novel Adipokine, FAM19A5, Inhibits Neointima Formation After Injury Through Sphingosine-1-Phosphate Receptor 2","volume":"138","author":[{"family":"Wang","given":"Yingbao"},{"family":"Chen","given":"Dixin"},{"family":"Zhang","given":"Yan"},{"family":"Wang","given":"Pingzhang"},{"family":"Zheng","given":"Can"},{"family":"Zhang","given":"Songyang"},{"family":"Yu","given":"Bing"},{"family":"Zhang","given":"Lu"},{"family":"Zhao","given":"Guizhen"},{"family":"Ma","given":"Baihui"},{"family":"Cai","given":"Zeyu"},{"family":"Xie","given":"Nan"},{"family":"Huang","given":"Shiyang"},{"family":"Liu","given":"Ziyi"},{"family":"Mo","given":"Xiaoning"},{"family":"Guan","given":"Youfei"},{"family":"Wang","given":"Xian"},{"family":"Fu","given":"Yi"},{"family":"Ma","given":"Dalong"},{"family":"Wang","given":"Ying"},{"family":"Kong","given":"Wei"}],"issued":{"date-parts":[["2018",7,3]]}}},{"id":149,"uris":["http://zotero.org/groups/4322905/items/G76Z5X8U"],"itemData":{"id":149,"type":"article-journal","abstract":"FAM19A2/TAFA-2, a member of the chemokine CC family, shares 31% sequence identity with MIP-1α, which is known to elevate body temperature and reduce food intake. A single administration of 250 pM of FAM19A2/TAFA-2 to the third ventricle of mice just before the initiation of dark period increased food intake and meal number significantly, but reduced meal size during the dark period. The respiratory exchange rate and energy expenditure were increased significantly during the dark period, while the ambulatory count and vertical activity were not affected. These data suggest that FAM19A2/TAFA-2 participates in the regulation of food intake and metabolic activities.","container-title":"Physiology &amp; Behavior","DOI":"10.1016/j.physbeh.2019.112581","ISSN":"0031-9384","journalAbbreviation":"Physiology &amp; Behavior","language":"en","page":"112581","source":"ScienceDirect","title":"Analysis of FAM19A2/TAFA-2 function","volume":"208","author":[{"family":"Okada","given":"Junichi"},{"family":"Yamada","given":"Eijiro"},{"family":"Saito","given":"Tsugumichi"},{"family":"Ozawa","given":"Atsushi"},{"family":"Nakajima","given":"Yasuyo"},{"family":"Pessin","given":"Jeffrey E."},{"family":"Okada","given":"Shuichi"},{"family":"Yamada","given":"Masanobu"}],"issued":{"date-parts":[["2019",9,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3–17, 45–47)</w:t>
            </w:r>
            <w:r w:rsidRPr="0005602D">
              <w:rPr>
                <w:sz w:val="16"/>
                <w:szCs w:val="16"/>
                <w:shd w:val="clear" w:color="auto" w:fill="E6E6E6"/>
                <w:lang w:eastAsia="en-GB"/>
              </w:rPr>
              <w:fldChar w:fldCharType="end"/>
            </w:r>
          </w:p>
        </w:tc>
      </w:tr>
      <w:tr w:rsidR="008966CE" w:rsidRPr="00AA671D" w14:paraId="39B5F354" w14:textId="77777777" w:rsidTr="00790B2B">
        <w:trPr>
          <w:trHeight w:val="1125"/>
        </w:trPr>
        <w:tc>
          <w:tcPr>
            <w:tcW w:w="323" w:type="dxa"/>
            <w:vMerge w:val="restart"/>
            <w:shd w:val="clear" w:color="auto" w:fill="auto"/>
            <w:tcMar>
              <w:left w:w="28" w:type="dxa"/>
              <w:right w:w="28" w:type="dxa"/>
            </w:tcMar>
            <w:textDirection w:val="btLr"/>
            <w:vAlign w:val="center"/>
            <w:hideMark/>
          </w:tcPr>
          <w:p w14:paraId="1F93D8EF" w14:textId="77777777" w:rsidR="008966CE" w:rsidRPr="00C615AA" w:rsidRDefault="008966CE" w:rsidP="00790B2B">
            <w:pPr>
              <w:ind w:left="113" w:right="113"/>
              <w:jc w:val="center"/>
              <w:rPr>
                <w:b/>
                <w:bCs/>
                <w:sz w:val="18"/>
                <w:szCs w:val="18"/>
                <w:lang w:eastAsia="en-GB"/>
              </w:rPr>
            </w:pPr>
            <w:r w:rsidRPr="00C615AA">
              <w:rPr>
                <w:b/>
                <w:bCs/>
                <w:sz w:val="18"/>
                <w:szCs w:val="18"/>
                <w:lang w:eastAsia="en-GB"/>
              </w:rPr>
              <w:t>Receptor Groups</w:t>
            </w:r>
          </w:p>
        </w:tc>
        <w:tc>
          <w:tcPr>
            <w:tcW w:w="1576" w:type="dxa"/>
            <w:shd w:val="clear" w:color="auto" w:fill="auto"/>
            <w:tcMar>
              <w:left w:w="28" w:type="dxa"/>
              <w:right w:w="28" w:type="dxa"/>
            </w:tcMar>
            <w:vAlign w:val="center"/>
            <w:hideMark/>
          </w:tcPr>
          <w:p w14:paraId="05F61781" w14:textId="77777777" w:rsidR="008966CE" w:rsidRPr="00AA671D" w:rsidRDefault="008966CE" w:rsidP="00790B2B">
            <w:pPr>
              <w:rPr>
                <w:b/>
                <w:bCs/>
                <w:sz w:val="16"/>
                <w:szCs w:val="16"/>
                <w:lang w:eastAsia="en-GB"/>
              </w:rPr>
            </w:pPr>
            <w:r w:rsidRPr="00AA671D">
              <w:rPr>
                <w:b/>
                <w:bCs/>
                <w:sz w:val="16"/>
                <w:szCs w:val="16"/>
                <w:lang w:eastAsia="en-GB"/>
              </w:rPr>
              <w:t>Canonical Chemokine Receptors</w:t>
            </w:r>
          </w:p>
        </w:tc>
        <w:tc>
          <w:tcPr>
            <w:tcW w:w="1185" w:type="dxa"/>
            <w:shd w:val="clear" w:color="auto" w:fill="auto"/>
            <w:tcMar>
              <w:left w:w="28" w:type="dxa"/>
              <w:right w:w="28" w:type="dxa"/>
            </w:tcMar>
            <w:vAlign w:val="center"/>
            <w:hideMark/>
          </w:tcPr>
          <w:p w14:paraId="4CF058B3" w14:textId="77777777" w:rsidR="008966CE" w:rsidRPr="0005602D" w:rsidRDefault="008966CE" w:rsidP="00790B2B">
            <w:pPr>
              <w:rPr>
                <w:sz w:val="16"/>
                <w:szCs w:val="16"/>
                <w:lang w:eastAsia="en-GB"/>
              </w:rPr>
            </w:pPr>
            <w:r w:rsidRPr="0005602D">
              <w:rPr>
                <w:sz w:val="16"/>
                <w:szCs w:val="16"/>
                <w:lang w:eastAsia="en-GB"/>
              </w:rPr>
              <w:t>CCR, CXCR, XCR, CX3CR</w:t>
            </w:r>
          </w:p>
        </w:tc>
        <w:tc>
          <w:tcPr>
            <w:tcW w:w="1412" w:type="dxa"/>
            <w:shd w:val="clear" w:color="auto" w:fill="auto"/>
            <w:tcMar>
              <w:left w:w="28" w:type="dxa"/>
              <w:right w:w="28" w:type="dxa"/>
            </w:tcMar>
            <w:vAlign w:val="center"/>
            <w:hideMark/>
          </w:tcPr>
          <w:p w14:paraId="3B87A4A4" w14:textId="77777777" w:rsidR="008966CE" w:rsidRPr="0005602D" w:rsidRDefault="008966CE" w:rsidP="00790B2B">
            <w:pPr>
              <w:rPr>
                <w:sz w:val="16"/>
                <w:szCs w:val="16"/>
                <w:lang w:eastAsia="en-GB"/>
              </w:rPr>
            </w:pPr>
            <w:r w:rsidRPr="0005602D">
              <w:rPr>
                <w:sz w:val="16"/>
                <w:szCs w:val="16"/>
                <w:lang w:eastAsia="en-GB"/>
              </w:rPr>
              <w:t>CCR1-10; CXCR1-6; XCR1; CX3CR1</w:t>
            </w:r>
          </w:p>
        </w:tc>
        <w:tc>
          <w:tcPr>
            <w:tcW w:w="3027" w:type="dxa"/>
            <w:shd w:val="clear" w:color="auto" w:fill="auto"/>
            <w:tcMar>
              <w:left w:w="28" w:type="dxa"/>
              <w:right w:w="28" w:type="dxa"/>
            </w:tcMar>
            <w:vAlign w:val="center"/>
            <w:hideMark/>
          </w:tcPr>
          <w:p w14:paraId="5DC40AB5" w14:textId="77777777" w:rsidR="008966CE" w:rsidRPr="0005602D" w:rsidRDefault="008966CE" w:rsidP="00790B2B">
            <w:pPr>
              <w:rPr>
                <w:sz w:val="16"/>
                <w:szCs w:val="16"/>
                <w:lang w:eastAsia="en-GB"/>
              </w:rPr>
            </w:pPr>
            <w:r w:rsidRPr="0005602D">
              <w:rPr>
                <w:sz w:val="16"/>
                <w:szCs w:val="16"/>
                <w:lang w:eastAsia="en-GB"/>
              </w:rPr>
              <w:t>- Chemokine binding and signalling</w:t>
            </w:r>
            <w:r w:rsidRPr="0005602D">
              <w:rPr>
                <w:sz w:val="16"/>
                <w:szCs w:val="16"/>
                <w:lang w:eastAsia="en-GB"/>
              </w:rPr>
              <w:br/>
              <w:t>- Chemotaxis of leukocytes</w:t>
            </w:r>
            <w:r w:rsidRPr="0005602D">
              <w:rPr>
                <w:sz w:val="16"/>
                <w:szCs w:val="16"/>
                <w:lang w:eastAsia="en-GB"/>
              </w:rPr>
              <w:br/>
              <w:t>- Homeostasis of leukocytes</w:t>
            </w:r>
          </w:p>
        </w:tc>
        <w:tc>
          <w:tcPr>
            <w:tcW w:w="964" w:type="dxa"/>
            <w:shd w:val="clear" w:color="auto" w:fill="auto"/>
            <w:tcMar>
              <w:left w:w="28" w:type="dxa"/>
              <w:right w:w="28" w:type="dxa"/>
            </w:tcMar>
            <w:vAlign w:val="center"/>
            <w:hideMark/>
          </w:tcPr>
          <w:p w14:paraId="44DBA782" w14:textId="53227D10"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qedHwoUb","properties":{"formattedCitation":"(2, 4, 7)","plainCitation":"(2, 4, 7)","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 4, 7)</w:t>
            </w:r>
            <w:r w:rsidRPr="0005602D">
              <w:rPr>
                <w:sz w:val="16"/>
                <w:szCs w:val="16"/>
                <w:shd w:val="clear" w:color="auto" w:fill="E6E6E6"/>
                <w:lang w:eastAsia="en-GB"/>
              </w:rPr>
              <w:fldChar w:fldCharType="end"/>
            </w:r>
          </w:p>
        </w:tc>
      </w:tr>
      <w:tr w:rsidR="008966CE" w:rsidRPr="00AA671D" w14:paraId="28FA98E0" w14:textId="77777777" w:rsidTr="00790B2B">
        <w:trPr>
          <w:trHeight w:val="885"/>
        </w:trPr>
        <w:tc>
          <w:tcPr>
            <w:tcW w:w="323" w:type="dxa"/>
            <w:vMerge/>
            <w:tcMar>
              <w:left w:w="28" w:type="dxa"/>
              <w:right w:w="28" w:type="dxa"/>
            </w:tcMar>
            <w:vAlign w:val="center"/>
            <w:hideMark/>
          </w:tcPr>
          <w:p w14:paraId="1444B3D6"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2AB3D5CF" w14:textId="77777777" w:rsidR="008966CE" w:rsidRPr="00AA671D" w:rsidRDefault="008966CE" w:rsidP="00790B2B">
            <w:pPr>
              <w:rPr>
                <w:b/>
                <w:bCs/>
                <w:sz w:val="16"/>
                <w:szCs w:val="16"/>
                <w:lang w:eastAsia="en-GB"/>
              </w:rPr>
            </w:pPr>
            <w:r w:rsidRPr="00AA671D">
              <w:rPr>
                <w:b/>
                <w:bCs/>
                <w:sz w:val="16"/>
                <w:szCs w:val="16"/>
                <w:lang w:eastAsia="en-GB"/>
              </w:rPr>
              <w:t>Atypical Chemokine Receptors</w:t>
            </w:r>
          </w:p>
        </w:tc>
        <w:tc>
          <w:tcPr>
            <w:tcW w:w="1185" w:type="dxa"/>
            <w:shd w:val="clear" w:color="auto" w:fill="auto"/>
            <w:tcMar>
              <w:left w:w="28" w:type="dxa"/>
              <w:right w:w="28" w:type="dxa"/>
            </w:tcMar>
            <w:vAlign w:val="center"/>
            <w:hideMark/>
          </w:tcPr>
          <w:p w14:paraId="501E4176" w14:textId="77777777" w:rsidR="008966CE" w:rsidRPr="0005602D" w:rsidRDefault="008966CE" w:rsidP="00790B2B">
            <w:pPr>
              <w:rPr>
                <w:sz w:val="16"/>
                <w:szCs w:val="16"/>
                <w:lang w:eastAsia="en-GB"/>
              </w:rPr>
            </w:pPr>
            <w:r w:rsidRPr="0005602D">
              <w:rPr>
                <w:sz w:val="16"/>
                <w:szCs w:val="16"/>
                <w:lang w:eastAsia="en-GB"/>
              </w:rPr>
              <w:t>ACKR</w:t>
            </w:r>
          </w:p>
        </w:tc>
        <w:tc>
          <w:tcPr>
            <w:tcW w:w="1412" w:type="dxa"/>
            <w:shd w:val="clear" w:color="auto" w:fill="auto"/>
            <w:tcMar>
              <w:left w:w="28" w:type="dxa"/>
              <w:right w:w="28" w:type="dxa"/>
            </w:tcMar>
            <w:vAlign w:val="center"/>
            <w:hideMark/>
          </w:tcPr>
          <w:p w14:paraId="33C22ED9" w14:textId="77777777" w:rsidR="008966CE" w:rsidRPr="0005602D" w:rsidRDefault="008966CE" w:rsidP="00790B2B">
            <w:pPr>
              <w:rPr>
                <w:sz w:val="16"/>
                <w:szCs w:val="16"/>
                <w:lang w:eastAsia="en-GB"/>
              </w:rPr>
            </w:pPr>
            <w:r w:rsidRPr="0005602D">
              <w:rPr>
                <w:sz w:val="16"/>
                <w:szCs w:val="16"/>
                <w:lang w:eastAsia="en-GB"/>
              </w:rPr>
              <w:t>ACKR1-4 (DARC; D6; CXCR7; CCRL1)</w:t>
            </w:r>
          </w:p>
        </w:tc>
        <w:tc>
          <w:tcPr>
            <w:tcW w:w="3027" w:type="dxa"/>
            <w:shd w:val="clear" w:color="auto" w:fill="auto"/>
            <w:tcMar>
              <w:left w:w="28" w:type="dxa"/>
              <w:right w:w="28" w:type="dxa"/>
            </w:tcMar>
            <w:vAlign w:val="center"/>
            <w:hideMark/>
          </w:tcPr>
          <w:p w14:paraId="3B8C12A6" w14:textId="77777777" w:rsidR="008966CE" w:rsidRPr="0005602D" w:rsidRDefault="008966CE" w:rsidP="00790B2B">
            <w:pPr>
              <w:rPr>
                <w:sz w:val="16"/>
                <w:szCs w:val="16"/>
                <w:lang w:eastAsia="en-GB"/>
              </w:rPr>
            </w:pPr>
            <w:r w:rsidRPr="0005602D">
              <w:rPr>
                <w:sz w:val="16"/>
                <w:szCs w:val="16"/>
                <w:lang w:eastAsia="en-GB"/>
              </w:rPr>
              <w:t>- Chemokine binding, but no signalling</w:t>
            </w:r>
            <w:r w:rsidRPr="0005602D">
              <w:rPr>
                <w:sz w:val="16"/>
                <w:szCs w:val="16"/>
                <w:lang w:eastAsia="en-GB"/>
              </w:rPr>
              <w:br/>
              <w:t>- Resolution of inflammatory response</w:t>
            </w:r>
          </w:p>
        </w:tc>
        <w:tc>
          <w:tcPr>
            <w:tcW w:w="964" w:type="dxa"/>
            <w:shd w:val="clear" w:color="auto" w:fill="auto"/>
            <w:tcMar>
              <w:left w:w="28" w:type="dxa"/>
              <w:right w:w="28" w:type="dxa"/>
            </w:tcMar>
            <w:vAlign w:val="center"/>
            <w:hideMark/>
          </w:tcPr>
          <w:p w14:paraId="07B43FA7" w14:textId="7DCBD074"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IJHcXbiM","properties":{"formattedCitation":"(21, 27, 28)","plainCitation":"(21, 27, 28)","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id":1117,"uris":["http://zotero.org/groups/4322905/items/DM5WREK7"],"itemData":{"id":1117,"type":"article-journal","abstract":"Leukocyte migration is a central component of all physiological and pathological immune and inflammatory responses. Chemokines, functioning through conventional G protein-coupled chemokine receptors, are the key molecules that are involved in coordinating this process.Atypical chemokine receptors (ACKRs) are structurally related to conventional chemokine receptors but are unable to initiate classical chemokine receptor signalling after ligand binding. This family of chemokine receptors currently has four members: ACKR1 (also known as DARC), ACKR2 (also known as D6), ACKR3 (also known as CXCR7) and ACKR4 (also known as CCRL1).ACKRs use a variety of strategies to regulate chemokines and chemokine-driven responses, including chemokine degradation and transport, and chemokine receptor regulation. Endothelial cells of the lymphatic and blood vasculature are prominent sites of ACKR expression.Studies investigating genetic variation in human ACKRs and the effect of ACKR deficiency in mice and zebrafish have showed that some ACKRs have key developmental and homeostatic functions in the immune system and elsewhere.ACKRs have emerged as important regulators of immune and inflammatory responses, infectious disease, and cancer, and could represent plausible therapeutic targets.","container-title":"Nature Reviews Immunology","DOI":"10.1038/nri3544","ISSN":"1474-1741","issue":"11","journalAbbreviation":"Nat Rev Immunol","language":"en","license":"2013 Nature Publishing Group, a division of Macmillan Publishers Limited. All Rights Reserved.","note":"number: 11\npublisher: Nature Publishing Group","page":"815-829","source":"www.nature.com","title":"Immune regulation by atypical chemokine receptors","volume":"13","author":[{"family":"Nibbs","given":"Robert J. B."},{"family":"Graham","given":"Gerard J."}],"issued":{"date-parts":[["2013",11]]}}},{"id":226,"uris":["http://zotero.org/groups/4322905/items/BPIGFS2Z"],"itemData":{"id":226,"type":"article-journal","container-title":"Nature Immunology","DOI":"10.1038/ni.2812","ISSN":"1529-2916","issue":"3","journalAbbreviation":"Nat Immunol","language":"en","license":"2014 Nature Publishing Group, a division of Macmillan Publishers Limited. All Rights Reserved.","note":"Bandiera_abtest: a\nCg_type: Nature Research Journals\nnumber: 3\nPrimary_atype: Correspondence\npublisher: Nature Publishing Group\nSubject_term: Chemokines\nSubject_term_id: chemokines","page":"207-208","source":"www.nature.com","title":"New nomenclature for atypical chemokine receptors","volume":"15","author":[{"family":"Bachelerie","given":"Françoise"},{"family":"Graham","given":"Gerard J."},{"family":"Locati","given":"Massimo"},{"family":"Mantovani","given":"Alberto"},{"family":"Murphy","given":"Philip M."},{"family":"Nibbs","given":"Robert"},{"family":"Rot","given":"Antal"},{"family":"Sozzani","given":"Silvano"},{"family":"Thelen","given":"Marcus"}],"issued":{"date-parts":[["2014",3]]}}}],"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1, 27, 28)</w:t>
            </w:r>
            <w:r w:rsidRPr="0005602D">
              <w:rPr>
                <w:sz w:val="16"/>
                <w:szCs w:val="16"/>
                <w:shd w:val="clear" w:color="auto" w:fill="E6E6E6"/>
                <w:lang w:eastAsia="en-GB"/>
              </w:rPr>
              <w:fldChar w:fldCharType="end"/>
            </w:r>
          </w:p>
        </w:tc>
      </w:tr>
      <w:tr w:rsidR="008966CE" w:rsidRPr="00AA671D" w14:paraId="4792B611" w14:textId="77777777" w:rsidTr="00790B2B">
        <w:trPr>
          <w:trHeight w:val="870"/>
        </w:trPr>
        <w:tc>
          <w:tcPr>
            <w:tcW w:w="323" w:type="dxa"/>
            <w:vMerge/>
            <w:tcMar>
              <w:left w:w="28" w:type="dxa"/>
              <w:right w:w="28" w:type="dxa"/>
            </w:tcMar>
            <w:vAlign w:val="center"/>
            <w:hideMark/>
          </w:tcPr>
          <w:p w14:paraId="30C78D7C"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728BAC27" w14:textId="77777777" w:rsidR="008966CE" w:rsidRPr="00AA671D" w:rsidRDefault="008966CE" w:rsidP="00790B2B">
            <w:pPr>
              <w:rPr>
                <w:b/>
                <w:bCs/>
                <w:sz w:val="16"/>
                <w:szCs w:val="16"/>
                <w:lang w:eastAsia="en-GB"/>
              </w:rPr>
            </w:pPr>
            <w:r w:rsidRPr="00AA671D">
              <w:rPr>
                <w:b/>
                <w:bCs/>
                <w:sz w:val="16"/>
                <w:szCs w:val="16"/>
                <w:lang w:eastAsia="en-GB"/>
              </w:rPr>
              <w:t>Chemokine Receptor-Like</w:t>
            </w:r>
            <w:r w:rsidRPr="00AA671D">
              <w:rPr>
                <w:b/>
                <w:bCs/>
                <w:sz w:val="16"/>
                <w:szCs w:val="16"/>
                <w:lang w:eastAsia="en-GB"/>
              </w:rPr>
              <w:br/>
            </w:r>
            <w:r w:rsidRPr="00AA671D">
              <w:rPr>
                <w:sz w:val="16"/>
                <w:szCs w:val="16"/>
                <w:lang w:eastAsia="en-GB"/>
              </w:rPr>
              <w:t>(Chemokine C-C motif receptor-like</w:t>
            </w:r>
            <w:r>
              <w:rPr>
                <w:sz w:val="16"/>
                <w:szCs w:val="16"/>
                <w:lang w:eastAsia="en-GB"/>
              </w:rPr>
              <w:t>2</w:t>
            </w:r>
            <w:r w:rsidRPr="00AA671D">
              <w:rPr>
                <w:sz w:val="16"/>
                <w:szCs w:val="16"/>
                <w:lang w:eastAsia="en-GB"/>
              </w:rPr>
              <w:t>)</w:t>
            </w:r>
          </w:p>
        </w:tc>
        <w:tc>
          <w:tcPr>
            <w:tcW w:w="1185" w:type="dxa"/>
            <w:shd w:val="clear" w:color="auto" w:fill="auto"/>
            <w:tcMar>
              <w:left w:w="28" w:type="dxa"/>
              <w:right w:w="28" w:type="dxa"/>
            </w:tcMar>
            <w:vAlign w:val="center"/>
            <w:hideMark/>
          </w:tcPr>
          <w:p w14:paraId="735859C3" w14:textId="77777777" w:rsidR="008966CE" w:rsidRPr="0005602D" w:rsidRDefault="008966CE" w:rsidP="00790B2B">
            <w:pPr>
              <w:rPr>
                <w:sz w:val="16"/>
                <w:szCs w:val="16"/>
                <w:lang w:eastAsia="en-GB"/>
              </w:rPr>
            </w:pPr>
            <w:r w:rsidRPr="0005602D">
              <w:rPr>
                <w:sz w:val="16"/>
                <w:szCs w:val="16"/>
                <w:lang w:eastAsia="en-GB"/>
              </w:rPr>
              <w:t>CCRL</w:t>
            </w:r>
          </w:p>
        </w:tc>
        <w:tc>
          <w:tcPr>
            <w:tcW w:w="1412" w:type="dxa"/>
            <w:shd w:val="clear" w:color="auto" w:fill="auto"/>
            <w:tcMar>
              <w:left w:w="28" w:type="dxa"/>
              <w:right w:w="28" w:type="dxa"/>
            </w:tcMar>
            <w:vAlign w:val="center"/>
            <w:hideMark/>
          </w:tcPr>
          <w:p w14:paraId="1F7888F3" w14:textId="77777777" w:rsidR="008966CE" w:rsidRPr="0005602D" w:rsidRDefault="008966CE" w:rsidP="00790B2B">
            <w:pPr>
              <w:rPr>
                <w:sz w:val="16"/>
                <w:szCs w:val="16"/>
                <w:lang w:eastAsia="en-GB"/>
              </w:rPr>
            </w:pPr>
            <w:r w:rsidRPr="0005602D">
              <w:rPr>
                <w:sz w:val="16"/>
                <w:szCs w:val="16"/>
                <w:lang w:eastAsia="en-GB"/>
              </w:rPr>
              <w:t>CCRL2 (ACKR5)</w:t>
            </w:r>
          </w:p>
        </w:tc>
        <w:tc>
          <w:tcPr>
            <w:tcW w:w="3027" w:type="dxa"/>
            <w:shd w:val="clear" w:color="auto" w:fill="auto"/>
            <w:tcMar>
              <w:left w:w="28" w:type="dxa"/>
              <w:right w:w="28" w:type="dxa"/>
            </w:tcMar>
            <w:vAlign w:val="center"/>
            <w:hideMark/>
          </w:tcPr>
          <w:p w14:paraId="6E2A9689" w14:textId="77777777" w:rsidR="008966CE" w:rsidRPr="0005602D" w:rsidRDefault="008966CE" w:rsidP="00790B2B">
            <w:pPr>
              <w:rPr>
                <w:sz w:val="16"/>
                <w:szCs w:val="16"/>
                <w:lang w:eastAsia="en-GB"/>
              </w:rPr>
            </w:pPr>
            <w:r w:rsidRPr="0005602D">
              <w:rPr>
                <w:sz w:val="16"/>
                <w:szCs w:val="16"/>
                <w:lang w:eastAsia="en-GB"/>
              </w:rPr>
              <w:t>- Binds CCL5 and CCL19, but no signalling</w:t>
            </w:r>
            <w:r w:rsidRPr="0005602D">
              <w:rPr>
                <w:sz w:val="16"/>
                <w:szCs w:val="16"/>
                <w:lang w:eastAsia="en-GB"/>
              </w:rPr>
              <w:br/>
              <w:t>- Binds chemerin and presents it to CMKLR1</w:t>
            </w:r>
          </w:p>
        </w:tc>
        <w:tc>
          <w:tcPr>
            <w:tcW w:w="964" w:type="dxa"/>
            <w:shd w:val="clear" w:color="auto" w:fill="auto"/>
            <w:tcMar>
              <w:left w:w="28" w:type="dxa"/>
              <w:right w:w="28" w:type="dxa"/>
            </w:tcMar>
            <w:vAlign w:val="center"/>
            <w:hideMark/>
          </w:tcPr>
          <w:p w14:paraId="72DDF1D0" w14:textId="147C4CFC"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wrMASF2b","properties":{"formattedCitation":"(20, 48)","plainCitation":"(20, 48)","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id":222,"uris":["http://zotero.org/groups/4322905/items/X9LJQWX3"],"itemData":{"id":222,"type":"chapter","abstract":"Atypical chemokine receptors (ACKRs) are seven-transmembrane cell surface protein receptors expressed in immune cells, normal mesenchymal cells, and several tumor cells. As of this writing, six ACKRs have been characterized by diverse activities. They bind both cysteine-cysteine (CC) type and cysteine-X-cysteine (CXC)-type chemokines, either alone, or together with a ligand bound-functional G-protein coupled (typical) chemokine receptor. The major structural difference between ACKRs and typical chemokine receptors is the substituted DRYLAIV amino acid motif in the second intracellular loop of the ACKR. Due to this substitution, these receptors cannot bind Gαi-type G-proteins responsible for intracellular calcium mobilization and cellular chemotaxis. Although initially characterized as non-signaling transmembrane receptors (decoy receptors) that attenuate ligand-induced signaling by GPCRs, studies of all ACKRs have shown ligand-independent and ligand-dependent transmembrane signaling in both non-tumor and tumor cells. The precise function and mechanism of the differential expression of ACKRs in many tumors are not understood well. The use of antagonists of ACKRs ligands has shown limited antitumor potential; however, depleting ACKR expression resulted in a reduction in experimental tumor growth and metastasis. The ACKRs represent a unique class of transmembrane signaling proteins that regulate growth, survival, and metastatic processes in tumor cells, affecting multiple pathways of tumor growth. Therefore, closer investigations of ACKRs have a high potential for identifying therapeutics which affect the intracellular signaling, preferentially via the ligand-independent mechanism.","collection-title":"GPCR Signaling in Cancer","container-title":"Advances in Cancer Research","language":"en","note":"DOI: 10.1016/bs.acr.2019.12.002","page":"1-27","publisher":"Academic Press","source":"ScienceDirect","title":"Chapter One - Atypical chemokine receptors in tumor cell growth and metastasis","URL":"https://www.sciencedirect.com/science/article/pii/S0065230X19300648","volume":"145","author":[{"family":"Lokeshwar","given":"Bal L."},{"family":"Kallifatidis","given":"Georgios"},{"family":"Hoy","given":"James J."}],"editor":[{"family":"Shukla","given":"Arun K."}],"accessed":{"date-parts":[["2021",8,31]]},"issued":{"date-parts":[["2020",1,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20, 48)</w:t>
            </w:r>
            <w:r w:rsidRPr="0005602D">
              <w:rPr>
                <w:sz w:val="16"/>
                <w:szCs w:val="16"/>
                <w:shd w:val="clear" w:color="auto" w:fill="E6E6E6"/>
                <w:lang w:eastAsia="en-GB"/>
              </w:rPr>
              <w:fldChar w:fldCharType="end"/>
            </w:r>
          </w:p>
        </w:tc>
      </w:tr>
      <w:tr w:rsidR="008966CE" w:rsidRPr="00AA671D" w14:paraId="32DE4068" w14:textId="77777777" w:rsidTr="00790B2B">
        <w:trPr>
          <w:trHeight w:val="1425"/>
        </w:trPr>
        <w:tc>
          <w:tcPr>
            <w:tcW w:w="323" w:type="dxa"/>
            <w:vMerge/>
            <w:tcMar>
              <w:left w:w="28" w:type="dxa"/>
              <w:right w:w="28" w:type="dxa"/>
            </w:tcMar>
            <w:vAlign w:val="center"/>
            <w:hideMark/>
          </w:tcPr>
          <w:p w14:paraId="625F8D9B" w14:textId="77777777" w:rsidR="008966CE" w:rsidRPr="00C615AA" w:rsidRDefault="008966CE" w:rsidP="00790B2B">
            <w:pPr>
              <w:jc w:val="center"/>
              <w:rPr>
                <w:b/>
                <w:bCs/>
                <w:sz w:val="18"/>
                <w:szCs w:val="18"/>
                <w:lang w:eastAsia="en-GB"/>
              </w:rPr>
            </w:pPr>
          </w:p>
        </w:tc>
        <w:tc>
          <w:tcPr>
            <w:tcW w:w="1576" w:type="dxa"/>
            <w:shd w:val="clear" w:color="auto" w:fill="auto"/>
            <w:noWrap/>
            <w:tcMar>
              <w:left w:w="28" w:type="dxa"/>
              <w:right w:w="28" w:type="dxa"/>
            </w:tcMar>
            <w:vAlign w:val="center"/>
            <w:hideMark/>
          </w:tcPr>
          <w:p w14:paraId="06C84E93" w14:textId="77777777" w:rsidR="008966CE" w:rsidRPr="00AA671D" w:rsidRDefault="008966CE" w:rsidP="00790B2B">
            <w:pPr>
              <w:rPr>
                <w:b/>
                <w:bCs/>
                <w:sz w:val="16"/>
                <w:szCs w:val="16"/>
                <w:lang w:eastAsia="en-GB"/>
              </w:rPr>
            </w:pPr>
            <w:r w:rsidRPr="00AA671D">
              <w:rPr>
                <w:b/>
                <w:bCs/>
                <w:sz w:val="16"/>
                <w:szCs w:val="16"/>
                <w:lang w:eastAsia="en-GB"/>
              </w:rPr>
              <w:t>Chemokine-Like Receptor 1</w:t>
            </w:r>
          </w:p>
        </w:tc>
        <w:tc>
          <w:tcPr>
            <w:tcW w:w="1185" w:type="dxa"/>
            <w:shd w:val="clear" w:color="auto" w:fill="FFFFFF" w:themeFill="background1"/>
            <w:tcMar>
              <w:left w:w="28" w:type="dxa"/>
              <w:right w:w="28" w:type="dxa"/>
            </w:tcMar>
            <w:vAlign w:val="center"/>
            <w:hideMark/>
          </w:tcPr>
          <w:p w14:paraId="4D7B1A05" w14:textId="77777777" w:rsidR="008966CE" w:rsidRPr="0005602D" w:rsidRDefault="008966CE" w:rsidP="00790B2B">
            <w:pPr>
              <w:rPr>
                <w:sz w:val="16"/>
                <w:szCs w:val="16"/>
                <w:lang w:eastAsia="en-GB"/>
              </w:rPr>
            </w:pPr>
            <w:r w:rsidRPr="0005602D">
              <w:rPr>
                <w:sz w:val="16"/>
                <w:szCs w:val="16"/>
                <w:lang w:eastAsia="en-GB"/>
              </w:rPr>
              <w:t>CML</w:t>
            </w:r>
          </w:p>
        </w:tc>
        <w:tc>
          <w:tcPr>
            <w:tcW w:w="1412" w:type="dxa"/>
            <w:shd w:val="clear" w:color="auto" w:fill="auto"/>
            <w:tcMar>
              <w:left w:w="28" w:type="dxa"/>
              <w:right w:w="28" w:type="dxa"/>
            </w:tcMar>
            <w:vAlign w:val="center"/>
            <w:hideMark/>
          </w:tcPr>
          <w:p w14:paraId="06A209A3" w14:textId="77777777" w:rsidR="008966CE" w:rsidRPr="0005602D" w:rsidRDefault="008966CE" w:rsidP="00790B2B">
            <w:pPr>
              <w:rPr>
                <w:sz w:val="16"/>
                <w:szCs w:val="16"/>
                <w:lang w:eastAsia="en-GB"/>
              </w:rPr>
            </w:pPr>
            <w:r w:rsidRPr="0005602D">
              <w:rPr>
                <w:sz w:val="16"/>
                <w:szCs w:val="16"/>
                <w:lang w:eastAsia="en-GB"/>
              </w:rPr>
              <w:t>CML1 (CMKLR1; ChemR23)</w:t>
            </w:r>
          </w:p>
        </w:tc>
        <w:tc>
          <w:tcPr>
            <w:tcW w:w="3027" w:type="dxa"/>
            <w:shd w:val="clear" w:color="auto" w:fill="auto"/>
            <w:tcMar>
              <w:left w:w="28" w:type="dxa"/>
              <w:right w:w="28" w:type="dxa"/>
            </w:tcMar>
            <w:vAlign w:val="center"/>
            <w:hideMark/>
          </w:tcPr>
          <w:p w14:paraId="11586133" w14:textId="77777777" w:rsidR="008966CE" w:rsidRPr="0005602D" w:rsidRDefault="008966CE" w:rsidP="00790B2B">
            <w:pPr>
              <w:rPr>
                <w:sz w:val="16"/>
                <w:szCs w:val="16"/>
                <w:lang w:eastAsia="en-GB"/>
              </w:rPr>
            </w:pPr>
            <w:r w:rsidRPr="0005602D">
              <w:rPr>
                <w:sz w:val="16"/>
                <w:szCs w:val="16"/>
                <w:lang w:eastAsia="en-GB"/>
              </w:rPr>
              <w:t>- Binds chemerin inducing migration of macrophages and dendritic cells</w:t>
            </w:r>
            <w:r w:rsidRPr="0005602D">
              <w:rPr>
                <w:sz w:val="16"/>
                <w:szCs w:val="16"/>
                <w:lang w:eastAsia="en-GB"/>
              </w:rPr>
              <w:br/>
              <w:t>- Binds also other anti-inflammatory molecules (e.g., Resolvin E1 (RvE1))</w:t>
            </w:r>
          </w:p>
        </w:tc>
        <w:tc>
          <w:tcPr>
            <w:tcW w:w="964" w:type="dxa"/>
            <w:shd w:val="clear" w:color="auto" w:fill="auto"/>
            <w:tcMar>
              <w:left w:w="28" w:type="dxa"/>
              <w:right w:w="28" w:type="dxa"/>
            </w:tcMar>
            <w:vAlign w:val="center"/>
            <w:hideMark/>
          </w:tcPr>
          <w:p w14:paraId="069590BC" w14:textId="0B20BB9A"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tivNInxV","properties":{"formattedCitation":"(20)","plainCitation":"(20)","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0)</w:t>
            </w:r>
            <w:r w:rsidRPr="0005602D">
              <w:rPr>
                <w:sz w:val="16"/>
                <w:szCs w:val="16"/>
                <w:shd w:val="clear" w:color="auto" w:fill="E6E6E6"/>
                <w:lang w:eastAsia="en-GB"/>
              </w:rPr>
              <w:fldChar w:fldCharType="end"/>
            </w:r>
          </w:p>
        </w:tc>
      </w:tr>
      <w:tr w:rsidR="008966CE" w:rsidRPr="00AA671D" w14:paraId="3C5F31E0" w14:textId="77777777" w:rsidTr="00790B2B">
        <w:trPr>
          <w:trHeight w:val="750"/>
        </w:trPr>
        <w:tc>
          <w:tcPr>
            <w:tcW w:w="323" w:type="dxa"/>
            <w:vMerge/>
            <w:tcMar>
              <w:left w:w="28" w:type="dxa"/>
              <w:right w:w="28" w:type="dxa"/>
            </w:tcMar>
            <w:vAlign w:val="center"/>
            <w:hideMark/>
          </w:tcPr>
          <w:p w14:paraId="1359B3E5"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7357110F" w14:textId="77777777" w:rsidR="008966CE" w:rsidRPr="00AA671D" w:rsidRDefault="008966CE" w:rsidP="00790B2B">
            <w:pPr>
              <w:rPr>
                <w:b/>
                <w:bCs/>
                <w:sz w:val="16"/>
                <w:szCs w:val="16"/>
                <w:lang w:eastAsia="en-GB"/>
              </w:rPr>
            </w:pPr>
            <w:r w:rsidRPr="00AA671D">
              <w:rPr>
                <w:b/>
                <w:bCs/>
                <w:sz w:val="16"/>
                <w:szCs w:val="16"/>
                <w:lang w:eastAsia="en-GB"/>
              </w:rPr>
              <w:t>Formyl-peptide Receptors</w:t>
            </w:r>
          </w:p>
        </w:tc>
        <w:tc>
          <w:tcPr>
            <w:tcW w:w="1185" w:type="dxa"/>
            <w:shd w:val="clear" w:color="auto" w:fill="auto"/>
            <w:tcMar>
              <w:left w:w="28" w:type="dxa"/>
              <w:right w:w="28" w:type="dxa"/>
            </w:tcMar>
            <w:vAlign w:val="center"/>
            <w:hideMark/>
          </w:tcPr>
          <w:p w14:paraId="6E36677B" w14:textId="77777777" w:rsidR="008966CE" w:rsidRPr="0005602D" w:rsidRDefault="008966CE" w:rsidP="00790B2B">
            <w:pPr>
              <w:rPr>
                <w:sz w:val="16"/>
                <w:szCs w:val="16"/>
                <w:lang w:eastAsia="en-GB"/>
              </w:rPr>
            </w:pPr>
            <w:r w:rsidRPr="0005602D">
              <w:rPr>
                <w:sz w:val="16"/>
                <w:szCs w:val="16"/>
                <w:lang w:eastAsia="en-GB"/>
              </w:rPr>
              <w:t>FPR</w:t>
            </w:r>
          </w:p>
        </w:tc>
        <w:tc>
          <w:tcPr>
            <w:tcW w:w="1412" w:type="dxa"/>
            <w:shd w:val="clear" w:color="auto" w:fill="auto"/>
            <w:tcMar>
              <w:left w:w="28" w:type="dxa"/>
              <w:right w:w="28" w:type="dxa"/>
            </w:tcMar>
            <w:vAlign w:val="center"/>
            <w:hideMark/>
          </w:tcPr>
          <w:p w14:paraId="382CBD6A" w14:textId="77777777" w:rsidR="008966CE" w:rsidRPr="0005602D" w:rsidRDefault="008966CE" w:rsidP="00790B2B">
            <w:pPr>
              <w:rPr>
                <w:sz w:val="16"/>
                <w:szCs w:val="16"/>
                <w:lang w:eastAsia="en-GB"/>
              </w:rPr>
            </w:pPr>
            <w:r w:rsidRPr="0005602D">
              <w:rPr>
                <w:sz w:val="16"/>
                <w:szCs w:val="16"/>
                <w:lang w:eastAsia="en-GB"/>
              </w:rPr>
              <w:t>FPR 1-3</w:t>
            </w:r>
          </w:p>
        </w:tc>
        <w:tc>
          <w:tcPr>
            <w:tcW w:w="3027" w:type="dxa"/>
            <w:shd w:val="clear" w:color="auto" w:fill="auto"/>
            <w:tcMar>
              <w:left w:w="28" w:type="dxa"/>
              <w:right w:w="28" w:type="dxa"/>
            </w:tcMar>
            <w:vAlign w:val="center"/>
            <w:hideMark/>
          </w:tcPr>
          <w:p w14:paraId="276B5C5B" w14:textId="77777777" w:rsidR="008966CE" w:rsidRPr="0005602D" w:rsidRDefault="008966CE" w:rsidP="00790B2B">
            <w:pPr>
              <w:rPr>
                <w:sz w:val="16"/>
                <w:szCs w:val="16"/>
                <w:lang w:eastAsia="en-GB"/>
              </w:rPr>
            </w:pPr>
            <w:r w:rsidRPr="0005602D">
              <w:rPr>
                <w:sz w:val="16"/>
                <w:szCs w:val="16"/>
                <w:lang w:eastAsia="en-GB"/>
              </w:rPr>
              <w:t>- TAFA chemokine binding</w:t>
            </w:r>
            <w:r w:rsidRPr="0005602D">
              <w:rPr>
                <w:sz w:val="16"/>
                <w:szCs w:val="16"/>
                <w:lang w:eastAsia="en-GB"/>
              </w:rPr>
              <w:br/>
              <w:t>- Chemoattraction, modulation of inflammation</w:t>
            </w:r>
          </w:p>
        </w:tc>
        <w:tc>
          <w:tcPr>
            <w:tcW w:w="964" w:type="dxa"/>
            <w:shd w:val="clear" w:color="auto" w:fill="auto"/>
            <w:tcMar>
              <w:left w:w="28" w:type="dxa"/>
              <w:right w:w="28" w:type="dxa"/>
            </w:tcMar>
            <w:vAlign w:val="center"/>
            <w:hideMark/>
          </w:tcPr>
          <w:p w14:paraId="5CC2E886" w14:textId="47852181"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3adjQoEF","properties":{"formattedCitation":"(15, 16, 49)","plainCitation":"(15, 16, 49)","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id":219,"uris":["http://zotero.org/groups/4322905/items/9KRVU9AG"],"itemData":{"id":219,"type":"article-journal","abstract":"The formyl peptide receptors (FPRs) are G protein-coupled receptors that transduce chemotactic signals in phagocytes and mediate host-defense as well as inflammatory responses including cell adhesion, directed migration, granule release and superoxide production. In recent years, the cellular distribution and biological functions of FPRs have expanded to include additional roles in homeostasis of organ functions and modulation of inflammation. In a prototype, FPRs recognize peptides containing N-formylated methionine such as those produced in bacteria and mitochondria, thereby serving as pattern recognition receptors. The repertoire of FPR ligands, however, has expanded rapidly to include not only N-formyl peptides from microbes but also  non-formyl peptides of microbial and host origins, synthetic small molecules and an eicosanoid. How these chemically diverse ligands are recognized by the three human FPRs (FPR1, FPR2 and FPR3) and their murine equivalents is largely unclear. In the absence of crystal structures for the FPRs, site-directed mutagenesis, computer-aided ligand docking and structural simulation have led to the identification of amino acids within FPR1 and FPR2 that interact with several formyl peptides. This review article summarizes the progress made in the understanding of FPR ligand diversity as well as ligand recognition mechanisms used by these receptors.","container-title":"Molecules","DOI":"10.3390/molecules22030455","issue":"3","language":"en","license":"http://creativecommons.org/licenses/by/3.0/","note":"number: 3\npublisher: Multidisciplinary Digital Publishing Institute","page":"455","source":"www.mdpi.com","title":"The Formyl Peptide Receptors: Diversity of Ligands and Mechanism for Recognition","title-short":"The Formyl Peptide Receptors","volume":"22","author":[{"family":"He","given":"Hui-Qiong"},{"family":"Ye","given":"Richard D."}],"issued":{"date-parts":[["2017",3]]}}}],"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5, 16, 49)</w:t>
            </w:r>
            <w:r w:rsidRPr="0005602D">
              <w:rPr>
                <w:sz w:val="16"/>
                <w:szCs w:val="16"/>
                <w:shd w:val="clear" w:color="auto" w:fill="E6E6E6"/>
                <w:lang w:eastAsia="en-GB"/>
              </w:rPr>
              <w:fldChar w:fldCharType="end"/>
            </w:r>
          </w:p>
        </w:tc>
      </w:tr>
      <w:tr w:rsidR="008966CE" w:rsidRPr="00AA671D" w14:paraId="1146D029" w14:textId="77777777" w:rsidTr="00790B2B">
        <w:trPr>
          <w:trHeight w:val="870"/>
        </w:trPr>
        <w:tc>
          <w:tcPr>
            <w:tcW w:w="323" w:type="dxa"/>
            <w:vMerge/>
            <w:tcMar>
              <w:left w:w="28" w:type="dxa"/>
              <w:right w:w="28" w:type="dxa"/>
            </w:tcMar>
            <w:vAlign w:val="center"/>
            <w:hideMark/>
          </w:tcPr>
          <w:p w14:paraId="2B092602"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1903E715" w14:textId="77777777" w:rsidR="008966CE" w:rsidRPr="00AA671D" w:rsidRDefault="008966CE" w:rsidP="00790B2B">
            <w:pPr>
              <w:rPr>
                <w:b/>
                <w:bCs/>
                <w:sz w:val="16"/>
                <w:szCs w:val="16"/>
                <w:lang w:eastAsia="en-GB"/>
              </w:rPr>
            </w:pPr>
            <w:r w:rsidRPr="00AA671D">
              <w:rPr>
                <w:b/>
                <w:bCs/>
                <w:sz w:val="16"/>
                <w:szCs w:val="16"/>
                <w:lang w:eastAsia="en-GB"/>
              </w:rPr>
              <w:t>Putative Chemokine Receptors</w:t>
            </w:r>
          </w:p>
        </w:tc>
        <w:tc>
          <w:tcPr>
            <w:tcW w:w="1185" w:type="dxa"/>
            <w:shd w:val="clear" w:color="auto" w:fill="auto"/>
            <w:tcMar>
              <w:left w:w="28" w:type="dxa"/>
              <w:right w:w="28" w:type="dxa"/>
            </w:tcMar>
            <w:vAlign w:val="center"/>
            <w:hideMark/>
          </w:tcPr>
          <w:p w14:paraId="45C4C7A0" w14:textId="77777777" w:rsidR="008966CE" w:rsidRPr="0005602D" w:rsidRDefault="008966CE" w:rsidP="00790B2B">
            <w:pPr>
              <w:rPr>
                <w:sz w:val="16"/>
                <w:szCs w:val="16"/>
                <w:lang w:eastAsia="en-GB"/>
              </w:rPr>
            </w:pPr>
            <w:r w:rsidRPr="0005602D">
              <w:rPr>
                <w:sz w:val="16"/>
                <w:szCs w:val="16"/>
                <w:lang w:eastAsia="en-GB"/>
              </w:rPr>
              <w:t>ACKR6, CXCR8</w:t>
            </w:r>
          </w:p>
        </w:tc>
        <w:tc>
          <w:tcPr>
            <w:tcW w:w="1412" w:type="dxa"/>
            <w:shd w:val="clear" w:color="auto" w:fill="auto"/>
            <w:tcMar>
              <w:left w:w="28" w:type="dxa"/>
              <w:right w:w="28" w:type="dxa"/>
            </w:tcMar>
            <w:vAlign w:val="center"/>
            <w:hideMark/>
          </w:tcPr>
          <w:p w14:paraId="292B2B67" w14:textId="77777777" w:rsidR="008966CE" w:rsidRPr="0005602D" w:rsidRDefault="008966CE" w:rsidP="00790B2B">
            <w:pPr>
              <w:rPr>
                <w:sz w:val="16"/>
                <w:szCs w:val="16"/>
                <w:lang w:eastAsia="en-GB"/>
              </w:rPr>
            </w:pPr>
            <w:r w:rsidRPr="0005602D">
              <w:rPr>
                <w:sz w:val="16"/>
                <w:szCs w:val="16"/>
                <w:lang w:eastAsia="en-GB"/>
              </w:rPr>
              <w:t>PTITMP3, CXCR8 (GPR35)</w:t>
            </w:r>
          </w:p>
        </w:tc>
        <w:tc>
          <w:tcPr>
            <w:tcW w:w="3027" w:type="dxa"/>
            <w:shd w:val="clear" w:color="auto" w:fill="auto"/>
            <w:tcMar>
              <w:left w:w="28" w:type="dxa"/>
              <w:right w:w="28" w:type="dxa"/>
            </w:tcMar>
            <w:vAlign w:val="center"/>
            <w:hideMark/>
          </w:tcPr>
          <w:p w14:paraId="782CE5EE" w14:textId="77777777" w:rsidR="008966CE" w:rsidRPr="0005602D" w:rsidRDefault="008966CE" w:rsidP="00790B2B">
            <w:pPr>
              <w:rPr>
                <w:sz w:val="16"/>
                <w:szCs w:val="16"/>
                <w:lang w:eastAsia="en-GB"/>
              </w:rPr>
            </w:pPr>
            <w:r w:rsidRPr="0005602D">
              <w:rPr>
                <w:sz w:val="16"/>
                <w:szCs w:val="16"/>
                <w:lang w:eastAsia="en-GB"/>
              </w:rPr>
              <w:t>- ACKR6/PTITMP3: Binds CCL18 (NB: It is not a GPCR)</w:t>
            </w:r>
            <w:r w:rsidRPr="0005602D">
              <w:rPr>
                <w:sz w:val="16"/>
                <w:szCs w:val="16"/>
              </w:rPr>
              <w:br/>
            </w:r>
            <w:r w:rsidRPr="0005602D">
              <w:rPr>
                <w:sz w:val="16"/>
                <w:szCs w:val="16"/>
                <w:lang w:eastAsia="en-GB"/>
              </w:rPr>
              <w:t>- CXCR8/GPR35: binds CXCL17</w:t>
            </w:r>
          </w:p>
        </w:tc>
        <w:tc>
          <w:tcPr>
            <w:tcW w:w="964" w:type="dxa"/>
            <w:shd w:val="clear" w:color="auto" w:fill="auto"/>
            <w:tcMar>
              <w:left w:w="28" w:type="dxa"/>
              <w:right w:w="28" w:type="dxa"/>
            </w:tcMar>
            <w:vAlign w:val="center"/>
            <w:hideMark/>
          </w:tcPr>
          <w:p w14:paraId="6D7DE1A8" w14:textId="213F5584"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HrZ3ZyqN","properties":{"formattedCitation":"(48, 50)","plainCitation":"(48, 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id":222,"uris":["http://zotero.org/groups/4322905/items/X9LJQWX3"],"itemData":{"id":222,"type":"chapter","abstract":"Atypical chemokine receptors (ACKRs) are seven-transmembrane cell surface protein receptors expressed in immune cells, normal mesenchymal cells, and several tumor cells. As of this writing, six ACKRs have been characterized by diverse activities. They bind both cysteine-cysteine (CC) type and cysteine-X-cysteine (CXC)-type chemokines, either alone, or together with a ligand bound-functional G-protein coupled (typical) chemokine receptor. The major structural difference between ACKRs and typical chemokine receptors is the substituted DRYLAIV amino acid motif in the second intracellular loop of the ACKR. Due to this substitution, these receptors cannot bind Gαi-type G-proteins responsible for intracellular calcium mobilization and cellular chemotaxis. Although initially characterized as non-signaling transmembrane receptors (decoy receptors) that attenuate ligand-induced signaling by GPCRs, studies of all ACKRs have shown ligand-independent and ligand-dependent transmembrane signaling in both non-tumor and tumor cells. The precise function and mechanism of the differential expression of ACKRs in many tumors are not understood well. The use of antagonists of ACKRs ligands has shown limited antitumor potential; however, depleting ACKR expression resulted in a reduction in experimental tumor growth and metastasis. The ACKRs represent a unique class of transmembrane signaling proteins that regulate growth, survival, and metastatic processes in tumor cells, affecting multiple pathways of tumor growth. Therefore, closer investigations of ACKRs have a high potential for identifying therapeutics which affect the intracellular signaling, preferentially via the ligand-independent mechanism.","collection-title":"GPCR Signaling in Cancer","container-title":"Advances in Cancer Research","language":"en","note":"DOI: 10.1016/bs.acr.2019.12.002","page":"1-27","publisher":"Academic Press","source":"ScienceDirect","title":"Chapter One - Atypical chemokine receptors in tumor cell growth and metastasis","URL":"https://www.sciencedirect.com/science/article/pii/S0065230X19300648","volume":"145","author":[{"family":"Lokeshwar","given":"Bal L."},{"family":"Kallifatidis","given":"Georgios"},{"family":"Hoy","given":"James J."}],"editor":[{"family":"Shukla","given":"Arun K."}],"accessed":{"date-parts":[["2021",8,31]]},"issued":{"date-parts":[["2020",1,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48, 50)</w:t>
            </w:r>
            <w:r w:rsidRPr="0005602D">
              <w:rPr>
                <w:sz w:val="16"/>
                <w:szCs w:val="16"/>
                <w:shd w:val="clear" w:color="auto" w:fill="E6E6E6"/>
                <w:lang w:eastAsia="en-GB"/>
              </w:rPr>
              <w:fldChar w:fldCharType="end"/>
            </w:r>
          </w:p>
        </w:tc>
      </w:tr>
    </w:tbl>
    <w:p w14:paraId="278412FF" w14:textId="77777777" w:rsidR="008966CE" w:rsidRPr="003E3918" w:rsidRDefault="008966CE" w:rsidP="008966CE">
      <w:pPr>
        <w:spacing w:line="360" w:lineRule="auto"/>
        <w:jc w:val="both"/>
        <w:rPr>
          <w:b/>
          <w:bCs/>
          <w:lang w:val="en-US"/>
        </w:rPr>
      </w:pPr>
    </w:p>
    <w:p w14:paraId="00EFBF42" w14:textId="6EFA6D47" w:rsidR="008966CE" w:rsidRPr="008966CE" w:rsidRDefault="008966CE" w:rsidP="00422DF8">
      <w:pPr>
        <w:spacing w:line="360" w:lineRule="auto"/>
        <w:jc w:val="both"/>
      </w:pPr>
      <w:r w:rsidRPr="008966CE">
        <w:br w:type="page"/>
      </w:r>
    </w:p>
    <w:p w14:paraId="03051C89" w14:textId="52CF9764" w:rsidR="009936E4" w:rsidRPr="00A83014" w:rsidRDefault="00816939" w:rsidP="00AE2D9C">
      <w:pPr>
        <w:spacing w:line="360" w:lineRule="auto"/>
        <w:jc w:val="both"/>
      </w:pPr>
      <w:r w:rsidRPr="00A83014">
        <w:rPr>
          <w:color w:val="0070C0"/>
          <w:sz w:val="32"/>
          <w:szCs w:val="32"/>
        </w:rPr>
        <w:lastRenderedPageBreak/>
        <w:t>R</w:t>
      </w:r>
      <w:r w:rsidR="00A83014" w:rsidRPr="00A83014">
        <w:rPr>
          <w:color w:val="0070C0"/>
          <w:sz w:val="32"/>
          <w:szCs w:val="32"/>
        </w:rPr>
        <w:t>esults</w:t>
      </w:r>
    </w:p>
    <w:p w14:paraId="087EA7D3" w14:textId="77777777" w:rsidR="00A83014" w:rsidRDefault="00A83014" w:rsidP="00AE2D9C">
      <w:pPr>
        <w:spacing w:line="360" w:lineRule="auto"/>
        <w:jc w:val="both"/>
        <w:rPr>
          <w:b/>
        </w:rPr>
      </w:pPr>
    </w:p>
    <w:p w14:paraId="5AC6DFE2" w14:textId="2D64A0EE" w:rsidR="00802557" w:rsidRPr="00A27668" w:rsidRDefault="00915B99" w:rsidP="00AE2D9C">
      <w:pPr>
        <w:spacing w:line="360" w:lineRule="auto"/>
        <w:jc w:val="both"/>
        <w:rPr>
          <w:bCs/>
          <w:color w:val="002060"/>
          <w:sz w:val="28"/>
          <w:szCs w:val="28"/>
        </w:rPr>
      </w:pPr>
      <w:r w:rsidRPr="00A27668">
        <w:rPr>
          <w:bCs/>
          <w:color w:val="002060"/>
          <w:sz w:val="28"/>
          <w:szCs w:val="28"/>
        </w:rPr>
        <w:t>There are five unrelated groups of ligands.</w:t>
      </w:r>
    </w:p>
    <w:p w14:paraId="25FF5B39" w14:textId="77777777" w:rsidR="008341C6" w:rsidRDefault="008341C6" w:rsidP="00AE2D9C">
      <w:pPr>
        <w:spacing w:line="360" w:lineRule="auto"/>
        <w:ind w:firstLine="720"/>
        <w:jc w:val="both"/>
      </w:pPr>
    </w:p>
    <w:p w14:paraId="18999E0D" w14:textId="5EBF04D5" w:rsidR="00AA4767" w:rsidRPr="003E3918" w:rsidRDefault="00816939" w:rsidP="00AE2D9C">
      <w:pPr>
        <w:spacing w:line="360" w:lineRule="auto"/>
        <w:ind w:firstLine="720"/>
        <w:jc w:val="both"/>
      </w:pPr>
      <w:r w:rsidRPr="003E3918">
        <w:t>Initially</w:t>
      </w:r>
      <w:r w:rsidR="007C2F7B" w:rsidRPr="003E3918">
        <w:t>,</w:t>
      </w:r>
      <w:r w:rsidRPr="003E3918">
        <w:t xml:space="preserve"> we focused on the ligands</w:t>
      </w:r>
      <w:r w:rsidR="00AB6104" w:rsidRPr="003E3918">
        <w:t>,</w:t>
      </w:r>
      <w:r w:rsidR="00A92833" w:rsidRPr="003E3918">
        <w:t xml:space="preserve"> including all the canonical </w:t>
      </w:r>
      <w:r w:rsidR="00EA2AF4" w:rsidRPr="003E3918">
        <w:t>chemokines</w:t>
      </w:r>
      <w:r w:rsidR="00A92833" w:rsidRPr="003E3918">
        <w:t>, the CYTL</w:t>
      </w:r>
      <w:r w:rsidR="009856E4" w:rsidRPr="003E3918">
        <w:t xml:space="preserve">, </w:t>
      </w:r>
      <w:r w:rsidR="00A92833" w:rsidRPr="003E3918">
        <w:t>the TAFA</w:t>
      </w:r>
      <w:r w:rsidR="0032521C" w:rsidRPr="003E3918">
        <w:t>s</w:t>
      </w:r>
      <w:r w:rsidR="009856E4" w:rsidRPr="003E3918">
        <w:t xml:space="preserve"> and the CKLF</w:t>
      </w:r>
      <w:r w:rsidR="00705F7D" w:rsidRPr="003E3918">
        <w:t xml:space="preserve"> Super Family (CKLFSF)</w:t>
      </w:r>
      <w:r w:rsidR="007E455D" w:rsidRPr="003E3918">
        <w:t xml:space="preserve"> proteins</w:t>
      </w:r>
      <w:r w:rsidR="00A44B50" w:rsidRPr="003E3918">
        <w:t xml:space="preserve"> (Table </w:t>
      </w:r>
      <w:r w:rsidR="00B868B5">
        <w:t>5.</w:t>
      </w:r>
      <w:r w:rsidR="00A44B50" w:rsidRPr="003E3918">
        <w:t>1)</w:t>
      </w:r>
      <w:r w:rsidR="00A92833" w:rsidRPr="003E3918">
        <w:t>.</w:t>
      </w:r>
      <w:r w:rsidR="00A85488" w:rsidRPr="003E3918">
        <w:t xml:space="preserve"> The presence of </w:t>
      </w:r>
      <w:r w:rsidR="007E455D" w:rsidRPr="003E3918">
        <w:t xml:space="preserve">a </w:t>
      </w:r>
      <w:r w:rsidR="00A85488" w:rsidRPr="003E3918">
        <w:t xml:space="preserve">four transmembrane MARVEL domain in </w:t>
      </w:r>
      <w:r w:rsidR="00705F7D" w:rsidRPr="003E3918">
        <w:t>the latter proteins</w:t>
      </w:r>
      <w:r w:rsidR="00A85488" w:rsidRPr="003E3918">
        <w:t xml:space="preserve"> </w:t>
      </w:r>
      <w:r w:rsidR="00BE1360" w:rsidRPr="003E3918">
        <w:rPr>
          <w:shd w:val="clear" w:color="auto" w:fill="E6E6E6"/>
        </w:rPr>
        <w:fldChar w:fldCharType="begin"/>
      </w:r>
      <w:r w:rsidR="008B6982">
        <w:instrText xml:space="preserve"> ADDIN ZOTERO_ITEM CSL_CITATION {"citationID":"SSjF9kVc","properties":{"formattedCitation":"(12, 34, 35)","plainCitation":"(12, 34, 35)","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id":127,"uris":["http://zotero.org/groups/4322905/items/JB7P4SCB"],"itemData":{"id":127,"type":"article-journal","abstract":"The chemokine-like factor (CKLF)-like MARVEL transmembrane domain-containing family (CMTM) is widely expressed in the immune system. Abnormal expression of CMTM is associated with the development of various diseases. This article summarizes the relevant research on the role of the CMTM family in immune disorders. This information will increase our understanding of pathogenesis and identify promising targets for the diagnosis and treatment of autoimmune diseases. The CMTM family is highly expressed in peripheral blood mononuclear cells. CKLF1 may be involved in the development of arthritis through its interaction with C-C chemokine receptor 4. CKLF1 is associated with the pathogenesis of lupus nephritis and psoriasis. Both CMTM4 and CMTM5 are associated with the pathogenesis of systemic lupus erythematosus. CMTM1, CMTM2, CMTM3, and CMTM6 play a role in rheumatoid arthritis, systemic sclerosis, Sjögren syndrome, and anti-phospholipid syndrome, respectively. The CMTM family has been implicated in various autoimmune diseases. Further research on the mechanism of the action of CMTM family members may lead to the development of new treatment strategies for autoimmune diseases.","container-title":"Chinese Medical Journal","ISSN":"0366-6999","issue":"8","title":"Chemokine-like factor-like MARVEL transmembrane domain-containing family in autoimmune diseases","URL":"https://journals.lww.com/cmj/Fulltext/2020/04200/Chemokine_like_factor_like_MARVEL_transmembrane.9.aspx","volume":"133","author":[{"family":"Duan","given":"Hong-Ji"},{"family":"Li","given":"Xin-Yi"},{"family":"Liu","given":"Chang"},{"family":"Deng","given":"Xiao-Li"}],"issued":{"date-parts":[["2020"]]}}}],"schema":"https://github.com/citation-style-language/schema/raw/master/csl-citation.json"} </w:instrText>
      </w:r>
      <w:r w:rsidR="00BE1360" w:rsidRPr="003E3918">
        <w:rPr>
          <w:shd w:val="clear" w:color="auto" w:fill="E6E6E6"/>
        </w:rPr>
        <w:fldChar w:fldCharType="separate"/>
      </w:r>
      <w:r w:rsidR="006C1636" w:rsidRPr="003E3918">
        <w:t>(12, 34, 35)</w:t>
      </w:r>
      <w:r w:rsidR="00BE1360" w:rsidRPr="003E3918">
        <w:rPr>
          <w:shd w:val="clear" w:color="auto" w:fill="E6E6E6"/>
        </w:rPr>
        <w:fldChar w:fldCharType="end"/>
      </w:r>
      <w:r w:rsidR="00A85488" w:rsidRPr="003E3918">
        <w:t xml:space="preserve"> distinguish</w:t>
      </w:r>
      <w:r w:rsidR="007E455D" w:rsidRPr="003E3918">
        <w:t>es</w:t>
      </w:r>
      <w:r w:rsidR="00A85488" w:rsidRPr="003E3918">
        <w:t xml:space="preserve"> them from canonical chemokines, the CYTL</w:t>
      </w:r>
      <w:r w:rsidR="00D50FEB" w:rsidRPr="003E3918">
        <w:t xml:space="preserve"> and</w:t>
      </w:r>
      <w:r w:rsidR="00A85488" w:rsidRPr="003E3918">
        <w:t xml:space="preserve"> the TAFAs. Therefore, we separated these two groups for further analysis.</w:t>
      </w:r>
      <w:r w:rsidRPr="003E3918">
        <w:t xml:space="preserve"> </w:t>
      </w:r>
      <w:r w:rsidR="00A92833" w:rsidRPr="003E3918">
        <w:t>U</w:t>
      </w:r>
      <w:r w:rsidR="14CB3B25" w:rsidRPr="003E3918">
        <w:t xml:space="preserve">sing </w:t>
      </w:r>
      <w:r w:rsidR="007B02AB" w:rsidRPr="003E3918">
        <w:t>BLAST</w:t>
      </w:r>
      <w:r w:rsidR="00FB7C8F" w:rsidRPr="003E3918">
        <w:t>P</w:t>
      </w:r>
      <w:r w:rsidR="007B02AB" w:rsidRPr="003E3918">
        <w:t xml:space="preserve"> or PSI-BLAST </w:t>
      </w:r>
      <w:r w:rsidR="00F87ED6" w:rsidRPr="003E3918">
        <w:rPr>
          <w:shd w:val="clear" w:color="auto" w:fill="E6E6E6"/>
        </w:rPr>
        <w:fldChar w:fldCharType="begin"/>
      </w:r>
      <w:r w:rsidR="008B6982">
        <w:instrText xml:space="preserve"> ADDIN ZOTERO_ITEM CSL_CITATION {"citationID":"4VOTX7Fa","properties":{"formattedCitation":"(51\\uc0\\u8211{}53)","plainCitation":"(51–53)","noteIndex":0},"citationItems":[{"id":1118,"uris":["http://zotero.org/users/8176000/items/NCGHSHJJ"],"itemData":{"id":111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F87ED6" w:rsidRPr="003E3918">
        <w:rPr>
          <w:shd w:val="clear" w:color="auto" w:fill="E6E6E6"/>
        </w:rPr>
        <w:fldChar w:fldCharType="separate"/>
      </w:r>
      <w:r w:rsidR="008B6982" w:rsidRPr="008B6982">
        <w:t>(51–53)</w:t>
      </w:r>
      <w:r w:rsidR="00F87ED6" w:rsidRPr="003E3918">
        <w:rPr>
          <w:shd w:val="clear" w:color="auto" w:fill="E6E6E6"/>
        </w:rPr>
        <w:fldChar w:fldCharType="end"/>
      </w:r>
      <w:r w:rsidR="00153474" w:rsidRPr="003E3918">
        <w:t xml:space="preserve"> </w:t>
      </w:r>
      <w:r w:rsidR="007B02AB" w:rsidRPr="003E3918">
        <w:t xml:space="preserve">(see </w:t>
      </w:r>
      <w:r w:rsidR="001B62E1" w:rsidRPr="003E3918">
        <w:t xml:space="preserve">Materials and </w:t>
      </w:r>
      <w:r w:rsidR="006D6208" w:rsidRPr="003E3918">
        <w:t xml:space="preserve">Methods </w:t>
      </w:r>
      <w:r w:rsidR="007B02AB" w:rsidRPr="003E3918">
        <w:t>for more details)</w:t>
      </w:r>
      <w:r w:rsidR="000255A0" w:rsidRPr="003E3918">
        <w:t xml:space="preserve"> </w:t>
      </w:r>
      <w:r w:rsidR="007D7D07" w:rsidRPr="003E3918">
        <w:t xml:space="preserve">against 64 species from 19 animal phyla (Table </w:t>
      </w:r>
      <w:r w:rsidR="00316AA8" w:rsidRPr="003E3918">
        <w:t>S1</w:t>
      </w:r>
      <w:r w:rsidR="007D7D07" w:rsidRPr="003E3918">
        <w:t xml:space="preserve">), </w:t>
      </w:r>
      <w:r w:rsidR="14CB3B25" w:rsidRPr="003E3918">
        <w:t xml:space="preserve">we identified </w:t>
      </w:r>
      <w:r w:rsidR="00EA2AF4" w:rsidRPr="003E3918">
        <w:t xml:space="preserve">891 </w:t>
      </w:r>
      <w:r w:rsidR="1910E6AA" w:rsidRPr="003E3918">
        <w:t>putative</w:t>
      </w:r>
      <w:r w:rsidR="00A92833" w:rsidRPr="003E3918">
        <w:t xml:space="preserve"> </w:t>
      </w:r>
      <w:r w:rsidR="006B09F6" w:rsidRPr="003E3918">
        <w:t xml:space="preserve">homologs for </w:t>
      </w:r>
      <w:r w:rsidR="1910E6AA" w:rsidRPr="003E3918">
        <w:t>chemokines</w:t>
      </w:r>
      <w:r w:rsidR="00826345" w:rsidRPr="003E3918">
        <w:t>, TAFA</w:t>
      </w:r>
      <w:r w:rsidR="00EA2AF4" w:rsidRPr="003E3918">
        <w:t xml:space="preserve"> and</w:t>
      </w:r>
      <w:r w:rsidR="00A92833" w:rsidRPr="003E3918">
        <w:t xml:space="preserve"> </w:t>
      </w:r>
      <w:r w:rsidR="00826345" w:rsidRPr="003E3918">
        <w:t>CYTL</w:t>
      </w:r>
      <w:r w:rsidR="009A5B92" w:rsidRPr="003E3918">
        <w:t xml:space="preserve"> and</w:t>
      </w:r>
      <w:r w:rsidR="00EA2AF4" w:rsidRPr="003E3918">
        <w:t xml:space="preserve"> 602 putative homologs of the </w:t>
      </w:r>
      <w:r w:rsidR="000A7715" w:rsidRPr="003E3918">
        <w:t>CKLF</w:t>
      </w:r>
      <w:r w:rsidR="00EA2AF4" w:rsidRPr="003E3918">
        <w:t xml:space="preserve"> Super Family</w:t>
      </w:r>
      <w:r w:rsidR="000952B5" w:rsidRPr="003E3918">
        <w:t>.</w:t>
      </w:r>
      <w:r w:rsidR="00F41FA0" w:rsidRPr="003E3918">
        <w:t xml:space="preserve"> </w:t>
      </w:r>
    </w:p>
    <w:p w14:paraId="69BD692E" w14:textId="2A3C5182" w:rsidR="00E43010" w:rsidRDefault="00895352" w:rsidP="00E43010">
      <w:pPr>
        <w:spacing w:line="360" w:lineRule="auto"/>
        <w:ind w:firstLine="720"/>
        <w:jc w:val="both"/>
      </w:pPr>
      <w:r w:rsidRPr="003E3918">
        <w:t xml:space="preserve">We </w:t>
      </w:r>
      <w:r w:rsidR="0011266F" w:rsidRPr="003E3918">
        <w:t>utilized</w:t>
      </w:r>
      <w:r w:rsidRPr="003E3918">
        <w:t xml:space="preserve"> CLAN</w:t>
      </w:r>
      <w:r w:rsidR="00153474" w:rsidRPr="003E3918">
        <w:t>S</w:t>
      </w:r>
      <w:r w:rsidR="00D43141" w:rsidRPr="003E3918">
        <w:t xml:space="preserve"> </w:t>
      </w:r>
      <w:r w:rsidRPr="003E3918">
        <w:rPr>
          <w:shd w:val="clear" w:color="auto" w:fill="E6E6E6"/>
        </w:rPr>
        <w:fldChar w:fldCharType="begin"/>
      </w:r>
      <w:r w:rsidR="008B6982">
        <w:instrText xml:space="preserve"> ADDIN ZOTERO_ITEM CSL_CITATION {"citationID":"xnSe1QBA","properties":{"formattedCitation":"(54, 55)","plainCitation":"(54, 55)","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id":516,"uris":["http://zotero.org/groups/4322905/items/8GXEGWRS"],"itemData":{"id":516,"type":"article-journal","abstract":"The MPI Bioinformatics Toolkit (https://toolkit.tuebingen.mpg.de) provides interactive access to a wide range of the best-performing bioinformatics tools and databases, including the state-of-the-art protein sequence comparison methods HHblits and HHpred. The Toolkit currently includes 35 external and in-house tools, covering functionalities such as sequence similarity searching, prediction of sequence features, and sequence classification. Due to this breadth of functionality, the tight interconnection of its constituent tools, and its ease of use, the Toolkit has become an important resource for biomedical research and for teaching protein sequence analysis to students in the life sciences. In this article, we provide detailed information on utilizing the three most widely accessed tools within the Toolkit: HHpred for the detection of homologs, HHpred in conjunction with MODELLER for structure prediction and homology modeling, and CLANS for the visualization of relationships in large sequence datasets. © 2020 The Authors. Basic Protocol 1: Sequence similarity searching using HHpred Alternate Protocol: Pairwise sequence comparison using HHpred Support Protocol: Building a custom multiple sequence alignment using PSI-BLAST and forwarding it as input to HHpred Basic Protocol 2: Calculation of homology models using HHpred and MODELLER Basic Protocol 3: Cluster analysis using CLANS","container-title":"Current Protocols in Bioinformatics","DOI":"10.1002/cpbi.108","ISSN":"1934-340X","issue":"1","language":"en","note":"_eprint: https://onlinelibrary.wiley.com/doi/pdf/10.1002/cpbi.108","page":"e108","source":"Wiley Online Library","title":"Protein Sequence Analysis Using the MPI Bioinformatics Toolkit","volume":"72","author":[{"family":"Gabler","given":"Felix"},{"family":"Nam","given":"Seung-Zin"},{"family":"Till","given":"Sebastian"},{"family":"Mirdita","given":"Milot"},{"family":"Steinegger","given":"Martin"},{"family":"Söding","given":"Johannes"},{"family":"Lupas","given":"Andrei N."},{"family":"Alva","given":"Vikram"}],"issued":{"date-parts":[["2020"]]}}}],"schema":"https://github.com/citation-style-language/schema/raw/master/csl-citation.json"} </w:instrText>
      </w:r>
      <w:r w:rsidRPr="003E3918">
        <w:rPr>
          <w:shd w:val="clear" w:color="auto" w:fill="E6E6E6"/>
        </w:rPr>
        <w:fldChar w:fldCharType="separate"/>
      </w:r>
      <w:r w:rsidR="008B6982" w:rsidRPr="008B6982">
        <w:t>(54, 55)</w:t>
      </w:r>
      <w:r w:rsidRPr="003E3918">
        <w:rPr>
          <w:shd w:val="clear" w:color="auto" w:fill="E6E6E6"/>
        </w:rPr>
        <w:fldChar w:fldCharType="end"/>
      </w:r>
      <w:r w:rsidRPr="003E3918">
        <w:t xml:space="preserve">, a clustering tool </w:t>
      </w:r>
      <w:r w:rsidR="001E569A" w:rsidRPr="003E3918">
        <w:t xml:space="preserve">based on </w:t>
      </w:r>
      <w:r w:rsidRPr="003E3918">
        <w:t>sequence similarity and local alignment</w:t>
      </w:r>
      <w:r w:rsidR="00F36585" w:rsidRPr="003E3918">
        <w:t>,</w:t>
      </w:r>
      <w:r w:rsidRPr="003E3918">
        <w:t xml:space="preserve"> to identify homology within these two groups</w:t>
      </w:r>
      <w:r w:rsidR="00064B69" w:rsidRPr="003E3918">
        <w:t>. Unlike traditional phylogenetic methods, CLAN</w:t>
      </w:r>
      <w:r w:rsidR="00153474" w:rsidRPr="003E3918">
        <w:t>S</w:t>
      </w:r>
      <w:r w:rsidR="009936E4" w:rsidRPr="003E3918">
        <w:t xml:space="preserve"> </w:t>
      </w:r>
      <w:r w:rsidRPr="003E3918">
        <w:t>assign</w:t>
      </w:r>
      <w:r w:rsidR="001E569A" w:rsidRPr="003E3918">
        <w:t>s</w:t>
      </w:r>
      <w:r w:rsidRPr="003E3918">
        <w:t xml:space="preserve"> homology between sequences based on</w:t>
      </w:r>
      <w:r w:rsidR="00A9062F" w:rsidRPr="003E3918">
        <w:t xml:space="preserve"> BLAST and</w:t>
      </w:r>
      <w:r w:rsidRPr="003E3918">
        <w:t xml:space="preserve"> </w:t>
      </w:r>
      <w:r w:rsidR="0011266F" w:rsidRPr="003E3918">
        <w:t>customizable</w:t>
      </w:r>
      <w:r w:rsidRPr="003E3918">
        <w:t xml:space="preserve"> stringency</w:t>
      </w:r>
      <w:r w:rsidR="0011266F" w:rsidRPr="003E3918">
        <w:t xml:space="preserve"> levels</w:t>
      </w:r>
      <w:r w:rsidRPr="003E3918">
        <w:t xml:space="preserve"> defined according to p-value</w:t>
      </w:r>
      <w:r w:rsidR="0011266F" w:rsidRPr="003E3918">
        <w:t>s</w:t>
      </w:r>
      <w:r w:rsidRPr="003E3918">
        <w:t xml:space="preserve"> </w:t>
      </w:r>
      <w:r w:rsidRPr="003E3918">
        <w:rPr>
          <w:shd w:val="clear" w:color="auto" w:fill="E6E6E6"/>
        </w:rPr>
        <w:fldChar w:fldCharType="begin"/>
      </w:r>
      <w:r w:rsidR="008B6982">
        <w:instrText xml:space="preserve"> ADDIN ZOTERO_ITEM CSL_CITATION {"citationID":"ydnN2nYV","properties":{"formattedCitation":"(54)","plainCitation":"(54)","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schema":"https://github.com/citation-style-language/schema/raw/master/csl-citation.json"} </w:instrText>
      </w:r>
      <w:r w:rsidRPr="003E3918">
        <w:rPr>
          <w:shd w:val="clear" w:color="auto" w:fill="E6E6E6"/>
        </w:rPr>
        <w:fldChar w:fldCharType="separate"/>
      </w:r>
      <w:r w:rsidR="008B6982" w:rsidRPr="008B6982">
        <w:t>(54)</w:t>
      </w:r>
      <w:r w:rsidRPr="003E3918">
        <w:rPr>
          <w:shd w:val="clear" w:color="auto" w:fill="E6E6E6"/>
        </w:rPr>
        <w:fldChar w:fldCharType="end"/>
      </w:r>
      <w:r w:rsidR="00692BD1" w:rsidRPr="003E3918">
        <w:t>.</w:t>
      </w:r>
      <w:r w:rsidR="0011266F" w:rsidRPr="003E3918">
        <w:t xml:space="preserve"> When two (or more) sequences are connected at a lower p-value</w:t>
      </w:r>
      <w:r w:rsidR="00662741" w:rsidRPr="003E3918">
        <w:t xml:space="preserve"> (closer to 0), this</w:t>
      </w:r>
      <w:r w:rsidR="0011266F" w:rsidRPr="003E3918">
        <w:t xml:space="preserve"> indicates a high level of homology. Conversely, if two or more sequences only connect at a higher p-value</w:t>
      </w:r>
      <w:r w:rsidR="00662741" w:rsidRPr="003E3918">
        <w:t xml:space="preserve">, this </w:t>
      </w:r>
      <w:r w:rsidR="0011266F" w:rsidRPr="003E3918">
        <w:t>suggests a relatively low level of sequence homology</w:t>
      </w:r>
      <w:r w:rsidRPr="003E3918">
        <w:t>.</w:t>
      </w:r>
      <w:r w:rsidR="00915B99" w:rsidRPr="003E3918">
        <w:t xml:space="preserve"> </w:t>
      </w:r>
      <w:r w:rsidR="6EC3C803" w:rsidRPr="003E3918">
        <w:t xml:space="preserve">Our </w:t>
      </w:r>
      <w:r w:rsidR="00064B69" w:rsidRPr="003E3918">
        <w:t xml:space="preserve">analysis </w:t>
      </w:r>
      <w:r w:rsidR="00C05313" w:rsidRPr="003E3918">
        <w:t>shows</w:t>
      </w:r>
      <w:r w:rsidR="00064B69" w:rsidRPr="003E3918">
        <w:t xml:space="preserve"> </w:t>
      </w:r>
      <w:r w:rsidR="00391111" w:rsidRPr="003E3918">
        <w:t>th</w:t>
      </w:r>
      <w:r w:rsidR="0005556F" w:rsidRPr="003E3918">
        <w:t>at</w:t>
      </w:r>
      <w:r w:rsidR="00391111" w:rsidRPr="003E3918">
        <w:t xml:space="preserve"> </w:t>
      </w:r>
      <w:r w:rsidR="00C05313" w:rsidRPr="003E3918">
        <w:t>canonical chemokine</w:t>
      </w:r>
      <w:r w:rsidR="00662741" w:rsidRPr="003E3918">
        <w:t>s</w:t>
      </w:r>
      <w:r w:rsidR="00C05313" w:rsidRPr="003E3918">
        <w:t xml:space="preserve"> </w:t>
      </w:r>
      <w:r w:rsidR="00AA4767" w:rsidRPr="003E3918">
        <w:t>form</w:t>
      </w:r>
      <w:r w:rsidR="00C05313" w:rsidRPr="003E3918">
        <w:t xml:space="preserve"> a distinct group with a</w:t>
      </w:r>
      <w:r w:rsidR="0076757B" w:rsidRPr="003E3918">
        <w:t xml:space="preserve"> clear distinction</w:t>
      </w:r>
      <w:r w:rsidR="00064B69" w:rsidRPr="003E3918">
        <w:t xml:space="preserve"> </w:t>
      </w:r>
      <w:r w:rsidR="0076757B" w:rsidRPr="003E3918">
        <w:t>between</w:t>
      </w:r>
      <w:r w:rsidR="00064B69" w:rsidRPr="003E3918">
        <w:t xml:space="preserve"> </w:t>
      </w:r>
      <w:r w:rsidR="0005556F" w:rsidRPr="003E3918">
        <w:t>C-X-C-type and C-C-type</w:t>
      </w:r>
      <w:r w:rsidR="00C05313" w:rsidRPr="003E3918">
        <w:t xml:space="preserve"> (Figure </w:t>
      </w:r>
      <w:r w:rsidR="000E2E01">
        <w:t>5.</w:t>
      </w:r>
      <w:r w:rsidR="00C05313" w:rsidRPr="003E3918">
        <w:t>1A)</w:t>
      </w:r>
      <w:r w:rsidR="0005556F" w:rsidRPr="003E3918">
        <w:t>.</w:t>
      </w:r>
      <w:r w:rsidR="00064B69" w:rsidRPr="003E3918">
        <w:t xml:space="preserve"> </w:t>
      </w:r>
      <w:r w:rsidR="006A6348" w:rsidRPr="003E3918">
        <w:t>Whereas</w:t>
      </w:r>
      <w:r w:rsidR="00064B69" w:rsidRPr="003E3918">
        <w:t>,</w:t>
      </w:r>
      <w:r w:rsidR="0005556F" w:rsidRPr="003E3918">
        <w:t xml:space="preserve"> CXCL17</w:t>
      </w:r>
      <w:r w:rsidR="00F36585" w:rsidRPr="003E3918">
        <w:t>, TAFA and CYTL</w:t>
      </w:r>
      <w:r w:rsidR="0005556F" w:rsidRPr="003E3918">
        <w:t xml:space="preserve"> </w:t>
      </w:r>
      <w:r w:rsidR="00F36585" w:rsidRPr="003E3918">
        <w:t>remain</w:t>
      </w:r>
      <w:r w:rsidR="0005556F" w:rsidRPr="003E3918">
        <w:t xml:space="preserve"> separate from </w:t>
      </w:r>
      <w:r w:rsidR="00064B69" w:rsidRPr="003E3918">
        <w:t>canonical</w:t>
      </w:r>
      <w:r w:rsidR="0005556F" w:rsidRPr="003E3918">
        <w:t xml:space="preserve"> chemokines </w:t>
      </w:r>
      <w:r w:rsidR="006A6348" w:rsidRPr="003E3918">
        <w:t xml:space="preserve">and from each other </w:t>
      </w:r>
      <w:r w:rsidR="0005556F" w:rsidRPr="003E3918">
        <w:t>even at the loosest p-values tested</w:t>
      </w:r>
      <w:r w:rsidR="00064B69" w:rsidRPr="003E3918">
        <w:t xml:space="preserve"> </w:t>
      </w:r>
      <w:r w:rsidR="0005556F" w:rsidRPr="003E3918">
        <w:t xml:space="preserve">(Figure </w:t>
      </w:r>
      <w:r w:rsidR="000E2E01">
        <w:t>5.</w:t>
      </w:r>
      <w:r w:rsidR="0005556F" w:rsidRPr="003E3918">
        <w:t>1</w:t>
      </w:r>
      <w:r w:rsidR="4AADDD84" w:rsidRPr="003E3918">
        <w:t>A</w:t>
      </w:r>
      <w:r w:rsidR="0005556F" w:rsidRPr="003E3918">
        <w:t xml:space="preserve">). </w:t>
      </w:r>
      <w:r w:rsidR="006C34B4" w:rsidRPr="003E3918">
        <w:t xml:space="preserve">The distinction between CXCL17 and all other canonical chemokines is consistent with our receptor results showing that the </w:t>
      </w:r>
      <w:r w:rsidR="00DC7D95" w:rsidRPr="003E3918">
        <w:t xml:space="preserve">potential </w:t>
      </w:r>
      <w:r w:rsidR="006C34B4" w:rsidRPr="003E3918">
        <w:t xml:space="preserve">receptor for CXCL17, GPR35 </w:t>
      </w:r>
      <w:r w:rsidRPr="003E3918">
        <w:rPr>
          <w:shd w:val="clear" w:color="auto" w:fill="E6E6E6"/>
        </w:rPr>
        <w:fldChar w:fldCharType="begin"/>
      </w:r>
      <w:r w:rsidR="008B6982">
        <w:instrText xml:space="preserve"> ADDIN ZOTERO_ITEM CSL_CITATION {"citationID":"u4iNHtSW","properties":{"formattedCitation":"(50)","plainCitation":"(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schema":"https://github.com/citation-style-language/schema/raw/master/csl-citation.json"} </w:instrText>
      </w:r>
      <w:r w:rsidRPr="003E3918">
        <w:rPr>
          <w:shd w:val="clear" w:color="auto" w:fill="E6E6E6"/>
        </w:rPr>
        <w:fldChar w:fldCharType="separate"/>
      </w:r>
      <w:r w:rsidR="008B6982" w:rsidRPr="008B6982">
        <w:t>(50)</w:t>
      </w:r>
      <w:r w:rsidRPr="003E3918">
        <w:rPr>
          <w:shd w:val="clear" w:color="auto" w:fill="E6E6E6"/>
        </w:rPr>
        <w:fldChar w:fldCharType="end"/>
      </w:r>
      <w:r w:rsidR="006C34B4" w:rsidRPr="003E3918">
        <w:t>, is also not within the canonical chemokine receptor group (see below).</w:t>
      </w:r>
      <w:r w:rsidR="00CE7208" w:rsidRPr="003E3918">
        <w:t xml:space="preserve"> </w:t>
      </w:r>
      <w:r w:rsidR="00A2563E" w:rsidRPr="003E3918">
        <w:t>Although</w:t>
      </w:r>
      <w:r w:rsidR="008D2EDE" w:rsidRPr="003E3918">
        <w:t xml:space="preserve"> </w:t>
      </w:r>
      <w:r w:rsidR="00CA3917" w:rsidRPr="003E3918">
        <w:t>it is important to note</w:t>
      </w:r>
      <w:r w:rsidR="00012777" w:rsidRPr="003E3918">
        <w:t xml:space="preserve"> that</w:t>
      </w:r>
      <w:r w:rsidR="00737E39" w:rsidRPr="003E3918">
        <w:t xml:space="preserve"> recent </w:t>
      </w:r>
      <w:r w:rsidR="008D2EDE" w:rsidRPr="003E3918">
        <w:t>studies</w:t>
      </w:r>
      <w:r w:rsidR="00F1519F" w:rsidRPr="003E3918">
        <w:t xml:space="preserve"> </w:t>
      </w:r>
      <w:r w:rsidR="27D88315" w:rsidRPr="003E3918">
        <w:rPr>
          <w:rFonts w:eastAsia="Calibri"/>
        </w:rPr>
        <w:t xml:space="preserve"> fail to demonstrate CXCL17 activity at GPR35</w:t>
      </w:r>
      <w:r w:rsidR="00F1519F" w:rsidRPr="003E3918">
        <w:t xml:space="preserve"> </w:t>
      </w:r>
      <w:r w:rsidRPr="003E3918">
        <w:rPr>
          <w:shd w:val="clear" w:color="auto" w:fill="E6E6E6"/>
        </w:rPr>
        <w:fldChar w:fldCharType="begin"/>
      </w:r>
      <w:r w:rsidR="008B6982">
        <w:instrText xml:space="preserve"> ADDIN ZOTERO_ITEM CSL_CITATION {"citationID":"8C2asS5q","properties":{"formattedCitation":"(56, 57)","plainCitation":"(56, 57)","noteIndex":0},"citationItems":[{"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Pr="003E3918">
        <w:rPr>
          <w:shd w:val="clear" w:color="auto" w:fill="E6E6E6"/>
        </w:rPr>
        <w:fldChar w:fldCharType="separate"/>
      </w:r>
      <w:r w:rsidR="008B6982" w:rsidRPr="008B6982">
        <w:t>(56, 57)</w:t>
      </w:r>
      <w:r w:rsidRPr="003E3918">
        <w:rPr>
          <w:shd w:val="clear" w:color="auto" w:fill="E6E6E6"/>
        </w:rPr>
        <w:fldChar w:fldCharType="end"/>
      </w:r>
      <w:r w:rsidR="00F1519F" w:rsidRPr="003E3918">
        <w:t>.</w:t>
      </w:r>
      <w:r w:rsidR="006C34B4" w:rsidRPr="003E3918">
        <w:t xml:space="preserve"> </w:t>
      </w:r>
      <w:r w:rsidR="0005556F" w:rsidRPr="003E3918">
        <w:t>Within the CKLFSF, two large clusters</w:t>
      </w:r>
      <w:r w:rsidR="00C05313" w:rsidRPr="003E3918">
        <w:t xml:space="preserve"> were identified, named CKLF I and CKLF II</w:t>
      </w:r>
      <w:r w:rsidR="0005556F" w:rsidRPr="003E3918">
        <w:t xml:space="preserve">, although these ultimately connect to form one large </w:t>
      </w:r>
      <w:r w:rsidR="00F36585" w:rsidRPr="003E3918">
        <w:t>superfamily</w:t>
      </w:r>
      <w:r w:rsidR="0005556F" w:rsidRPr="003E3918">
        <w:t xml:space="preserve"> (Figure </w:t>
      </w:r>
      <w:r w:rsidR="000E2E01">
        <w:t>5.</w:t>
      </w:r>
      <w:r w:rsidR="00CF2233" w:rsidRPr="003E3918">
        <w:t>1B</w:t>
      </w:r>
      <w:r w:rsidR="0005556F" w:rsidRPr="003E3918">
        <w:t xml:space="preserve">). </w:t>
      </w:r>
      <w:r w:rsidR="00AA4767" w:rsidRPr="003E3918">
        <w:t>T</w:t>
      </w:r>
      <w:r w:rsidR="0005556F" w:rsidRPr="003E3918">
        <w:t xml:space="preserve">hese clusters are robust to the different stringency thresholds used (Figures S1 </w:t>
      </w:r>
      <w:r w:rsidR="573044C9" w:rsidRPr="003E3918">
        <w:t xml:space="preserve">and S2 </w:t>
      </w:r>
      <w:r w:rsidR="0005556F" w:rsidRPr="003E3918">
        <w:t xml:space="preserve">and </w:t>
      </w:r>
      <w:r w:rsidR="001B62E1" w:rsidRPr="003E3918">
        <w:t xml:space="preserve">Materials and </w:t>
      </w:r>
      <w:r w:rsidR="0005556F" w:rsidRPr="003E3918">
        <w:t>Methods for further details)</w:t>
      </w:r>
      <w:r w:rsidR="00A630E5" w:rsidRPr="003E3918">
        <w:t>.</w:t>
      </w:r>
      <w:r w:rsidR="0005556F" w:rsidRPr="003E3918">
        <w:t xml:space="preserve"> </w:t>
      </w:r>
      <w:r w:rsidR="00AA4767" w:rsidRPr="003E3918">
        <w:t>Our</w:t>
      </w:r>
      <w:r w:rsidR="0005556F" w:rsidRPr="003E3918">
        <w:t xml:space="preserve"> results indicate</w:t>
      </w:r>
      <w:r w:rsidR="00461AF5" w:rsidRPr="003E3918">
        <w:t xml:space="preserve"> that even when the stringency level to detect homology is relaxed, canonical chemokines, TAFA, CYTL, and CXCL17 remain in distinct clusters. This suggests that, similarly to CKLFs, these proteins are not homologous and convergently evolved chemokine-like properties.</w:t>
      </w:r>
      <w:r w:rsidR="00700FBC" w:rsidRPr="003E3918">
        <w:t xml:space="preserve"> </w:t>
      </w:r>
      <w:r w:rsidR="000735E4" w:rsidRPr="003E3918">
        <w:t>We have thus</w:t>
      </w:r>
      <w:r w:rsidR="008C62E7" w:rsidRPr="003E3918">
        <w:t xml:space="preserve"> </w:t>
      </w:r>
      <w:r w:rsidR="000735E4" w:rsidRPr="003E3918">
        <w:lastRenderedPageBreak/>
        <w:t>identified</w:t>
      </w:r>
      <w:r w:rsidR="00391111" w:rsidRPr="003E3918">
        <w:t xml:space="preserve"> </w:t>
      </w:r>
      <w:r w:rsidR="00ED3393" w:rsidRPr="003E3918">
        <w:t xml:space="preserve">five distinct </w:t>
      </w:r>
      <w:r w:rsidR="00C70F85" w:rsidRPr="003E3918">
        <w:t>groups of ligand</w:t>
      </w:r>
      <w:r w:rsidR="00ED3393" w:rsidRPr="003E3918">
        <w:t>s</w:t>
      </w:r>
      <w:r w:rsidR="007E7937" w:rsidRPr="003E3918">
        <w:t>:</w:t>
      </w:r>
      <w:r w:rsidR="00ED3393" w:rsidRPr="003E3918">
        <w:t xml:space="preserve"> i)</w:t>
      </w:r>
      <w:r w:rsidR="00C70F85" w:rsidRPr="003E3918">
        <w:t xml:space="preserve"> the</w:t>
      </w:r>
      <w:r w:rsidR="31242141" w:rsidRPr="003E3918">
        <w:t xml:space="preserve"> </w:t>
      </w:r>
      <w:r w:rsidR="4350F7F7" w:rsidRPr="003E3918">
        <w:t>canonical chemokines</w:t>
      </w:r>
      <w:r w:rsidR="00ED3393" w:rsidRPr="003E3918">
        <w:t xml:space="preserve">, ii) </w:t>
      </w:r>
      <w:r w:rsidR="0019029F" w:rsidRPr="003E3918">
        <w:t xml:space="preserve">TAFA “chemokines”, iii) CYTL, iv) CXCL17, and v) </w:t>
      </w:r>
      <w:r w:rsidR="00C0665E" w:rsidRPr="003E3918">
        <w:t>CKLF</w:t>
      </w:r>
      <w:r w:rsidR="00D9556C" w:rsidRPr="003E3918">
        <w:t xml:space="preserve"> </w:t>
      </w:r>
      <w:r w:rsidR="0019029F" w:rsidRPr="003E3918">
        <w:t>S</w:t>
      </w:r>
      <w:r w:rsidR="00D9556C" w:rsidRPr="003E3918">
        <w:t xml:space="preserve">uper </w:t>
      </w:r>
      <w:r w:rsidR="0019029F" w:rsidRPr="003E3918">
        <w:t>F</w:t>
      </w:r>
      <w:r w:rsidR="00D9556C" w:rsidRPr="003E3918">
        <w:t>amily</w:t>
      </w:r>
      <w:r w:rsidR="00C0665E" w:rsidRPr="003E3918">
        <w:t xml:space="preserve"> </w:t>
      </w:r>
      <w:r w:rsidR="169B1F54" w:rsidRPr="003E3918">
        <w:t xml:space="preserve">(Figure </w:t>
      </w:r>
      <w:r w:rsidR="00213A6E">
        <w:t>5.</w:t>
      </w:r>
      <w:r w:rsidR="169B1F54" w:rsidRPr="003E3918">
        <w:t>1</w:t>
      </w:r>
      <w:r w:rsidR="726A3698" w:rsidRPr="003E3918">
        <w:t>A</w:t>
      </w:r>
      <w:r w:rsidR="0019029F" w:rsidRPr="003E3918">
        <w:t xml:space="preserve"> and </w:t>
      </w:r>
      <w:r w:rsidR="00213A6E">
        <w:t>5.</w:t>
      </w:r>
      <w:r w:rsidR="0053594F" w:rsidRPr="003E3918">
        <w:t>1B</w:t>
      </w:r>
      <w:r w:rsidR="169B1F54" w:rsidRPr="003E3918">
        <w:t>).</w:t>
      </w:r>
      <w:r w:rsidR="004461A8">
        <w:t xml:space="preserve"> </w:t>
      </w:r>
    </w:p>
    <w:p w14:paraId="31508898" w14:textId="77777777" w:rsidR="0073168E" w:rsidRDefault="0046078D" w:rsidP="0073168E">
      <w:pPr>
        <w:keepNext/>
        <w:spacing w:line="360" w:lineRule="auto"/>
        <w:jc w:val="both"/>
      </w:pPr>
      <w:r>
        <w:rPr>
          <w:noProof/>
        </w:rPr>
        <w:drawing>
          <wp:inline distT="0" distB="0" distL="0" distR="0" wp14:anchorId="02EC86BB" wp14:editId="58783A05">
            <wp:extent cx="5400000" cy="7638406"/>
            <wp:effectExtent l="0" t="0" r="0" b="1270"/>
            <wp:docPr id="203072597" name="Picture 2" descr="A diagram of 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72597" name="Picture 2" descr="A diagram of a diagram of a cell&#10;&#10;Description automatically generated with medium confidence"/>
                    <pic:cNvPicPr/>
                  </pic:nvPicPr>
                  <pic:blipFill rotWithShape="1">
                    <a:blip r:embed="rId9"/>
                    <a:srcRect l="2233" t="2237" r="2137" b="2118"/>
                    <a:stretch/>
                  </pic:blipFill>
                  <pic:spPr bwMode="auto">
                    <a:xfrm>
                      <a:off x="0" y="0"/>
                      <a:ext cx="5400000" cy="7638406"/>
                    </a:xfrm>
                    <a:prstGeom prst="rect">
                      <a:avLst/>
                    </a:prstGeom>
                    <a:ln>
                      <a:noFill/>
                    </a:ln>
                    <a:extLst>
                      <a:ext uri="{53640926-AAD7-44D8-BBD7-CCE9431645EC}">
                        <a14:shadowObscured xmlns:a14="http://schemas.microsoft.com/office/drawing/2010/main"/>
                      </a:ext>
                    </a:extLst>
                  </pic:spPr>
                </pic:pic>
              </a:graphicData>
            </a:graphic>
          </wp:inline>
        </w:drawing>
      </w:r>
    </w:p>
    <w:p w14:paraId="311576D8" w14:textId="2F909152" w:rsidR="00CE482A" w:rsidRPr="003A4AF9" w:rsidRDefault="0073168E" w:rsidP="003A4AF9">
      <w:pPr>
        <w:pStyle w:val="Caption"/>
        <w:spacing w:line="276" w:lineRule="auto"/>
        <w:jc w:val="both"/>
        <w:rPr>
          <w:b/>
          <w:bCs/>
          <w:i w:val="0"/>
          <w:iCs w:val="0"/>
          <w:noProof/>
          <w:color w:val="auto"/>
          <w:sz w:val="20"/>
          <w:szCs w:val="20"/>
        </w:rPr>
      </w:pPr>
      <w:r w:rsidRPr="003A4AF9">
        <w:rPr>
          <w:b/>
          <w:bCs/>
          <w:i w:val="0"/>
          <w:iCs w:val="0"/>
          <w:color w:val="auto"/>
          <w:sz w:val="20"/>
          <w:szCs w:val="20"/>
        </w:rPr>
        <w:t>Figure</w:t>
      </w:r>
      <w:r w:rsidR="003A4AF9">
        <w:rPr>
          <w:b/>
          <w:bCs/>
          <w:i w:val="0"/>
          <w:iCs w:val="0"/>
          <w:color w:val="auto"/>
          <w:sz w:val="20"/>
          <w:szCs w:val="20"/>
        </w:rPr>
        <w:t xml:space="preserve"> </w:t>
      </w:r>
      <w:r w:rsidRPr="003A4AF9">
        <w:rPr>
          <w:b/>
          <w:bCs/>
          <w:i w:val="0"/>
          <w:iCs w:val="0"/>
          <w:color w:val="auto"/>
          <w:sz w:val="20"/>
          <w:szCs w:val="20"/>
        </w:rPr>
        <w:t>5.1</w:t>
      </w:r>
      <w:r w:rsidR="003A4AF9">
        <w:rPr>
          <w:b/>
          <w:bCs/>
          <w:i w:val="0"/>
          <w:iCs w:val="0"/>
          <w:color w:val="auto"/>
          <w:sz w:val="20"/>
          <w:szCs w:val="20"/>
        </w:rPr>
        <w:t xml:space="preserve">. </w:t>
      </w:r>
      <w:r w:rsidR="00CC7C90" w:rsidRPr="00CC7C90">
        <w:rPr>
          <w:b/>
          <w:bCs/>
          <w:i w:val="0"/>
          <w:iCs w:val="0"/>
          <w:color w:val="auto"/>
          <w:sz w:val="20"/>
          <w:szCs w:val="20"/>
          <w:lang w:val="en-US"/>
        </w:rPr>
        <w:t xml:space="preserve">Cluster Analysis and Phylogeny of Ligand groups. A) </w:t>
      </w:r>
      <w:r w:rsidR="00CC7C90" w:rsidRPr="00CC7C90">
        <w:rPr>
          <w:i w:val="0"/>
          <w:iCs w:val="0"/>
          <w:color w:val="auto"/>
          <w:sz w:val="20"/>
          <w:szCs w:val="20"/>
          <w:lang w:val="en-US"/>
        </w:rPr>
        <w:t xml:space="preserve">Similarity-based clustering, using CLANS, of canonical chemokines and related molecules with sequence similarity. Canonical chemokines </w:t>
      </w:r>
      <w:r w:rsidR="00CC7C90" w:rsidRPr="00CC7C90">
        <w:rPr>
          <w:i w:val="0"/>
          <w:iCs w:val="0"/>
          <w:color w:val="auto"/>
          <w:sz w:val="20"/>
          <w:szCs w:val="20"/>
          <w:lang w:val="en-US"/>
        </w:rPr>
        <w:lastRenderedPageBreak/>
        <w:t xml:space="preserve">are an independent group from other related molecules (TAFA, CYTL and CXCL17). Canonical chemokines are composed of two large groups (CC-type and CXC-type) within which some divergent subgroups are highlighted. The clustering and connections shown are at the p-value threshold of 1E-6. Other p-values tested are shown in Supplementary Figure S1. Candidate invertebrate sequences are shown as crosses and further information regarding them can be found in Supplementary Results. </w:t>
      </w:r>
      <w:r w:rsidR="00CC7C90" w:rsidRPr="00176823">
        <w:rPr>
          <w:b/>
          <w:bCs/>
          <w:i w:val="0"/>
          <w:iCs w:val="0"/>
          <w:color w:val="auto"/>
          <w:sz w:val="20"/>
          <w:szCs w:val="20"/>
          <w:lang w:val="en-US"/>
        </w:rPr>
        <w:t>B)</w:t>
      </w:r>
      <w:r w:rsidR="00CC7C90" w:rsidRPr="00CC7C90">
        <w:rPr>
          <w:i w:val="0"/>
          <w:iCs w:val="0"/>
          <w:color w:val="auto"/>
          <w:sz w:val="20"/>
          <w:szCs w:val="20"/>
          <w:lang w:val="en-US"/>
        </w:rPr>
        <w:t xml:space="preserve"> Similarity-based clustering, using CLANS, of the CKLF super family (CKLFSF). Two major clusters are formed: the smaller “CKLF Group I” and the heterogenous “CKLF group II” that also includes some invertebrate sequences (shown as crosses). Subclades, including the known members of the CKLF super family, are highlighted. The clustering and connections shown are at the p-value threshold of 1E-15, as this is the threshold at which the two major clusters connect. Other p-values tested are shown in Supplementary Figure S2. </w:t>
      </w:r>
      <w:r w:rsidR="00CC7C90" w:rsidRPr="00B81ED3">
        <w:rPr>
          <w:b/>
          <w:bCs/>
          <w:i w:val="0"/>
          <w:iCs w:val="0"/>
          <w:color w:val="auto"/>
          <w:sz w:val="20"/>
          <w:szCs w:val="20"/>
          <w:lang w:val="en-US"/>
        </w:rPr>
        <w:t>C)</w:t>
      </w:r>
      <w:r w:rsidR="00CC7C90" w:rsidRPr="00CC7C90">
        <w:rPr>
          <w:i w:val="0"/>
          <w:iCs w:val="0"/>
          <w:color w:val="auto"/>
          <w:sz w:val="20"/>
          <w:szCs w:val="20"/>
          <w:lang w:val="en-US"/>
        </w:rPr>
        <w:t xml:space="preserve"> Maximum-Likelihood un-rooted phylogenetic tree of canonical chemokines. CC-type and CXC-type are split into two separate clades. Supports for key nodes are indicated in boxes with Transferable Bootstrap Expectation (TBE) represented by triangles and the Ultrafast Bootstraps (UFB) as circles. A traffic light colour code is used to indicate the level of support: high (green); intermediate (yellow) and low (red). </w:t>
      </w:r>
      <w:r w:rsidR="00CC7C90" w:rsidRPr="00566977">
        <w:rPr>
          <w:b/>
          <w:bCs/>
          <w:i w:val="0"/>
          <w:iCs w:val="0"/>
          <w:color w:val="auto"/>
          <w:sz w:val="20"/>
          <w:szCs w:val="20"/>
          <w:lang w:val="en-US"/>
        </w:rPr>
        <w:t>D)</w:t>
      </w:r>
      <w:r w:rsidR="00CC7C90" w:rsidRPr="00CC7C90">
        <w:rPr>
          <w:i w:val="0"/>
          <w:iCs w:val="0"/>
          <w:color w:val="auto"/>
          <w:sz w:val="20"/>
          <w:szCs w:val="20"/>
          <w:lang w:val="en-US"/>
        </w:rPr>
        <w:t xml:space="preserve"> Maximum-Likelihood un-rooted phylogenetic tree of the CKLF super family (CKLFSF). The CKLF group I is monophyletic, while the CKLF group II is not. Supports for key nodes are indicated in boxes with Transferable Bootstrap Expectation (TBE) represented by triangles and the Ultrafast Bootstraps (UFB) as circles. A traffic light colour code is used to indicate the level of support: high (green); intermediate (yellow) and low (red).</w:t>
      </w:r>
    </w:p>
    <w:p w14:paraId="2F1F121D" w14:textId="77777777" w:rsidR="00CE482A" w:rsidRPr="003E3918" w:rsidRDefault="00CE482A" w:rsidP="0026118D">
      <w:pPr>
        <w:spacing w:line="360" w:lineRule="auto"/>
        <w:jc w:val="both"/>
      </w:pPr>
    </w:p>
    <w:p w14:paraId="63FB3291" w14:textId="77777777" w:rsidR="00802557" w:rsidRPr="00A27668" w:rsidRDefault="004B6D42" w:rsidP="00AE2D9C">
      <w:pPr>
        <w:spacing w:line="360" w:lineRule="auto"/>
        <w:jc w:val="both"/>
        <w:rPr>
          <w:color w:val="002060"/>
          <w:sz w:val="28"/>
          <w:szCs w:val="28"/>
        </w:rPr>
      </w:pPr>
      <w:r w:rsidRPr="00A27668">
        <w:rPr>
          <w:color w:val="002060"/>
          <w:sz w:val="28"/>
          <w:szCs w:val="28"/>
        </w:rPr>
        <w:t>The evolution of chemokine and chemokine-like ligands in animals.</w:t>
      </w:r>
    </w:p>
    <w:p w14:paraId="0DA90432" w14:textId="77777777" w:rsidR="008341C6" w:rsidRDefault="008341C6" w:rsidP="00AE2D9C">
      <w:pPr>
        <w:spacing w:line="360" w:lineRule="auto"/>
        <w:ind w:firstLine="720"/>
        <w:jc w:val="both"/>
      </w:pPr>
    </w:p>
    <w:p w14:paraId="091CE9FF" w14:textId="1891EFEB" w:rsidR="00651F23" w:rsidRPr="003E3918" w:rsidRDefault="004B6D42" w:rsidP="00AE2D9C">
      <w:pPr>
        <w:spacing w:line="360" w:lineRule="auto"/>
        <w:ind w:firstLine="720"/>
        <w:jc w:val="both"/>
      </w:pPr>
      <w:r w:rsidRPr="003E3918">
        <w:t>To</w:t>
      </w:r>
      <w:r w:rsidR="00436720" w:rsidRPr="003E3918">
        <w:t xml:space="preserve"> </w:t>
      </w:r>
      <w:r w:rsidR="000458FE" w:rsidRPr="003E3918">
        <w:t>better understand</w:t>
      </w:r>
      <w:r w:rsidRPr="003E3918">
        <w:t xml:space="preserve"> the evolution of</w:t>
      </w:r>
      <w:r w:rsidR="00436720" w:rsidRPr="003E3918">
        <w:t xml:space="preserve"> both</w:t>
      </w:r>
      <w:r w:rsidR="00BC098B" w:rsidRPr="003E3918">
        <w:t xml:space="preserve"> canonical and non-canonical chemokine</w:t>
      </w:r>
      <w:r w:rsidRPr="003E3918">
        <w:t xml:space="preserve"> ligands, we performed </w:t>
      </w:r>
      <w:r w:rsidR="00DC7331" w:rsidRPr="003E3918">
        <w:t xml:space="preserve">a </w:t>
      </w:r>
      <w:r w:rsidR="000458FE" w:rsidRPr="003E3918">
        <w:t xml:space="preserve">separate phylogenetic reconstruction for each group </w:t>
      </w:r>
      <w:r w:rsidR="71518690" w:rsidRPr="003E3918">
        <w:t xml:space="preserve">(Figure </w:t>
      </w:r>
      <w:r w:rsidR="00213A6E">
        <w:t>5.</w:t>
      </w:r>
      <w:r w:rsidR="00194CC6" w:rsidRPr="003E3918">
        <w:t>1C</w:t>
      </w:r>
      <w:r w:rsidR="71518690" w:rsidRPr="003E3918">
        <w:t>,</w:t>
      </w:r>
      <w:r w:rsidR="5CB4B60E" w:rsidRPr="003E3918">
        <w:t xml:space="preserve"> </w:t>
      </w:r>
      <w:r w:rsidR="71518690" w:rsidRPr="003E3918">
        <w:t>D and Figures S8-17)</w:t>
      </w:r>
      <w:r w:rsidR="5390DF19" w:rsidRPr="003E3918">
        <w:t xml:space="preserve"> </w:t>
      </w:r>
      <w:r w:rsidR="71518690" w:rsidRPr="003E3918">
        <w:t>(see methods for details</w:t>
      </w:r>
      <w:r w:rsidR="2FBE2E01" w:rsidRPr="003E3918">
        <w:t>)</w:t>
      </w:r>
      <w:r w:rsidR="71518690" w:rsidRPr="003E3918">
        <w:t>.</w:t>
      </w:r>
      <w:r w:rsidR="00436720" w:rsidRPr="003E3918">
        <w:t xml:space="preserve"> </w:t>
      </w:r>
      <w:r w:rsidR="00BC098B" w:rsidRPr="003E3918">
        <w:t>To evaluate the nodal support,</w:t>
      </w:r>
      <w:r w:rsidR="71518690" w:rsidRPr="003E3918">
        <w:t xml:space="preserve"> </w:t>
      </w:r>
      <w:r w:rsidR="00BC098B" w:rsidRPr="003E3918">
        <w:t>i</w:t>
      </w:r>
      <w:r w:rsidR="71518690" w:rsidRPr="003E3918">
        <w:t>n addition to the UltraFast bootstrap (UFB)</w:t>
      </w:r>
      <w:r w:rsidR="00BC098B" w:rsidRPr="003E3918">
        <w:t xml:space="preserve"> </w:t>
      </w:r>
      <w:r w:rsidR="00E241AA" w:rsidRPr="003E3918">
        <w:rPr>
          <w:shd w:val="clear" w:color="auto" w:fill="E6E6E6"/>
        </w:rPr>
        <w:fldChar w:fldCharType="begin"/>
      </w:r>
      <w:r w:rsidR="008B6982">
        <w:instrText xml:space="preserve"> ADDIN ZOTERO_ITEM CSL_CITATION {"citationID":"JFdE7MY8","properties":{"formattedCitation":"(58, 59)","plainCitation":"(58, 59)","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E241AA" w:rsidRPr="003E3918">
        <w:rPr>
          <w:shd w:val="clear" w:color="auto" w:fill="E6E6E6"/>
        </w:rPr>
        <w:fldChar w:fldCharType="separate"/>
      </w:r>
      <w:r w:rsidR="008B6982" w:rsidRPr="008B6982">
        <w:t>(58, 59)</w:t>
      </w:r>
      <w:r w:rsidR="00E241AA" w:rsidRPr="003E3918">
        <w:rPr>
          <w:shd w:val="clear" w:color="auto" w:fill="E6E6E6"/>
        </w:rPr>
        <w:fldChar w:fldCharType="end"/>
      </w:r>
      <w:r w:rsidR="71518690" w:rsidRPr="003E3918">
        <w:t xml:space="preserve">, </w:t>
      </w:r>
      <w:r w:rsidR="00BC098B" w:rsidRPr="003E3918">
        <w:t>we used</w:t>
      </w:r>
      <w:r w:rsidR="71518690" w:rsidRPr="003E3918">
        <w:t xml:space="preserve"> Transfer Bootstrap Expectation (TBE), a method that has been developed for single-gene phylogeny </w:t>
      </w:r>
      <w:r w:rsidR="00FC7762" w:rsidRPr="003E3918">
        <w:rPr>
          <w:shd w:val="clear" w:color="auto" w:fill="E6E6E6"/>
        </w:rPr>
        <w:fldChar w:fldCharType="begin"/>
      </w:r>
      <w:r w:rsidR="008B6982">
        <w:instrText xml:space="preserve"> ADDIN ZOTERO_ITEM CSL_CITATION {"citationID":"IQZqqd43","properties":{"formattedCitation":"(60)","plainCitation":"(60)","noteIndex":0},"citationItems":[{"id":285,"uris":["http://zotero.org/groups/4322905/items/BGYFG7NN"],"itemData":{"id":285,"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Bandiera_abtest: a\nCg_type: Nature Research Journals\nnumber: 7702\nPrimary_atype: Research\npublisher: Nature Publishing Group\nSubject_term: Phylogenetics;Phylogeny;Software;Statistical methods;Taxonomy\nSubject_term_id: phylogenetics;phylogeny;software;statistical-methods;taxonomy","page":"452-456","source":"www.nature.com","title":"Renewing Felsenstein’s phylogenetic bootstrap in the era of big data","volume":"556","author":[{"family":"Lemoine","given":"F."},{"family":"Domelevo Entfellner","given":"J.-B."},{"family":"Wilkinson","given":"E."},{"family":"Correia","given":"D."},{"family":"Dávila Felipe","given":"M."},{"family":"De Oliveira","given":"T."},{"family":"Gascuel","given":"O."}],"issued":{"date-parts":[["2018",4]]}}}],"schema":"https://github.com/citation-style-language/schema/raw/master/csl-citation.json"} </w:instrText>
      </w:r>
      <w:r w:rsidR="00FC7762" w:rsidRPr="003E3918">
        <w:rPr>
          <w:shd w:val="clear" w:color="auto" w:fill="E6E6E6"/>
        </w:rPr>
        <w:fldChar w:fldCharType="separate"/>
      </w:r>
      <w:r w:rsidR="008B6982" w:rsidRPr="008B6982">
        <w:t>(60)</w:t>
      </w:r>
      <w:r w:rsidR="00FC7762" w:rsidRPr="003E3918">
        <w:rPr>
          <w:shd w:val="clear" w:color="auto" w:fill="E6E6E6"/>
        </w:rPr>
        <w:fldChar w:fldCharType="end"/>
      </w:r>
      <w:r w:rsidR="71518690" w:rsidRPr="003E3918">
        <w:t>. To evaluate ortholog/paralog relationships and overall dynamics of the ligand complement, we used GeneRax</w:t>
      </w:r>
      <w:r w:rsidR="00D02745" w:rsidRPr="003E3918">
        <w:t xml:space="preserve"> </w:t>
      </w:r>
      <w:r w:rsidR="00D02745" w:rsidRPr="003E3918">
        <w:rPr>
          <w:shd w:val="clear" w:color="auto" w:fill="E6E6E6"/>
        </w:rPr>
        <w:fldChar w:fldCharType="begin"/>
      </w:r>
      <w:r w:rsidR="008B6982">
        <w:instrText xml:space="preserve"> ADDIN ZOTERO_ITEM CSL_CITATION {"citationID":"kyqABvZ7","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D02745" w:rsidRPr="003E3918">
        <w:rPr>
          <w:shd w:val="clear" w:color="auto" w:fill="E6E6E6"/>
        </w:rPr>
        <w:fldChar w:fldCharType="separate"/>
      </w:r>
      <w:r w:rsidR="008B6982" w:rsidRPr="008B6982">
        <w:t>(61)</w:t>
      </w:r>
      <w:r w:rsidR="00D02745" w:rsidRPr="003E3918">
        <w:rPr>
          <w:shd w:val="clear" w:color="auto" w:fill="E6E6E6"/>
        </w:rPr>
        <w:fldChar w:fldCharType="end"/>
      </w:r>
      <w:r w:rsidR="00651F23" w:rsidRPr="003E3918">
        <w:t>. This new method</w:t>
      </w:r>
      <w:r w:rsidR="71518690" w:rsidRPr="003E3918">
        <w:t xml:space="preserve"> uses maximum likelihood to reconcile the gene tree with the species tree </w:t>
      </w:r>
      <w:r w:rsidR="00592406" w:rsidRPr="003E3918">
        <w:rPr>
          <w:shd w:val="clear" w:color="auto" w:fill="E6E6E6"/>
        </w:rPr>
        <w:fldChar w:fldCharType="begin"/>
      </w:r>
      <w:r w:rsidR="008B6982">
        <w:instrText xml:space="preserve"> ADDIN ZOTERO_ITEM CSL_CITATION {"citationID":"mnf077xm","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592406" w:rsidRPr="003E3918">
        <w:rPr>
          <w:shd w:val="clear" w:color="auto" w:fill="E6E6E6"/>
        </w:rPr>
        <w:fldChar w:fldCharType="separate"/>
      </w:r>
      <w:r w:rsidR="008B6982" w:rsidRPr="008B6982">
        <w:t>(61)</w:t>
      </w:r>
      <w:r w:rsidR="00592406" w:rsidRPr="003E3918">
        <w:rPr>
          <w:shd w:val="clear" w:color="auto" w:fill="E6E6E6"/>
        </w:rPr>
        <w:fldChar w:fldCharType="end"/>
      </w:r>
      <w:r w:rsidR="71518690" w:rsidRPr="003E3918">
        <w:t>.</w:t>
      </w:r>
      <w:r w:rsidR="00BC098B" w:rsidRPr="003E3918">
        <w:t xml:space="preserve"> In brief,</w:t>
      </w:r>
      <w:r w:rsidR="00651F23" w:rsidRPr="003E3918">
        <w:t xml:space="preserve"> given a gene and species tree, GeneRax uses a</w:t>
      </w:r>
      <w:r w:rsidR="000458FE" w:rsidRPr="003E3918">
        <w:t xml:space="preserve"> maximum likelihood </w:t>
      </w:r>
      <w:r w:rsidR="00651F23" w:rsidRPr="003E3918">
        <w:t>approach to optimize the duplication and loss events</w:t>
      </w:r>
      <w:r w:rsidR="0046554A" w:rsidRPr="003E3918">
        <w:t xml:space="preserve"> </w:t>
      </w:r>
      <w:r w:rsidR="0046554A" w:rsidRPr="003E3918">
        <w:rPr>
          <w:shd w:val="clear" w:color="auto" w:fill="E6E6E6"/>
        </w:rPr>
        <w:fldChar w:fldCharType="begin"/>
      </w:r>
      <w:r w:rsidR="008B6982">
        <w:instrText xml:space="preserve"> ADDIN ZOTERO_ITEM CSL_CITATION {"citationID":"qYVFkoKs","properties":{"formattedCitation":"(61, 62)","plainCitation":"(61, 62)","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id":1084,"uris":["http://zotero.org/users/8176000/items/65FAGUK8"],"itemData":{"id":1084,"type":"article","abstract":"Species tree-aware phylogenetic methods model how gene trees are generated along the species tree by a series of evolutionary events, including the duplication, transfer and loss of genes. Over the past ten years these methods have emerged as a powerful tool for inferring and rooting gene and species trees, inferring ancestral gene repertoires, and studying the processes of gene and genome evolution. However, these methods are complex and can be more difficult to use than traditional phylogenetic approaches. Method development is rapid, and it can be difficult to decide between approaches and interpret results. Here, we review ALE and GeneRax, two popular packages for reconciling gene and species trees, explaining how they work, how results can be interpreted, and providing a tutorial for practical analysis. It was recently suggested that reconciliation-based estimates of duplication and transfer frequencies are unreliable. We evaluate this criticism and find that, provided parameters are estimated from the data rather than being fixed based on prior assumptions, reconciliation-based inferences are in good agreement with the literature, recovering variation in gene duplication and transfer frequencies across lineages consistent with the known biology of studied clades. For example, published datasets support the view that transfers greatly outnumber duplications in most prokaryotic lineages. We conclude by discussing some limitations of current models and prospects for future progress.\nSignificance statement Evolutionary trees provide a framework for understanding the history of life and organising biodiversity. In this review, we discuss some recent progress on statistical methods that allow us to combine information from many different genes within the framework of an overarching phylogenetic species tree. We review the advantages and uses of these methods and discuss case studies where they have been used to resolve deep branches within the tree of life. We conclude with the limitations of current methods and suggest how they might be overcome in the future.","DOI":"10.1101/2023.03.17.533068","language":"en","license":"© 2023, Posted by Cold Spring Harbor Laboratory. This pre-print is available under a Creative Commons License (Attribution-NonCommercial 4.0 International), CC BY-NC 4.0, as described at http://creativecommons.org/licenses/by-nc/4.0/","note":"page: 2023.03.17.533068\nsection: New Results","publisher":"bioRxiv","source":"bioRxiv","title":"The power and limitations of species tree-aware phylogenetics","URL":"https://www.biorxiv.org/content/10.1101/2023.03.17.533068v1","author":[{"family":"Williams","given":"Tom A."},{"family":"Davin","given":"Adrian A."},{"family":"Morel","given":"Benoit"},{"family":"Szánthó","given":"Lénárd L."},{"family":"Spang","given":"Anja"},{"family":"Stamatakis","given":"Alexandros"},{"family":"Hugenholtz","given":"Philip"},{"family":"Szöllősi","given":"Gergely J."}],"accessed":{"date-parts":[["2023",3,24]]},"issued":{"date-parts":[["2023",3,17]]}}}],"schema":"https://github.com/citation-style-language/schema/raw/master/csl-citation.json"} </w:instrText>
      </w:r>
      <w:r w:rsidR="0046554A" w:rsidRPr="003E3918">
        <w:rPr>
          <w:shd w:val="clear" w:color="auto" w:fill="E6E6E6"/>
        </w:rPr>
        <w:fldChar w:fldCharType="separate"/>
      </w:r>
      <w:r w:rsidR="008B6982" w:rsidRPr="008B6982">
        <w:t>(61, 62)</w:t>
      </w:r>
      <w:r w:rsidR="0046554A" w:rsidRPr="003E3918">
        <w:rPr>
          <w:shd w:val="clear" w:color="auto" w:fill="E6E6E6"/>
        </w:rPr>
        <w:fldChar w:fldCharType="end"/>
      </w:r>
      <w:r w:rsidR="00651F23" w:rsidRPr="003E3918">
        <w:t>.</w:t>
      </w:r>
    </w:p>
    <w:p w14:paraId="62BA1BF9" w14:textId="46F69001" w:rsidR="007931EC" w:rsidRPr="003E3918" w:rsidRDefault="00436720" w:rsidP="00AE2D9C">
      <w:pPr>
        <w:spacing w:line="360" w:lineRule="auto"/>
        <w:ind w:firstLine="720"/>
        <w:jc w:val="both"/>
      </w:pPr>
      <w:r w:rsidRPr="003E3918">
        <w:t xml:space="preserve">Our analysis initially identified </w:t>
      </w:r>
      <w:r w:rsidR="0D5D2C09" w:rsidRPr="003E3918">
        <w:t>a few</w:t>
      </w:r>
      <w:r w:rsidR="00C71386" w:rsidRPr="003E3918">
        <w:t xml:space="preserve"> invertebrate putative chemokine ligands (Figure </w:t>
      </w:r>
      <w:r w:rsidR="00213A6E">
        <w:t>5.</w:t>
      </w:r>
      <w:r w:rsidR="00C71386" w:rsidRPr="003E3918">
        <w:t>1</w:t>
      </w:r>
      <w:r w:rsidR="2175EF58" w:rsidRPr="003E3918">
        <w:t>A</w:t>
      </w:r>
      <w:r w:rsidR="00C71386" w:rsidRPr="003E3918">
        <w:t>),</w:t>
      </w:r>
      <w:r w:rsidR="0050700C" w:rsidRPr="003E3918">
        <w:t xml:space="preserve"> however,</w:t>
      </w:r>
      <w:r w:rsidR="005D1ECE" w:rsidRPr="003E3918">
        <w:t xml:space="preserve"> </w:t>
      </w:r>
      <w:r w:rsidR="00C71386" w:rsidRPr="003E3918">
        <w:t>these sequences lack</w:t>
      </w:r>
      <w:r w:rsidR="009C67BC" w:rsidRPr="003E3918">
        <w:t>ed</w:t>
      </w:r>
      <w:r w:rsidR="00C71386" w:rsidRPr="003E3918">
        <w:t xml:space="preserve"> </w:t>
      </w:r>
      <w:r w:rsidR="005D1ECE" w:rsidRPr="003E3918">
        <w:t>protein</w:t>
      </w:r>
      <w:r w:rsidR="00C71386" w:rsidRPr="003E3918" w:rsidDel="001150CB">
        <w:t xml:space="preserve"> </w:t>
      </w:r>
      <w:r w:rsidR="00BD0957" w:rsidRPr="003E3918">
        <w:t xml:space="preserve">signatures </w:t>
      </w:r>
      <w:r w:rsidR="005D1ECE" w:rsidRPr="003E3918">
        <w:t>associated with the canonical</w:t>
      </w:r>
      <w:r w:rsidR="005D1ECE" w:rsidRPr="003E3918" w:rsidDel="001150CB">
        <w:t xml:space="preserve"> ligands</w:t>
      </w:r>
      <w:r w:rsidR="00C71386" w:rsidRPr="003E3918">
        <w:t xml:space="preserve"> (</w:t>
      </w:r>
      <w:r w:rsidR="44531C1C" w:rsidRPr="003E3918">
        <w:t>Figures S3-5 and</w:t>
      </w:r>
      <w:r w:rsidR="00C71386" w:rsidRPr="003E3918">
        <w:t xml:space="preserve"> </w:t>
      </w:r>
      <w:r w:rsidR="7A7A9824" w:rsidRPr="003E3918">
        <w:t xml:space="preserve">File </w:t>
      </w:r>
      <w:r w:rsidR="459B7AD6" w:rsidRPr="003E3918">
        <w:t>S3</w:t>
      </w:r>
      <w:r w:rsidR="00C71386" w:rsidRPr="003E3918">
        <w:t>)</w:t>
      </w:r>
      <w:r w:rsidR="00BC098B" w:rsidRPr="003E3918">
        <w:t>,</w:t>
      </w:r>
      <w:r w:rsidR="00C71386" w:rsidRPr="003E3918">
        <w:t xml:space="preserve"> and</w:t>
      </w:r>
      <w:r w:rsidR="00BC098B" w:rsidRPr="003E3918">
        <w:t xml:space="preserve"> they</w:t>
      </w:r>
      <w:r w:rsidR="00C71386" w:rsidRPr="003E3918">
        <w:t xml:space="preserve"> were </w:t>
      </w:r>
      <w:r w:rsidR="001150CB" w:rsidRPr="003E3918">
        <w:t xml:space="preserve">therefore </w:t>
      </w:r>
      <w:r w:rsidR="00C71386" w:rsidRPr="003E3918">
        <w:t xml:space="preserve">excluded from further analysis (see </w:t>
      </w:r>
      <w:r w:rsidR="6B8DD15C" w:rsidRPr="003E3918">
        <w:t>S</w:t>
      </w:r>
      <w:r w:rsidR="00C71386" w:rsidRPr="003E3918">
        <w:t>upplementary</w:t>
      </w:r>
      <w:r w:rsidR="0063077A" w:rsidRPr="003E3918">
        <w:t xml:space="preserve"> </w:t>
      </w:r>
      <w:r w:rsidR="001D4F29" w:rsidRPr="003E3918">
        <w:t xml:space="preserve">Results for further information). </w:t>
      </w:r>
      <w:r w:rsidR="00976D6D" w:rsidRPr="003E3918">
        <w:t>T</w:t>
      </w:r>
      <w:r w:rsidR="002A2CBA" w:rsidRPr="003E3918">
        <w:t>he</w:t>
      </w:r>
      <w:r w:rsidR="00833364" w:rsidRPr="003E3918">
        <w:t xml:space="preserve"> phylogenetic tree for the</w:t>
      </w:r>
      <w:r w:rsidR="002A2CBA" w:rsidRPr="003E3918">
        <w:t xml:space="preserve"> </w:t>
      </w:r>
      <w:r w:rsidR="00F31F6F" w:rsidRPr="003E3918">
        <w:t xml:space="preserve">canonical ligands </w:t>
      </w:r>
      <w:r w:rsidR="00BC098B" w:rsidRPr="003E3918">
        <w:t>identifies</w:t>
      </w:r>
      <w:r w:rsidR="002A2CBA" w:rsidRPr="003E3918">
        <w:t xml:space="preserve"> two major groups</w:t>
      </w:r>
      <w:r w:rsidR="005D1ECE" w:rsidRPr="003E3918">
        <w:t>,</w:t>
      </w:r>
      <w:r w:rsidR="002A2CBA" w:rsidRPr="003E3918" w:rsidDel="00C2243C">
        <w:t xml:space="preserve"> the </w:t>
      </w:r>
      <w:r w:rsidR="00D74A57" w:rsidRPr="003E3918">
        <w:t xml:space="preserve">CC-type, </w:t>
      </w:r>
      <w:r w:rsidR="00BC098B" w:rsidRPr="003E3918">
        <w:t>which</w:t>
      </w:r>
      <w:r w:rsidR="00D74A57" w:rsidRPr="003E3918">
        <w:t xml:space="preserve"> </w:t>
      </w:r>
      <w:r w:rsidR="00F070AB" w:rsidRPr="003E3918">
        <w:t>also includes</w:t>
      </w:r>
      <w:r w:rsidR="00D74A57" w:rsidRPr="003E3918">
        <w:t xml:space="preserve"> the XC- and X3C-types, and the </w:t>
      </w:r>
      <w:r w:rsidR="00C2243C" w:rsidRPr="003E3918">
        <w:t>CXC-type (TBE = 0.9</w:t>
      </w:r>
      <w:r w:rsidR="64D6BE6A" w:rsidRPr="003E3918">
        <w:t>5</w:t>
      </w:r>
      <w:r w:rsidR="00C2243C" w:rsidRPr="003E3918">
        <w:t xml:space="preserve">, UFB = </w:t>
      </w:r>
      <w:r w:rsidR="3EE8722D" w:rsidRPr="003E3918">
        <w:t>92</w:t>
      </w:r>
      <w:r w:rsidR="00C2243C" w:rsidRPr="003E3918">
        <w:t>%)</w:t>
      </w:r>
      <w:r w:rsidR="00D74A57" w:rsidRPr="003E3918">
        <w:t xml:space="preserve"> </w:t>
      </w:r>
      <w:r w:rsidR="002A2CBA" w:rsidRPr="003E3918">
        <w:t xml:space="preserve">(Figure </w:t>
      </w:r>
      <w:r w:rsidR="00213A6E">
        <w:t>5.</w:t>
      </w:r>
      <w:r w:rsidR="000D3A42" w:rsidRPr="003E3918">
        <w:t xml:space="preserve">1C </w:t>
      </w:r>
      <w:r w:rsidR="002A2CBA" w:rsidRPr="003E3918">
        <w:t xml:space="preserve">and </w:t>
      </w:r>
      <w:r w:rsidR="55751B4E" w:rsidRPr="003E3918">
        <w:t>Figures S8,9</w:t>
      </w:r>
      <w:r w:rsidR="00904A27" w:rsidRPr="003E3918">
        <w:t>)</w:t>
      </w:r>
      <w:r w:rsidR="00C71386" w:rsidRPr="003E3918">
        <w:t>,</w:t>
      </w:r>
      <w:r w:rsidR="00915B99" w:rsidRPr="003E3918">
        <w:t xml:space="preserve"> c</w:t>
      </w:r>
      <w:r w:rsidR="00BC14CC" w:rsidRPr="003E3918">
        <w:t>onfirming the previous finding obtained using synteny data</w:t>
      </w:r>
      <w:r w:rsidR="004531B5" w:rsidRPr="003E3918">
        <w:t xml:space="preserve"> </w:t>
      </w:r>
      <w:r w:rsidR="004531B5" w:rsidRPr="003E3918">
        <w:rPr>
          <w:shd w:val="clear" w:color="auto" w:fill="E6E6E6"/>
        </w:rPr>
        <w:fldChar w:fldCharType="begin"/>
      </w:r>
      <w:r w:rsidR="008B6982">
        <w:instrText xml:space="preserve"> ADDIN ZOTERO_ITEM CSL_CITATION {"citationID":"bARwNED2","properties":{"formattedCitation":"(63, 64)","plainCitation":"(63, 64)","noteIndex":0},"citationItems":[{"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4531B5" w:rsidRPr="003E3918">
        <w:rPr>
          <w:shd w:val="clear" w:color="auto" w:fill="E6E6E6"/>
        </w:rPr>
        <w:fldChar w:fldCharType="separate"/>
      </w:r>
      <w:r w:rsidR="008B6982" w:rsidRPr="008B6982">
        <w:t>(63, 64)</w:t>
      </w:r>
      <w:r w:rsidR="004531B5" w:rsidRPr="003E3918">
        <w:rPr>
          <w:shd w:val="clear" w:color="auto" w:fill="E6E6E6"/>
        </w:rPr>
        <w:fldChar w:fldCharType="end"/>
      </w:r>
      <w:r w:rsidR="00976D6D" w:rsidRPr="003E3918">
        <w:t>.</w:t>
      </w:r>
      <w:r w:rsidR="002A2CBA" w:rsidRPr="003E3918">
        <w:rPr>
          <w:shd w:val="clear" w:color="auto" w:fill="FFFFFF"/>
        </w:rPr>
        <w:t xml:space="preserve"> </w:t>
      </w:r>
      <w:r w:rsidR="00915B99" w:rsidRPr="003E3918">
        <w:rPr>
          <w:shd w:val="clear" w:color="auto" w:fill="FFFFFF"/>
        </w:rPr>
        <w:t xml:space="preserve">Next, to clarify the distribution of </w:t>
      </w:r>
      <w:r w:rsidR="001C1DEC" w:rsidRPr="003E3918">
        <w:rPr>
          <w:shd w:val="clear" w:color="auto" w:fill="FFFFFF"/>
        </w:rPr>
        <w:t>canonical chemokines</w:t>
      </w:r>
      <w:r w:rsidR="00FD3714" w:rsidRPr="003E3918">
        <w:t xml:space="preserve">, </w:t>
      </w:r>
      <w:r w:rsidR="00915B99" w:rsidRPr="003E3918">
        <w:t xml:space="preserve">we </w:t>
      </w:r>
      <w:r w:rsidR="009118EF" w:rsidRPr="003E3918">
        <w:t xml:space="preserve">first </w:t>
      </w:r>
      <w:r w:rsidR="00FD3714" w:rsidRPr="003E3918">
        <w:t xml:space="preserve">reconciled </w:t>
      </w:r>
      <w:r w:rsidR="00287CEE" w:rsidRPr="003E3918">
        <w:t>their gene tree</w:t>
      </w:r>
      <w:r w:rsidR="005B700A" w:rsidRPr="003E3918">
        <w:rPr>
          <w:shd w:val="clear" w:color="auto" w:fill="FFFFFF"/>
        </w:rPr>
        <w:t xml:space="preserve"> with the species tree</w:t>
      </w:r>
      <w:r w:rsidR="0007198B" w:rsidRPr="003E3918">
        <w:rPr>
          <w:shd w:val="clear" w:color="auto" w:fill="FFFFFF"/>
        </w:rPr>
        <w:t xml:space="preserve"> and </w:t>
      </w:r>
      <w:r w:rsidR="009118EF" w:rsidRPr="003E3918">
        <w:rPr>
          <w:shd w:val="clear" w:color="auto" w:fill="FFFFFF"/>
        </w:rPr>
        <w:t xml:space="preserve">then used the </w:t>
      </w:r>
      <w:r w:rsidR="00E778CD" w:rsidRPr="003E3918">
        <w:rPr>
          <w:shd w:val="clear" w:color="auto" w:fill="FFFFFF"/>
        </w:rPr>
        <w:t>reconciled tree to trace the</w:t>
      </w:r>
      <w:r w:rsidR="0007198B" w:rsidRPr="003E3918">
        <w:rPr>
          <w:shd w:val="clear" w:color="auto" w:fill="FFFFFF"/>
        </w:rPr>
        <w:t xml:space="preserve"> </w:t>
      </w:r>
      <w:r w:rsidR="0007198B" w:rsidRPr="003E3918">
        <w:rPr>
          <w:shd w:val="clear" w:color="auto" w:fill="FFFFFF"/>
        </w:rPr>
        <w:lastRenderedPageBreak/>
        <w:t>presence/absence</w:t>
      </w:r>
      <w:r w:rsidR="00E778CD" w:rsidRPr="003E3918">
        <w:rPr>
          <w:shd w:val="clear" w:color="auto" w:fill="FFFFFF"/>
        </w:rPr>
        <w:t xml:space="preserve"> of each chemokine group</w:t>
      </w:r>
      <w:r w:rsidR="004C1232" w:rsidRPr="003E3918">
        <w:rPr>
          <w:shd w:val="clear" w:color="auto" w:fill="FFFFFF"/>
        </w:rPr>
        <w:t xml:space="preserve"> throughout all the species</w:t>
      </w:r>
      <w:r w:rsidR="005B700A" w:rsidRPr="003E3918">
        <w:rPr>
          <w:shd w:val="clear" w:color="auto" w:fill="FFFFFF"/>
        </w:rPr>
        <w:t xml:space="preserve"> </w:t>
      </w:r>
      <w:r w:rsidR="00122410" w:rsidRPr="003E3918">
        <w:rPr>
          <w:rStyle w:val="normaltextrun"/>
          <w:shd w:val="clear" w:color="auto" w:fill="FFFFFF"/>
        </w:rPr>
        <w:t>(</w:t>
      </w:r>
      <w:r w:rsidR="00A26091" w:rsidRPr="003E3918">
        <w:rPr>
          <w:rStyle w:val="normaltextrun"/>
          <w:shd w:val="clear" w:color="auto" w:fill="FFFFFF"/>
        </w:rPr>
        <w:t xml:space="preserve">Figure </w:t>
      </w:r>
      <w:r w:rsidR="00347F6C">
        <w:t>5.</w:t>
      </w:r>
      <w:r w:rsidR="4DDA0C29" w:rsidRPr="003E3918">
        <w:rPr>
          <w:rStyle w:val="normaltextrun"/>
          <w:shd w:val="clear" w:color="auto" w:fill="FFFFFF"/>
        </w:rPr>
        <w:t>2A</w:t>
      </w:r>
      <w:r w:rsidR="07D105DA" w:rsidRPr="003E3918">
        <w:rPr>
          <w:rStyle w:val="normaltextrun"/>
          <w:shd w:val="clear" w:color="auto" w:fill="FFFFFF"/>
        </w:rPr>
        <w:t xml:space="preserve"> and Figure S18</w:t>
      </w:r>
      <w:r w:rsidR="005D1ECE" w:rsidRPr="003E3918">
        <w:rPr>
          <w:rStyle w:val="normaltextrun"/>
          <w:shd w:val="clear" w:color="auto" w:fill="FFFFFF"/>
        </w:rPr>
        <w:t>)</w:t>
      </w:r>
      <w:r w:rsidR="00A26091" w:rsidRPr="003E3918">
        <w:rPr>
          <w:rStyle w:val="normaltextrun"/>
          <w:shd w:val="clear" w:color="auto" w:fill="FFFFFF"/>
        </w:rPr>
        <w:t>.</w:t>
      </w:r>
      <w:r w:rsidR="005B700A" w:rsidRPr="003E3918">
        <w:rPr>
          <w:rStyle w:val="normaltextrun"/>
        </w:rPr>
        <w:t xml:space="preserve"> </w:t>
      </w:r>
      <w:r w:rsidRPr="003E3918">
        <w:rPr>
          <w:rStyle w:val="normaltextrun"/>
        </w:rPr>
        <w:t>Our</w:t>
      </w:r>
      <w:r w:rsidR="005B700A" w:rsidRPr="003E3918">
        <w:rPr>
          <w:rStyle w:val="normaltextrun"/>
        </w:rPr>
        <w:t xml:space="preserve"> results</w:t>
      </w:r>
      <w:r w:rsidR="00F913AD" w:rsidRPr="003E3918">
        <w:rPr>
          <w:shd w:val="clear" w:color="auto" w:fill="FFFFFF"/>
        </w:rPr>
        <w:t xml:space="preserve"> confir</w:t>
      </w:r>
      <w:bookmarkStart w:id="0" w:name="_Hlk127886215"/>
      <w:r w:rsidR="005B700A" w:rsidRPr="003E3918" w:rsidDel="001150CB">
        <w:rPr>
          <w:rStyle w:val="normaltextrun"/>
        </w:rPr>
        <w:t xml:space="preserve">m </w:t>
      </w:r>
      <w:r w:rsidR="005B700A" w:rsidRPr="003E3918">
        <w:rPr>
          <w:rStyle w:val="normaltextrun"/>
        </w:rPr>
        <w:t>previo</w:t>
      </w:r>
      <w:r w:rsidR="005B700A" w:rsidRPr="003E3918">
        <w:rPr>
          <w:rStyle w:val="normaltextrun"/>
          <w:shd w:val="clear" w:color="auto" w:fill="FFFFFF"/>
        </w:rPr>
        <w:t xml:space="preserve">us </w:t>
      </w:r>
      <w:r w:rsidR="00EB777B" w:rsidRPr="003E3918">
        <w:rPr>
          <w:rStyle w:val="normaltextrun"/>
          <w:shd w:val="clear" w:color="auto" w:fill="FFFFFF"/>
        </w:rPr>
        <w:t>findings</w:t>
      </w:r>
      <w:r w:rsidR="005B700A" w:rsidRPr="003E3918" w:rsidDel="001150CB">
        <w:rPr>
          <w:rStyle w:val="normaltextrun"/>
        </w:rPr>
        <w:t xml:space="preserve"> tha</w:t>
      </w:r>
      <w:r w:rsidR="005B700A" w:rsidRPr="003E3918">
        <w:rPr>
          <w:rStyle w:val="normaltextrun"/>
        </w:rPr>
        <w:t xml:space="preserve">t </w:t>
      </w:r>
      <w:r w:rsidR="005B700A" w:rsidRPr="003E3918">
        <w:rPr>
          <w:rStyle w:val="normaltextrun"/>
          <w:shd w:val="clear" w:color="auto" w:fill="FFFFFF"/>
        </w:rPr>
        <w:t>canonical</w:t>
      </w:r>
      <w:r w:rsidR="005B700A" w:rsidRPr="003E3918">
        <w:rPr>
          <w:rStyle w:val="normaltextrun"/>
        </w:rPr>
        <w:t xml:space="preserve"> chemokines are uniquely present in vertebrates </w:t>
      </w:r>
      <w:r w:rsidR="00E81E2C" w:rsidRPr="003E3918">
        <w:rPr>
          <w:rStyle w:val="normaltextrun"/>
        </w:rPr>
        <w:fldChar w:fldCharType="begin"/>
      </w:r>
      <w:r w:rsidR="008B6982">
        <w:rPr>
          <w:rStyle w:val="normaltextrun"/>
        </w:rPr>
        <w:instrText xml:space="preserve"> ADDIN ZOTERO_ITEM CSL_CITATION {"citationID":"zhvkEx5d","properties":{"formattedCitation":"(30, 63)","plainCitation":"(30, 63)","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rPr>
        <w:instrText>∼</w:instrText>
      </w:r>
      <w:r w:rsidR="008B6982">
        <w:rPr>
          <w:rStyle w:val="normaltextrun"/>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schema":"https://github.com/citation-style-language/schema/raw/master/csl-citation.json"} </w:instrText>
      </w:r>
      <w:r w:rsidR="00E81E2C" w:rsidRPr="003E3918">
        <w:rPr>
          <w:rStyle w:val="normaltextrun"/>
        </w:rPr>
        <w:fldChar w:fldCharType="separate"/>
      </w:r>
      <w:r w:rsidR="008B6982" w:rsidRPr="008B6982">
        <w:t>(30, 63)</w:t>
      </w:r>
      <w:r w:rsidR="00E81E2C" w:rsidRPr="003E3918">
        <w:rPr>
          <w:rStyle w:val="normaltextrun"/>
        </w:rPr>
        <w:fldChar w:fldCharType="end"/>
      </w:r>
      <w:r w:rsidR="0032521C" w:rsidRPr="003E3918" w:rsidDel="001150CB">
        <w:t>.</w:t>
      </w:r>
      <w:r w:rsidR="00C74A0A" w:rsidRPr="003E3918">
        <w:rPr>
          <w:rStyle w:val="normaltextrun"/>
          <w:shd w:val="clear" w:color="auto" w:fill="FFFFFF"/>
        </w:rPr>
        <w:t xml:space="preserve"> </w:t>
      </w:r>
      <w:r w:rsidR="00FA4A67" w:rsidRPr="003E3918">
        <w:rPr>
          <w:rStyle w:val="normaltextrun"/>
          <w:shd w:val="clear" w:color="auto" w:fill="FFFFFF"/>
        </w:rPr>
        <w:t>Additionally</w:t>
      </w:r>
      <w:r w:rsidR="005B700A" w:rsidRPr="003E3918" w:rsidDel="001150CB">
        <w:rPr>
          <w:rStyle w:val="normaltextrun"/>
        </w:rPr>
        <w:t xml:space="preserve">, they </w:t>
      </w:r>
      <w:r w:rsidR="005B700A" w:rsidRPr="003E3918">
        <w:rPr>
          <w:rStyle w:val="normaltextrun"/>
        </w:rPr>
        <w:t>indicate</w:t>
      </w:r>
      <w:r w:rsidR="005B700A" w:rsidRPr="003E3918">
        <w:rPr>
          <w:rStyle w:val="normaltextrun"/>
          <w:shd w:val="clear" w:color="auto" w:fill="FFFFFF"/>
        </w:rPr>
        <w:t xml:space="preserve"> that </w:t>
      </w:r>
      <w:r w:rsidR="00FA4A67" w:rsidRPr="003E3918">
        <w:rPr>
          <w:rStyle w:val="normaltextrun"/>
          <w:shd w:val="clear" w:color="auto" w:fill="FFFFFF"/>
        </w:rPr>
        <w:t>chemokines</w:t>
      </w:r>
      <w:r w:rsidR="00F358D6" w:rsidRPr="003E3918">
        <w:rPr>
          <w:rStyle w:val="normaltextrun"/>
        </w:rPr>
        <w:t xml:space="preserve"> a</w:t>
      </w:r>
      <w:r w:rsidR="00F31F6F" w:rsidRPr="003E3918">
        <w:rPr>
          <w:rStyle w:val="normaltextrun"/>
        </w:rPr>
        <w:t>re</w:t>
      </w:r>
      <w:r w:rsidR="00F358D6" w:rsidRPr="003E3918">
        <w:rPr>
          <w:rStyle w:val="normaltextrun"/>
        </w:rPr>
        <w:t xml:space="preserve"> not evenly distributed </w:t>
      </w:r>
      <w:r w:rsidR="00A14FB1" w:rsidRPr="003E3918">
        <w:rPr>
          <w:rStyle w:val="normaltextrun"/>
        </w:rPr>
        <w:t>across</w:t>
      </w:r>
      <w:r w:rsidR="00F358D6" w:rsidRPr="003E3918" w:rsidDel="001150CB">
        <w:rPr>
          <w:rStyle w:val="normaltextrun"/>
        </w:rPr>
        <w:t xml:space="preserve"> vertebrates</w:t>
      </w:r>
      <w:r w:rsidR="00EB777B" w:rsidRPr="003E3918">
        <w:rPr>
          <w:rStyle w:val="normaltextrun"/>
        </w:rPr>
        <w:t xml:space="preserve">. </w:t>
      </w:r>
      <w:r w:rsidR="009132FB" w:rsidRPr="003E3918">
        <w:rPr>
          <w:rStyle w:val="normaltextrun"/>
        </w:rPr>
        <w:t>Some</w:t>
      </w:r>
      <w:r w:rsidR="00A170BA" w:rsidRPr="003E3918">
        <w:t xml:space="preserve"> </w:t>
      </w:r>
      <w:r w:rsidR="009132FB" w:rsidRPr="003E3918">
        <w:rPr>
          <w:rStyle w:val="normaltextrun"/>
        </w:rPr>
        <w:t>are very ancient</w:t>
      </w:r>
      <w:r w:rsidR="00833364" w:rsidRPr="003E3918">
        <w:rPr>
          <w:rStyle w:val="normaltextrun"/>
        </w:rPr>
        <w:t>,</w:t>
      </w:r>
      <w:r w:rsidR="00B83A82" w:rsidRPr="003E3918">
        <w:rPr>
          <w:rStyle w:val="normaltextrun"/>
        </w:rPr>
        <w:t xml:space="preserve"> </w:t>
      </w:r>
      <w:r w:rsidR="00B64E4F" w:rsidRPr="003E3918">
        <w:rPr>
          <w:rStyle w:val="normaltextrun"/>
        </w:rPr>
        <w:t>e.g.,</w:t>
      </w:r>
      <w:r w:rsidR="009132FB" w:rsidRPr="003E3918">
        <w:rPr>
          <w:rStyle w:val="normaltextrun"/>
        </w:rPr>
        <w:t xml:space="preserve"> </w:t>
      </w:r>
      <w:bookmarkStart w:id="1" w:name="_Hlk127886227"/>
      <w:bookmarkEnd w:id="0"/>
      <w:r w:rsidR="009132FB" w:rsidRPr="003E3918">
        <w:rPr>
          <w:shd w:val="clear" w:color="auto" w:fill="FFFFFF"/>
        </w:rPr>
        <w:t xml:space="preserve">CXCL12 </w:t>
      </w:r>
      <w:r w:rsidR="000458FE" w:rsidRPr="003E3918">
        <w:rPr>
          <w:shd w:val="clear" w:color="auto" w:fill="FFFFFF"/>
        </w:rPr>
        <w:t xml:space="preserve">is </w:t>
      </w:r>
      <w:r w:rsidR="009132FB" w:rsidRPr="003E3918">
        <w:rPr>
          <w:shd w:val="clear" w:color="auto" w:fill="FFFFFF"/>
        </w:rPr>
        <w:t xml:space="preserve">present </w:t>
      </w:r>
      <w:r w:rsidR="009132FB" w:rsidRPr="003E3918">
        <w:t>in lamprey</w:t>
      </w:r>
      <w:r w:rsidR="00003DAD" w:rsidRPr="003E3918">
        <w:t>;</w:t>
      </w:r>
      <w:r w:rsidR="009132FB" w:rsidRPr="003E3918">
        <w:t xml:space="preserve"> CXCL14 and CCL20 </w:t>
      </w:r>
      <w:r w:rsidR="000458FE" w:rsidRPr="003E3918">
        <w:t xml:space="preserve">are </w:t>
      </w:r>
      <w:r w:rsidR="009132FB" w:rsidRPr="003E3918">
        <w:t>present in all jawed vertebrates</w:t>
      </w:r>
      <w:r w:rsidR="00003DAD" w:rsidRPr="003E3918">
        <w:t>;</w:t>
      </w:r>
      <w:r w:rsidR="009132FB" w:rsidRPr="003E3918">
        <w:t xml:space="preserve"> and CXCL8 </w:t>
      </w:r>
      <w:r w:rsidR="000458FE" w:rsidRPr="003E3918">
        <w:t xml:space="preserve">is present </w:t>
      </w:r>
      <w:r w:rsidR="00C53613" w:rsidRPr="003E3918">
        <w:t>throughout bony fishes and tetrapods, with few</w:t>
      </w:r>
      <w:r w:rsidR="009132FB" w:rsidRPr="003E3918">
        <w:t xml:space="preserve"> except</w:t>
      </w:r>
      <w:r w:rsidR="00C53613" w:rsidRPr="003E3918">
        <w:t>ions</w:t>
      </w:r>
      <w:r w:rsidR="00AE6F0A" w:rsidRPr="003E3918">
        <w:t>, notably mouse an</w:t>
      </w:r>
      <w:r w:rsidR="00560971" w:rsidRPr="003E3918">
        <w:t>d</w:t>
      </w:r>
      <w:r w:rsidR="00AE6F0A" w:rsidRPr="003E3918">
        <w:t xml:space="preserve"> rat</w:t>
      </w:r>
      <w:r w:rsidR="009132FB" w:rsidRPr="003E3918">
        <w:t xml:space="preserve">. However, </w:t>
      </w:r>
      <w:r w:rsidRPr="003E3918">
        <w:t xml:space="preserve">a </w:t>
      </w:r>
      <w:r w:rsidR="009132FB" w:rsidRPr="003E3918">
        <w:t xml:space="preserve">large part of the chemokine diversity </w:t>
      </w:r>
      <w:r w:rsidR="00572AC5" w:rsidRPr="003E3918">
        <w:t>evolved</w:t>
      </w:r>
      <w:r w:rsidR="00D46CB6" w:rsidRPr="003E3918">
        <w:t xml:space="preserve"> </w:t>
      </w:r>
      <w:r w:rsidR="0039612E" w:rsidRPr="003E3918">
        <w:rPr>
          <w:shd w:val="clear" w:color="auto" w:fill="FFFFFF"/>
        </w:rPr>
        <w:t>within</w:t>
      </w:r>
      <w:r w:rsidR="009132FB" w:rsidRPr="003E3918">
        <w:rPr>
          <w:shd w:val="clear" w:color="auto" w:fill="FFFFFF"/>
        </w:rPr>
        <w:t xml:space="preserve"> mammals (e.g., CXCL1/2/3, CXCL16, </w:t>
      </w:r>
      <w:r w:rsidR="004A0FFF" w:rsidRPr="003E3918">
        <w:t>and CCL</w:t>
      </w:r>
      <w:r w:rsidR="009132FB" w:rsidRPr="003E3918">
        <w:t xml:space="preserve">25), </w:t>
      </w:r>
      <w:r w:rsidR="0039612E" w:rsidRPr="003E3918">
        <w:t>particularly</w:t>
      </w:r>
      <w:bookmarkEnd w:id="1"/>
      <w:r w:rsidR="0063033E" w:rsidRPr="003E3918">
        <w:t xml:space="preserve"> placentals</w:t>
      </w:r>
      <w:r w:rsidR="009132FB" w:rsidRPr="003E3918">
        <w:rPr>
          <w:shd w:val="clear" w:color="auto" w:fill="FFFFFF"/>
        </w:rPr>
        <w:t xml:space="preserve"> (e.g., CXCL5/6 and CCL3/18).</w:t>
      </w:r>
      <w:r w:rsidR="009132FB" w:rsidRPr="003E3918">
        <w:rPr>
          <w:rStyle w:val="normaltextrun"/>
          <w:shd w:val="clear" w:color="auto" w:fill="FFFFFF"/>
        </w:rPr>
        <w:t xml:space="preserve"> </w:t>
      </w:r>
      <w:r w:rsidR="00A15D92" w:rsidRPr="003E3918">
        <w:rPr>
          <w:rStyle w:val="normaltextrun"/>
          <w:shd w:val="clear" w:color="auto" w:fill="FFFFFF"/>
        </w:rPr>
        <w:t>T</w:t>
      </w:r>
      <w:r w:rsidR="00AA4B46" w:rsidRPr="003E3918">
        <w:rPr>
          <w:rStyle w:val="normaltextrun"/>
          <w:shd w:val="clear" w:color="auto" w:fill="FFFFFF"/>
        </w:rPr>
        <w:t xml:space="preserve">he </w:t>
      </w:r>
      <w:r w:rsidR="00C772BF" w:rsidRPr="003E3918">
        <w:rPr>
          <w:rStyle w:val="normaltextrun"/>
          <w:shd w:val="clear" w:color="auto" w:fill="FFFFFF"/>
        </w:rPr>
        <w:t>phylogenetic relationships we uncover</w:t>
      </w:r>
      <w:r w:rsidR="008573DC" w:rsidRPr="003E3918">
        <w:rPr>
          <w:rStyle w:val="normaltextrun"/>
          <w:shd w:val="clear" w:color="auto" w:fill="FFFFFF"/>
        </w:rPr>
        <w:t>ed</w:t>
      </w:r>
      <w:r w:rsidR="00C772BF" w:rsidRPr="003E3918">
        <w:rPr>
          <w:rStyle w:val="normaltextrun"/>
          <w:shd w:val="clear" w:color="auto" w:fill="FFFFFF"/>
        </w:rPr>
        <w:t xml:space="preserve"> </w:t>
      </w:r>
      <w:r w:rsidR="00745AE6" w:rsidRPr="003E3918">
        <w:rPr>
          <w:rStyle w:val="normaltextrun"/>
          <w:shd w:val="clear" w:color="auto" w:fill="FFFFFF"/>
        </w:rPr>
        <w:t>in our reconciled tree</w:t>
      </w:r>
      <w:r w:rsidR="00C772BF" w:rsidRPr="003E3918">
        <w:rPr>
          <w:rStyle w:val="normaltextrun"/>
          <w:shd w:val="clear" w:color="auto" w:fill="FFFFFF"/>
        </w:rPr>
        <w:t xml:space="preserve"> </w:t>
      </w:r>
      <w:r w:rsidR="00681277" w:rsidRPr="003E3918">
        <w:rPr>
          <w:rStyle w:val="normaltextrun"/>
          <w:shd w:val="clear" w:color="auto" w:fill="FFFFFF"/>
        </w:rPr>
        <w:t>were</w:t>
      </w:r>
      <w:r w:rsidR="00C772BF" w:rsidRPr="003E3918">
        <w:rPr>
          <w:rStyle w:val="normaltextrun"/>
          <w:shd w:val="clear" w:color="auto" w:fill="FFFFFF"/>
        </w:rPr>
        <w:t xml:space="preserve"> </w:t>
      </w:r>
      <w:r w:rsidR="005858D6" w:rsidRPr="003E3918">
        <w:rPr>
          <w:rStyle w:val="normaltextrun"/>
          <w:shd w:val="clear" w:color="auto" w:fill="FFFFFF"/>
        </w:rPr>
        <w:t>mostly</w:t>
      </w:r>
      <w:r w:rsidR="00361382" w:rsidRPr="003E3918">
        <w:rPr>
          <w:rStyle w:val="normaltextrun"/>
          <w:shd w:val="clear" w:color="auto" w:fill="FFFFFF"/>
        </w:rPr>
        <w:t xml:space="preserve"> </w:t>
      </w:r>
      <w:r w:rsidR="00C772BF" w:rsidRPr="003E3918">
        <w:rPr>
          <w:rStyle w:val="normaltextrun"/>
          <w:shd w:val="clear" w:color="auto" w:fill="FFFFFF"/>
        </w:rPr>
        <w:t>compatible wit</w:t>
      </w:r>
      <w:r w:rsidR="001B38A2" w:rsidRPr="003E3918">
        <w:rPr>
          <w:rStyle w:val="normaltextrun"/>
          <w:shd w:val="clear" w:color="auto" w:fill="FFFFFF"/>
        </w:rPr>
        <w:t>h</w:t>
      </w:r>
      <w:r w:rsidR="00C772BF" w:rsidRPr="003E3918">
        <w:rPr>
          <w:rStyle w:val="normaltextrun"/>
          <w:shd w:val="clear" w:color="auto" w:fill="FFFFFF"/>
        </w:rPr>
        <w:t xml:space="preserve"> </w:t>
      </w:r>
      <w:r w:rsidR="00EF5675" w:rsidRPr="003E3918">
        <w:rPr>
          <w:rStyle w:val="normaltextrun"/>
          <w:shd w:val="clear" w:color="auto" w:fill="FFFFFF"/>
        </w:rPr>
        <w:t xml:space="preserve">known </w:t>
      </w:r>
      <w:r w:rsidR="00AA4B46" w:rsidRPr="003E3918">
        <w:rPr>
          <w:rStyle w:val="normaltextrun"/>
          <w:shd w:val="clear" w:color="auto" w:fill="FFFFFF"/>
        </w:rPr>
        <w:t>syntenic relationships</w:t>
      </w:r>
      <w:r w:rsidR="00256F27" w:rsidRPr="003E3918">
        <w:rPr>
          <w:rStyle w:val="normaltextrun"/>
          <w:shd w:val="clear" w:color="auto" w:fill="FFFFFF"/>
        </w:rPr>
        <w:t xml:space="preserve"> </w:t>
      </w:r>
      <w:r w:rsidR="00EF5675" w:rsidRPr="003E3918">
        <w:rPr>
          <w:rStyle w:val="normaltextrun"/>
          <w:shd w:val="clear" w:color="auto" w:fill="FFFFFF"/>
        </w:rPr>
        <w:t xml:space="preserve">as </w:t>
      </w:r>
      <w:r w:rsidR="00AA4B46" w:rsidRPr="003E3918">
        <w:rPr>
          <w:rStyle w:val="normaltextrun"/>
          <w:shd w:val="clear" w:color="auto" w:fill="FFFFFF"/>
        </w:rPr>
        <w:t>described</w:t>
      </w:r>
      <w:r w:rsidR="00256F27" w:rsidRPr="003E3918">
        <w:rPr>
          <w:rStyle w:val="normaltextrun"/>
          <w:shd w:val="clear" w:color="auto" w:fill="FFFFFF"/>
        </w:rPr>
        <w:t xml:space="preserve"> in human </w:t>
      </w:r>
      <w:r w:rsidR="00C00724"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BciwzabR","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00724" w:rsidRPr="003E3918">
        <w:rPr>
          <w:rStyle w:val="normaltextrun"/>
          <w:shd w:val="clear" w:color="auto" w:fill="FFFFFF"/>
        </w:rPr>
        <w:fldChar w:fldCharType="separate"/>
      </w:r>
      <w:r w:rsidR="001D59B0" w:rsidRPr="003E3918">
        <w:t>(7)</w:t>
      </w:r>
      <w:r w:rsidR="00C00724" w:rsidRPr="003E3918">
        <w:rPr>
          <w:rStyle w:val="normaltextrun"/>
          <w:shd w:val="clear" w:color="auto" w:fill="FFFFFF"/>
        </w:rPr>
        <w:fldChar w:fldCharType="end"/>
      </w:r>
      <w:r w:rsidR="00967671" w:rsidRPr="003E3918">
        <w:rPr>
          <w:rStyle w:val="normaltextrun"/>
          <w:shd w:val="clear" w:color="auto" w:fill="FFFFFF"/>
        </w:rPr>
        <w:t>.</w:t>
      </w:r>
      <w:r w:rsidR="00256F27" w:rsidRPr="003E3918">
        <w:rPr>
          <w:rStyle w:val="normaltextrun"/>
          <w:shd w:val="clear" w:color="auto" w:fill="FFFFFF"/>
        </w:rPr>
        <w:t xml:space="preserve"> </w:t>
      </w:r>
      <w:r w:rsidR="00681277" w:rsidRPr="003E3918">
        <w:rPr>
          <w:rStyle w:val="normaltextrun"/>
          <w:shd w:val="clear" w:color="auto" w:fill="FFFFFF"/>
        </w:rPr>
        <w:t xml:space="preserve">For example, </w:t>
      </w:r>
      <w:r w:rsidR="00964AF9" w:rsidRPr="003E3918">
        <w:rPr>
          <w:rStyle w:val="normaltextrun"/>
          <w:shd w:val="clear" w:color="auto" w:fill="FFFFFF"/>
        </w:rPr>
        <w:t xml:space="preserve">the large </w:t>
      </w:r>
      <w:r w:rsidR="00DE2E94" w:rsidRPr="003E3918">
        <w:rPr>
          <w:rStyle w:val="normaltextrun"/>
          <w:shd w:val="clear" w:color="auto" w:fill="FFFFFF"/>
        </w:rPr>
        <w:t>cluster of CXC-type chemokine</w:t>
      </w:r>
      <w:r w:rsidR="00536443" w:rsidRPr="003E3918">
        <w:rPr>
          <w:rStyle w:val="normaltextrun"/>
          <w:shd w:val="clear" w:color="auto" w:fill="FFFFFF"/>
        </w:rPr>
        <w:t xml:space="preserve"> genes </w:t>
      </w:r>
      <w:r w:rsidR="00DE2E94" w:rsidRPr="003E3918">
        <w:rPr>
          <w:rStyle w:val="normaltextrun"/>
          <w:shd w:val="clear" w:color="auto" w:fill="FFFFFF"/>
        </w:rPr>
        <w:t xml:space="preserve">present </w:t>
      </w:r>
      <w:r w:rsidR="00DC460A" w:rsidRPr="003E3918">
        <w:rPr>
          <w:rStyle w:val="normaltextrun"/>
          <w:shd w:val="clear" w:color="auto" w:fill="FFFFFF"/>
        </w:rPr>
        <w:t xml:space="preserve">in </w:t>
      </w:r>
      <w:r w:rsidR="00DE2E94" w:rsidRPr="003E3918">
        <w:rPr>
          <w:rStyle w:val="normaltextrun"/>
          <w:shd w:val="clear" w:color="auto" w:fill="FFFFFF"/>
        </w:rPr>
        <w:t xml:space="preserve">human chromosome </w:t>
      </w:r>
      <w:r w:rsidR="002F7F63" w:rsidRPr="003E3918">
        <w:rPr>
          <w:rStyle w:val="normaltextrun"/>
          <w:shd w:val="clear" w:color="auto" w:fill="FFFFFF"/>
        </w:rPr>
        <w:t>4</w:t>
      </w:r>
      <w:r w:rsidR="00DE2E94" w:rsidRPr="003E3918">
        <w:rPr>
          <w:rStyle w:val="normaltextrun"/>
          <w:shd w:val="clear" w:color="auto" w:fill="FFFFFF"/>
        </w:rPr>
        <w:t xml:space="preserve"> contains </w:t>
      </w:r>
      <w:r w:rsidR="002F7F63" w:rsidRPr="003E3918">
        <w:rPr>
          <w:rStyle w:val="normaltextrun"/>
          <w:shd w:val="clear" w:color="auto" w:fill="FFFFFF"/>
        </w:rPr>
        <w:t>CXCL1-11 plus CXCL13</w:t>
      </w:r>
      <w:r w:rsidR="00C92133" w:rsidRPr="003E3918">
        <w:rPr>
          <w:rStyle w:val="normaltextrun"/>
          <w:shd w:val="clear" w:color="auto" w:fill="FFFFFF"/>
        </w:rPr>
        <w:t xml:space="preserve"> </w:t>
      </w:r>
      <w:r w:rsidR="00C9213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GpLaMN1o","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92133" w:rsidRPr="003E3918">
        <w:rPr>
          <w:rStyle w:val="normaltextrun"/>
          <w:shd w:val="clear" w:color="auto" w:fill="FFFFFF"/>
        </w:rPr>
        <w:fldChar w:fldCharType="separate"/>
      </w:r>
      <w:r w:rsidR="001D59B0" w:rsidRPr="003E3918">
        <w:t>(7)</w:t>
      </w:r>
      <w:r w:rsidR="00C92133" w:rsidRPr="003E3918">
        <w:rPr>
          <w:rStyle w:val="normaltextrun"/>
          <w:shd w:val="clear" w:color="auto" w:fill="FFFFFF"/>
        </w:rPr>
        <w:fldChar w:fldCharType="end"/>
      </w:r>
      <w:r w:rsidR="000A6CB8" w:rsidRPr="003E3918">
        <w:rPr>
          <w:rStyle w:val="normaltextrun"/>
          <w:shd w:val="clear" w:color="auto" w:fill="FFFFFF"/>
        </w:rPr>
        <w:t>, all of which</w:t>
      </w:r>
      <w:r w:rsidR="00235073" w:rsidRPr="003E3918">
        <w:rPr>
          <w:rStyle w:val="normaltextrun"/>
          <w:shd w:val="clear" w:color="auto" w:fill="FFFFFF"/>
        </w:rPr>
        <w:t xml:space="preserve"> </w:t>
      </w:r>
      <w:r w:rsidR="007459EE" w:rsidRPr="003E3918">
        <w:rPr>
          <w:rStyle w:val="normaltextrun"/>
          <w:shd w:val="clear" w:color="auto" w:fill="FFFFFF"/>
        </w:rPr>
        <w:t>coalesce</w:t>
      </w:r>
      <w:r w:rsidR="004B2640" w:rsidRPr="003E3918">
        <w:rPr>
          <w:rStyle w:val="normaltextrun"/>
          <w:shd w:val="clear" w:color="auto" w:fill="FFFFFF"/>
        </w:rPr>
        <w:t xml:space="preserve"> within </w:t>
      </w:r>
      <w:r w:rsidR="00DE4046" w:rsidRPr="003E3918">
        <w:rPr>
          <w:rStyle w:val="normaltextrun"/>
          <w:shd w:val="clear" w:color="auto" w:fill="FFFFFF"/>
        </w:rPr>
        <w:t xml:space="preserve">a </w:t>
      </w:r>
      <w:r w:rsidR="00C0364A" w:rsidRPr="003E3918">
        <w:rPr>
          <w:rStyle w:val="normaltextrun"/>
          <w:shd w:val="clear" w:color="auto" w:fill="FFFFFF"/>
        </w:rPr>
        <w:t>monophyletic group</w:t>
      </w:r>
      <w:r w:rsidR="009F2F2C" w:rsidRPr="003E3918">
        <w:rPr>
          <w:rStyle w:val="normaltextrun"/>
          <w:shd w:val="clear" w:color="auto" w:fill="FFFFFF"/>
        </w:rPr>
        <w:t xml:space="preserve"> </w:t>
      </w:r>
      <w:r w:rsidR="002F7F63" w:rsidRPr="003E3918">
        <w:rPr>
          <w:rStyle w:val="normaltextrun"/>
          <w:shd w:val="clear" w:color="auto" w:fill="FFFFFF"/>
        </w:rPr>
        <w:t xml:space="preserve">in our tree </w:t>
      </w:r>
      <w:r w:rsidR="009F2F2C" w:rsidRPr="003E3918">
        <w:rPr>
          <w:rStyle w:val="normaltextrun"/>
          <w:shd w:val="clear" w:color="auto" w:fill="FFFFFF"/>
        </w:rPr>
        <w:t xml:space="preserve">(Figure </w:t>
      </w:r>
      <w:r w:rsidR="00347F6C">
        <w:t>5.</w:t>
      </w:r>
      <w:r w:rsidR="009F2F2C" w:rsidRPr="003E3918">
        <w:rPr>
          <w:rStyle w:val="normaltextrun"/>
          <w:shd w:val="clear" w:color="auto" w:fill="FFFFFF"/>
        </w:rPr>
        <w:t>2A)</w:t>
      </w:r>
      <w:r w:rsidR="00C0364A" w:rsidRPr="003E3918">
        <w:rPr>
          <w:rStyle w:val="normaltextrun"/>
          <w:shd w:val="clear" w:color="auto" w:fill="FFFFFF"/>
        </w:rPr>
        <w:t xml:space="preserve">. </w:t>
      </w:r>
      <w:r w:rsidR="00FA6B2F" w:rsidRPr="003E3918">
        <w:rPr>
          <w:rStyle w:val="normaltextrun"/>
          <w:shd w:val="clear" w:color="auto" w:fill="FFFFFF"/>
        </w:rPr>
        <w:t>T</w:t>
      </w:r>
      <w:r w:rsidR="00C0364A" w:rsidRPr="003E3918">
        <w:rPr>
          <w:rStyle w:val="normaltextrun"/>
          <w:shd w:val="clear" w:color="auto" w:fill="FFFFFF"/>
        </w:rPr>
        <w:t>he micro</w:t>
      </w:r>
      <w:r w:rsidR="00B16040" w:rsidRPr="003E3918">
        <w:rPr>
          <w:rStyle w:val="normaltextrun"/>
          <w:shd w:val="clear" w:color="auto" w:fill="FFFFFF"/>
        </w:rPr>
        <w:t>-</w:t>
      </w:r>
      <w:r w:rsidR="00C0364A" w:rsidRPr="003E3918">
        <w:rPr>
          <w:rStyle w:val="normaltextrun"/>
          <w:shd w:val="clear" w:color="auto" w:fill="FFFFFF"/>
        </w:rPr>
        <w:t>synteny within th</w:t>
      </w:r>
      <w:r w:rsidR="0039377D" w:rsidRPr="003E3918">
        <w:rPr>
          <w:rStyle w:val="normaltextrun"/>
          <w:shd w:val="clear" w:color="auto" w:fill="FFFFFF"/>
        </w:rPr>
        <w:t>is</w:t>
      </w:r>
      <w:r w:rsidR="00C0364A" w:rsidRPr="003E3918">
        <w:rPr>
          <w:rStyle w:val="normaltextrun"/>
          <w:shd w:val="clear" w:color="auto" w:fill="FFFFFF"/>
        </w:rPr>
        <w:t xml:space="preserve"> cluster is also </w:t>
      </w:r>
      <w:r w:rsidR="00382605" w:rsidRPr="003E3918">
        <w:rPr>
          <w:rStyle w:val="normaltextrun"/>
          <w:shd w:val="clear" w:color="auto" w:fill="FFFFFF"/>
        </w:rPr>
        <w:t>to some extent</w:t>
      </w:r>
      <w:r w:rsidR="00235073" w:rsidRPr="003E3918">
        <w:rPr>
          <w:rStyle w:val="normaltextrun"/>
          <w:shd w:val="clear" w:color="auto" w:fill="FFFFFF"/>
        </w:rPr>
        <w:t xml:space="preserve"> </w:t>
      </w:r>
      <w:r w:rsidR="00C0364A" w:rsidRPr="003E3918">
        <w:rPr>
          <w:rStyle w:val="normaltextrun"/>
          <w:shd w:val="clear" w:color="auto" w:fill="FFFFFF"/>
        </w:rPr>
        <w:t>reflected in the</w:t>
      </w:r>
      <w:r w:rsidR="00B16040" w:rsidRPr="003E3918">
        <w:rPr>
          <w:rStyle w:val="normaltextrun"/>
          <w:shd w:val="clear" w:color="auto" w:fill="FFFFFF"/>
        </w:rPr>
        <w:t xml:space="preserve"> phylogenetic relationships</w:t>
      </w:r>
      <w:r w:rsidR="00235073" w:rsidRPr="003E3918">
        <w:rPr>
          <w:rStyle w:val="normaltextrun"/>
          <w:shd w:val="clear" w:color="auto" w:fill="FFFFFF"/>
        </w:rPr>
        <w:t>.</w:t>
      </w:r>
      <w:r w:rsidR="00B16040" w:rsidRPr="003E3918">
        <w:rPr>
          <w:rStyle w:val="normaltextrun"/>
          <w:shd w:val="clear" w:color="auto" w:fill="FFFFFF"/>
        </w:rPr>
        <w:t xml:space="preserve"> </w:t>
      </w:r>
      <w:r w:rsidR="003A2971" w:rsidRPr="003E3918">
        <w:rPr>
          <w:rStyle w:val="normaltextrun"/>
          <w:shd w:val="clear" w:color="auto" w:fill="FFFFFF"/>
        </w:rPr>
        <w:t xml:space="preserve">Similarly, the other large </w:t>
      </w:r>
      <w:r w:rsidR="00447AC7" w:rsidRPr="003E3918">
        <w:rPr>
          <w:rStyle w:val="normaltextrun"/>
          <w:shd w:val="clear" w:color="auto" w:fill="FFFFFF"/>
        </w:rPr>
        <w:t xml:space="preserve">syntenic cluster </w:t>
      </w:r>
      <w:r w:rsidR="00F20932" w:rsidRPr="003E3918">
        <w:rPr>
          <w:rStyle w:val="normaltextrun"/>
          <w:shd w:val="clear" w:color="auto" w:fill="FFFFFF"/>
        </w:rPr>
        <w:t xml:space="preserve">of chemokines, </w:t>
      </w:r>
      <w:r w:rsidR="00694D15" w:rsidRPr="003E3918">
        <w:rPr>
          <w:rStyle w:val="normaltextrun"/>
          <w:shd w:val="clear" w:color="auto" w:fill="FFFFFF"/>
        </w:rPr>
        <w:t>located</w:t>
      </w:r>
      <w:r w:rsidR="00F20932" w:rsidRPr="003E3918">
        <w:rPr>
          <w:rStyle w:val="normaltextrun"/>
          <w:shd w:val="clear" w:color="auto" w:fill="FFFFFF"/>
        </w:rPr>
        <w:t xml:space="preserve"> </w:t>
      </w:r>
      <w:r w:rsidR="00447AC7" w:rsidRPr="003E3918">
        <w:rPr>
          <w:rStyle w:val="normaltextrun"/>
          <w:shd w:val="clear" w:color="auto" w:fill="FFFFFF"/>
        </w:rPr>
        <w:t>on human chromosome 17, contain</w:t>
      </w:r>
      <w:r w:rsidR="009B25C5" w:rsidRPr="003E3918">
        <w:rPr>
          <w:rStyle w:val="normaltextrun"/>
          <w:shd w:val="clear" w:color="auto" w:fill="FFFFFF"/>
        </w:rPr>
        <w:t>ing</w:t>
      </w:r>
      <w:r w:rsidR="00447AC7" w:rsidRPr="003E3918">
        <w:rPr>
          <w:rStyle w:val="normaltextrun"/>
          <w:shd w:val="clear" w:color="auto" w:fill="FFFFFF"/>
        </w:rPr>
        <w:t xml:space="preserve"> most of the CC-type chemokines</w:t>
      </w:r>
      <w:r w:rsidR="00C941C1" w:rsidRPr="003E3918">
        <w:rPr>
          <w:rStyle w:val="normaltextrun"/>
          <w:shd w:val="clear" w:color="auto" w:fill="FFFFFF"/>
        </w:rPr>
        <w:t xml:space="preserve"> </w:t>
      </w:r>
      <w:r w:rsidR="00C941C1"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ml1Rr6ge","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941C1" w:rsidRPr="003E3918">
        <w:rPr>
          <w:rStyle w:val="normaltextrun"/>
          <w:shd w:val="clear" w:color="auto" w:fill="FFFFFF"/>
        </w:rPr>
        <w:fldChar w:fldCharType="separate"/>
      </w:r>
      <w:r w:rsidR="001D59B0" w:rsidRPr="003E3918">
        <w:t>(7)</w:t>
      </w:r>
      <w:r w:rsidR="00C941C1" w:rsidRPr="003E3918">
        <w:rPr>
          <w:rStyle w:val="normaltextrun"/>
          <w:shd w:val="clear" w:color="auto" w:fill="FFFFFF"/>
        </w:rPr>
        <w:fldChar w:fldCharType="end"/>
      </w:r>
      <w:r w:rsidR="009B25C5" w:rsidRPr="003E3918">
        <w:rPr>
          <w:rStyle w:val="normaltextrun"/>
          <w:shd w:val="clear" w:color="auto" w:fill="FFFFFF"/>
        </w:rPr>
        <w:t>,</w:t>
      </w:r>
      <w:r w:rsidR="00447AC7" w:rsidRPr="003E3918">
        <w:rPr>
          <w:rStyle w:val="normaltextrun"/>
          <w:shd w:val="clear" w:color="auto" w:fill="FFFFFF"/>
        </w:rPr>
        <w:t xml:space="preserve"> correspond</w:t>
      </w:r>
      <w:r w:rsidR="00BB6031" w:rsidRPr="003E3918">
        <w:rPr>
          <w:rStyle w:val="normaltextrun"/>
          <w:shd w:val="clear" w:color="auto" w:fill="FFFFFF"/>
        </w:rPr>
        <w:t>s</w:t>
      </w:r>
      <w:r w:rsidR="007339C2" w:rsidRPr="003E3918">
        <w:rPr>
          <w:rStyle w:val="normaltextrun"/>
          <w:shd w:val="clear" w:color="auto" w:fill="FFFFFF"/>
        </w:rPr>
        <w:t>, with few exceptions,</w:t>
      </w:r>
      <w:r w:rsidR="00447AC7" w:rsidRPr="003E3918">
        <w:rPr>
          <w:rStyle w:val="normaltextrun"/>
          <w:shd w:val="clear" w:color="auto" w:fill="FFFFFF"/>
        </w:rPr>
        <w:t xml:space="preserve"> to a large monophyletic clade in our tree (Figure </w:t>
      </w:r>
      <w:r w:rsidR="00347F6C">
        <w:t>5.</w:t>
      </w:r>
      <w:r w:rsidR="00447AC7" w:rsidRPr="003E3918">
        <w:rPr>
          <w:rStyle w:val="normaltextrun"/>
          <w:shd w:val="clear" w:color="auto" w:fill="FFFFFF"/>
        </w:rPr>
        <w:t xml:space="preserve">2A). </w:t>
      </w:r>
      <w:r w:rsidR="00B6436D" w:rsidRPr="003E3918">
        <w:rPr>
          <w:rStyle w:val="normaltextrun"/>
          <w:shd w:val="clear" w:color="auto" w:fill="FFFFFF"/>
        </w:rPr>
        <w:t xml:space="preserve">CXCL16 which is on a nearby locus of chromosome 17, is also phylogenetically related to this CC-type clade (Figure </w:t>
      </w:r>
      <w:r w:rsidR="00347F6C">
        <w:t>5.</w:t>
      </w:r>
      <w:r w:rsidR="00B6436D" w:rsidRPr="003E3918">
        <w:rPr>
          <w:rStyle w:val="normaltextrun"/>
          <w:shd w:val="clear" w:color="auto" w:fill="FFFFFF"/>
        </w:rPr>
        <w:t xml:space="preserve">2A). </w:t>
      </w:r>
      <w:r w:rsidR="007038FD" w:rsidRPr="003E3918">
        <w:rPr>
          <w:shd w:val="clear" w:color="auto" w:fill="FFFFFF"/>
        </w:rPr>
        <w:t>The complement of th</w:t>
      </w:r>
      <w:r w:rsidR="007038FD" w:rsidRPr="003E3918">
        <w:t xml:space="preserve">e </w:t>
      </w:r>
      <w:r w:rsidR="00027EF9" w:rsidRPr="003E3918">
        <w:t>canonical</w:t>
      </w:r>
      <w:r w:rsidR="007038FD" w:rsidRPr="003E3918">
        <w:t xml:space="preserve"> chemokines undergoes the largest expansion at the base of jawed vertebrates, where there is </w:t>
      </w:r>
      <w:r w:rsidRPr="003E3918">
        <w:t>an</w:t>
      </w:r>
      <w:r w:rsidR="007038FD" w:rsidRPr="003E3918">
        <w:t xml:space="preserve"> </w:t>
      </w:r>
      <w:r w:rsidRPr="003E3918">
        <w:t>expansion</w:t>
      </w:r>
      <w:r w:rsidR="007038FD" w:rsidRPr="003E3918">
        <w:t xml:space="preserve"> from 4 to 18</w:t>
      </w:r>
      <w:r w:rsidRPr="003E3918">
        <w:t xml:space="preserve"> genes </w:t>
      </w:r>
      <w:r w:rsidR="007038FD" w:rsidRPr="003E3918">
        <w:t xml:space="preserve">(Figure </w:t>
      </w:r>
      <w:r w:rsidR="00347F6C">
        <w:t>5.</w:t>
      </w:r>
      <w:r w:rsidR="007038FD" w:rsidRPr="003E3918">
        <w:t>2</w:t>
      </w:r>
      <w:r w:rsidR="60899D33" w:rsidRPr="003E3918">
        <w:t>B</w:t>
      </w:r>
      <w:r w:rsidR="007038FD" w:rsidRPr="003E3918">
        <w:t>). A</w:t>
      </w:r>
      <w:r w:rsidRPr="003E3918">
        <w:t xml:space="preserve"> second expansion occurred </w:t>
      </w:r>
      <w:r w:rsidR="007038FD" w:rsidRPr="003E3918">
        <w:t xml:space="preserve">at the base of </w:t>
      </w:r>
      <w:r w:rsidR="000458FE" w:rsidRPr="003E3918">
        <w:t>bony fishes (</w:t>
      </w:r>
      <w:r w:rsidR="00587788" w:rsidRPr="003E3918">
        <w:t>i.e.,</w:t>
      </w:r>
      <w:r w:rsidR="000458FE" w:rsidRPr="003E3918">
        <w:t xml:space="preserve"> Osteichthyes)</w:t>
      </w:r>
      <w:r w:rsidR="007038FD" w:rsidRPr="003E3918">
        <w:t xml:space="preserve"> followed by a relative stability </w:t>
      </w:r>
      <w:r w:rsidR="000458FE" w:rsidRPr="003E3918">
        <w:t>until</w:t>
      </w:r>
      <w:r w:rsidR="007038FD" w:rsidRPr="003E3918">
        <w:t xml:space="preserve"> placental mammals, where </w:t>
      </w:r>
      <w:r w:rsidR="000458FE" w:rsidRPr="003E3918">
        <w:t xml:space="preserve">the </w:t>
      </w:r>
      <w:r w:rsidR="007038FD" w:rsidRPr="003E3918">
        <w:t xml:space="preserve">total </w:t>
      </w:r>
      <w:r w:rsidR="000458FE" w:rsidRPr="003E3918">
        <w:t>number of canonical chemokine ligands jumped to</w:t>
      </w:r>
      <w:r w:rsidR="007038FD" w:rsidRPr="003E3918">
        <w:t xml:space="preserve"> 45 </w:t>
      </w:r>
      <w:r w:rsidR="000458FE" w:rsidRPr="003E3918">
        <w:t>genes</w:t>
      </w:r>
      <w:r w:rsidR="007038FD" w:rsidRPr="003E3918">
        <w:t xml:space="preserve">. </w:t>
      </w:r>
      <w:r w:rsidR="00287CEE" w:rsidRPr="003E3918">
        <w:rPr>
          <w:rStyle w:val="normaltextrun"/>
        </w:rPr>
        <w:t>F</w:t>
      </w:r>
      <w:r w:rsidR="002F4F98" w:rsidRPr="003E3918">
        <w:rPr>
          <w:rStyle w:val="normaltextrun"/>
        </w:rPr>
        <w:t>inally</w:t>
      </w:r>
      <w:r w:rsidR="00287CEE" w:rsidRPr="003E3918">
        <w:rPr>
          <w:rStyle w:val="normaltextrun"/>
        </w:rPr>
        <w:t>,</w:t>
      </w:r>
      <w:r w:rsidR="00EB777B" w:rsidRPr="003E3918">
        <w:rPr>
          <w:rStyle w:val="normaltextrun"/>
        </w:rPr>
        <w:t xml:space="preserve"> </w:t>
      </w:r>
      <w:r w:rsidR="00A14FB1" w:rsidRPr="003E3918">
        <w:rPr>
          <w:rStyle w:val="normaltextrun"/>
        </w:rPr>
        <w:t>unlike</w:t>
      </w:r>
      <w:r w:rsidR="000458FE" w:rsidRPr="003E3918">
        <w:rPr>
          <w:rStyle w:val="normaltextrun"/>
        </w:rPr>
        <w:t xml:space="preserve"> previous works</w:t>
      </w:r>
      <w:r w:rsidR="00A14FB1" w:rsidRPr="003E3918">
        <w:rPr>
          <w:rStyle w:val="normaltextrun"/>
        </w:rPr>
        <w:t xml:space="preserve"> </w:t>
      </w:r>
      <w:r w:rsidR="00934367" w:rsidRPr="003E3918">
        <w:rPr>
          <w:rStyle w:val="normaltextrun"/>
        </w:rPr>
        <w:fldChar w:fldCharType="begin"/>
      </w:r>
      <w:r w:rsidR="008B6982">
        <w:rPr>
          <w:rStyle w:val="normaltextrun"/>
        </w:rPr>
        <w:instrText xml:space="preserve"> ADDIN ZOTERO_ITEM CSL_CITATION {"citationID":"GAW2eycr","properties":{"formattedCitation":"(65)","plainCitation":"(65)","noteIndex":0},"citationItems":[{"id":161,"uris":["http://zotero.org/groups/4322905/items/AABZAZYW"],"itemData":{"id":161,"type":"article-journal","abstract":"Chemokines are a large family of soluble peptides guiding cell migration in development and immune defense. They interact with chemokine receptors and are essential for the coordination of cell migration in diverse physiological processes. The CXC subfamily is one of the largest groups in the chemokine family and consists of multiple members. In this study, we identified homologues of three chemokine ligands (CXCL8, CXCL_F5 and CXCL12) and two CXC receptor like molecules (CXCR_L1 and CXCR_L2) in lamprey. Sequence analysis revealed that they share the same genomic organization with their counterparts in jawed vertebrates but synteny was not conserved. Lamprey CXCL8 and CXCL12 have four conserved cysteine residues whilst the CXCL_F5 has two additional cysteine residues. In addition, CXCL_F5 is evolutionarily related to the fish specific CXC chemokine groups previously identified and contains multiple cationic aa residues in the extended C- terminal region. The two CXCRs possess seven transmembrane domains and conserved structural elements for receptor activation and signaling, including the DRYXXI(V)Y motif in TM2, the disulphide bond connecting ECL2 and TM3, the WXP motif in TM6 and NPXXY motif in TM7. The identified CXC chemokines and receptors were constitutively expressed in tissues including the liver, kidney, intestine, heart, gills, supraneural body and primary leukocytes, but exhibited distinct expression patterns. Relatively high expression was detected in the gills for CXCL8, CXCL_F5 and CXCR_L1 and in the supraneural body for CXCL12 and CXCR_L2. All the genes except CXCL12 were upregulated by stimulation with LPS, pokeweed and bacterial infection, and the CXCL8 and CXCL_F5 was induced by poly (I:C). Functional analysis showed that the CXCL8 and CXCL_F5 specifically interacted with CXCR_L1 and CXCR_L2, respectively. Our results demonstrate that the CXC chemokine system had diversified in jawless fish.","container-title":"Developmental &amp; Comparative Immunology","DOI":"10.1016/j.dci.2020.103905","ISSN":"0145-305X","journalAbbreviation":"Developmental &amp; Comparative Immunology","language":"en","page":"103905","source":"ScienceDirect","title":"The evolution and functional characterization of CXC chemokines and receptors in lamprey","volume":"116","author":[{"family":"Sun","given":"Zhaosheng"},{"family":"Qin","given":"Yuting"},{"family":"Liu","given":"Danjie"},{"family":"Wang","given":"Bangjie"},{"family":"Jia","given":"Zhao"},{"family":"Wang","given":"Junya"},{"family":"Gao","given":"Qian"},{"family":"Zou","given":"Jun"},{"family":"Pang","given":"Yue"}],"issued":{"date-parts":[["2021",3,1]]}}}],"schema":"https://github.com/citation-style-language/schema/raw/master/csl-citation.json"} </w:instrText>
      </w:r>
      <w:r w:rsidR="00934367" w:rsidRPr="003E3918">
        <w:rPr>
          <w:rStyle w:val="normaltextrun"/>
        </w:rPr>
        <w:fldChar w:fldCharType="separate"/>
      </w:r>
      <w:r w:rsidR="008B6982" w:rsidRPr="008B6982">
        <w:t>(65)</w:t>
      </w:r>
      <w:r w:rsidR="00934367" w:rsidRPr="003E3918">
        <w:rPr>
          <w:rStyle w:val="normaltextrun"/>
        </w:rPr>
        <w:fldChar w:fldCharType="end"/>
      </w:r>
      <w:r w:rsidR="00287CEE" w:rsidRPr="003E3918">
        <w:rPr>
          <w:rStyle w:val="normaltextrun"/>
        </w:rPr>
        <w:t xml:space="preserve"> </w:t>
      </w:r>
      <w:r w:rsidR="00287CEE" w:rsidRPr="003E3918">
        <w:t xml:space="preserve">our </w:t>
      </w:r>
      <w:r w:rsidR="000458FE" w:rsidRPr="003E3918">
        <w:t>results</w:t>
      </w:r>
      <w:r w:rsidR="00287CEE" w:rsidRPr="003E3918">
        <w:t xml:space="preserve"> </w:t>
      </w:r>
      <w:r w:rsidR="00A14FB1" w:rsidRPr="003E3918">
        <w:t xml:space="preserve">support </w:t>
      </w:r>
      <w:r w:rsidR="00EC7747" w:rsidRPr="003E3918">
        <w:t>the presence of orthologs of</w:t>
      </w:r>
      <w:r w:rsidR="00915B99" w:rsidRPr="003E3918">
        <w:t xml:space="preserve"> </w:t>
      </w:r>
      <w:r w:rsidR="00934367" w:rsidRPr="003E3918">
        <w:t xml:space="preserve">both </w:t>
      </w:r>
      <w:r w:rsidR="00915B99" w:rsidRPr="003E3918">
        <w:t xml:space="preserve">CC-type and CXC-type </w:t>
      </w:r>
      <w:r w:rsidR="00287CEE" w:rsidRPr="003E3918">
        <w:t xml:space="preserve">in the common ancestor of all </w:t>
      </w:r>
      <w:r w:rsidR="005D1ECE" w:rsidRPr="003E3918">
        <w:t>vertebrates</w:t>
      </w:r>
      <w:r w:rsidR="005D1ECE" w:rsidRPr="003E3918">
        <w:rPr>
          <w:rStyle w:val="normaltextrun"/>
        </w:rPr>
        <w:t xml:space="preserve"> (Figure </w:t>
      </w:r>
      <w:r w:rsidR="00347F6C">
        <w:t>5.</w:t>
      </w:r>
      <w:r w:rsidR="005D1ECE" w:rsidRPr="003E3918">
        <w:rPr>
          <w:rStyle w:val="normaltextrun"/>
        </w:rPr>
        <w:t>2</w:t>
      </w:r>
      <w:r w:rsidR="1A13B177" w:rsidRPr="003E3918">
        <w:rPr>
          <w:rStyle w:val="normaltextrun"/>
        </w:rPr>
        <w:t>A</w:t>
      </w:r>
      <w:r w:rsidR="005D1ECE" w:rsidRPr="003E3918">
        <w:rPr>
          <w:rStyle w:val="normaltextrun"/>
        </w:rPr>
        <w:t>)</w:t>
      </w:r>
      <w:r w:rsidR="009936E4" w:rsidRPr="003E3918">
        <w:t>.</w:t>
      </w:r>
      <w:r w:rsidR="00D74A57" w:rsidRPr="003E3918">
        <w:t xml:space="preserve"> </w:t>
      </w:r>
    </w:p>
    <w:p w14:paraId="6EC1CA7D" w14:textId="7B772945" w:rsidR="003D246A" w:rsidRPr="003E3918" w:rsidRDefault="00436720" w:rsidP="00AE2D9C">
      <w:pPr>
        <w:spacing w:line="360" w:lineRule="auto"/>
        <w:ind w:firstLine="720"/>
        <w:jc w:val="both"/>
      </w:pPr>
      <w:bookmarkStart w:id="2" w:name="_Hlk127979232"/>
      <w:r w:rsidRPr="003E3918">
        <w:t xml:space="preserve">Differently from </w:t>
      </w:r>
      <w:r w:rsidR="003C0891" w:rsidRPr="003E3918">
        <w:t xml:space="preserve">the canonical chemokines, we identified a </w:t>
      </w:r>
      <w:r w:rsidR="003C0891" w:rsidRPr="003E3918">
        <w:rPr>
          <w:i/>
          <w:iCs/>
        </w:rPr>
        <w:t>bona fide</w:t>
      </w:r>
      <w:r w:rsidR="003C0891" w:rsidRPr="003E3918">
        <w:t xml:space="preserve"> TAFA</w:t>
      </w:r>
      <w:r w:rsidR="00935FC5" w:rsidRPr="003E3918">
        <w:t>, i.e.</w:t>
      </w:r>
      <w:r w:rsidR="00170EA8" w:rsidRPr="003E3918">
        <w:t>,</w:t>
      </w:r>
      <w:r w:rsidR="00935FC5" w:rsidRPr="003E3918">
        <w:t xml:space="preserve"> with specific protein motifs,</w:t>
      </w:r>
      <w:r w:rsidR="003C0891" w:rsidRPr="003E3918">
        <w:t xml:space="preserve"> in the urochordates, the sister group to vertebrates (see </w:t>
      </w:r>
      <w:r w:rsidR="6D1D2969" w:rsidRPr="003E3918">
        <w:t>S</w:t>
      </w:r>
      <w:r w:rsidR="003C0891" w:rsidRPr="003E3918">
        <w:t xml:space="preserve">upplementary </w:t>
      </w:r>
      <w:r w:rsidR="7FCCBA73" w:rsidRPr="003E3918">
        <w:t>R</w:t>
      </w:r>
      <w:r w:rsidR="003C0891" w:rsidRPr="003E3918">
        <w:t>esults</w:t>
      </w:r>
      <w:r w:rsidR="00BECD75" w:rsidRPr="003E3918">
        <w:t xml:space="preserve"> and Figures S6-7</w:t>
      </w:r>
      <w:r w:rsidR="003C0891" w:rsidRPr="003E3918">
        <w:t>). The phylogenetic trees (</w:t>
      </w:r>
      <w:r w:rsidR="004A0FFF" w:rsidRPr="003E3918">
        <w:t>Supplementary F</w:t>
      </w:r>
      <w:r w:rsidR="003C0891" w:rsidRPr="003E3918">
        <w:t>igure</w:t>
      </w:r>
      <w:r w:rsidR="00E92EF9" w:rsidRPr="003E3918">
        <w:t>s</w:t>
      </w:r>
      <w:r w:rsidR="003C0891" w:rsidRPr="003E3918">
        <w:t xml:space="preserve"> </w:t>
      </w:r>
      <w:r w:rsidR="707EE03F" w:rsidRPr="003E3918">
        <w:t>S10,11</w:t>
      </w:r>
      <w:r w:rsidR="003C0891" w:rsidRPr="003E3918">
        <w:t>) identif</w:t>
      </w:r>
      <w:r w:rsidR="002412EE" w:rsidRPr="003E3918">
        <w:t>ied</w:t>
      </w:r>
      <w:r w:rsidR="003C0891" w:rsidRPr="003E3918">
        <w:t xml:space="preserve"> monophyletic </w:t>
      </w:r>
      <w:r w:rsidR="007C3E2B" w:rsidRPr="003E3918">
        <w:t>groups for TAFA5 (TBE=0.98, UFB=</w:t>
      </w:r>
      <w:r w:rsidR="00B928ED" w:rsidRPr="003E3918">
        <w:t>98%</w:t>
      </w:r>
      <w:r w:rsidR="007C3E2B" w:rsidRPr="003E3918">
        <w:t>), TAFA1 (TBE=0.94, UFB=</w:t>
      </w:r>
      <w:r w:rsidR="00B928ED" w:rsidRPr="003E3918">
        <w:t>98%</w:t>
      </w:r>
      <w:r w:rsidR="007C3E2B" w:rsidRPr="003E3918">
        <w:t>), TAFA4 (TBE=0.77, UFB=</w:t>
      </w:r>
      <w:r w:rsidR="00B928ED" w:rsidRPr="003E3918">
        <w:t>75%</w:t>
      </w:r>
      <w:r w:rsidR="007C3E2B" w:rsidRPr="003E3918">
        <w:t>) and TAFA2/3 (</w:t>
      </w:r>
      <w:r w:rsidR="00B928ED" w:rsidRPr="003E3918">
        <w:t>T</w:t>
      </w:r>
      <w:r w:rsidR="007C3E2B" w:rsidRPr="003E3918">
        <w:t>BE=0.</w:t>
      </w:r>
      <w:r w:rsidR="3A65ACE3" w:rsidRPr="003E3918">
        <w:t>65</w:t>
      </w:r>
      <w:r w:rsidR="007C3E2B" w:rsidRPr="003E3918">
        <w:t>, UFB=</w:t>
      </w:r>
      <w:r w:rsidR="1F15ED61" w:rsidRPr="003E3918">
        <w:t>84</w:t>
      </w:r>
      <w:r w:rsidR="008B38E6" w:rsidRPr="003E3918">
        <w:t>%</w:t>
      </w:r>
      <w:r w:rsidR="007C3E2B" w:rsidRPr="003E3918">
        <w:t xml:space="preserve">). The reconciled tree from GeneRax places the root </w:t>
      </w:r>
      <w:r w:rsidR="000735E4" w:rsidRPr="003E3918">
        <w:t xml:space="preserve">at </w:t>
      </w:r>
      <w:r w:rsidR="007C3E2B" w:rsidRPr="003E3918">
        <w:t>the urochordate sequence</w:t>
      </w:r>
      <w:r w:rsidR="6DB396BC" w:rsidRPr="003E3918">
        <w:t xml:space="preserve"> (Figure S19)</w:t>
      </w:r>
      <w:r w:rsidR="007C3E2B" w:rsidRPr="003E3918">
        <w:t xml:space="preserve">, therefore clarifying that the TAFA5 clade is </w:t>
      </w:r>
      <w:r w:rsidR="00205EAF" w:rsidRPr="003E3918">
        <w:t xml:space="preserve">the </w:t>
      </w:r>
      <w:r w:rsidR="007C3E2B" w:rsidRPr="003E3918">
        <w:t>sister group to TAFA1-4</w:t>
      </w:r>
      <w:r w:rsidR="00205EAF" w:rsidRPr="003E3918">
        <w:t xml:space="preserve"> </w:t>
      </w:r>
      <w:r w:rsidR="007C3E2B" w:rsidRPr="003E3918">
        <w:t xml:space="preserve">(Figure </w:t>
      </w:r>
      <w:r w:rsidR="00347F6C">
        <w:t>5.</w:t>
      </w:r>
      <w:r w:rsidR="007C3E2B" w:rsidRPr="003E3918">
        <w:t>2</w:t>
      </w:r>
      <w:r w:rsidR="5CF2A7FB" w:rsidRPr="003E3918">
        <w:t>A</w:t>
      </w:r>
      <w:r w:rsidR="007C3E2B" w:rsidRPr="003E3918">
        <w:t>).</w:t>
      </w:r>
      <w:r w:rsidR="005A231F" w:rsidRPr="003E3918">
        <w:t xml:space="preserve"> The family originated in the ancestor of urochordates and vertebrates, and the first duplications occurred at the base of vertebrates giving rise </w:t>
      </w:r>
      <w:r w:rsidR="005A231F" w:rsidRPr="003E3918">
        <w:lastRenderedPageBreak/>
        <w:t xml:space="preserve">to the TAFA5 split followed by the TAFA1 split. Subsequently, at the base of jawed vertebrates, </w:t>
      </w:r>
      <w:r w:rsidR="003D246A" w:rsidRPr="003E3918">
        <w:t>additional</w:t>
      </w:r>
      <w:r w:rsidR="005A231F" w:rsidRPr="003E3918">
        <w:t xml:space="preserve"> duplications</w:t>
      </w:r>
      <w:r w:rsidR="003D246A" w:rsidRPr="003E3918">
        <w:t xml:space="preserve"> bring the complements from 3 to 10</w:t>
      </w:r>
      <w:r w:rsidR="64919A40" w:rsidRPr="003E3918">
        <w:t xml:space="preserve"> (Figure </w:t>
      </w:r>
      <w:r w:rsidR="00347F6C">
        <w:t>5.</w:t>
      </w:r>
      <w:r w:rsidR="64919A40" w:rsidRPr="003E3918">
        <w:t>2B)</w:t>
      </w:r>
      <w:r w:rsidR="003D246A" w:rsidRPr="003E3918">
        <w:t>,</w:t>
      </w:r>
      <w:r w:rsidR="005A231F" w:rsidRPr="003E3918">
        <w:t xml:space="preserve"> g</w:t>
      </w:r>
      <w:r w:rsidR="003D246A" w:rsidRPr="003E3918">
        <w:t>i</w:t>
      </w:r>
      <w:r w:rsidR="005A231F" w:rsidRPr="003E3918">
        <w:t>v</w:t>
      </w:r>
      <w:r w:rsidR="003D246A" w:rsidRPr="003E3918">
        <w:t>ing</w:t>
      </w:r>
      <w:r w:rsidR="005A231F" w:rsidRPr="003E3918">
        <w:t xml:space="preserve"> rise to the remaining groups so that all jawed vertebrates possess the full diversity of TAFAs.</w:t>
      </w:r>
      <w:r w:rsidR="007C3E2B" w:rsidRPr="003E3918">
        <w:t xml:space="preserve"> </w:t>
      </w:r>
    </w:p>
    <w:bookmarkEnd w:id="2"/>
    <w:p w14:paraId="21AEC0AF" w14:textId="3A744A9C" w:rsidR="003C0891" w:rsidRPr="003E3918" w:rsidDel="003C0891" w:rsidRDefault="003C0891" w:rsidP="00AE2D9C">
      <w:pPr>
        <w:spacing w:line="360" w:lineRule="auto"/>
        <w:ind w:firstLine="720"/>
        <w:jc w:val="both"/>
        <w:rPr>
          <w:rStyle w:val="normaltextrun"/>
          <w:shd w:val="clear" w:color="auto" w:fill="FFFFFF"/>
        </w:rPr>
      </w:pPr>
      <w:r w:rsidRPr="003E3918">
        <w:t>The phylogenetic trees</w:t>
      </w:r>
      <w:r w:rsidR="007C3E2B" w:rsidRPr="003E3918">
        <w:t xml:space="preserve"> for</w:t>
      </w:r>
      <w:r w:rsidRPr="003E3918">
        <w:t xml:space="preserve"> CYTL and CXCL17 mainly reflect the species trees (Figure</w:t>
      </w:r>
      <w:r w:rsidR="2248B521" w:rsidRPr="003E3918">
        <w:t>s</w:t>
      </w:r>
      <w:r w:rsidRPr="003E3918">
        <w:t xml:space="preserve"> S</w:t>
      </w:r>
      <w:r w:rsidR="414140D1" w:rsidRPr="003E3918">
        <w:t>12-15</w:t>
      </w:r>
      <w:r w:rsidRPr="003E3918">
        <w:t>)</w:t>
      </w:r>
      <w:r w:rsidR="00935FC5" w:rsidRPr="003E3918">
        <w:t>,</w:t>
      </w:r>
      <w:r w:rsidR="005621A5" w:rsidRPr="003E3918">
        <w:t xml:space="preserve"> and the reconciliations revealed very simple complement dynamics (Figure </w:t>
      </w:r>
      <w:r w:rsidR="0030062C">
        <w:t>5.</w:t>
      </w:r>
      <w:r w:rsidR="005621A5" w:rsidRPr="003E3918">
        <w:t>2</w:t>
      </w:r>
      <w:r w:rsidR="63593E5F" w:rsidRPr="003E3918">
        <w:t>B</w:t>
      </w:r>
      <w:r w:rsidR="797F8F9E" w:rsidRPr="003E3918">
        <w:t xml:space="preserve"> and Figures S20,21</w:t>
      </w:r>
      <w:r w:rsidR="005621A5" w:rsidRPr="003E3918">
        <w:t>)</w:t>
      </w:r>
      <w:r w:rsidRPr="003E3918">
        <w:t xml:space="preserve">. However, these molecules show a remarkable difference in their distribution. CYTLs are present </w:t>
      </w:r>
      <w:r w:rsidR="00C613B6" w:rsidRPr="003E3918">
        <w:t>throughout</w:t>
      </w:r>
      <w:r w:rsidRPr="003E3918">
        <w:t xml:space="preserve"> gnathostomes</w:t>
      </w:r>
      <w:r w:rsidR="00432C57" w:rsidRPr="003E3918">
        <w:t>,</w:t>
      </w:r>
      <w:r w:rsidRPr="003E3918">
        <w:t xml:space="preserve"> while CXCL17 is found only in </w:t>
      </w:r>
      <w:r w:rsidR="005621A5" w:rsidRPr="003E3918">
        <w:t xml:space="preserve">placental </w:t>
      </w:r>
      <w:r w:rsidRPr="003E3918">
        <w:t xml:space="preserve">mammals (Figure </w:t>
      </w:r>
      <w:r w:rsidR="0030062C">
        <w:t>5.</w:t>
      </w:r>
      <w:r w:rsidR="0F8D773D" w:rsidRPr="003E3918">
        <w:t>2A</w:t>
      </w:r>
      <w:r w:rsidRPr="003E3918">
        <w:t>).</w:t>
      </w:r>
      <w:r w:rsidRPr="003E3918">
        <w:rPr>
          <w:rStyle w:val="normaltextrun"/>
        </w:rPr>
        <w:t xml:space="preserve"> </w:t>
      </w:r>
    </w:p>
    <w:p w14:paraId="48B2D0C7" w14:textId="3A5963B1" w:rsidR="00915B99" w:rsidRDefault="00C733F7" w:rsidP="00AE2D9C">
      <w:pPr>
        <w:spacing w:line="360" w:lineRule="auto"/>
        <w:ind w:firstLine="720"/>
        <w:jc w:val="both"/>
        <w:rPr>
          <w:b/>
          <w:bCs/>
        </w:rPr>
      </w:pPr>
      <w:bookmarkStart w:id="3" w:name="_Hlk127963862"/>
      <w:r w:rsidRPr="003E3918">
        <w:t>T</w:t>
      </w:r>
      <w:r w:rsidR="007931EC" w:rsidRPr="003E3918">
        <w:t xml:space="preserve">he phylogenetic </w:t>
      </w:r>
      <w:r w:rsidR="00915B99" w:rsidRPr="003E3918">
        <w:t>analysis</w:t>
      </w:r>
      <w:r w:rsidR="007931EC" w:rsidRPr="003E3918">
        <w:t xml:space="preserve"> for</w:t>
      </w:r>
      <w:r w:rsidR="00A66FCC" w:rsidRPr="003E3918">
        <w:t xml:space="preserve"> the CKLF super</w:t>
      </w:r>
      <w:r w:rsidR="00AC23F9" w:rsidRPr="003E3918">
        <w:t xml:space="preserve"> </w:t>
      </w:r>
      <w:r w:rsidR="00A66FCC" w:rsidRPr="003E3918">
        <w:t>family</w:t>
      </w:r>
      <w:r w:rsidRPr="003E3918">
        <w:t xml:space="preserve"> (Figure </w:t>
      </w:r>
      <w:r w:rsidR="0030062C">
        <w:t>5.</w:t>
      </w:r>
      <w:r w:rsidRPr="003E3918">
        <w:t>1</w:t>
      </w:r>
      <w:r w:rsidR="42ABB0F8" w:rsidRPr="003E3918">
        <w:t>D</w:t>
      </w:r>
      <w:r w:rsidR="3B0276B8" w:rsidRPr="003E3918">
        <w:t xml:space="preserve"> and Figures S16,17</w:t>
      </w:r>
      <w:r w:rsidRPr="003E3918">
        <w:t>)</w:t>
      </w:r>
      <w:r w:rsidR="00A66FCC" w:rsidRPr="003E3918">
        <w:t xml:space="preserve"> </w:t>
      </w:r>
      <w:r w:rsidR="008D172B" w:rsidRPr="003E3918">
        <w:t>recovered a monophyletic</w:t>
      </w:r>
      <w:r w:rsidRPr="003E3918">
        <w:t xml:space="preserve"> </w:t>
      </w:r>
      <w:r w:rsidR="007931EC" w:rsidRPr="003E3918">
        <w:t>clade</w:t>
      </w:r>
      <w:r w:rsidRPr="003E3918">
        <w:t xml:space="preserve"> </w:t>
      </w:r>
      <w:r w:rsidR="008D172B" w:rsidRPr="003E3918">
        <w:t>for the</w:t>
      </w:r>
      <w:r w:rsidR="007931EC" w:rsidRPr="003E3918">
        <w:t xml:space="preserve"> </w:t>
      </w:r>
      <w:r w:rsidR="00FF2D73" w:rsidRPr="003E3918">
        <w:t xml:space="preserve">CKLF I </w:t>
      </w:r>
      <w:r w:rsidR="008D172B" w:rsidRPr="003E3918">
        <w:t>group</w:t>
      </w:r>
      <w:r w:rsidR="00A66FCC" w:rsidRPr="003E3918">
        <w:t xml:space="preserve"> </w:t>
      </w:r>
      <w:r w:rsidR="009374B5" w:rsidRPr="003E3918">
        <w:t>(TBE=0.9</w:t>
      </w:r>
      <w:r w:rsidR="008D172B" w:rsidRPr="003E3918">
        <w:t>6, UFB=80%) that we had already identified through CLANS</w:t>
      </w:r>
      <w:r w:rsidR="009374B5" w:rsidRPr="003E3918">
        <w:t>.</w:t>
      </w:r>
      <w:r w:rsidR="00EC7747" w:rsidRPr="003E3918">
        <w:t xml:space="preserve"> Th</w:t>
      </w:r>
      <w:r w:rsidR="008D172B" w:rsidRPr="003E3918">
        <w:t xml:space="preserve">is group </w:t>
      </w:r>
      <w:r w:rsidR="00FB3D80" w:rsidRPr="003E3918">
        <w:t>contain</w:t>
      </w:r>
      <w:r w:rsidR="00086D64" w:rsidRPr="003E3918">
        <w:t>s</w:t>
      </w:r>
      <w:r w:rsidR="00EC7747" w:rsidRPr="003E3918">
        <w:t xml:space="preserve"> </w:t>
      </w:r>
      <w:r w:rsidR="008D172B" w:rsidRPr="003E3918">
        <w:t>CKLF, that is</w:t>
      </w:r>
      <w:r w:rsidR="00EC7747" w:rsidRPr="003E3918">
        <w:t xml:space="preserve"> known to interact with </w:t>
      </w:r>
      <w:r w:rsidR="008D172B" w:rsidRPr="003E3918">
        <w:t xml:space="preserve">C-C </w:t>
      </w:r>
      <w:r w:rsidR="00EC7747" w:rsidRPr="003E3918">
        <w:t>chemokine receptor</w:t>
      </w:r>
      <w:r w:rsidR="008D172B" w:rsidRPr="003E3918">
        <w:t xml:space="preserve"> 4 </w:t>
      </w:r>
      <w:r w:rsidR="00FE4B58" w:rsidRPr="003E3918">
        <w:rPr>
          <w:shd w:val="clear" w:color="auto" w:fill="E6E6E6"/>
        </w:rPr>
        <w:fldChar w:fldCharType="begin"/>
      </w:r>
      <w:r w:rsidR="008B6982">
        <w:instrText xml:space="preserve"> ADDIN ZOTERO_ITEM CSL_CITATION {"citationID":"09yYs19v","properties":{"formattedCitation":"(10, 11)","plainCitation":"(10, 11)","noteIndex":0},"citationItems":[{"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schema":"https://github.com/citation-style-language/schema/raw/master/csl-citation.json"} </w:instrText>
      </w:r>
      <w:r w:rsidR="00FE4B58" w:rsidRPr="003E3918">
        <w:rPr>
          <w:shd w:val="clear" w:color="auto" w:fill="E6E6E6"/>
        </w:rPr>
        <w:fldChar w:fldCharType="separate"/>
      </w:r>
      <w:r w:rsidR="006C1636" w:rsidRPr="003E3918">
        <w:t>(10, 11)</w:t>
      </w:r>
      <w:r w:rsidR="00FE4B58" w:rsidRPr="003E3918">
        <w:rPr>
          <w:shd w:val="clear" w:color="auto" w:fill="E6E6E6"/>
        </w:rPr>
        <w:fldChar w:fldCharType="end"/>
      </w:r>
      <w:r w:rsidR="008D172B" w:rsidRPr="003E3918">
        <w:t>, as well as CMTM1,</w:t>
      </w:r>
      <w:r w:rsidR="00C81927" w:rsidRPr="003E3918">
        <w:t xml:space="preserve"> </w:t>
      </w:r>
      <w:r w:rsidR="008D172B" w:rsidRPr="003E3918">
        <w:t>2,</w:t>
      </w:r>
      <w:r w:rsidR="00C81927" w:rsidRPr="003E3918">
        <w:t xml:space="preserve"> </w:t>
      </w:r>
      <w:r w:rsidR="008D172B" w:rsidRPr="003E3918">
        <w:t>3,</w:t>
      </w:r>
      <w:r w:rsidR="00C81927" w:rsidRPr="003E3918">
        <w:t xml:space="preserve"> </w:t>
      </w:r>
      <w:r w:rsidR="008D172B" w:rsidRPr="003E3918">
        <w:t>5, and proteolipid protein 2 (PLP2). Other monophyletic clades that are consistent with the CLANS are CMTM4/6 (TBE=0.90, UFB=61%), CMTM7 (TBE=0.92, UFB=83%) and a clade containing CMTM8 plus other related molecules such as plasmolipin (PLLP) and myelin and lymphocyte proteins (MAL) (TBE=0.</w:t>
      </w:r>
      <w:r w:rsidR="10093D5A" w:rsidRPr="003E3918">
        <w:t>89</w:t>
      </w:r>
      <w:r w:rsidR="008D172B" w:rsidRPr="003E3918">
        <w:t>, UFB=</w:t>
      </w:r>
      <w:r w:rsidR="79E0605A" w:rsidRPr="003E3918">
        <w:t>60</w:t>
      </w:r>
      <w:r w:rsidR="008D172B" w:rsidRPr="003E3918">
        <w:t xml:space="preserve">%). The latter were all part of a </w:t>
      </w:r>
      <w:r w:rsidR="001B62E1" w:rsidRPr="003E3918">
        <w:t xml:space="preserve">large </w:t>
      </w:r>
      <w:r w:rsidR="008D172B" w:rsidRPr="003E3918">
        <w:t>cluster that we called CKLF II in the CLANS</w:t>
      </w:r>
      <w:r w:rsidR="1C87DA26" w:rsidRPr="003E3918">
        <w:t xml:space="preserve"> (Figure </w:t>
      </w:r>
      <w:r w:rsidR="0030062C">
        <w:t>5.</w:t>
      </w:r>
      <w:r w:rsidR="00DB233D" w:rsidRPr="003E3918">
        <w:t>1B</w:t>
      </w:r>
      <w:r w:rsidR="1C87DA26" w:rsidRPr="003E3918">
        <w:t>)</w:t>
      </w:r>
      <w:r w:rsidR="008D172B" w:rsidRPr="003E3918">
        <w:t xml:space="preserve">. However, </w:t>
      </w:r>
      <w:r w:rsidR="00205EAF" w:rsidRPr="003E3918">
        <w:t xml:space="preserve">the placement of the root </w:t>
      </w:r>
      <w:r w:rsidR="001B62E1" w:rsidRPr="003E3918">
        <w:t xml:space="preserve">of </w:t>
      </w:r>
      <w:r w:rsidR="00205EAF" w:rsidRPr="003E3918">
        <w:t xml:space="preserve">the tree </w:t>
      </w:r>
      <w:r w:rsidR="001B62E1" w:rsidRPr="003E3918">
        <w:t xml:space="preserve">in </w:t>
      </w:r>
      <w:r w:rsidR="00205EAF" w:rsidRPr="003E3918">
        <w:t xml:space="preserve">Figure </w:t>
      </w:r>
      <w:r w:rsidR="0030062C">
        <w:t>5.</w:t>
      </w:r>
      <w:r w:rsidR="00205EAF" w:rsidRPr="003E3918">
        <w:t xml:space="preserve">1D can affect the interpretation of </w:t>
      </w:r>
      <w:r w:rsidR="00A456E8" w:rsidRPr="003E3918">
        <w:t xml:space="preserve">the </w:t>
      </w:r>
      <w:r w:rsidR="00205EAF" w:rsidRPr="003E3918">
        <w:t>relationships among CKLF II subgroups</w:t>
      </w:r>
      <w:r w:rsidR="008D172B" w:rsidRPr="003E3918">
        <w:t xml:space="preserve">. </w:t>
      </w:r>
      <w:r w:rsidR="00205EAF" w:rsidRPr="003E3918">
        <w:t>To address this problem and clarify the patterns of duplications and the presence/absence of each group throughout animals, we</w:t>
      </w:r>
      <w:r w:rsidR="001C49B9" w:rsidRPr="003E3918">
        <w:t xml:space="preserve"> </w:t>
      </w:r>
      <w:r w:rsidR="00205EAF" w:rsidRPr="003E3918">
        <w:t xml:space="preserve">used GeneRax to reconcile the gene with the species tree </w:t>
      </w:r>
      <w:r w:rsidR="001C49B9" w:rsidRPr="003E3918">
        <w:t>(</w:t>
      </w:r>
      <w:r w:rsidR="009C5A1D" w:rsidRPr="003E3918">
        <w:t xml:space="preserve">see above and </w:t>
      </w:r>
      <w:r w:rsidR="001B62E1" w:rsidRPr="003E3918">
        <w:t xml:space="preserve">Material </w:t>
      </w:r>
      <w:r w:rsidR="009C5A1D" w:rsidRPr="003E3918">
        <w:t xml:space="preserve">and </w:t>
      </w:r>
      <w:r w:rsidR="001B62E1" w:rsidRPr="003E3918">
        <w:t xml:space="preserve">Methods </w:t>
      </w:r>
      <w:r w:rsidR="009C5A1D" w:rsidRPr="003E3918">
        <w:t>for details</w:t>
      </w:r>
      <w:r w:rsidR="001C49B9" w:rsidRPr="003E3918">
        <w:t xml:space="preserve">). </w:t>
      </w:r>
      <w:r w:rsidR="00205EAF" w:rsidRPr="003E3918">
        <w:t xml:space="preserve">Our results </w:t>
      </w:r>
      <w:r w:rsidR="00825DBF" w:rsidRPr="003E3918">
        <w:t>suggest</w:t>
      </w:r>
      <w:r w:rsidR="009C5A1D" w:rsidRPr="003E3918">
        <w:t xml:space="preserve"> (Figure </w:t>
      </w:r>
      <w:r w:rsidR="0030062C">
        <w:t>5.</w:t>
      </w:r>
      <w:r w:rsidR="009C5A1D" w:rsidRPr="003E3918">
        <w:t>2 and Figure S22)</w:t>
      </w:r>
      <w:r w:rsidR="00205EAF" w:rsidRPr="003E3918">
        <w:t xml:space="preserve"> that</w:t>
      </w:r>
      <w:r w:rsidR="001C49B9" w:rsidRPr="003E3918">
        <w:t xml:space="preserve"> </w:t>
      </w:r>
      <w:r w:rsidR="00825DBF" w:rsidRPr="003E3918">
        <w:t xml:space="preserve">most CKLFSF groups, such as CMTM4,6 and 8, originate in the vertebrate stem group from pre-existing CMTM </w:t>
      </w:r>
      <w:r w:rsidR="00935FC5" w:rsidRPr="003E3918">
        <w:t>genes</w:t>
      </w:r>
      <w:r w:rsidR="00A456E8" w:rsidRPr="003E3918">
        <w:t xml:space="preserve"> and</w:t>
      </w:r>
      <w:r w:rsidR="00935FC5" w:rsidRPr="003E3918">
        <w:t xml:space="preserve"> are</w:t>
      </w:r>
      <w:r w:rsidR="00825DBF" w:rsidRPr="003E3918">
        <w:t xml:space="preserve"> widely distributed in animals</w:t>
      </w:r>
      <w:r w:rsidR="001C49B9" w:rsidRPr="003E3918">
        <w:t xml:space="preserve">. The CKLF I </w:t>
      </w:r>
      <w:r w:rsidR="00A456E8" w:rsidRPr="003E3918">
        <w:t>sub</w:t>
      </w:r>
      <w:r w:rsidR="001C49B9" w:rsidRPr="003E3918">
        <w:t>group</w:t>
      </w:r>
      <w:r w:rsidR="00A456E8" w:rsidRPr="003E3918">
        <w:t>s</w:t>
      </w:r>
      <w:r w:rsidR="001C49B9" w:rsidRPr="003E3918">
        <w:t xml:space="preserve"> </w:t>
      </w:r>
      <w:r w:rsidR="00825DBF" w:rsidRPr="003E3918">
        <w:t>originate from duplications at the base of jawed vertebrates</w:t>
      </w:r>
      <w:r w:rsidR="006C4649" w:rsidRPr="003E3918">
        <w:t>, except for the split between CKLF and CMTM1 that occurs only within mammals</w:t>
      </w:r>
      <w:r w:rsidR="00825DBF" w:rsidRPr="003E3918">
        <w:t xml:space="preserve"> </w:t>
      </w:r>
      <w:r w:rsidR="003C0891" w:rsidRPr="003E3918">
        <w:t xml:space="preserve">(Figure </w:t>
      </w:r>
      <w:r w:rsidR="003825D8">
        <w:t>5.</w:t>
      </w:r>
      <w:r w:rsidR="19078668" w:rsidRPr="003E3918">
        <w:t>2A</w:t>
      </w:r>
      <w:r w:rsidR="003C0891" w:rsidRPr="003E3918">
        <w:t>)</w:t>
      </w:r>
      <w:r w:rsidR="001C49B9" w:rsidRPr="003E3918">
        <w:t>.</w:t>
      </w:r>
      <w:r w:rsidR="002412EE" w:rsidRPr="003E3918">
        <w:t xml:space="preserve"> </w:t>
      </w:r>
      <w:r w:rsidR="00825DBF" w:rsidRPr="003E3918">
        <w:t>We observe t</w:t>
      </w:r>
      <w:r w:rsidR="00C81927" w:rsidRPr="003E3918">
        <w:t xml:space="preserve">he major two </w:t>
      </w:r>
      <w:r w:rsidR="00825DBF" w:rsidRPr="003E3918">
        <w:t>expansions</w:t>
      </w:r>
      <w:r w:rsidR="00C81927" w:rsidRPr="003E3918">
        <w:t xml:space="preserve"> of the CKLFSF</w:t>
      </w:r>
      <w:r w:rsidR="00825DBF" w:rsidRPr="003E3918">
        <w:t xml:space="preserve"> genes</w:t>
      </w:r>
      <w:r w:rsidR="00C81927" w:rsidRPr="003E3918">
        <w:t xml:space="preserve"> </w:t>
      </w:r>
      <w:r w:rsidR="00825DBF" w:rsidRPr="003E3918">
        <w:t>in the</w:t>
      </w:r>
      <w:r w:rsidR="00C81927" w:rsidRPr="003E3918">
        <w:t xml:space="preserve"> </w:t>
      </w:r>
      <w:r w:rsidR="007B5734" w:rsidRPr="003E3918">
        <w:t xml:space="preserve">stem group of </w:t>
      </w:r>
      <w:r w:rsidR="00C81927" w:rsidRPr="003E3918">
        <w:t>vertebrates</w:t>
      </w:r>
      <w:r w:rsidR="007B5734" w:rsidRPr="003E3918">
        <w:t xml:space="preserve"> (from 6 to 10 complements)</w:t>
      </w:r>
      <w:r w:rsidR="00825DBF" w:rsidRPr="003E3918">
        <w:t xml:space="preserve">, and </w:t>
      </w:r>
      <w:r w:rsidR="007B5734" w:rsidRPr="003E3918">
        <w:t xml:space="preserve">then in </w:t>
      </w:r>
      <w:r w:rsidR="00825DBF" w:rsidRPr="003E3918">
        <w:t>jawed vertebrates</w:t>
      </w:r>
      <w:r w:rsidR="007B5734" w:rsidRPr="003E3918">
        <w:t xml:space="preserve"> (from 10 to 16 complements)</w:t>
      </w:r>
      <w:r w:rsidR="00825DBF" w:rsidRPr="003E3918">
        <w:t xml:space="preserve">. Interestingly </w:t>
      </w:r>
      <w:r w:rsidR="00C81927" w:rsidRPr="003E3918">
        <w:t>the extent</w:t>
      </w:r>
      <w:r w:rsidR="5A02259E" w:rsidRPr="003E3918">
        <w:t>s</w:t>
      </w:r>
      <w:r w:rsidR="00C81927" w:rsidRPr="003E3918">
        <w:t xml:space="preserve"> of these expansions are less drastic than those we see for canonical chemokines</w:t>
      </w:r>
      <w:r w:rsidR="127AC12C" w:rsidRPr="003E3918">
        <w:t xml:space="preserve"> (Figure </w:t>
      </w:r>
      <w:r w:rsidR="003825D8">
        <w:t>5.</w:t>
      </w:r>
      <w:r w:rsidR="127AC12C" w:rsidRPr="003E3918">
        <w:t>2B)</w:t>
      </w:r>
      <w:r w:rsidR="00C81927" w:rsidRPr="003E3918">
        <w:t>.</w:t>
      </w:r>
      <w:r w:rsidR="00FE098D" w:rsidRPr="003E3918">
        <w:t xml:space="preserve"> </w:t>
      </w:r>
      <w:bookmarkEnd w:id="3"/>
      <w:r w:rsidR="001B62E1" w:rsidRPr="003E3918">
        <w:t>In total,</w:t>
      </w:r>
      <w:r w:rsidR="002F584C" w:rsidRPr="003E3918">
        <w:t xml:space="preserve"> we</w:t>
      </w:r>
      <w:r w:rsidR="001B62E1" w:rsidRPr="003E3918">
        <w:t xml:space="preserve"> have</w:t>
      </w:r>
      <w:r w:rsidR="002F584C" w:rsidRPr="003E3918">
        <w:t xml:space="preserve"> </w:t>
      </w:r>
      <w:r w:rsidR="001B62E1" w:rsidRPr="003E3918">
        <w:t xml:space="preserve">identified </w:t>
      </w:r>
      <w:r w:rsidR="002F584C" w:rsidRPr="003E3918">
        <w:t xml:space="preserve">that the five distinct ligand groups have </w:t>
      </w:r>
      <w:r w:rsidR="008465AC" w:rsidRPr="003E3918">
        <w:t xml:space="preserve">a </w:t>
      </w:r>
      <w:r w:rsidR="009C5A1D" w:rsidRPr="003E3918">
        <w:t>different origin</w:t>
      </w:r>
      <w:r w:rsidR="002F584C" w:rsidRPr="003E3918">
        <w:t xml:space="preserve"> in the </w:t>
      </w:r>
      <w:r w:rsidRPr="003E3918">
        <w:t>animal</w:t>
      </w:r>
      <w:r w:rsidR="002F584C" w:rsidRPr="003E3918">
        <w:t xml:space="preserve"> tree of li</w:t>
      </w:r>
      <w:r w:rsidR="00301638" w:rsidRPr="003E3918">
        <w:t>f</w:t>
      </w:r>
      <w:r w:rsidR="002F584C" w:rsidRPr="003E3918">
        <w:t xml:space="preserve">e and underwent divergent evolutionary </w:t>
      </w:r>
      <w:r w:rsidR="00301638" w:rsidRPr="003E3918">
        <w:t>histories</w:t>
      </w:r>
      <w:r w:rsidR="002F584C" w:rsidRPr="003E3918">
        <w:rPr>
          <w:b/>
          <w:bCs/>
        </w:rPr>
        <w:t xml:space="preserve">. </w:t>
      </w:r>
    </w:p>
    <w:p w14:paraId="32FEF6F7" w14:textId="77777777" w:rsidR="002811AF" w:rsidRDefault="001B75B5" w:rsidP="002811AF">
      <w:pPr>
        <w:keepNext/>
        <w:spacing w:line="360" w:lineRule="auto"/>
        <w:jc w:val="both"/>
      </w:pPr>
      <w:r>
        <w:rPr>
          <w:b/>
          <w:bCs/>
          <w:noProof/>
        </w:rPr>
        <w:lastRenderedPageBreak/>
        <w:drawing>
          <wp:inline distT="0" distB="0" distL="0" distR="0" wp14:anchorId="588BF81D" wp14:editId="44D573BE">
            <wp:extent cx="5400000" cy="7584440"/>
            <wp:effectExtent l="0" t="0" r="0" b="0"/>
            <wp:docPr id="1513386045" name="Picture 3"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386045" name="Picture 3" descr="A diagram of a computer&#10;&#10;Description automatically generated"/>
                    <pic:cNvPicPr/>
                  </pic:nvPicPr>
                  <pic:blipFill rotWithShape="1">
                    <a:blip r:embed="rId10"/>
                    <a:srcRect l="2237" t="3025" r="2246" b="2117"/>
                    <a:stretch/>
                  </pic:blipFill>
                  <pic:spPr bwMode="auto">
                    <a:xfrm>
                      <a:off x="0" y="0"/>
                      <a:ext cx="5400000" cy="7584440"/>
                    </a:xfrm>
                    <a:prstGeom prst="rect">
                      <a:avLst/>
                    </a:prstGeom>
                    <a:ln>
                      <a:noFill/>
                    </a:ln>
                    <a:extLst>
                      <a:ext uri="{53640926-AAD7-44D8-BBD7-CCE9431645EC}">
                        <a14:shadowObscured xmlns:a14="http://schemas.microsoft.com/office/drawing/2010/main"/>
                      </a:ext>
                    </a:extLst>
                  </pic:spPr>
                </pic:pic>
              </a:graphicData>
            </a:graphic>
          </wp:inline>
        </w:drawing>
      </w:r>
    </w:p>
    <w:p w14:paraId="2416F510" w14:textId="12F5451F" w:rsidR="00C65B16" w:rsidRPr="002811AF" w:rsidRDefault="002811AF" w:rsidP="002811AF">
      <w:pPr>
        <w:pStyle w:val="Caption"/>
        <w:spacing w:line="276" w:lineRule="auto"/>
        <w:jc w:val="both"/>
        <w:rPr>
          <w:b/>
          <w:bCs/>
          <w:i w:val="0"/>
          <w:iCs w:val="0"/>
          <w:color w:val="auto"/>
          <w:sz w:val="20"/>
          <w:szCs w:val="20"/>
        </w:rPr>
      </w:pPr>
      <w:r w:rsidRPr="002811AF">
        <w:rPr>
          <w:b/>
          <w:bCs/>
          <w:i w:val="0"/>
          <w:iCs w:val="0"/>
          <w:color w:val="auto"/>
          <w:sz w:val="20"/>
          <w:szCs w:val="20"/>
        </w:rPr>
        <w:t xml:space="preserve">Figure 5.2. </w:t>
      </w:r>
      <w:r w:rsidR="002B1DD9" w:rsidRPr="002B1DD9">
        <w:rPr>
          <w:b/>
          <w:bCs/>
          <w:i w:val="0"/>
          <w:iCs w:val="0"/>
          <w:color w:val="auto"/>
          <w:sz w:val="20"/>
          <w:szCs w:val="20"/>
          <w:lang w:val="en-US"/>
        </w:rPr>
        <w:t>Distribution and duplication patterns of ligand groups. A)</w:t>
      </w:r>
      <w:r w:rsidR="002B1DD9" w:rsidRPr="002B1DD9">
        <w:rPr>
          <w:i w:val="0"/>
          <w:iCs w:val="0"/>
          <w:color w:val="auto"/>
          <w:sz w:val="20"/>
          <w:szCs w:val="20"/>
          <w:lang w:val="en-US"/>
        </w:rPr>
        <w:t xml:space="preserve"> Presence of all ligand groups are mapped onto a species tree. Gene trees and duplication events are based on the gene tree to species tree reconciliation analyses. The nomenclature for canonical chemokines is primarily based on known chemokines of human (or mouse). Where human and mouse chemokines do not correspond, the default name refers to the human gene and the mouse (</w:t>
      </w:r>
      <w:r w:rsidR="002B1DD9" w:rsidRPr="0016251F">
        <w:rPr>
          <w:color w:val="auto"/>
          <w:sz w:val="20"/>
          <w:szCs w:val="20"/>
          <w:lang w:val="en-US"/>
        </w:rPr>
        <w:t>Mus musculus</w:t>
      </w:r>
      <w:r w:rsidR="002B1DD9" w:rsidRPr="002B1DD9">
        <w:rPr>
          <w:i w:val="0"/>
          <w:iCs w:val="0"/>
          <w:color w:val="auto"/>
          <w:sz w:val="20"/>
          <w:szCs w:val="20"/>
          <w:lang w:val="en-US"/>
        </w:rPr>
        <w:t xml:space="preserve">) one is indicated with “Mm”. Chemokines that have been classically described as having either homeostatic or inflammatory function are indicated with a circle or a star respectively. The classification used here was based on Zlotnik and Yoshie 2012 </w:t>
      </w:r>
      <w:r w:rsidR="002B1DD9" w:rsidRPr="002B1DD9">
        <w:rPr>
          <w:i w:val="0"/>
          <w:iCs w:val="0"/>
          <w:color w:val="auto"/>
          <w:sz w:val="20"/>
          <w:szCs w:val="20"/>
          <w:shd w:val="clear" w:color="auto" w:fill="E6E6E6"/>
          <w:lang w:val="en-US"/>
        </w:rPr>
        <w:fldChar w:fldCharType="begin"/>
      </w:r>
      <w:r w:rsidR="008B6982">
        <w:rPr>
          <w:i w:val="0"/>
          <w:iCs w:val="0"/>
          <w:color w:val="auto"/>
          <w:sz w:val="20"/>
          <w:szCs w:val="20"/>
          <w:lang w:val="en-US"/>
        </w:rPr>
        <w:instrText xml:space="preserve"> ADDIN ZOTERO_ITEM CSL_CITATION {"citationID":"UxBh6fG3","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2B1DD9" w:rsidRPr="002B1DD9">
        <w:rPr>
          <w:i w:val="0"/>
          <w:iCs w:val="0"/>
          <w:color w:val="auto"/>
          <w:sz w:val="20"/>
          <w:szCs w:val="20"/>
          <w:shd w:val="clear" w:color="auto" w:fill="E6E6E6"/>
          <w:lang w:val="en-US"/>
        </w:rPr>
        <w:fldChar w:fldCharType="separate"/>
      </w:r>
      <w:r w:rsidR="002B1DD9" w:rsidRPr="002B1DD9">
        <w:rPr>
          <w:i w:val="0"/>
          <w:iCs w:val="0"/>
          <w:color w:val="auto"/>
          <w:sz w:val="20"/>
          <w:szCs w:val="20"/>
        </w:rPr>
        <w:t>(7)</w:t>
      </w:r>
      <w:r w:rsidR="002B1DD9" w:rsidRPr="002B1DD9">
        <w:rPr>
          <w:i w:val="0"/>
          <w:iCs w:val="0"/>
          <w:color w:val="auto"/>
          <w:sz w:val="20"/>
          <w:szCs w:val="20"/>
          <w:shd w:val="clear" w:color="auto" w:fill="E6E6E6"/>
          <w:lang w:val="en-US"/>
        </w:rPr>
        <w:fldChar w:fldCharType="end"/>
      </w:r>
      <w:r w:rsidR="002B1DD9" w:rsidRPr="002B1DD9">
        <w:rPr>
          <w:i w:val="0"/>
          <w:iCs w:val="0"/>
          <w:color w:val="auto"/>
          <w:sz w:val="20"/>
          <w:szCs w:val="20"/>
          <w:lang w:val="en-US"/>
        </w:rPr>
        <w:t xml:space="preserve"> </w:t>
      </w:r>
      <w:r w:rsidR="002B1DD9" w:rsidRPr="002B1DD9">
        <w:rPr>
          <w:i w:val="0"/>
          <w:iCs w:val="0"/>
          <w:color w:val="auto"/>
          <w:sz w:val="20"/>
          <w:szCs w:val="20"/>
          <w:lang w:val="en-US"/>
        </w:rPr>
        <w:lastRenderedPageBreak/>
        <w:t xml:space="preserve">with the inflammatory type also including chemokines they described as plasma/platelet types. Overall, canonical chemokines originated in vertebrates and expanded a first time in jawed vertebrates and a second time in mammals. Homeostatic chemokines (e.g., CXCL12) are generally more ancient than inflammatory ones. CXCL17 and CYTL are mammal and jawed vertebrate specific respectively. TAFA originated in the common ancestor of vertebrates and urochordates, while the CKLF super family is present in invertebrates although key duplications occurred at the base of vertebrates. </w:t>
      </w:r>
      <w:r w:rsidR="002B1DD9" w:rsidRPr="002B1DD9">
        <w:rPr>
          <w:b/>
          <w:bCs/>
          <w:i w:val="0"/>
          <w:iCs w:val="0"/>
          <w:color w:val="auto"/>
          <w:sz w:val="20"/>
          <w:szCs w:val="20"/>
          <w:lang w:val="en-US"/>
        </w:rPr>
        <w:t>B)</w:t>
      </w:r>
      <w:r w:rsidR="002B1DD9" w:rsidRPr="002B1DD9">
        <w:rPr>
          <w:i w:val="0"/>
          <w:iCs w:val="0"/>
          <w:color w:val="auto"/>
          <w:sz w:val="20"/>
          <w:szCs w:val="20"/>
          <w:lang w:val="en-US"/>
        </w:rPr>
        <w:t xml:space="preserve"> Number of complements for each ligand group at key species nodes are mapped onto the species tree. The number of complements in each group reflects the pattern of duplications. The major increase occurred at the level of jawed vertebrates with canonical chemokines undergoing a second significant increase within placentals.  Silhouette images are by Andreas Hejnol (</w:t>
      </w:r>
      <w:r w:rsidR="002B1DD9" w:rsidRPr="00A04571">
        <w:rPr>
          <w:color w:val="auto"/>
          <w:sz w:val="20"/>
          <w:szCs w:val="20"/>
          <w:lang w:val="en-US"/>
        </w:rPr>
        <w:t>Xenopus laevis</w:t>
      </w:r>
      <w:r w:rsidR="002B1DD9" w:rsidRPr="002B1DD9">
        <w:rPr>
          <w:i w:val="0"/>
          <w:iCs w:val="0"/>
          <w:color w:val="auto"/>
          <w:sz w:val="20"/>
          <w:szCs w:val="20"/>
          <w:lang w:val="en-US"/>
        </w:rPr>
        <w:t>); Andy Wilson (</w:t>
      </w:r>
      <w:r w:rsidR="002B1DD9" w:rsidRPr="00A04571">
        <w:rPr>
          <w:color w:val="auto"/>
          <w:sz w:val="20"/>
          <w:szCs w:val="20"/>
          <w:lang w:val="en-US"/>
        </w:rPr>
        <w:t>Anas platyrhynchos</w:t>
      </w:r>
      <w:r w:rsidR="002B1DD9" w:rsidRPr="002B1DD9">
        <w:rPr>
          <w:i w:val="0"/>
          <w:iCs w:val="0"/>
          <w:color w:val="auto"/>
          <w:sz w:val="20"/>
          <w:szCs w:val="20"/>
          <w:lang w:val="en-US"/>
        </w:rPr>
        <w:t xml:space="preserve">, </w:t>
      </w:r>
      <w:r w:rsidR="002B1DD9" w:rsidRPr="00A04571">
        <w:rPr>
          <w:color w:val="auto"/>
          <w:sz w:val="20"/>
          <w:szCs w:val="20"/>
          <w:lang w:val="en-US"/>
        </w:rPr>
        <w:t>Taeniopygia guttata</w:t>
      </w:r>
      <w:r w:rsidR="002B1DD9" w:rsidRPr="002B1DD9">
        <w:rPr>
          <w:i w:val="0"/>
          <w:iCs w:val="0"/>
          <w:color w:val="auto"/>
          <w:sz w:val="20"/>
          <w:szCs w:val="20"/>
          <w:lang w:val="en-US"/>
        </w:rPr>
        <w:t>); Carlos Cano-Barbacil (</w:t>
      </w:r>
      <w:r w:rsidR="002B1DD9" w:rsidRPr="00A04571">
        <w:rPr>
          <w:color w:val="auto"/>
          <w:sz w:val="20"/>
          <w:szCs w:val="20"/>
          <w:lang w:val="en-US"/>
        </w:rPr>
        <w:t>Salmo trutta</w:t>
      </w:r>
      <w:r w:rsidR="002B1DD9" w:rsidRPr="002B1DD9">
        <w:rPr>
          <w:i w:val="0"/>
          <w:iCs w:val="0"/>
          <w:color w:val="auto"/>
          <w:sz w:val="20"/>
          <w:szCs w:val="20"/>
          <w:lang w:val="en-US"/>
        </w:rPr>
        <w:t>); Christoph Schomburg (</w:t>
      </w:r>
      <w:r w:rsidR="002B1DD9" w:rsidRPr="00A04571">
        <w:rPr>
          <w:color w:val="auto"/>
          <w:sz w:val="20"/>
          <w:szCs w:val="20"/>
          <w:lang w:val="en-US"/>
        </w:rPr>
        <w:t>Anolis carolinensis</w:t>
      </w:r>
      <w:r w:rsidR="002B1DD9" w:rsidRPr="002B1DD9">
        <w:rPr>
          <w:i w:val="0"/>
          <w:iCs w:val="0"/>
          <w:color w:val="auto"/>
          <w:sz w:val="20"/>
          <w:szCs w:val="20"/>
          <w:lang w:val="en-US"/>
        </w:rPr>
        <w:t xml:space="preserve">, </w:t>
      </w:r>
      <w:r w:rsidR="002B1DD9" w:rsidRPr="000E1653">
        <w:rPr>
          <w:color w:val="auto"/>
          <w:sz w:val="20"/>
          <w:szCs w:val="20"/>
          <w:lang w:val="en-US"/>
        </w:rPr>
        <w:t>Ciona intestinalis</w:t>
      </w:r>
      <w:r w:rsidR="002B1DD9" w:rsidRPr="002B1DD9">
        <w:rPr>
          <w:i w:val="0"/>
          <w:iCs w:val="0"/>
          <w:color w:val="auto"/>
          <w:sz w:val="20"/>
          <w:szCs w:val="20"/>
          <w:lang w:val="en-US"/>
        </w:rPr>
        <w:t xml:space="preserve">, </w:t>
      </w:r>
      <w:r w:rsidR="002B1DD9" w:rsidRPr="000E1653">
        <w:rPr>
          <w:color w:val="auto"/>
          <w:sz w:val="20"/>
          <w:szCs w:val="20"/>
          <w:lang w:val="en-US"/>
        </w:rPr>
        <w:t>Eptatretus burgeri</w:t>
      </w:r>
      <w:r w:rsidR="002B1DD9" w:rsidRPr="002B1DD9">
        <w:rPr>
          <w:i w:val="0"/>
          <w:iCs w:val="0"/>
          <w:color w:val="auto"/>
          <w:sz w:val="20"/>
          <w:szCs w:val="20"/>
          <w:lang w:val="en-US"/>
        </w:rPr>
        <w:t xml:space="preserve">, </w:t>
      </w:r>
      <w:r w:rsidR="002B1DD9" w:rsidRPr="000E1653">
        <w:rPr>
          <w:color w:val="auto"/>
          <w:sz w:val="20"/>
          <w:szCs w:val="20"/>
          <w:lang w:val="en-US"/>
        </w:rPr>
        <w:t>Petromyzon marinus</w:t>
      </w:r>
      <w:r w:rsidR="002B1DD9" w:rsidRPr="002B1DD9">
        <w:rPr>
          <w:i w:val="0"/>
          <w:iCs w:val="0"/>
          <w:color w:val="auto"/>
          <w:sz w:val="20"/>
          <w:szCs w:val="20"/>
          <w:lang w:val="en-US"/>
        </w:rPr>
        <w:t>); Christopher Kenaley (</w:t>
      </w:r>
      <w:r w:rsidR="002B1DD9" w:rsidRPr="000E1653">
        <w:rPr>
          <w:color w:val="auto"/>
          <w:sz w:val="20"/>
          <w:szCs w:val="20"/>
          <w:lang w:val="en-US"/>
        </w:rPr>
        <w:t>Mola mola</w:t>
      </w:r>
      <w:r w:rsidR="002B1DD9" w:rsidRPr="002B1DD9">
        <w:rPr>
          <w:i w:val="0"/>
          <w:iCs w:val="0"/>
          <w:color w:val="auto"/>
          <w:sz w:val="20"/>
          <w:szCs w:val="20"/>
          <w:lang w:val="en-US"/>
        </w:rPr>
        <w:t>); Chuanixn Yu (</w:t>
      </w:r>
      <w:r w:rsidR="002B1DD9" w:rsidRPr="000E1653">
        <w:rPr>
          <w:color w:val="auto"/>
          <w:sz w:val="20"/>
          <w:szCs w:val="20"/>
          <w:lang w:val="en-US"/>
        </w:rPr>
        <w:t>Latimeria chalumnae</w:t>
      </w:r>
      <w:r w:rsidR="002B1DD9" w:rsidRPr="002B1DD9">
        <w:rPr>
          <w:i w:val="0"/>
          <w:iCs w:val="0"/>
          <w:color w:val="auto"/>
          <w:sz w:val="20"/>
          <w:szCs w:val="20"/>
          <w:lang w:val="en-US"/>
        </w:rPr>
        <w:t>); Daniel Jaron (</w:t>
      </w:r>
      <w:r w:rsidR="002B1DD9" w:rsidRPr="000E1653">
        <w:rPr>
          <w:color w:val="auto"/>
          <w:sz w:val="20"/>
          <w:szCs w:val="20"/>
          <w:lang w:val="en-US"/>
        </w:rPr>
        <w:t>Mus musculus</w:t>
      </w:r>
      <w:r w:rsidR="002B1DD9" w:rsidRPr="002B1DD9">
        <w:rPr>
          <w:i w:val="0"/>
          <w:iCs w:val="0"/>
          <w:color w:val="auto"/>
          <w:sz w:val="20"/>
          <w:szCs w:val="20"/>
          <w:lang w:val="en-US"/>
        </w:rPr>
        <w:t>); Daniel Stadtmauer (</w:t>
      </w:r>
      <w:r w:rsidR="002B1DD9" w:rsidRPr="000E1653">
        <w:rPr>
          <w:color w:val="auto"/>
          <w:sz w:val="20"/>
          <w:szCs w:val="20"/>
          <w:lang w:val="en-US"/>
        </w:rPr>
        <w:t>Monodelphis domestica</w:t>
      </w:r>
      <w:r w:rsidR="002B1DD9" w:rsidRPr="002B1DD9">
        <w:rPr>
          <w:i w:val="0"/>
          <w:iCs w:val="0"/>
          <w:color w:val="auto"/>
          <w:sz w:val="20"/>
          <w:szCs w:val="20"/>
          <w:lang w:val="en-US"/>
        </w:rPr>
        <w:t>); Fernando Carezzano (Asteroidea); Ingo Braasch (</w:t>
      </w:r>
      <w:r w:rsidR="002B1DD9" w:rsidRPr="000E1653">
        <w:rPr>
          <w:color w:val="auto"/>
          <w:sz w:val="20"/>
          <w:szCs w:val="20"/>
          <w:lang w:val="en-US"/>
        </w:rPr>
        <w:t>Callorhinchus milii</w:t>
      </w:r>
      <w:r w:rsidR="002B1DD9" w:rsidRPr="002B1DD9">
        <w:rPr>
          <w:i w:val="0"/>
          <w:iCs w:val="0"/>
          <w:color w:val="auto"/>
          <w:sz w:val="20"/>
          <w:szCs w:val="20"/>
          <w:lang w:val="en-US"/>
        </w:rPr>
        <w:t>); Jake Warner (</w:t>
      </w:r>
      <w:r w:rsidR="002B1DD9" w:rsidRPr="000E1653">
        <w:rPr>
          <w:color w:val="auto"/>
          <w:sz w:val="20"/>
          <w:szCs w:val="20"/>
          <w:lang w:val="en-US"/>
        </w:rPr>
        <w:t>Danio rerio</w:t>
      </w:r>
      <w:r w:rsidR="002B1DD9" w:rsidRPr="002B1DD9">
        <w:rPr>
          <w:i w:val="0"/>
          <w:iCs w:val="0"/>
          <w:color w:val="auto"/>
          <w:sz w:val="20"/>
          <w:szCs w:val="20"/>
          <w:lang w:val="en-US"/>
        </w:rPr>
        <w:t>); Kamil S. Jaron (</w:t>
      </w:r>
      <w:r w:rsidR="002B1DD9" w:rsidRPr="000E1653">
        <w:rPr>
          <w:color w:val="auto"/>
          <w:sz w:val="20"/>
          <w:szCs w:val="20"/>
          <w:lang w:val="en-US"/>
        </w:rPr>
        <w:t>Poecilia formosa</w:t>
      </w:r>
      <w:r w:rsidR="002B1DD9" w:rsidRPr="002B1DD9">
        <w:rPr>
          <w:i w:val="0"/>
          <w:iCs w:val="0"/>
          <w:color w:val="auto"/>
          <w:sz w:val="20"/>
          <w:szCs w:val="20"/>
          <w:lang w:val="en-US"/>
        </w:rPr>
        <w:t>); Mali'o Kodis, photograph by Hans Hillewaert (</w:t>
      </w:r>
      <w:r w:rsidR="002B1DD9" w:rsidRPr="000E1653">
        <w:rPr>
          <w:color w:val="auto"/>
          <w:sz w:val="20"/>
          <w:szCs w:val="20"/>
          <w:lang w:val="en-US"/>
        </w:rPr>
        <w:t>Branchiostoma lanceolatum</w:t>
      </w:r>
      <w:r w:rsidR="002B1DD9" w:rsidRPr="002B1DD9">
        <w:rPr>
          <w:i w:val="0"/>
          <w:iCs w:val="0"/>
          <w:color w:val="auto"/>
          <w:sz w:val="20"/>
          <w:szCs w:val="20"/>
          <w:lang w:val="en-US"/>
        </w:rPr>
        <w:t>, https://www.phylopic.org/images/719d7b41-cedc-4c97-9ffe-dd8809f85553/branchiostoma-lanceolatum); Margot Michaud (</w:t>
      </w:r>
      <w:r w:rsidR="002B1DD9" w:rsidRPr="000E1653">
        <w:rPr>
          <w:color w:val="auto"/>
          <w:sz w:val="20"/>
          <w:szCs w:val="20"/>
          <w:lang w:val="en-US"/>
        </w:rPr>
        <w:t>Canis lupus</w:t>
      </w:r>
      <w:r w:rsidR="002B1DD9" w:rsidRPr="002B1DD9">
        <w:rPr>
          <w:i w:val="0"/>
          <w:iCs w:val="0"/>
          <w:color w:val="auto"/>
          <w:sz w:val="20"/>
          <w:szCs w:val="20"/>
          <w:lang w:val="en-US"/>
        </w:rPr>
        <w:t xml:space="preserve">, </w:t>
      </w:r>
      <w:r w:rsidR="002B1DD9" w:rsidRPr="000E1653">
        <w:rPr>
          <w:color w:val="auto"/>
          <w:sz w:val="20"/>
          <w:szCs w:val="20"/>
          <w:lang w:val="en-US"/>
        </w:rPr>
        <w:t>Physeter macrocephalus</w:t>
      </w:r>
      <w:r w:rsidR="002B1DD9" w:rsidRPr="002B1DD9">
        <w:rPr>
          <w:i w:val="0"/>
          <w:iCs w:val="0"/>
          <w:color w:val="auto"/>
          <w:sz w:val="20"/>
          <w:szCs w:val="20"/>
          <w:lang w:val="en-US"/>
        </w:rPr>
        <w:t>); NASA (</w:t>
      </w:r>
      <w:r w:rsidR="002B1DD9" w:rsidRPr="000E1653">
        <w:rPr>
          <w:color w:val="auto"/>
          <w:sz w:val="20"/>
          <w:szCs w:val="20"/>
          <w:lang w:val="en-US"/>
        </w:rPr>
        <w:t>Homo sapiens sapiens</w:t>
      </w:r>
      <w:r w:rsidR="002B1DD9" w:rsidRPr="002B1DD9">
        <w:rPr>
          <w:i w:val="0"/>
          <w:iCs w:val="0"/>
          <w:color w:val="auto"/>
          <w:sz w:val="20"/>
          <w:szCs w:val="20"/>
          <w:lang w:val="en-US"/>
        </w:rPr>
        <w:t>); Nathan Hermann (</w:t>
      </w:r>
      <w:r w:rsidR="002B1DD9" w:rsidRPr="000E1653">
        <w:rPr>
          <w:color w:val="auto"/>
          <w:sz w:val="20"/>
          <w:szCs w:val="20"/>
          <w:lang w:val="en-US"/>
        </w:rPr>
        <w:t>Scophthalmus aquosus</w:t>
      </w:r>
      <w:r w:rsidR="002B1DD9" w:rsidRPr="002B1DD9">
        <w:rPr>
          <w:i w:val="0"/>
          <w:iCs w:val="0"/>
          <w:color w:val="auto"/>
          <w:sz w:val="20"/>
          <w:szCs w:val="20"/>
          <w:lang w:val="en-US"/>
        </w:rPr>
        <w:t>); Ryan Cupo (</w:t>
      </w:r>
      <w:r w:rsidR="002B1DD9" w:rsidRPr="000E1653">
        <w:rPr>
          <w:color w:val="auto"/>
          <w:sz w:val="20"/>
          <w:szCs w:val="20"/>
          <w:lang w:val="en-US"/>
        </w:rPr>
        <w:t>Rattus norvegicus</w:t>
      </w:r>
      <w:r w:rsidR="002B1DD9" w:rsidRPr="002B1DD9">
        <w:rPr>
          <w:i w:val="0"/>
          <w:iCs w:val="0"/>
          <w:color w:val="auto"/>
          <w:sz w:val="20"/>
          <w:szCs w:val="20"/>
          <w:lang w:val="en-US"/>
        </w:rPr>
        <w:t>); seung9park (</w:t>
      </w:r>
      <w:r w:rsidR="002B1DD9" w:rsidRPr="000E1653">
        <w:rPr>
          <w:color w:val="auto"/>
          <w:sz w:val="20"/>
          <w:szCs w:val="20"/>
          <w:lang w:val="en-US"/>
        </w:rPr>
        <w:t>Takifugu rubripes rubripes</w:t>
      </w:r>
      <w:r w:rsidR="002B1DD9" w:rsidRPr="002B1DD9">
        <w:rPr>
          <w:i w:val="0"/>
          <w:iCs w:val="0"/>
          <w:color w:val="auto"/>
          <w:sz w:val="20"/>
          <w:szCs w:val="20"/>
          <w:lang w:val="en-US"/>
        </w:rPr>
        <w:t>); Soledad Miranda-Rottmann (</w:t>
      </w:r>
      <w:r w:rsidR="002B1DD9" w:rsidRPr="000E1653">
        <w:rPr>
          <w:color w:val="auto"/>
          <w:sz w:val="20"/>
          <w:szCs w:val="20"/>
          <w:lang w:val="en-US"/>
        </w:rPr>
        <w:t>Pelodiscus sinensis</w:t>
      </w:r>
      <w:r w:rsidR="002B1DD9" w:rsidRPr="002B1DD9">
        <w:rPr>
          <w:i w:val="0"/>
          <w:iCs w:val="0"/>
          <w:color w:val="auto"/>
          <w:sz w:val="20"/>
          <w:szCs w:val="20"/>
          <w:lang w:val="en-US"/>
        </w:rPr>
        <w:t>, https://www.phylopic.org/images/929fd134-bbd7-4744-987f-1975107029f5/pelodiscus-sinensis); Steven Traver (</w:t>
      </w:r>
      <w:r w:rsidR="002B1DD9" w:rsidRPr="000E1653">
        <w:rPr>
          <w:color w:val="auto"/>
          <w:sz w:val="20"/>
          <w:szCs w:val="20"/>
          <w:lang w:val="en-US"/>
        </w:rPr>
        <w:t>Gallus gallus domesticus</w:t>
      </w:r>
      <w:r w:rsidR="002B1DD9" w:rsidRPr="002B1DD9">
        <w:rPr>
          <w:i w:val="0"/>
          <w:iCs w:val="0"/>
          <w:color w:val="auto"/>
          <w:sz w:val="20"/>
          <w:szCs w:val="20"/>
          <w:lang w:val="en-US"/>
        </w:rPr>
        <w:t xml:space="preserve">, </w:t>
      </w:r>
      <w:r w:rsidR="002B1DD9" w:rsidRPr="000E1653">
        <w:rPr>
          <w:color w:val="auto"/>
          <w:sz w:val="20"/>
          <w:szCs w:val="20"/>
          <w:lang w:val="en-US"/>
        </w:rPr>
        <w:t>Ornithorhynchus anatinus</w:t>
      </w:r>
      <w:r w:rsidR="002B1DD9" w:rsidRPr="002B1DD9">
        <w:rPr>
          <w:i w:val="0"/>
          <w:iCs w:val="0"/>
          <w:color w:val="auto"/>
          <w:sz w:val="20"/>
          <w:szCs w:val="20"/>
          <w:lang w:val="en-US"/>
        </w:rPr>
        <w:t>); Stuart Humphries (</w:t>
      </w:r>
      <w:r w:rsidR="002B1DD9" w:rsidRPr="000E1653">
        <w:rPr>
          <w:color w:val="auto"/>
          <w:sz w:val="20"/>
          <w:szCs w:val="20"/>
          <w:lang w:val="en-US"/>
        </w:rPr>
        <w:t>Thunnus thynnus</w:t>
      </w:r>
      <w:r w:rsidR="002B1DD9" w:rsidRPr="002B1DD9">
        <w:rPr>
          <w:i w:val="0"/>
          <w:iCs w:val="0"/>
          <w:color w:val="auto"/>
          <w:sz w:val="20"/>
          <w:szCs w:val="20"/>
          <w:lang w:val="en-US"/>
        </w:rPr>
        <w:t>); T. Michael Keesey (after Colin M. L. Burnett) (</w:t>
      </w:r>
      <w:r w:rsidR="002B1DD9" w:rsidRPr="000E1653">
        <w:rPr>
          <w:color w:val="auto"/>
          <w:sz w:val="20"/>
          <w:szCs w:val="20"/>
          <w:lang w:val="en-US"/>
        </w:rPr>
        <w:t>Gorilla gorilla gorilla</w:t>
      </w:r>
      <w:r w:rsidR="002B1DD9" w:rsidRPr="002B1DD9">
        <w:rPr>
          <w:i w:val="0"/>
          <w:iCs w:val="0"/>
          <w:color w:val="auto"/>
          <w:sz w:val="20"/>
          <w:szCs w:val="20"/>
          <w:lang w:val="en-US"/>
        </w:rPr>
        <w:t>); Thomas Hegna (based on picture by Nicolas Gompel) (</w:t>
      </w:r>
      <w:r w:rsidR="002B1DD9" w:rsidRPr="000E1653">
        <w:rPr>
          <w:color w:val="auto"/>
          <w:sz w:val="20"/>
          <w:szCs w:val="20"/>
          <w:lang w:val="en-US"/>
        </w:rPr>
        <w:t>Drosophila (Drosophila) mojavensis</w:t>
      </w:r>
      <w:r w:rsidR="002B1DD9" w:rsidRPr="002B1DD9">
        <w:rPr>
          <w:i w:val="0"/>
          <w:iCs w:val="0"/>
          <w:color w:val="auto"/>
          <w:sz w:val="20"/>
          <w:szCs w:val="20"/>
          <w:lang w:val="en-US"/>
        </w:rPr>
        <w:t>); and Yan Wong (</w:t>
      </w:r>
      <w:r w:rsidR="002B1DD9" w:rsidRPr="000E1653">
        <w:rPr>
          <w:color w:val="auto"/>
          <w:sz w:val="20"/>
          <w:szCs w:val="20"/>
          <w:lang w:val="en-US"/>
        </w:rPr>
        <w:t>Balanoglossus</w:t>
      </w:r>
      <w:r w:rsidR="002B1DD9" w:rsidRPr="002B1DD9">
        <w:rPr>
          <w:i w:val="0"/>
          <w:iCs w:val="0"/>
          <w:color w:val="auto"/>
          <w:sz w:val="20"/>
          <w:szCs w:val="20"/>
          <w:lang w:val="en-US"/>
        </w:rPr>
        <w:t>).</w:t>
      </w:r>
    </w:p>
    <w:p w14:paraId="41FD715F" w14:textId="77777777" w:rsidR="00C65B16" w:rsidRPr="003E3918" w:rsidRDefault="00C65B16" w:rsidP="00AE2D9C">
      <w:pPr>
        <w:spacing w:line="360" w:lineRule="auto"/>
        <w:ind w:firstLine="720"/>
        <w:jc w:val="both"/>
        <w:rPr>
          <w:b/>
          <w:bCs/>
        </w:rPr>
      </w:pPr>
    </w:p>
    <w:p w14:paraId="30C9C5DF" w14:textId="1C98DBDE" w:rsidR="00802557" w:rsidRPr="00A27668" w:rsidRDefault="00D06ED3" w:rsidP="00AE2D9C">
      <w:pPr>
        <w:spacing w:line="360" w:lineRule="auto"/>
        <w:jc w:val="both"/>
        <w:rPr>
          <w:color w:val="002060"/>
          <w:sz w:val="28"/>
          <w:szCs w:val="28"/>
        </w:rPr>
      </w:pPr>
      <w:r w:rsidRPr="00A27668">
        <w:rPr>
          <w:color w:val="002060"/>
          <w:sz w:val="28"/>
          <w:szCs w:val="28"/>
        </w:rPr>
        <w:t>Canonical and non-canonical c</w:t>
      </w:r>
      <w:r w:rsidR="00923B4D" w:rsidRPr="00A27668">
        <w:rPr>
          <w:color w:val="002060"/>
          <w:sz w:val="28"/>
          <w:szCs w:val="28"/>
        </w:rPr>
        <w:t xml:space="preserve">hemokine receptors are divided </w:t>
      </w:r>
      <w:r w:rsidRPr="00A27668">
        <w:rPr>
          <w:color w:val="002060"/>
          <w:sz w:val="28"/>
          <w:szCs w:val="28"/>
        </w:rPr>
        <w:t xml:space="preserve">into </w:t>
      </w:r>
      <w:r w:rsidR="006E0C9B" w:rsidRPr="00A27668">
        <w:rPr>
          <w:color w:val="002060"/>
          <w:sz w:val="28"/>
          <w:szCs w:val="28"/>
        </w:rPr>
        <w:t xml:space="preserve">four </w:t>
      </w:r>
      <w:r w:rsidR="00923B4D" w:rsidRPr="00A27668">
        <w:rPr>
          <w:color w:val="002060"/>
          <w:sz w:val="28"/>
          <w:szCs w:val="28"/>
        </w:rPr>
        <w:t>groups</w:t>
      </w:r>
      <w:r w:rsidR="004D583C" w:rsidRPr="00A27668">
        <w:rPr>
          <w:color w:val="002060"/>
          <w:sz w:val="28"/>
          <w:szCs w:val="28"/>
        </w:rPr>
        <w:t>.</w:t>
      </w:r>
      <w:r w:rsidR="006E3D92" w:rsidRPr="00A27668">
        <w:rPr>
          <w:color w:val="002060"/>
          <w:sz w:val="28"/>
          <w:szCs w:val="28"/>
        </w:rPr>
        <w:t xml:space="preserve"> </w:t>
      </w:r>
    </w:p>
    <w:p w14:paraId="17EDA616" w14:textId="77777777" w:rsidR="00202A74" w:rsidRDefault="00202A74" w:rsidP="00AE2D9C">
      <w:pPr>
        <w:spacing w:line="360" w:lineRule="auto"/>
        <w:ind w:firstLine="720"/>
        <w:jc w:val="both"/>
      </w:pPr>
    </w:p>
    <w:p w14:paraId="51E630FC" w14:textId="3D44072B" w:rsidR="00EC2107" w:rsidRPr="003E3918" w:rsidRDefault="006E3D92" w:rsidP="00AE2D9C">
      <w:pPr>
        <w:spacing w:line="360" w:lineRule="auto"/>
        <w:ind w:firstLine="720"/>
        <w:jc w:val="both"/>
      </w:pPr>
      <w:r w:rsidRPr="003E3918">
        <w:t>Next,</w:t>
      </w:r>
      <w:r w:rsidR="004D583C" w:rsidRPr="003E3918">
        <w:t xml:space="preserve"> </w:t>
      </w:r>
      <w:r w:rsidR="00AA4F65" w:rsidRPr="003E3918">
        <w:t xml:space="preserve">we investigated the </w:t>
      </w:r>
      <w:r w:rsidR="00923B4D" w:rsidRPr="003E3918">
        <w:t>origin and pattern of duplication for</w:t>
      </w:r>
      <w:r w:rsidR="00AA4F65" w:rsidRPr="003E3918">
        <w:t xml:space="preserve"> </w:t>
      </w:r>
      <w:r w:rsidR="00923B4D" w:rsidRPr="003E3918">
        <w:t xml:space="preserve">the </w:t>
      </w:r>
      <w:r w:rsidR="00AA4F65" w:rsidRPr="003E3918">
        <w:t>chemoki</w:t>
      </w:r>
      <w:r w:rsidR="008F6E7B" w:rsidRPr="003E3918">
        <w:t xml:space="preserve">ne </w:t>
      </w:r>
      <w:r w:rsidR="75171546" w:rsidRPr="003E3918">
        <w:t>rec</w:t>
      </w:r>
      <w:r w:rsidR="0049720D" w:rsidRPr="003E3918">
        <w:t>e</w:t>
      </w:r>
      <w:r w:rsidR="75171546" w:rsidRPr="003E3918">
        <w:t xml:space="preserve">ptors </w:t>
      </w:r>
      <w:r w:rsidR="008F6E7B" w:rsidRPr="003E3918">
        <w:t>and chemokine-like</w:t>
      </w:r>
      <w:r w:rsidR="00AA4F65" w:rsidRPr="003E3918">
        <w:t xml:space="preserve"> receptors</w:t>
      </w:r>
      <w:r w:rsidR="000F7351" w:rsidRPr="003E3918">
        <w:t xml:space="preserve"> (</w:t>
      </w:r>
      <w:r w:rsidR="00B1627D" w:rsidRPr="003E3918">
        <w:t xml:space="preserve">Table </w:t>
      </w:r>
      <w:r w:rsidR="00314AE2">
        <w:t>5.</w:t>
      </w:r>
      <w:r w:rsidR="00B1627D" w:rsidRPr="003E3918">
        <w:t>1)</w:t>
      </w:r>
      <w:r w:rsidR="00AA4F65" w:rsidRPr="003E3918">
        <w:t>.</w:t>
      </w:r>
      <w:r w:rsidR="003E6F84" w:rsidRPr="003E3918">
        <w:t xml:space="preserve"> </w:t>
      </w:r>
      <w:r w:rsidR="00072040" w:rsidRPr="003E3918">
        <w:t>Using BLASTP against the 64 species, w</w:t>
      </w:r>
      <w:r w:rsidR="4DC6B53E" w:rsidRPr="003E3918">
        <w:t xml:space="preserve">e </w:t>
      </w:r>
      <w:r w:rsidR="1E96F958" w:rsidRPr="003E3918">
        <w:t>identif</w:t>
      </w:r>
      <w:r w:rsidRPr="003E3918">
        <w:t>ied</w:t>
      </w:r>
      <w:r w:rsidR="00AA4F65" w:rsidRPr="003E3918">
        <w:t xml:space="preserve"> </w:t>
      </w:r>
      <w:r w:rsidR="000221E7" w:rsidRPr="003E3918">
        <w:t>7,157</w:t>
      </w:r>
      <w:r w:rsidR="00AA4F65" w:rsidRPr="003E3918">
        <w:t xml:space="preserve"> </w:t>
      </w:r>
      <w:r w:rsidR="003E6F84" w:rsidRPr="003E3918">
        <w:t>putative</w:t>
      </w:r>
      <w:r w:rsidR="00AA4F65" w:rsidRPr="003E3918">
        <w:t xml:space="preserve"> chemokine </w:t>
      </w:r>
      <w:r w:rsidR="00072040" w:rsidRPr="003E3918">
        <w:t>receptors (s</w:t>
      </w:r>
      <w:r w:rsidR="00915B99" w:rsidRPr="003E3918">
        <w:t xml:space="preserve">ee </w:t>
      </w:r>
      <w:r w:rsidR="001B62E1" w:rsidRPr="003E3918">
        <w:t xml:space="preserve">Materials and Methods </w:t>
      </w:r>
      <w:r w:rsidR="00915B99" w:rsidRPr="003E3918">
        <w:t>for more details)</w:t>
      </w:r>
      <w:r w:rsidR="00B74840" w:rsidRPr="003E3918">
        <w:t>, and</w:t>
      </w:r>
      <w:r w:rsidR="00915B99" w:rsidRPr="003E3918">
        <w:t xml:space="preserve"> </w:t>
      </w:r>
      <w:r w:rsidR="00B74840" w:rsidRPr="003E3918">
        <w:t>w</w:t>
      </w:r>
      <w:r w:rsidR="00915B99" w:rsidRPr="003E3918">
        <w:t xml:space="preserve">e </w:t>
      </w:r>
      <w:r w:rsidR="00EC2107" w:rsidRPr="003E3918">
        <w:t>investigated</w:t>
      </w:r>
      <w:r w:rsidR="00915B99" w:rsidRPr="003E3918">
        <w:t xml:space="preserve"> their relationship</w:t>
      </w:r>
      <w:r w:rsidR="000221E7" w:rsidRPr="003E3918">
        <w:t>s</w:t>
      </w:r>
      <w:r w:rsidR="00915B99" w:rsidRPr="003E3918">
        <w:t xml:space="preserve"> using CLAN</w:t>
      </w:r>
      <w:r w:rsidR="00D0413B" w:rsidRPr="003E3918">
        <w:t>S</w:t>
      </w:r>
      <w:r w:rsidR="00915B99" w:rsidRPr="003E3918">
        <w:t xml:space="preserve"> (see above for justification)</w:t>
      </w:r>
      <w:r w:rsidR="00AA4F65" w:rsidRPr="003E3918">
        <w:t xml:space="preserve">. </w:t>
      </w:r>
      <w:r w:rsidR="00802557" w:rsidRPr="003E3918">
        <w:t xml:space="preserve">The result (Figure </w:t>
      </w:r>
      <w:r w:rsidR="00432C57" w:rsidRPr="003E3918">
        <w:t>S</w:t>
      </w:r>
      <w:r w:rsidR="78276B0A" w:rsidRPr="003E3918">
        <w:t>23C</w:t>
      </w:r>
      <w:r w:rsidR="00802557" w:rsidRPr="003E3918">
        <w:t>)</w:t>
      </w:r>
      <w:r w:rsidR="00B74840" w:rsidRPr="003E3918">
        <w:t xml:space="preserve"> identifies </w:t>
      </w:r>
      <w:r w:rsidR="00B62324" w:rsidRPr="003E3918">
        <w:t xml:space="preserve">four </w:t>
      </w:r>
      <w:r w:rsidR="00B74840" w:rsidRPr="003E3918">
        <w:t>main</w:t>
      </w:r>
      <w:r w:rsidR="00E12541" w:rsidRPr="003E3918">
        <w:t xml:space="preserve"> groups of</w:t>
      </w:r>
      <w:r w:rsidR="00B74840" w:rsidRPr="003E3918">
        <w:t xml:space="preserve"> </w:t>
      </w:r>
      <w:r w:rsidR="00432C57" w:rsidRPr="003E3918">
        <w:t xml:space="preserve">chemokine </w:t>
      </w:r>
      <w:r w:rsidR="56DCD988" w:rsidRPr="003E3918">
        <w:t xml:space="preserve">receptors </w:t>
      </w:r>
      <w:r w:rsidR="00432C57" w:rsidRPr="003E3918">
        <w:t>and chemokine-like receptors</w:t>
      </w:r>
      <w:r w:rsidR="008F6E7B" w:rsidRPr="003E3918">
        <w:t>.</w:t>
      </w:r>
      <w:r w:rsidR="00B74840" w:rsidRPr="003E3918">
        <w:t xml:space="preserve"> </w:t>
      </w:r>
      <w:r w:rsidR="008F6E7B" w:rsidRPr="003E3918">
        <w:t>T</w:t>
      </w:r>
      <w:r w:rsidR="00B74840" w:rsidRPr="003E3918">
        <w:t xml:space="preserve">he first </w:t>
      </w:r>
      <w:r w:rsidR="00A357B0" w:rsidRPr="003E3918">
        <w:t>comprises</w:t>
      </w:r>
      <w:r w:rsidR="00B74840" w:rsidRPr="003E3918">
        <w:t xml:space="preserve"> canonical receptors</w:t>
      </w:r>
      <w:r w:rsidR="008F6E7B" w:rsidRPr="003E3918">
        <w:t xml:space="preserve"> (</w:t>
      </w:r>
      <w:r w:rsidR="00E22C69" w:rsidRPr="003E3918">
        <w:t>i.e.,</w:t>
      </w:r>
      <w:r w:rsidR="008F6E7B" w:rsidRPr="003E3918">
        <w:t xml:space="preserve"> CCR, CXCR, CX3CR1, CX3C, and XCR1)</w:t>
      </w:r>
      <w:r w:rsidR="00B74840" w:rsidRPr="003E3918">
        <w:t xml:space="preserve">, </w:t>
      </w:r>
      <w:r w:rsidR="00A357B0" w:rsidRPr="003E3918">
        <w:t xml:space="preserve">and </w:t>
      </w:r>
      <w:r w:rsidR="00B74840" w:rsidRPr="003E3918">
        <w:t>the second</w:t>
      </w:r>
      <w:r w:rsidR="00335651" w:rsidRPr="003E3918">
        <w:t xml:space="preserve"> </w:t>
      </w:r>
      <w:r w:rsidR="00B62324" w:rsidRPr="003E3918">
        <w:t>include</w:t>
      </w:r>
      <w:r w:rsidR="004733B2" w:rsidRPr="003E3918">
        <w:t>s</w:t>
      </w:r>
      <w:r w:rsidR="00B62324" w:rsidRPr="003E3918">
        <w:t xml:space="preserve"> atypical receptor 3 and GPR182</w:t>
      </w:r>
      <w:r w:rsidR="00E12541" w:rsidRPr="003E3918">
        <w:t>, which</w:t>
      </w:r>
      <w:r w:rsidR="00B62324" w:rsidRPr="003E3918">
        <w:t xml:space="preserve"> has been recently shown to have chemokine </w:t>
      </w:r>
      <w:r w:rsidR="40018F92" w:rsidRPr="003E3918">
        <w:t xml:space="preserve">receptor </w:t>
      </w:r>
      <w:r w:rsidR="00B62324" w:rsidRPr="003E3918">
        <w:t xml:space="preserve">activity </w:t>
      </w:r>
      <w:r w:rsidRPr="003E3918">
        <w:rPr>
          <w:shd w:val="clear" w:color="auto" w:fill="E6E6E6"/>
        </w:rPr>
        <w:fldChar w:fldCharType="begin"/>
      </w:r>
      <w:r w:rsidR="008B6982">
        <w:instrText xml:space="preserve"> ADDIN ZOTERO_ITEM CSL_CITATION {"citationID":"SgN0Thwu","properties":{"formattedCitation":"(66)","plainCitation":"(66)","noteIndex":0},"citationItems":[{"id":65,"uris":["http://zotero.org/groups/4322905/items/RN3PXDLM"],"itemData":{"id":65,"type":"article-journal","abstract":"G protein–coupled receptors (GPCRs) are important regulators of cellular and biological functions and are primary targets of therapeutic drugs. About 100 mammalian GPCRs are still considered orphan receptors because they lack a known endogenous ligand. We report the deorphanization of GPR182, which is expressed in endothelial cells of the microvasculature. We show that GPR182 is an atypical chemokine receptor, which binds CXCL10, 12, and 13. However, binding does not induce downstream signaling. Consistent with a scavenging function of GPR182, mice lacking GPR182 have increased plasma levels of chemokines. In line with the crucial role of CXCL12 in hematopoietic stem cell homeostasis, we found that loss of GPR182 results in increased egress of hematopoietic stem cells from the bone marrow.G protein–coupled receptor 182 (GPR182) has been shown to be expressed in endothelial cells; however, its ligand and physiological role has remained elusive. We found GPR182 to be expressed in microvascular and lymphatic endothelial cells of most organs and to bind with nanomolar affinity the chemokines CXCL10, CXCL12, and CXCL13. In contrast to conventional chemokine receptors, binding of chemokines to GPR182 did not induce typical downstream signaling processes, including Gq- and Gi-mediated signaling or β-arrestin recruitment. GPR182 showed relatively high constitutive activity in regard to β-arrestin recruitment and rapidly internalized in a ligand-independent manner. In constitutive GPR182-deficient mice, as well as after induced endothelium-specific loss of GPR182, we found significant increases in the plasma levels of CXCL10, CXCL12, and CXCL13. Global and induced endothelium-specific GPR182-deficient mice showed a significant decrease in hematopoietic stem cells in the bone marrow as well as increased colony-forming units of hematopoietic progenitors in the blood and the spleen. Our data show that GPR182 is a new atypical chemokine receptor for CXCL10, CXCL12, and CXCL13, which is involved in the regulation of hematopoietic stem cell homeostasis.All study data are included in the article and/or SI Appendix.","container-title":"Proceedings of the National Academy of Sciences","DOI":"10.1073/pnas.2021596118","issue":"17","page":"e2021596118","title":"GPR182 is an endothelium-specific atypical chemokine receptor that maintains hematopoietic stem cell homeostasis","volume":"118","author":[{"family":"Le Mercier","given":"Alan"},{"family":"Bonnavion","given":"Remy"},{"family":"Yu","given":"Weijia"},{"family":"Alnouri","given":"Mohamad Wessam"},{"family":"Ramas","given":"Sophie"},{"family":"Zhang","given":"Yang"},{"family":"Jäger","given":"Yannick"},{"family":"Roquid","given":"Kenneth Anthony"},{"family":"Jeong","given":"Hyun-Woo"},{"family":"Sivaraj","given":"Kishor Kumar"},{"family":"Cho","given":"Haaglim"},{"family":"Chen","given":"Xinyi"},{"family":"Strilic","given":"Boris"},{"family":"Sijmonsma","given":"Tjeerd"},{"family":"Adams","given":"Ralf"},{"family":"Schroeder","given":"Timm"},{"family":"Rieger","given":"Michael A."},{"family":"Offermanns","given":"Stefan"}],"issued":{"date-parts":[["2021"]]}}}],"schema":"https://github.com/citation-style-language/schema/raw/master/csl-citation.json"} </w:instrText>
      </w:r>
      <w:r w:rsidRPr="003E3918">
        <w:rPr>
          <w:shd w:val="clear" w:color="auto" w:fill="E6E6E6"/>
        </w:rPr>
        <w:fldChar w:fldCharType="separate"/>
      </w:r>
      <w:r w:rsidR="008B6982" w:rsidRPr="008B6982">
        <w:t>(66)</w:t>
      </w:r>
      <w:r w:rsidRPr="003E3918">
        <w:rPr>
          <w:shd w:val="clear" w:color="auto" w:fill="E6E6E6"/>
        </w:rPr>
        <w:fldChar w:fldCharType="end"/>
      </w:r>
      <w:r w:rsidR="00B62324" w:rsidRPr="003E3918">
        <w:t>.</w:t>
      </w:r>
      <w:r w:rsidR="00335651" w:rsidRPr="003E3918">
        <w:t xml:space="preserve"> </w:t>
      </w:r>
      <w:r w:rsidR="00B62324" w:rsidRPr="003E3918">
        <w:t>The third group</w:t>
      </w:r>
      <w:r w:rsidR="00E12541" w:rsidRPr="003E3918">
        <w:t>, which</w:t>
      </w:r>
      <w:r w:rsidR="00B62324" w:rsidRPr="003E3918">
        <w:t xml:space="preserve"> </w:t>
      </w:r>
      <w:r w:rsidR="00335651" w:rsidRPr="003E3918">
        <w:t>we named Chemokine-</w:t>
      </w:r>
      <w:r w:rsidR="00270824" w:rsidRPr="003E3918">
        <w:t xml:space="preserve">like </w:t>
      </w:r>
      <w:r w:rsidR="00335651" w:rsidRPr="003E3918">
        <w:t>plus (C</w:t>
      </w:r>
      <w:r w:rsidR="004733B2" w:rsidRPr="003E3918">
        <w:t>ML</w:t>
      </w:r>
      <w:r w:rsidR="00335651" w:rsidRPr="003E3918">
        <w:t>-plus)</w:t>
      </w:r>
      <w:r w:rsidR="00E12541" w:rsidRPr="003E3918">
        <w:t>,</w:t>
      </w:r>
      <w:r w:rsidR="00B62324" w:rsidRPr="003E3918">
        <w:t xml:space="preserve"> </w:t>
      </w:r>
      <w:r w:rsidR="008F6E7B" w:rsidRPr="003E3918">
        <w:t xml:space="preserve">contains the </w:t>
      </w:r>
      <w:r w:rsidR="00B62324" w:rsidRPr="003E3918">
        <w:t>chemokine-like receptors (</w:t>
      </w:r>
      <w:r w:rsidR="00FC3594" w:rsidRPr="003E3918">
        <w:t xml:space="preserve">CML1 </w:t>
      </w:r>
      <w:r w:rsidR="00E12541" w:rsidRPr="003E3918">
        <w:t>also known as</w:t>
      </w:r>
      <w:r w:rsidR="00B62324" w:rsidRPr="003E3918">
        <w:t xml:space="preserve"> chemerin receptor 1)</w:t>
      </w:r>
      <w:r w:rsidR="001E5DD8" w:rsidRPr="003E3918">
        <w:t>,</w:t>
      </w:r>
      <w:r w:rsidR="00B62324" w:rsidRPr="003E3918">
        <w:t xml:space="preserve"> </w:t>
      </w:r>
      <w:r w:rsidR="00B74840" w:rsidRPr="003E3918">
        <w:t>formyl peptide receptors (FPR)</w:t>
      </w:r>
      <w:r w:rsidR="008F6E7B" w:rsidRPr="003E3918">
        <w:t xml:space="preserve"> that </w:t>
      </w:r>
      <w:r w:rsidR="00A357B0" w:rsidRPr="003E3918">
        <w:t>bind</w:t>
      </w:r>
      <w:r w:rsidR="008F6E7B" w:rsidRPr="003E3918">
        <w:t xml:space="preserve"> the TAFA </w:t>
      </w:r>
      <w:r w:rsidR="004733B2" w:rsidRPr="003E3918">
        <w:t xml:space="preserve">ligands </w:t>
      </w:r>
      <w:r w:rsidRPr="003E3918">
        <w:rPr>
          <w:shd w:val="clear" w:color="auto" w:fill="E6E6E6"/>
        </w:rPr>
        <w:fldChar w:fldCharType="begin"/>
      </w:r>
      <w:r w:rsidR="008B6982">
        <w:instrText xml:space="preserve"> ADDIN ZOTERO_ITEM CSL_CITATION {"citationID":"L8cv2QuC","properties":{"formattedCitation":"(15, 16)","plainCitation":"(15, 16)","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schema":"https://github.com/citation-style-language/schema/raw/master/csl-citation.json"} </w:instrText>
      </w:r>
      <w:r w:rsidRPr="003E3918">
        <w:rPr>
          <w:shd w:val="clear" w:color="auto" w:fill="E6E6E6"/>
        </w:rPr>
        <w:fldChar w:fldCharType="separate"/>
      </w:r>
      <w:r w:rsidR="006C1636" w:rsidRPr="003E3918">
        <w:t>(15, 16)</w:t>
      </w:r>
      <w:r w:rsidRPr="003E3918">
        <w:rPr>
          <w:shd w:val="clear" w:color="auto" w:fill="E6E6E6"/>
        </w:rPr>
        <w:fldChar w:fldCharType="end"/>
      </w:r>
      <w:r w:rsidR="008F6E7B" w:rsidRPr="003E3918">
        <w:t xml:space="preserve"> </w:t>
      </w:r>
      <w:r w:rsidR="001E5DD8" w:rsidRPr="003E3918">
        <w:t>and other</w:t>
      </w:r>
      <w:r w:rsidR="008F6E7B" w:rsidRPr="003E3918">
        <w:t xml:space="preserve"> GPCRs</w:t>
      </w:r>
      <w:r w:rsidR="00B74840" w:rsidRPr="003E3918">
        <w:t xml:space="preserve"> such as GPR1</w:t>
      </w:r>
      <w:r w:rsidR="00B62324" w:rsidRPr="003E3918">
        <w:t xml:space="preserve"> (chemerin receptor 2)</w:t>
      </w:r>
      <w:r w:rsidR="00B74840" w:rsidRPr="003E3918">
        <w:t>, GPR33, PTGDR2</w:t>
      </w:r>
      <w:r w:rsidR="008F6E7B" w:rsidRPr="003E3918">
        <w:t>.</w:t>
      </w:r>
      <w:r w:rsidR="00B74840" w:rsidRPr="003E3918">
        <w:t xml:space="preserve"> </w:t>
      </w:r>
      <w:r w:rsidR="006355A5" w:rsidRPr="003E3918">
        <w:t>Furthermore, the CLANS analysis identifies a</w:t>
      </w:r>
      <w:r w:rsidR="001E5DD8" w:rsidRPr="003E3918">
        <w:t>n intermediate</w:t>
      </w:r>
      <w:r w:rsidR="004733B2" w:rsidRPr="003E3918">
        <w:t xml:space="preserve"> </w:t>
      </w:r>
      <w:r w:rsidR="006355A5" w:rsidRPr="003E3918">
        <w:t xml:space="preserve">group </w:t>
      </w:r>
      <w:r w:rsidR="001E5DD8" w:rsidRPr="003E3918">
        <w:t xml:space="preserve">containing angiotensin, apelin and other receptors and shows sequence similarity to </w:t>
      </w:r>
      <w:r w:rsidR="00632D81" w:rsidRPr="003E3918">
        <w:t xml:space="preserve">canonical </w:t>
      </w:r>
      <w:r w:rsidR="006355A5" w:rsidRPr="003E3918">
        <w:t>and chemokine-like receptors</w:t>
      </w:r>
      <w:r w:rsidR="008F6E7B" w:rsidRPr="003E3918">
        <w:t xml:space="preserve"> (Figure </w:t>
      </w:r>
      <w:r w:rsidR="00432C57" w:rsidRPr="003E3918">
        <w:t>S</w:t>
      </w:r>
      <w:r w:rsidR="4730F84D" w:rsidRPr="003E3918">
        <w:t>23B</w:t>
      </w:r>
      <w:r w:rsidR="008F6E7B" w:rsidRPr="003E3918">
        <w:t>)</w:t>
      </w:r>
      <w:r w:rsidR="004733B2" w:rsidRPr="003E3918">
        <w:t xml:space="preserve">. </w:t>
      </w:r>
      <w:r w:rsidR="00D06ED3" w:rsidRPr="003E3918">
        <w:t xml:space="preserve">Finally, </w:t>
      </w:r>
      <w:r w:rsidR="00D06ED3" w:rsidRPr="003E3918">
        <w:lastRenderedPageBreak/>
        <w:t>our analysis identifies a small cluster composed</w:t>
      </w:r>
      <w:r w:rsidR="00632D81" w:rsidRPr="003E3918">
        <w:t xml:space="preserve"> of</w:t>
      </w:r>
      <w:r w:rsidR="00D06ED3" w:rsidRPr="003E3918">
        <w:t xml:space="preserve"> only </w:t>
      </w:r>
      <w:r w:rsidR="008D35FA" w:rsidRPr="003E3918">
        <w:t>ACKR1</w:t>
      </w:r>
      <w:r w:rsidR="00AC1963" w:rsidRPr="003E3918">
        <w:t xml:space="preserve"> </w:t>
      </w:r>
      <w:r w:rsidR="00D06ED3" w:rsidRPr="003E3918">
        <w:t>that do not connect to other GPCRs</w:t>
      </w:r>
      <w:r w:rsidR="001E5DD8" w:rsidRPr="003E3918">
        <w:t xml:space="preserve"> or</w:t>
      </w:r>
      <w:r w:rsidR="006E0C9B" w:rsidRPr="003E3918">
        <w:t xml:space="preserve"> other atypical receptors</w:t>
      </w:r>
      <w:r w:rsidR="00D06ED3" w:rsidRPr="003E3918">
        <w:t xml:space="preserve"> even at loose p-value</w:t>
      </w:r>
      <w:r w:rsidR="00632D81" w:rsidRPr="003E3918">
        <w:t xml:space="preserve"> thresholds</w:t>
      </w:r>
      <w:r w:rsidR="001E5DD8" w:rsidRPr="003E3918">
        <w:t xml:space="preserve">. This indicates </w:t>
      </w:r>
      <w:r w:rsidR="00D06ED3" w:rsidRPr="003E3918">
        <w:t>that the</w:t>
      </w:r>
      <w:r w:rsidR="009D5181" w:rsidRPr="003E3918">
        <w:t>ir sequence is</w:t>
      </w:r>
      <w:r w:rsidR="008D35FA" w:rsidRPr="003E3918">
        <w:t xml:space="preserve"> either</w:t>
      </w:r>
      <w:r w:rsidR="009D5181" w:rsidRPr="003E3918">
        <w:t xml:space="preserve"> </w:t>
      </w:r>
      <w:r w:rsidR="006E0C9B" w:rsidRPr="003E3918">
        <w:t xml:space="preserve">non-homologous or highly </w:t>
      </w:r>
      <w:r w:rsidR="009D5181" w:rsidRPr="003E3918">
        <w:t>divergent from other chemokine</w:t>
      </w:r>
      <w:r w:rsidR="32727E5B" w:rsidRPr="003E3918">
        <w:t xml:space="preserve"> receptor</w:t>
      </w:r>
      <w:r w:rsidR="009D5181" w:rsidRPr="003E3918">
        <w:t>s and atypical receptors.</w:t>
      </w:r>
      <w:r w:rsidR="00D06ED3" w:rsidRPr="003E3918">
        <w:t xml:space="preserve"> </w:t>
      </w:r>
      <w:r w:rsidR="008F6E7B" w:rsidRPr="003E3918">
        <w:t>Overall, these groups are robust to the</w:t>
      </w:r>
      <w:r w:rsidR="001E5DD8" w:rsidRPr="003E3918">
        <w:t xml:space="preserve"> stringency threshold used</w:t>
      </w:r>
      <w:r w:rsidR="008F6E7B" w:rsidRPr="003E3918">
        <w:t xml:space="preserve"> </w:t>
      </w:r>
      <w:r w:rsidR="001E5DD8" w:rsidRPr="003E3918">
        <w:t>(i.e.</w:t>
      </w:r>
      <w:r w:rsidR="006056B0" w:rsidRPr="003E3918">
        <w:t>,</w:t>
      </w:r>
      <w:r w:rsidR="001E5DD8" w:rsidRPr="003E3918">
        <w:t xml:space="preserve"> different </w:t>
      </w:r>
      <w:r w:rsidR="008F6E7B" w:rsidRPr="003E3918">
        <w:t>p-value</w:t>
      </w:r>
      <w:r w:rsidR="006056B0" w:rsidRPr="003E3918">
        <w:t>s</w:t>
      </w:r>
      <w:r w:rsidR="001E5DD8" w:rsidRPr="003E3918">
        <w:t>)</w:t>
      </w:r>
      <w:r w:rsidR="008F6E7B" w:rsidRPr="003E3918">
        <w:t xml:space="preserve"> (Fig</w:t>
      </w:r>
      <w:r w:rsidR="006056B0" w:rsidRPr="003E3918">
        <w:t>ure</w:t>
      </w:r>
      <w:r w:rsidR="008F6E7B" w:rsidRPr="003E3918">
        <w:t xml:space="preserve"> S</w:t>
      </w:r>
      <w:r w:rsidR="72A3FEF3" w:rsidRPr="003E3918">
        <w:t>23</w:t>
      </w:r>
      <w:r w:rsidR="004733B2" w:rsidRPr="003E3918">
        <w:t>)</w:t>
      </w:r>
      <w:r w:rsidR="006E0C9B" w:rsidRPr="003E3918">
        <w:t xml:space="preserve">. </w:t>
      </w:r>
      <w:r w:rsidR="001E5DD8" w:rsidRPr="003E3918">
        <w:t>Interestingly, n</w:t>
      </w:r>
      <w:r w:rsidR="00B62324" w:rsidRPr="003E3918">
        <w:t xml:space="preserve">o </w:t>
      </w:r>
      <w:r w:rsidR="006E0C9B" w:rsidRPr="003E3918">
        <w:t xml:space="preserve">specific </w:t>
      </w:r>
      <w:r w:rsidR="00B62324" w:rsidRPr="003E3918">
        <w:t>cluster of viral or viral-like receptors was identified</w:t>
      </w:r>
      <w:r w:rsidR="00432C57" w:rsidRPr="003E3918">
        <w:t>,</w:t>
      </w:r>
      <w:r w:rsidR="00B62324" w:rsidRPr="003E3918">
        <w:t xml:space="preserve"> but </w:t>
      </w:r>
      <w:r w:rsidR="006E0C9B" w:rsidRPr="003E3918">
        <w:t xml:space="preserve">6 </w:t>
      </w:r>
      <w:r w:rsidR="00B62324" w:rsidRPr="003E3918">
        <w:t xml:space="preserve">of the reference </w:t>
      </w:r>
      <w:r w:rsidR="006E0C9B" w:rsidRPr="003E3918">
        <w:t>v</w:t>
      </w:r>
      <w:r w:rsidR="00B62324" w:rsidRPr="003E3918">
        <w:t>iral receptor sequences clustered with the canonical chemokine receptors.</w:t>
      </w:r>
    </w:p>
    <w:p w14:paraId="4A2C30FF" w14:textId="0D9AAA99" w:rsidR="001D7B88" w:rsidRDefault="00A357B0" w:rsidP="00AE2D9C">
      <w:pPr>
        <w:spacing w:line="360" w:lineRule="auto"/>
        <w:ind w:firstLine="720"/>
        <w:jc w:val="both"/>
      </w:pPr>
      <w:r w:rsidRPr="003E3918">
        <w:t>Altogether</w:t>
      </w:r>
      <w:r w:rsidR="00EC2107" w:rsidRPr="003E3918">
        <w:t xml:space="preserve">, these results </w:t>
      </w:r>
      <w:r w:rsidRPr="003E3918">
        <w:t xml:space="preserve">confirm the homology between the canonical receptors and atypical receptor 3/GPR182. However, the results indicate that the other GPCRs, such as </w:t>
      </w:r>
      <w:r w:rsidR="00B92383" w:rsidRPr="003E3918">
        <w:t xml:space="preserve">the chemokine-like receptors, </w:t>
      </w:r>
      <w:r w:rsidRPr="003E3918">
        <w:t>formyl peptide receptors, GPR1, and GPR33</w:t>
      </w:r>
      <w:r w:rsidR="00851116" w:rsidRPr="003E3918">
        <w:t>,</w:t>
      </w:r>
      <w:r w:rsidRPr="003E3918">
        <w:t xml:space="preserve"> </w:t>
      </w:r>
      <w:r w:rsidR="00632D81" w:rsidRPr="003E3918">
        <w:t xml:space="preserve">are also </w:t>
      </w:r>
      <w:r w:rsidR="006E4AA4" w:rsidRPr="003E3918">
        <w:t xml:space="preserve">closely </w:t>
      </w:r>
      <w:r w:rsidRPr="003E3918">
        <w:t>related to the canonical receptors.</w:t>
      </w:r>
      <w:r w:rsidR="00EC2107" w:rsidRPr="003E3918">
        <w:t xml:space="preserve"> </w:t>
      </w:r>
      <w:r w:rsidRPr="003E3918">
        <w:t>Remarkably, these results also indicate that</w:t>
      </w:r>
      <w:r w:rsidR="00EC2107" w:rsidRPr="003E3918">
        <w:t xml:space="preserve"> </w:t>
      </w:r>
      <w:r w:rsidR="008D35FA" w:rsidRPr="003E3918">
        <w:t xml:space="preserve">ACKR1 is </w:t>
      </w:r>
      <w:r w:rsidRPr="003E3918">
        <w:t>not homologous to the</w:t>
      </w:r>
      <w:r w:rsidR="00EC2107" w:rsidRPr="003E3918">
        <w:t xml:space="preserve"> canonical chemokine receptors.</w:t>
      </w:r>
      <w:r w:rsidR="006E4AA4" w:rsidRPr="003E3918">
        <w:t xml:space="preserve"> Furthermore, all clusters of chemokine receptors contained only vertebrate sequences</w:t>
      </w:r>
      <w:r w:rsidR="001E5DD8" w:rsidRPr="003E3918">
        <w:t xml:space="preserve">, </w:t>
      </w:r>
      <w:r w:rsidR="00851116" w:rsidRPr="003E3918">
        <w:t>except for</w:t>
      </w:r>
      <w:r w:rsidR="001E5DD8" w:rsidRPr="003E3918">
        <w:t xml:space="preserve"> </w:t>
      </w:r>
      <w:r w:rsidR="00FC3594" w:rsidRPr="003E3918">
        <w:t>the receptors</w:t>
      </w:r>
      <w:r w:rsidR="001E5DD8" w:rsidRPr="003E3918">
        <w:t xml:space="preserve"> of </w:t>
      </w:r>
      <w:r w:rsidR="00851116" w:rsidRPr="003E3918">
        <w:t>viral</w:t>
      </w:r>
      <w:r w:rsidR="001E5DD8" w:rsidRPr="003E3918">
        <w:t xml:space="preserve"> origin.</w:t>
      </w:r>
    </w:p>
    <w:p w14:paraId="6971A94B" w14:textId="77777777" w:rsidR="00202A74" w:rsidRPr="003E3918" w:rsidRDefault="00202A74" w:rsidP="00AE2D9C">
      <w:pPr>
        <w:spacing w:line="360" w:lineRule="auto"/>
        <w:ind w:firstLine="720"/>
        <w:jc w:val="both"/>
      </w:pPr>
    </w:p>
    <w:p w14:paraId="408EC1B4" w14:textId="77777777" w:rsidR="00802557" w:rsidRPr="00A27668" w:rsidRDefault="00B71BEF" w:rsidP="00AE2D9C">
      <w:pPr>
        <w:spacing w:line="360" w:lineRule="auto"/>
        <w:jc w:val="both"/>
        <w:rPr>
          <w:color w:val="002060"/>
          <w:sz w:val="28"/>
          <w:szCs w:val="28"/>
        </w:rPr>
      </w:pPr>
      <w:r w:rsidRPr="00A27668">
        <w:rPr>
          <w:color w:val="002060"/>
          <w:sz w:val="28"/>
          <w:szCs w:val="28"/>
        </w:rPr>
        <w:t xml:space="preserve">Canonical and chemokine-like receptors derive from single gene duplication in the ancestor of vertebrates. </w:t>
      </w:r>
    </w:p>
    <w:p w14:paraId="568FAC5D" w14:textId="77777777" w:rsidR="00202A74" w:rsidRPr="003E3918" w:rsidRDefault="00202A74" w:rsidP="00AE2D9C">
      <w:pPr>
        <w:spacing w:line="360" w:lineRule="auto"/>
        <w:jc w:val="both"/>
      </w:pPr>
    </w:p>
    <w:p w14:paraId="15E097B3" w14:textId="12F48844" w:rsidR="007C4A3B" w:rsidRPr="003E3918" w:rsidRDefault="00FC3594" w:rsidP="00AE2D9C">
      <w:pPr>
        <w:spacing w:line="360" w:lineRule="auto"/>
        <w:ind w:firstLine="720"/>
        <w:jc w:val="both"/>
      </w:pPr>
      <w:r w:rsidRPr="003E3918">
        <w:t>P</w:t>
      </w:r>
      <w:r w:rsidR="002568C6" w:rsidRPr="003E3918">
        <w:t>revious studies</w:t>
      </w:r>
      <w:r w:rsidRPr="003E3918">
        <w:t xml:space="preserve"> </w:t>
      </w:r>
      <w:r w:rsidR="009B233D" w:rsidRPr="003E3918">
        <w:t>suggested that the chemokine receptors</w:t>
      </w:r>
      <w:r w:rsidR="00B55DE0" w:rsidRPr="003E3918">
        <w:t xml:space="preserve"> </w:t>
      </w:r>
      <w:r w:rsidR="009B233D" w:rsidRPr="003E3918">
        <w:t>evolved from</w:t>
      </w:r>
      <w:r w:rsidR="00B55DE0" w:rsidRPr="003E3918">
        <w:t xml:space="preserve"> a duplication of</w:t>
      </w:r>
      <w:r w:rsidR="009B233D" w:rsidRPr="003E3918">
        <w:t xml:space="preserve"> angiotensin receptors </w:t>
      </w:r>
      <w:r w:rsidRPr="003E3918">
        <w:rPr>
          <w:shd w:val="clear" w:color="auto" w:fill="E6E6E6"/>
        </w:rPr>
        <w:fldChar w:fldCharType="begin"/>
      </w:r>
      <w:r w:rsidR="008B6982">
        <w:instrText xml:space="preserve"> ADDIN ZOTERO_ITEM CSL_CITATION {"citationID":"F3FnYJVJ","properties":{"formattedCitation":"(67)","plainCitation":"(67)","noteIndex":0},"citationItems":[{"id":1167,"uris":["http://zotero.org/groups/4322905/items/NGIEKRPQ"],"itemData":{"id":1167,"type":"article-journal","abstract":"Chemokine receptors represent a prime target for the development of novel therapeutic strategies in a variety of disease processes, including inflammation, allergy and neoplasia. Here we use maximum likelihood methods and bootstrap methods to investigate both the phylogenetic relationships in a large set of human chemokine receptor sequences and the relationships between chemokine receptors and their nearest neighbors. We found that CCR and CXCR families are not homogeneous. We also provide evidences that angiotensin receptors are the closest neighbors. Other close neighbors include opioid, somatostatin and melanin-concentrating hormone receptors. The phylogenetic analysis suggests ancient paralogous relationships and establishes a link between immune, metabolic and neural systems modulation. We complement our findings with a structural analysis based on wavelet methods of the major branches of chemokine receptors phylogeny. We hypothesize that receptors very close in the tree can form heterodimers. Our analyses reveal different characteristics of amino acid hydrophobicity and volume propensity in the different subfamilies. We also found that the second extra-cytoplasmic loop has higher rates of evolution than the internal loops and transmembrane segments, suggesting that selection, shifting, reassignments and broadening of receptor binding specificities involve mainly this loop.","container-title":"Gene","DOI":"10.1016/s0378-1119(03)00666-8","ISSN":"0378-1119","issue":"1-2","journalAbbreviation":"Gene","language":"eng","note":"PMID: 14604789","page":"29-37","source":"PubMed","title":"Investigating the evolution and structure of chemokine receptors","volume":"317","author":[{"family":"Liò","given":"Pietro"},{"family":"Vannucci","given":"Marina"}],"issued":{"date-parts":[["2003",10,23]]}}}],"schema":"https://github.com/citation-style-language/schema/raw/master/csl-citation.json"} </w:instrText>
      </w:r>
      <w:r w:rsidRPr="003E3918">
        <w:rPr>
          <w:shd w:val="clear" w:color="auto" w:fill="E6E6E6"/>
        </w:rPr>
        <w:fldChar w:fldCharType="separate"/>
      </w:r>
      <w:r w:rsidR="008B6982" w:rsidRPr="008B6982">
        <w:t>(67)</w:t>
      </w:r>
      <w:r w:rsidRPr="003E3918">
        <w:rPr>
          <w:shd w:val="clear" w:color="auto" w:fill="E6E6E6"/>
        </w:rPr>
        <w:fldChar w:fldCharType="end"/>
      </w:r>
      <w:r w:rsidR="009B233D" w:rsidRPr="003E3918">
        <w:t xml:space="preserve"> or adrenomedullin receptors </w:t>
      </w:r>
      <w:r w:rsidRPr="003E3918">
        <w:rPr>
          <w:shd w:val="clear" w:color="auto" w:fill="E6E6E6"/>
        </w:rPr>
        <w:fldChar w:fldCharType="begin"/>
      </w:r>
      <w:r w:rsidR="008B6982">
        <w:instrText xml:space="preserve"> ADDIN ZOTERO_ITEM CSL_CITATION {"citationID":"zXXwCfTr","properties":{"formattedCitation":"(30, 68)","plainCitation":"(30, 68)","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rPr>
        <w:instrText>∼</w:instrText>
      </w:r>
      <w:r w:rsidR="008B6982">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268,"uris":["http://zotero.org/groups/4322905/items/L7CI24PJ"],"itemData":{"id":268,"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volume":"63","author":[{"family":"Fredriksson","given":"Robert"},{"family":"Lagerström","given":"Malin C."},{"family":"Lundin","given":"Lars-Gustav"},{"family":"Schiöth","given":"Helgi B."}],"issued":{"date-parts":[["2003",6,1]]}}}],"schema":"https://github.com/citation-style-language/schema/raw/master/csl-citation.json"} </w:instrText>
      </w:r>
      <w:r w:rsidRPr="003E3918">
        <w:rPr>
          <w:shd w:val="clear" w:color="auto" w:fill="E6E6E6"/>
        </w:rPr>
        <w:fldChar w:fldCharType="separate"/>
      </w:r>
      <w:r w:rsidR="008B6982" w:rsidRPr="008B6982">
        <w:t>(30, 68)</w:t>
      </w:r>
      <w:r w:rsidRPr="003E3918">
        <w:rPr>
          <w:shd w:val="clear" w:color="auto" w:fill="E6E6E6"/>
        </w:rPr>
        <w:fldChar w:fldCharType="end"/>
      </w:r>
      <w:r w:rsidR="00B55DE0" w:rsidRPr="003E3918">
        <w:t>. However,</w:t>
      </w:r>
      <w:r w:rsidR="009B233D" w:rsidRPr="003E3918">
        <w:t xml:space="preserve"> </w:t>
      </w:r>
      <w:r w:rsidR="002568C6" w:rsidRPr="003E3918">
        <w:t>these</w:t>
      </w:r>
      <w:r w:rsidR="00B55DE0" w:rsidRPr="003E3918">
        <w:t xml:space="preserve"> works</w:t>
      </w:r>
      <w:r w:rsidR="00802557" w:rsidRPr="003E3918">
        <w:t xml:space="preserve"> </w:t>
      </w:r>
      <w:r w:rsidR="009B233D" w:rsidRPr="003E3918">
        <w:t>were based on</w:t>
      </w:r>
      <w:r w:rsidR="00464ADE" w:rsidRPr="003E3918">
        <w:t xml:space="preserve"> </w:t>
      </w:r>
      <w:r w:rsidR="00B77ACD" w:rsidRPr="003E3918">
        <w:t>error-prone</w:t>
      </w:r>
      <w:r w:rsidR="00464ADE" w:rsidRPr="003E3918">
        <w:t xml:space="preserve"> phylogenetic methods such as </w:t>
      </w:r>
      <w:r w:rsidR="00B77ACD" w:rsidRPr="003E3918">
        <w:t>Neighbour Joining</w:t>
      </w:r>
      <w:r w:rsidR="00FB0477" w:rsidRPr="003E3918">
        <w:t xml:space="preserve"> </w:t>
      </w:r>
      <w:r w:rsidRPr="003E3918">
        <w:rPr>
          <w:shd w:val="clear" w:color="auto" w:fill="E6E6E6"/>
        </w:rPr>
        <w:fldChar w:fldCharType="begin"/>
      </w:r>
      <w:r w:rsidR="008B6982">
        <w:instrText xml:space="preserve"> ADDIN ZOTERO_ITEM CSL_CITATION {"citationID":"jNUAl1ng","properties":{"formattedCitation":"(68)","plainCitation":"(68)","noteIndex":0},"citationItems":[{"id":268,"uris":["http://zotero.org/groups/4322905/items/L7CI24PJ"],"itemData":{"id":268,"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volume":"63","author":[{"family":"Fredriksson","given":"Robert"},{"family":"Lagerström","given":"Malin C."},{"family":"Lundin","given":"Lars-Gustav"},{"family":"Schiöth","given":"Helgi B."}],"issued":{"date-parts":[["2003",6,1]]}}}],"schema":"https://github.com/citation-style-language/schema/raw/master/csl-citation.json"} </w:instrText>
      </w:r>
      <w:r w:rsidRPr="003E3918">
        <w:rPr>
          <w:shd w:val="clear" w:color="auto" w:fill="E6E6E6"/>
        </w:rPr>
        <w:fldChar w:fldCharType="separate"/>
      </w:r>
      <w:r w:rsidR="008B6982" w:rsidRPr="008B6982">
        <w:t>(68)</w:t>
      </w:r>
      <w:r w:rsidRPr="003E3918">
        <w:rPr>
          <w:shd w:val="clear" w:color="auto" w:fill="E6E6E6"/>
        </w:rPr>
        <w:fldChar w:fldCharType="end"/>
      </w:r>
      <w:r w:rsidR="00802557" w:rsidRPr="003E3918">
        <w:t>.</w:t>
      </w:r>
      <w:r w:rsidR="006F5C4E" w:rsidRPr="003E3918">
        <w:t xml:space="preserve"> </w:t>
      </w:r>
      <w:r w:rsidR="00C357D9" w:rsidRPr="003E3918">
        <w:t xml:space="preserve">Our </w:t>
      </w:r>
      <w:r w:rsidR="001D6DBB" w:rsidRPr="003E3918">
        <w:t xml:space="preserve">CLANS </w:t>
      </w:r>
      <w:r w:rsidR="00C357D9" w:rsidRPr="003E3918">
        <w:t xml:space="preserve">results indicate that chemokine receptors </w:t>
      </w:r>
      <w:r w:rsidRPr="003E3918">
        <w:t>and</w:t>
      </w:r>
      <w:r w:rsidR="00C357D9" w:rsidRPr="003E3918">
        <w:t xml:space="preserve"> chemokine-like receptors have only been observed in vertebrates. Therefore, we need to </w:t>
      </w:r>
      <w:r w:rsidR="00935FC5" w:rsidRPr="003E3918">
        <w:t>focus</w:t>
      </w:r>
      <w:r w:rsidR="00C357D9" w:rsidRPr="003E3918">
        <w:t xml:space="preserve"> on invertebrate genomes to </w:t>
      </w:r>
      <w:r w:rsidR="00E73C5B" w:rsidRPr="003E3918">
        <w:t>clarify</w:t>
      </w:r>
      <w:r w:rsidR="00C357D9" w:rsidRPr="003E3918">
        <w:t xml:space="preserve"> the</w:t>
      </w:r>
      <w:r w:rsidR="00E73C5B" w:rsidRPr="003E3918">
        <w:t xml:space="preserve"> chemokine</w:t>
      </w:r>
      <w:r w:rsidR="42E70F71" w:rsidRPr="003E3918">
        <w:t xml:space="preserve"> receptor</w:t>
      </w:r>
      <w:r w:rsidR="00E73C5B" w:rsidRPr="003E3918">
        <w:t>’s</w:t>
      </w:r>
      <w:r w:rsidR="00C357D9" w:rsidRPr="003E3918">
        <w:t xml:space="preserve"> outgroup. </w:t>
      </w:r>
      <w:r w:rsidR="00B92383" w:rsidRPr="003E3918">
        <w:t>To</w:t>
      </w:r>
      <w:r w:rsidR="00C357D9" w:rsidRPr="003E3918">
        <w:t xml:space="preserve"> </w:t>
      </w:r>
      <w:r w:rsidR="00935FC5" w:rsidRPr="003E3918">
        <w:t>clarify</w:t>
      </w:r>
      <w:r w:rsidR="00C357D9" w:rsidRPr="003E3918">
        <w:t xml:space="preserve"> </w:t>
      </w:r>
      <w:r w:rsidR="00E73C5B" w:rsidRPr="003E3918">
        <w:t>this</w:t>
      </w:r>
      <w:r w:rsidR="00C357D9" w:rsidRPr="003E3918">
        <w:t>, we</w:t>
      </w:r>
      <w:r w:rsidR="00B92383" w:rsidRPr="003E3918">
        <w:t xml:space="preserve"> </w:t>
      </w:r>
      <w:r w:rsidR="004733B2" w:rsidRPr="003E3918">
        <w:t xml:space="preserve">lowered the p-value thresholds of </w:t>
      </w:r>
      <w:r w:rsidR="001C053B" w:rsidRPr="003E3918">
        <w:t xml:space="preserve">CLANS </w:t>
      </w:r>
      <w:r w:rsidR="004733B2" w:rsidRPr="003E3918">
        <w:t xml:space="preserve">(to p-value </w:t>
      </w:r>
      <w:r w:rsidR="00080C9A" w:rsidRPr="003E3918">
        <w:t>&lt;</w:t>
      </w:r>
      <w:r w:rsidR="004733B2" w:rsidRPr="003E3918">
        <w:t xml:space="preserve"> 1e-</w:t>
      </w:r>
      <w:r w:rsidR="004733B2" w:rsidRPr="003E3918">
        <w:rPr>
          <w:vertAlign w:val="superscript"/>
        </w:rPr>
        <w:t>50</w:t>
      </w:r>
      <w:r w:rsidR="004733B2" w:rsidRPr="003E3918">
        <w:t xml:space="preserve">) and collected a </w:t>
      </w:r>
      <w:r w:rsidR="00915B99" w:rsidRPr="003E3918">
        <w:t>combined</w:t>
      </w:r>
      <w:r w:rsidR="007C4A3B" w:rsidRPr="003E3918">
        <w:t xml:space="preserve"> </w:t>
      </w:r>
      <w:r w:rsidR="004733B2" w:rsidRPr="003E3918">
        <w:t>dataset including all</w:t>
      </w:r>
      <w:r w:rsidR="00B92383" w:rsidRPr="003E3918">
        <w:t xml:space="preserve"> chemokine </w:t>
      </w:r>
      <w:r w:rsidR="2472B5E3" w:rsidRPr="003E3918">
        <w:t xml:space="preserve">receptor </w:t>
      </w:r>
      <w:r w:rsidR="00080C9A" w:rsidRPr="003E3918">
        <w:t>sequences</w:t>
      </w:r>
      <w:r w:rsidR="00B92383" w:rsidRPr="003E3918">
        <w:t xml:space="preserve"> an</w:t>
      </w:r>
      <w:r w:rsidR="003409A8" w:rsidRPr="003E3918">
        <w:t>d</w:t>
      </w:r>
      <w:r w:rsidR="007C4A3B" w:rsidRPr="003E3918">
        <w:t xml:space="preserve"> outgroup</w:t>
      </w:r>
      <w:r w:rsidR="00080C9A" w:rsidRPr="003E3918">
        <w:t xml:space="preserve">s </w:t>
      </w:r>
      <w:r w:rsidR="00C357D9" w:rsidRPr="003E3918">
        <w:t xml:space="preserve">(i.e., sequences </w:t>
      </w:r>
      <w:r w:rsidR="003409A8" w:rsidRPr="003E3918">
        <w:t xml:space="preserve">that connect to the chemokine </w:t>
      </w:r>
      <w:r w:rsidR="4EE0058E" w:rsidRPr="003E3918">
        <w:t xml:space="preserve">receptor </w:t>
      </w:r>
      <w:r w:rsidR="003409A8" w:rsidRPr="003E3918">
        <w:t>cluster</w:t>
      </w:r>
      <w:r w:rsidR="00C357D9" w:rsidRPr="003E3918">
        <w:t>)</w:t>
      </w:r>
      <w:r w:rsidR="00E73C5B" w:rsidRPr="003E3918">
        <w:t>,</w:t>
      </w:r>
      <w:r w:rsidR="00B92383" w:rsidRPr="003E3918">
        <w:t xml:space="preserve"> </w:t>
      </w:r>
      <w:r w:rsidR="00C357D9" w:rsidRPr="003E3918">
        <w:t>resulting in</w:t>
      </w:r>
      <w:r w:rsidR="004733B2" w:rsidRPr="003E3918">
        <w:t xml:space="preserve"> </w:t>
      </w:r>
      <w:r w:rsidR="00B92383" w:rsidRPr="003E3918">
        <w:t>3,026 sequences. We</w:t>
      </w:r>
      <w:r w:rsidR="00C357D9" w:rsidRPr="003E3918">
        <w:t xml:space="preserve"> then</w:t>
      </w:r>
      <w:r w:rsidR="00B92383" w:rsidRPr="003E3918">
        <w:t xml:space="preserve"> </w:t>
      </w:r>
      <w:r w:rsidR="007C4A3B" w:rsidRPr="003E3918">
        <w:t>performed a phylogenetic tree</w:t>
      </w:r>
      <w:r w:rsidR="00B92383" w:rsidRPr="003E3918">
        <w:t xml:space="preserve"> on this dataset</w:t>
      </w:r>
      <w:r w:rsidR="007C4A3B" w:rsidRPr="003E3918">
        <w:t xml:space="preserve"> using</w:t>
      </w:r>
      <w:r w:rsidR="003409A8" w:rsidRPr="003E3918">
        <w:t xml:space="preserve"> maximum likelihood methods with </w:t>
      </w:r>
      <w:r w:rsidR="007C4A3B" w:rsidRPr="003E3918">
        <w:t>UFB and TBE</w:t>
      </w:r>
      <w:r w:rsidR="00556D5F" w:rsidRPr="003E3918">
        <w:t xml:space="preserve"> </w:t>
      </w:r>
      <w:r w:rsidR="003409A8" w:rsidRPr="003E3918">
        <w:t>for evaluating nodal support</w:t>
      </w:r>
      <w:r w:rsidR="007C4A3B" w:rsidRPr="003E3918">
        <w:t xml:space="preserve"> (see above and </w:t>
      </w:r>
      <w:r w:rsidR="00933A11" w:rsidRPr="003E3918">
        <w:t xml:space="preserve">Materials and Methods </w:t>
      </w:r>
      <w:r w:rsidR="007C4A3B" w:rsidRPr="003E3918">
        <w:t>for details).</w:t>
      </w:r>
      <w:r w:rsidR="00711E28" w:rsidRPr="003E3918">
        <w:t xml:space="preserve"> </w:t>
      </w:r>
    </w:p>
    <w:p w14:paraId="57BC0A06" w14:textId="243AACD6" w:rsidR="00E201DD" w:rsidRDefault="00996CBB" w:rsidP="00640F68">
      <w:pPr>
        <w:spacing w:line="360" w:lineRule="auto"/>
        <w:ind w:firstLine="720"/>
        <w:jc w:val="both"/>
      </w:pPr>
      <w:r w:rsidRPr="003E3918">
        <w:t>Our</w:t>
      </w:r>
      <w:r w:rsidR="00556D5F" w:rsidRPr="003E3918">
        <w:t xml:space="preserve"> combined phylogenetic analysis </w:t>
      </w:r>
      <w:r w:rsidRPr="003E3918">
        <w:t xml:space="preserve">shows </w:t>
      </w:r>
      <w:r w:rsidR="00935FC5" w:rsidRPr="003E3918">
        <w:t>strong</w:t>
      </w:r>
      <w:r w:rsidR="00556D5F" w:rsidRPr="003E3918">
        <w:t xml:space="preserve"> support</w:t>
      </w:r>
      <w:r w:rsidR="001D6DBB" w:rsidRPr="003E3918">
        <w:t xml:space="preserve"> for</w:t>
      </w:r>
      <w:r w:rsidR="00556D5F" w:rsidRPr="003E3918">
        <w:t xml:space="preserve"> the monophyly</w:t>
      </w:r>
      <w:r w:rsidR="006E4214" w:rsidRPr="003E3918">
        <w:t xml:space="preserve"> of canonical chemokine</w:t>
      </w:r>
      <w:r w:rsidR="1E9051A1" w:rsidRPr="003E3918">
        <w:t xml:space="preserve"> receptor</w:t>
      </w:r>
      <w:r w:rsidR="006E4214" w:rsidRPr="003E3918">
        <w:t xml:space="preserve">s </w:t>
      </w:r>
      <w:r w:rsidR="003409A8" w:rsidRPr="003E3918">
        <w:t>(UFB=96</w:t>
      </w:r>
      <w:r w:rsidR="00FC3594" w:rsidRPr="003E3918">
        <w:t>,</w:t>
      </w:r>
      <w:r w:rsidR="003409A8" w:rsidRPr="003E3918">
        <w:t xml:space="preserve"> TBE=1.0), the CML-plus (UFB=95</w:t>
      </w:r>
      <w:r w:rsidR="00FC3594" w:rsidRPr="003E3918">
        <w:t>,</w:t>
      </w:r>
      <w:r w:rsidR="003409A8" w:rsidRPr="003E3918">
        <w:t xml:space="preserve"> TBE=0.99) and the atypical 3/GPR182 (UFB=100</w:t>
      </w:r>
      <w:r w:rsidR="00FC3594" w:rsidRPr="003E3918">
        <w:t>,</w:t>
      </w:r>
      <w:r w:rsidR="003409A8" w:rsidRPr="003E3918">
        <w:t xml:space="preserve"> TBE=1)</w:t>
      </w:r>
      <w:r w:rsidR="00EC7C98" w:rsidRPr="003E3918">
        <w:t xml:space="preserve"> (Figure </w:t>
      </w:r>
      <w:r w:rsidR="003825D8">
        <w:t>5.</w:t>
      </w:r>
      <w:r w:rsidR="00EC7C98" w:rsidRPr="003E3918">
        <w:t>3</w:t>
      </w:r>
      <w:r w:rsidR="05402982" w:rsidRPr="003E3918">
        <w:t>, S24 and S25</w:t>
      </w:r>
      <w:r w:rsidR="00EC7C98" w:rsidRPr="003E3918">
        <w:t>)</w:t>
      </w:r>
      <w:r w:rsidR="003409A8" w:rsidRPr="003E3918">
        <w:t xml:space="preserve">. In contrast, viral </w:t>
      </w:r>
      <w:r w:rsidRPr="003E3918">
        <w:t>chemokine</w:t>
      </w:r>
      <w:r w:rsidR="24464AD4" w:rsidRPr="003E3918">
        <w:t xml:space="preserve"> receptor</w:t>
      </w:r>
      <w:r w:rsidRPr="003E3918">
        <w:t>s</w:t>
      </w:r>
      <w:r w:rsidR="003409A8" w:rsidRPr="003E3918">
        <w:t xml:space="preserve"> are paraphyletic, with </w:t>
      </w:r>
      <w:r w:rsidRPr="003E3918">
        <w:t>three</w:t>
      </w:r>
      <w:r w:rsidR="003409A8" w:rsidRPr="003E3918">
        <w:t xml:space="preserve"> </w:t>
      </w:r>
      <w:r w:rsidRPr="003E3918">
        <w:t xml:space="preserve">sequences </w:t>
      </w:r>
      <w:r w:rsidR="003409A8" w:rsidRPr="003E3918">
        <w:t xml:space="preserve">placed </w:t>
      </w:r>
      <w:r w:rsidR="003409A8" w:rsidRPr="003E3918">
        <w:lastRenderedPageBreak/>
        <w:t>within the canonical chemokine</w:t>
      </w:r>
      <w:r w:rsidR="12A207A0" w:rsidRPr="003E3918">
        <w:t xml:space="preserve"> receptor</w:t>
      </w:r>
      <w:r w:rsidR="003409A8" w:rsidRPr="003E3918">
        <w:t>s</w:t>
      </w:r>
      <w:r w:rsidR="00935FC5" w:rsidRPr="003E3918">
        <w:t xml:space="preserve"> </w:t>
      </w:r>
      <w:r w:rsidR="003409A8" w:rsidRPr="003E3918">
        <w:t xml:space="preserve">and 3 forming a monophyletic group sister to </w:t>
      </w:r>
      <w:r w:rsidRPr="003E3918">
        <w:t>them</w:t>
      </w:r>
      <w:r w:rsidR="003409A8" w:rsidRPr="003E3918">
        <w:t xml:space="preserve"> (UBF=84 TBE=1.0). </w:t>
      </w:r>
      <w:r w:rsidRPr="003E3918">
        <w:t>Our</w:t>
      </w:r>
      <w:r w:rsidR="003409A8" w:rsidRPr="003E3918">
        <w:t xml:space="preserve"> results</w:t>
      </w:r>
      <w:r w:rsidRPr="003E3918">
        <w:t xml:space="preserve"> also</w:t>
      </w:r>
      <w:r w:rsidR="003409A8" w:rsidRPr="003E3918">
        <w:t xml:space="preserve"> suggest that the intermediate group, </w:t>
      </w:r>
      <w:r w:rsidRPr="003E3918">
        <w:t>which includes</w:t>
      </w:r>
      <w:r w:rsidR="003409A8" w:rsidRPr="003E3918">
        <w:t xml:space="preserve"> apelin receptors, angiotensin receptors, bradykinin receptors, and orphan GPCRs (e.g., GPR25; GPR15) form</w:t>
      </w:r>
      <w:r w:rsidR="00EC7C98" w:rsidRPr="003E3918">
        <w:t>s</w:t>
      </w:r>
      <w:r w:rsidR="003409A8" w:rsidRPr="003E3918">
        <w:t xml:space="preserve"> a</w:t>
      </w:r>
      <w:r w:rsidRPr="003E3918">
        <w:t xml:space="preserve"> monophyletic</w:t>
      </w:r>
      <w:r w:rsidR="003409A8" w:rsidRPr="003E3918">
        <w:t xml:space="preserve"> clade with the canonical chemokine</w:t>
      </w:r>
      <w:r w:rsidR="7DE2C439" w:rsidRPr="003E3918">
        <w:t xml:space="preserve"> receptor</w:t>
      </w:r>
      <w:r w:rsidR="003409A8" w:rsidRPr="003E3918">
        <w:t>s, CML-plus group and atypical3/GPR182</w:t>
      </w:r>
      <w:r w:rsidR="004F033A" w:rsidRPr="003E3918">
        <w:t xml:space="preserve"> (UFB=61</w:t>
      </w:r>
      <w:r w:rsidR="00FC3594" w:rsidRPr="003E3918">
        <w:t>,</w:t>
      </w:r>
      <w:r w:rsidR="004F033A" w:rsidRPr="003E3918">
        <w:t xml:space="preserve"> TBE=0.91)</w:t>
      </w:r>
      <w:r w:rsidRPr="003E3918">
        <w:t>. However,</w:t>
      </w:r>
      <w:r w:rsidR="003409A8" w:rsidRPr="003E3918">
        <w:t xml:space="preserve"> </w:t>
      </w:r>
      <w:r w:rsidRPr="003E3918">
        <w:t>its position</w:t>
      </w:r>
      <w:r w:rsidR="003409A8" w:rsidRPr="003E3918">
        <w:t xml:space="preserve"> changes between </w:t>
      </w:r>
      <w:r w:rsidRPr="003E3918">
        <w:t xml:space="preserve">the </w:t>
      </w:r>
      <w:r w:rsidR="003409A8" w:rsidRPr="003E3918">
        <w:t>sister group to canonical chemokine</w:t>
      </w:r>
      <w:r w:rsidR="66C92BCB" w:rsidRPr="003E3918">
        <w:t xml:space="preserve"> receptor</w:t>
      </w:r>
      <w:r w:rsidR="003409A8" w:rsidRPr="003E3918">
        <w:t>s plus atypical3/GPR182</w:t>
      </w:r>
      <w:r w:rsidRPr="003E3918">
        <w:t xml:space="preserve"> in the TBE tree</w:t>
      </w:r>
      <w:r w:rsidR="003409A8" w:rsidRPr="003E3918">
        <w:t xml:space="preserve"> (TBE=0.84) and sister to CML plus</w:t>
      </w:r>
      <w:r w:rsidRPr="003E3918">
        <w:t xml:space="preserve"> in the ultrafast bootstrap tree</w:t>
      </w:r>
      <w:r w:rsidR="003409A8" w:rsidRPr="003E3918">
        <w:t xml:space="preserve"> (UFB=38).</w:t>
      </w:r>
    </w:p>
    <w:p w14:paraId="056BF888" w14:textId="389721EA" w:rsidR="006C00DB" w:rsidRDefault="00722AF3" w:rsidP="006C00DB">
      <w:pPr>
        <w:keepNext/>
        <w:spacing w:line="360" w:lineRule="auto"/>
        <w:jc w:val="both"/>
      </w:pPr>
      <w:r>
        <w:rPr>
          <w:noProof/>
        </w:rPr>
        <w:drawing>
          <wp:inline distT="0" distB="0" distL="0" distR="0" wp14:anchorId="18FCE72D" wp14:editId="265A53A6">
            <wp:extent cx="5398740" cy="4090670"/>
            <wp:effectExtent l="0" t="0" r="0" b="5080"/>
            <wp:docPr id="30061498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614982" name="Picture 5" descr="A screenshot of a computer screen&#10;&#10;Description automatically generated"/>
                    <pic:cNvPicPr/>
                  </pic:nvPicPr>
                  <pic:blipFill rotWithShape="1">
                    <a:blip r:embed="rId11"/>
                    <a:srcRect l="9365" t="2929" r="2202" b="49693"/>
                    <a:stretch/>
                  </pic:blipFill>
                  <pic:spPr bwMode="auto">
                    <a:xfrm>
                      <a:off x="0" y="0"/>
                      <a:ext cx="5398740" cy="4090670"/>
                    </a:xfrm>
                    <a:prstGeom prst="rect">
                      <a:avLst/>
                    </a:prstGeom>
                    <a:ln>
                      <a:noFill/>
                    </a:ln>
                    <a:extLst>
                      <a:ext uri="{53640926-AAD7-44D8-BBD7-CCE9431645EC}">
                        <a14:shadowObscured xmlns:a14="http://schemas.microsoft.com/office/drawing/2010/main"/>
                      </a:ext>
                    </a:extLst>
                  </pic:spPr>
                </pic:pic>
              </a:graphicData>
            </a:graphic>
          </wp:inline>
        </w:drawing>
      </w:r>
    </w:p>
    <w:p w14:paraId="0D49810F" w14:textId="5A98D335" w:rsidR="006C00DB" w:rsidRPr="006C00DB" w:rsidRDefault="006C00DB" w:rsidP="006C00DB">
      <w:pPr>
        <w:pStyle w:val="Caption"/>
        <w:spacing w:line="276" w:lineRule="auto"/>
        <w:jc w:val="both"/>
        <w:rPr>
          <w:b/>
          <w:bCs/>
          <w:i w:val="0"/>
          <w:iCs w:val="0"/>
          <w:color w:val="auto"/>
          <w:sz w:val="20"/>
          <w:szCs w:val="20"/>
          <w:lang w:val="en-US"/>
        </w:rPr>
      </w:pPr>
      <w:r w:rsidRPr="006C00DB">
        <w:rPr>
          <w:b/>
          <w:bCs/>
          <w:i w:val="0"/>
          <w:iCs w:val="0"/>
          <w:color w:val="auto"/>
          <w:sz w:val="20"/>
          <w:szCs w:val="20"/>
        </w:rPr>
        <w:t>Figure 5.3</w:t>
      </w:r>
      <w:r>
        <w:rPr>
          <w:b/>
          <w:bCs/>
          <w:i w:val="0"/>
          <w:iCs w:val="0"/>
          <w:color w:val="auto"/>
          <w:sz w:val="20"/>
          <w:szCs w:val="20"/>
        </w:rPr>
        <w:t xml:space="preserve">. </w:t>
      </w:r>
      <w:r w:rsidRPr="006C00DB">
        <w:rPr>
          <w:b/>
          <w:bCs/>
          <w:i w:val="0"/>
          <w:iCs w:val="0"/>
          <w:color w:val="auto"/>
          <w:sz w:val="20"/>
          <w:szCs w:val="20"/>
          <w:lang w:val="en-US"/>
        </w:rPr>
        <w:t>Phylogeny of Receptor groups.</w:t>
      </w:r>
      <w:r>
        <w:rPr>
          <w:b/>
          <w:bCs/>
          <w:i w:val="0"/>
          <w:iCs w:val="0"/>
          <w:color w:val="auto"/>
          <w:sz w:val="20"/>
          <w:szCs w:val="20"/>
          <w:lang w:val="en-US"/>
        </w:rPr>
        <w:t xml:space="preserve"> </w:t>
      </w:r>
      <w:r w:rsidRPr="006C00DB">
        <w:rPr>
          <w:i w:val="0"/>
          <w:iCs w:val="0"/>
          <w:color w:val="auto"/>
          <w:sz w:val="20"/>
          <w:szCs w:val="20"/>
          <w:lang w:val="en-US"/>
        </w:rPr>
        <w:t>An unrooted maximum likelihood phylogeny of chemokine receptors. The tree shown is the transfer bootstrap expectation (TBE) tree including just the chordate specific clade from the ultrafast bootstrap tree (UFB). Node supports from both TBE (triangle) and UFB (circle) shown for equivalent key nodes in boxes with arrows to indicate node. A traffic light colour code is used to indicate the level of support: high (green); intermediate (yellow) and low (red). Key clades highlighted: yellow = chemokine like plus group (CMLplus); blue = intermediate group; green = atypical 3 and GPR182 (ACKR3/GPR182); purple = canonical chemokines (Canonical CKR); and pink = relaxin receptors (RL3R). Branches scaled by amino acid substitutions per site.</w:t>
      </w:r>
    </w:p>
    <w:p w14:paraId="5F7B809D" w14:textId="77777777" w:rsidR="00A86545" w:rsidRPr="003E3918" w:rsidRDefault="00A86545" w:rsidP="00AE2D9C">
      <w:pPr>
        <w:spacing w:line="360" w:lineRule="auto"/>
        <w:ind w:firstLine="720"/>
        <w:jc w:val="both"/>
      </w:pPr>
    </w:p>
    <w:p w14:paraId="780072E7" w14:textId="110C7327" w:rsidR="00B32E7C" w:rsidRPr="003E3918" w:rsidRDefault="003409A8" w:rsidP="00AE2D9C">
      <w:pPr>
        <w:spacing w:line="360" w:lineRule="auto"/>
        <w:ind w:firstLine="720"/>
        <w:jc w:val="both"/>
      </w:pPr>
      <w:r w:rsidRPr="003E3918">
        <w:t xml:space="preserve">All the groups mentioned above form a large clade composed of </w:t>
      </w:r>
      <w:r w:rsidR="00432C57" w:rsidRPr="003E3918">
        <w:t>vertebrate-specific</w:t>
      </w:r>
      <w:r w:rsidR="0019518C" w:rsidRPr="003E3918">
        <w:t xml:space="preserve"> GPCRs (UBF=</w:t>
      </w:r>
      <w:r w:rsidR="00B92383" w:rsidRPr="003E3918">
        <w:t>100</w:t>
      </w:r>
      <w:r w:rsidR="0019518C" w:rsidRPr="003E3918">
        <w:t xml:space="preserve"> TBE=</w:t>
      </w:r>
      <w:r w:rsidR="00746FA9" w:rsidRPr="003E3918">
        <w:t>0.96</w:t>
      </w:r>
      <w:r w:rsidR="0019518C" w:rsidRPr="003E3918">
        <w:t xml:space="preserve">) </w:t>
      </w:r>
      <w:r w:rsidRPr="003E3918">
        <w:t>that also includes other GPCRs</w:t>
      </w:r>
      <w:r w:rsidR="00996CBB" w:rsidRPr="003E3918">
        <w:t>,</w:t>
      </w:r>
      <w:r w:rsidRPr="003E3918">
        <w:t xml:space="preserve"> such as </w:t>
      </w:r>
      <w:r w:rsidR="00B32E7C" w:rsidRPr="003E3918">
        <w:t xml:space="preserve">CLTR and P2RY receptors </w:t>
      </w:r>
      <w:r w:rsidR="0019518C" w:rsidRPr="003E3918">
        <w:t xml:space="preserve">(Figure </w:t>
      </w:r>
      <w:r w:rsidR="003825D8">
        <w:t>5.</w:t>
      </w:r>
      <w:r w:rsidR="00FC3594" w:rsidRPr="003E3918">
        <w:t>3</w:t>
      </w:r>
      <w:r w:rsidR="22B34F2A" w:rsidRPr="003E3918">
        <w:t>, S24 and S25</w:t>
      </w:r>
      <w:r w:rsidR="0019518C" w:rsidRPr="003E3918">
        <w:t>).</w:t>
      </w:r>
      <w:r w:rsidR="000F47CE" w:rsidRPr="003E3918">
        <w:t xml:space="preserve"> </w:t>
      </w:r>
      <w:r w:rsidR="00A53A5E" w:rsidRPr="003E3918">
        <w:t>A</w:t>
      </w:r>
      <w:r w:rsidR="000F47CE" w:rsidRPr="003E3918">
        <w:t xml:space="preserve">nother orphan GPCR, GPR35, had been </w:t>
      </w:r>
      <w:r w:rsidR="000F47CE" w:rsidRPr="003E3918">
        <w:lastRenderedPageBreak/>
        <w:t>proposed a</w:t>
      </w:r>
      <w:r w:rsidR="001A1FC5" w:rsidRPr="003E3918">
        <w:t>s</w:t>
      </w:r>
      <w:r w:rsidR="000F47CE" w:rsidRPr="003E3918">
        <w:t xml:space="preserve"> a potential chemokine receptor</w:t>
      </w:r>
      <w:r w:rsidR="00A53A5E" w:rsidRPr="003E3918">
        <w:t xml:space="preserve"> </w:t>
      </w:r>
      <w:r w:rsidRPr="003E3918">
        <w:rPr>
          <w:shd w:val="clear" w:color="auto" w:fill="E6E6E6"/>
        </w:rPr>
        <w:fldChar w:fldCharType="begin"/>
      </w:r>
      <w:r w:rsidR="008B6982">
        <w:instrText xml:space="preserve"> ADDIN ZOTERO_ITEM CSL_CITATION {"citationID":"GbFEnJcA","properties":{"formattedCitation":"(50)","plainCitation":"(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schema":"https://github.com/citation-style-language/schema/raw/master/csl-citation.json"} </w:instrText>
      </w:r>
      <w:r w:rsidRPr="003E3918">
        <w:rPr>
          <w:shd w:val="clear" w:color="auto" w:fill="E6E6E6"/>
        </w:rPr>
        <w:fldChar w:fldCharType="separate"/>
      </w:r>
      <w:r w:rsidR="008B6982" w:rsidRPr="008B6982">
        <w:t>(50)</w:t>
      </w:r>
      <w:r w:rsidRPr="003E3918">
        <w:rPr>
          <w:shd w:val="clear" w:color="auto" w:fill="E6E6E6"/>
        </w:rPr>
        <w:fldChar w:fldCharType="end"/>
      </w:r>
      <w:r w:rsidR="0024790F" w:rsidRPr="003E3918">
        <w:t>;</w:t>
      </w:r>
      <w:r w:rsidR="00C367E0" w:rsidRPr="003E3918">
        <w:t xml:space="preserve"> however, this was later questioned </w:t>
      </w:r>
      <w:r w:rsidRPr="003E3918">
        <w:rPr>
          <w:shd w:val="clear" w:color="auto" w:fill="E6E6E6"/>
        </w:rPr>
        <w:fldChar w:fldCharType="begin"/>
      </w:r>
      <w:r w:rsidR="008B6982">
        <w:instrText xml:space="preserve"> ADDIN ZOTERO_ITEM CSL_CITATION {"citationID":"iBSgwzeo","properties":{"formattedCitation":"(56, 57)","plainCitation":"(56, 57)","noteIndex":0},"citationItems":[{"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Pr="003E3918">
        <w:rPr>
          <w:shd w:val="clear" w:color="auto" w:fill="E6E6E6"/>
        </w:rPr>
        <w:fldChar w:fldCharType="separate"/>
      </w:r>
      <w:r w:rsidR="008B6982" w:rsidRPr="008B6982">
        <w:t>(56, 57)</w:t>
      </w:r>
      <w:r w:rsidRPr="003E3918">
        <w:rPr>
          <w:shd w:val="clear" w:color="auto" w:fill="E6E6E6"/>
        </w:rPr>
        <w:fldChar w:fldCharType="end"/>
      </w:r>
      <w:r w:rsidR="005B0A2D" w:rsidRPr="003E3918">
        <w:t xml:space="preserve"> and GPR35 is still generally considered orphan </w:t>
      </w:r>
      <w:r w:rsidRPr="003E3918">
        <w:rPr>
          <w:shd w:val="clear" w:color="auto" w:fill="E6E6E6"/>
        </w:rPr>
        <w:fldChar w:fldCharType="begin"/>
      </w:r>
      <w:r w:rsidR="008B6982">
        <w:instrText xml:space="preserve"> ADDIN ZOTERO_ITEM CSL_CITATION {"citationID":"EtdYmnbH","properties":{"formattedCitation":"(69\\uc0\\u8211{}71)","plainCitation":"(69–71)","noteIndex":0},"citationItems":[{"id":298,"uris":["http://zotero.org/groups/4322905/items/NHTRRCA3"],"itemData":{"id":298,"type":"article-journal","abstract":"CXCL17, the last described chemokine, has recently been found to be abundantly and specifically expressed in mucosal sites, while its receptor is still not well determined. Accumulative studies indicate that CXCL17 could potentially exhibit chemotactic, anti-inflammatory, antimicrobial activities under multiple biological conditions. However, the mechanism by which it contributes to the physiological and pathological processes within specific mucosal tissues is still far from being fully elucidated. In this present review, we therefore summarize the current available evidence of CXCL17 with specific emphasis on its biological role and pathophysiological significance, in order to aid in the advancement of CXCL17-related studies.","container-title":"Scandinavian Journal of Immunology","DOI":"10.1111/sji.12965","ISSN":"1365-3083","issue":"2","language":"en","note":"_eprint: https://onlinelibrary.wiley.com/doi/pdf/10.1111/sji.12965","page":"e12965","source":"Wiley Online Library","title":"Mucosal chemokine CXCL17: What is known and not known","title-short":"Mucosal chemokine CXCL17","volume":"93","author":[{"family":"Xiao","given":"Shiyu"},{"family":"Xie","given":"Wenhui"},{"family":"Zhou","given":"Liya"}],"issued":{"date-parts":[["2021"]]}}},{"id":1258,"uris":["http://zotero.org/groups/4322905/items/WQX2B8XU"],"itemData":{"id":1258,"type":"article-journal","abstract":"Chemotactic cytokines (chemokines) are a group of around 40 small proteins which share a similar protein fold and are well known for their ability to direct the migration of leukocytes to a variety of tissue locations. CXCL17 was the last member of the chemokine family to be assigned and was admitted to the family based on theoretical modelling of the CXCL17 structure and chemotactic activity for monocytes and dendritic cells. Of Interest, CXCL17 expression appears to be restricted to mucosal tissues such as the tongue, stomach and lung, suggestive of specific roles at these locations. A putative CXCL17 receptor, GPR35 was reportedly identified and mice deficient in CXCL17 were generated and characterised. More recently, however, some apparent contradictions regarding aspects of CXCL17 biology have been raised by ourselves and others. Notably, GPR35 appears to be a receptor for the serotonin metabolite 5-hydroxyindoleacetic acid rather than for CXCL17 and modelling of CXCL17 using a variety of platforms fails to identify a chemokine-like fold. In this article, we summarize the discovery of CXCL17 and discuss key papers describing the subsequent characterisation of this protein. Ultimately, we pose the question, ‘What defines a chemokine?’ (185 words)","container-title":"Cytokine","DOI":"10.1016/j.cyto.2023.156224","ISSN":"1043-4666","journalAbbreviation":"Cytokine","language":"en","page":"156224","source":"ScienceDirect","title":"What defines a chemokine? – The curious case of CXCL17","title-short":"What defines a chemokine?","volume":"168","author":[{"family":"Giblin","given":"Sean Patrick"},{"family":"Pease","given":"James Edward"}],"issued":{"date-parts":[["2023",8,1]]}}},{"id":1301,"uris":["http://zotero.org/groups/4322905/items/FZAI3YML"],"itemData":{"id":1301,"type":"article-journal","abstract":"Endogenous ions play important roles in the function and pharmacology of G protein-coupled receptors (GPCRs) with limited atomic evidence. In addition, compared with G protein subtypes Gs, Gi/o, and Gq/11, insufficient structural evidence is accessible to understand the coupling mechanism of G12/13 protein by GPCRs. Orphan receptor GPR35, which is predominantly expressed in the gastrointestinal tract and is closely related to inflammatory bowel diseases (IBDs), stands out as a prototypical receptor for investigating ionic modulation and G13 coupling. Here we report a cryo-electron microscopy structure of G13-coupled GPR35 bound to an anti-allergic drug, lodoxamide. This structure reveals a novel divalent cation coordination site and a unique ionic regulatory mode of GPR35 and also presents a highly positively charged binding pocket and the complementary electrostatic ligand recognition mode, which explain the promiscuity of acidic ligand binding by GPR35. Structural comparison of the GPR35–G13 complex with other G protein subtypes-coupled GPCRs reveals a notable movement of the C-terminus of α5 helix of the Gα13 subunit towards the receptor core and the least outward displacement of the cytoplasmic end of GPR35 TM6. A featured ‘methionine pocket’ contributes to the G13 coupling by GPR35. Together, our findings provide a structural basis for divalent cation modulation, ligand recognition, and subsequent G13 protein coupling of GPR35 and offer a new opportunity for designing GPR35-targeted drugs for the treatment of IBDs.","container-title":"Cell Discovery","DOI":"10.1038/s41421-022-00499-8","ISSN":"2056-5968","issue":"1","journalAbbreviation":"Cell Discov","language":"en","license":"2022 The Author(s)","note":"number: 1\npublisher: Nature Publishing Group","page":"1-12","source":"www.nature.com","title":"Insights into divalent cation regulation and G13-coupling of orphan receptor GPR35","volume":"8","author":[{"family":"Duan","given":"Jia"},{"family":"Liu","given":"Qiufeng"},{"family":"Yuan","given":"Qingning"},{"family":"Ji","given":"Yujie"},{"family":"Zhu","given":"Shengnan"},{"family":"Tan","given":"Yangxia"},{"family":"He","given":"Xinheng"},{"family":"Xu","given":"Youwei"},{"family":"Shi","given":"Jingjing"},{"family":"Cheng","given":"Xi"},{"family":"Jiang","given":"Hualiang"},{"family":"Eric Xu","given":"H."},{"family":"Jiang","given":"Yi"}],"issued":{"date-parts":[["2022",12,21]]}}}],"schema":"https://github.com/citation-style-language/schema/raw/master/csl-citation.json"} </w:instrText>
      </w:r>
      <w:r w:rsidRPr="003E3918">
        <w:rPr>
          <w:shd w:val="clear" w:color="auto" w:fill="E6E6E6"/>
        </w:rPr>
        <w:fldChar w:fldCharType="separate"/>
      </w:r>
      <w:r w:rsidR="008B6982" w:rsidRPr="008B6982">
        <w:t>(69–71)</w:t>
      </w:r>
      <w:r w:rsidRPr="003E3918">
        <w:rPr>
          <w:shd w:val="clear" w:color="auto" w:fill="E6E6E6"/>
        </w:rPr>
        <w:fldChar w:fldCharType="end"/>
      </w:r>
      <w:r w:rsidR="000F47CE" w:rsidRPr="003E3918">
        <w:t>. Our analysis collected GPR35 and place</w:t>
      </w:r>
      <w:r w:rsidR="001A1FC5" w:rsidRPr="003E3918">
        <w:t>d</w:t>
      </w:r>
      <w:r w:rsidR="000F47CE" w:rsidRPr="003E3918">
        <w:t xml:space="preserve"> it within this large vertebrate specific clade indicating that is it also a vertebrate specific gene but not phylogenetically a ‘canonical’ chemokine</w:t>
      </w:r>
      <w:r w:rsidR="6E7001B9" w:rsidRPr="003E3918">
        <w:t xml:space="preserve"> receptor</w:t>
      </w:r>
      <w:r w:rsidR="000F47CE" w:rsidRPr="003E3918">
        <w:t xml:space="preserve">. </w:t>
      </w:r>
      <w:r w:rsidR="00A1517E" w:rsidRPr="003E3918">
        <w:t>The closest outgroup to this clade is composed of a few sequences from urochordates</w:t>
      </w:r>
      <w:r w:rsidR="00D5206E" w:rsidRPr="003E3918">
        <w:t>,</w:t>
      </w:r>
      <w:r w:rsidR="00A1517E" w:rsidRPr="003E3918">
        <w:t xml:space="preserve"> the</w:t>
      </w:r>
      <w:r w:rsidR="00D5206E" w:rsidRPr="003E3918">
        <w:t xml:space="preserve"> sister group of</w:t>
      </w:r>
      <w:r w:rsidR="00A1517E" w:rsidRPr="003E3918">
        <w:t xml:space="preserve"> vertebrates</w:t>
      </w:r>
      <w:r w:rsidR="00D5206E" w:rsidRPr="003E3918">
        <w:t xml:space="preserve"> </w:t>
      </w:r>
      <w:r w:rsidR="00B953F7" w:rsidRPr="003E3918">
        <w:t>(UFB=</w:t>
      </w:r>
      <w:r w:rsidR="00B32E7C" w:rsidRPr="003E3918">
        <w:t>49</w:t>
      </w:r>
      <w:r w:rsidR="00B953F7" w:rsidRPr="003E3918">
        <w:t xml:space="preserve"> TBE=0.9</w:t>
      </w:r>
      <w:r w:rsidR="007D2938" w:rsidRPr="003E3918">
        <w:t>1</w:t>
      </w:r>
      <w:r w:rsidR="00B953F7" w:rsidRPr="003E3918">
        <w:t xml:space="preserve">) (Figure </w:t>
      </w:r>
      <w:r w:rsidR="003825D8">
        <w:t>5.</w:t>
      </w:r>
      <w:r w:rsidR="1CCACFD5" w:rsidRPr="003E3918">
        <w:t>3</w:t>
      </w:r>
      <w:r w:rsidR="1CD0EAE8" w:rsidRPr="003E3918">
        <w:t>, S24 and S25</w:t>
      </w:r>
      <w:r w:rsidR="00B953F7" w:rsidRPr="003E3918">
        <w:t>).</w:t>
      </w:r>
      <w:r w:rsidR="00E73C5B" w:rsidRPr="003E3918">
        <w:t xml:space="preserve"> I</w:t>
      </w:r>
      <w:r w:rsidR="00C357D9" w:rsidRPr="003E3918">
        <w:t>nterestingly,</w:t>
      </w:r>
      <w:r w:rsidR="009B0A01" w:rsidRPr="003E3918">
        <w:t xml:space="preserve"> </w:t>
      </w:r>
      <w:r w:rsidR="00A1517E" w:rsidRPr="003E3918">
        <w:t>as</w:t>
      </w:r>
      <w:r w:rsidR="009B0A01" w:rsidRPr="003E3918">
        <w:t xml:space="preserve"> </w:t>
      </w:r>
      <w:r w:rsidR="00A1517E" w:rsidRPr="003E3918">
        <w:t xml:space="preserve">the </w:t>
      </w:r>
      <w:r w:rsidR="009B0A01" w:rsidRPr="003E3918">
        <w:t xml:space="preserve">sister group </w:t>
      </w:r>
      <w:r w:rsidR="00A1517E" w:rsidRPr="003E3918">
        <w:t>of this</w:t>
      </w:r>
      <w:r w:rsidR="00996CBB" w:rsidRPr="003E3918">
        <w:t xml:space="preserve"> </w:t>
      </w:r>
      <w:r w:rsidR="00A1517E" w:rsidRPr="003E3918">
        <w:t xml:space="preserve">clade, </w:t>
      </w:r>
      <w:r w:rsidR="009B0A01" w:rsidRPr="003E3918">
        <w:t>we identify</w:t>
      </w:r>
      <w:r w:rsidR="00C357D9" w:rsidRPr="003E3918">
        <w:t xml:space="preserve"> a</w:t>
      </w:r>
      <w:r w:rsidR="00B32E7C" w:rsidRPr="003E3918">
        <w:t xml:space="preserve"> </w:t>
      </w:r>
      <w:r w:rsidR="009B0A01" w:rsidRPr="003E3918">
        <w:t xml:space="preserve">group </w:t>
      </w:r>
      <w:r w:rsidR="00C357D9" w:rsidRPr="003E3918">
        <w:t>composed of</w:t>
      </w:r>
      <w:r w:rsidR="00B32E7C" w:rsidRPr="003E3918">
        <w:t xml:space="preserve"> </w:t>
      </w:r>
      <w:r w:rsidR="004F033A" w:rsidRPr="003E3918">
        <w:t>Relaxin</w:t>
      </w:r>
      <w:r w:rsidR="00B32E7C" w:rsidRPr="003E3918">
        <w:t xml:space="preserve"> receptors which </w:t>
      </w:r>
      <w:r w:rsidR="00C357D9" w:rsidRPr="003E3918">
        <w:t>contain</w:t>
      </w:r>
      <w:r w:rsidR="00B32E7C" w:rsidRPr="003E3918">
        <w:t xml:space="preserve"> </w:t>
      </w:r>
      <w:r w:rsidR="00DA4191" w:rsidRPr="003E3918">
        <w:t xml:space="preserve">sequences from both </w:t>
      </w:r>
      <w:r w:rsidR="00AC0F37" w:rsidRPr="003E3918">
        <w:t>urochordates</w:t>
      </w:r>
      <w:r w:rsidR="00B953F7" w:rsidRPr="003E3918">
        <w:t xml:space="preserve"> and </w:t>
      </w:r>
      <w:r w:rsidR="00996CBB" w:rsidRPr="003E3918">
        <w:t>vertebrates</w:t>
      </w:r>
      <w:r w:rsidR="00B32E7C" w:rsidRPr="003E3918">
        <w:t xml:space="preserve"> (UBF=</w:t>
      </w:r>
      <w:r w:rsidR="007D2938" w:rsidRPr="003E3918">
        <w:t>53</w:t>
      </w:r>
      <w:r w:rsidR="00B32E7C" w:rsidRPr="003E3918">
        <w:t xml:space="preserve"> TBE=0.9</w:t>
      </w:r>
      <w:r w:rsidR="007D2938" w:rsidRPr="003E3918">
        <w:t>5</w:t>
      </w:r>
      <w:r w:rsidR="00B32E7C" w:rsidRPr="003E3918">
        <w:t>).</w:t>
      </w:r>
      <w:r w:rsidRPr="003E3918">
        <w:t xml:space="preserve"> Finally, as </w:t>
      </w:r>
      <w:r w:rsidR="00996CBB" w:rsidRPr="003E3918">
        <w:t xml:space="preserve">the </w:t>
      </w:r>
      <w:r w:rsidRPr="003E3918">
        <w:t>sister group of these large clades,</w:t>
      </w:r>
      <w:r w:rsidR="00DA4191" w:rsidRPr="003E3918">
        <w:t xml:space="preserve"> </w:t>
      </w:r>
      <w:r w:rsidRPr="003E3918">
        <w:t xml:space="preserve">we identified </w:t>
      </w:r>
      <w:r w:rsidR="00996CBB" w:rsidRPr="003E3918">
        <w:t xml:space="preserve">a </w:t>
      </w:r>
      <w:r w:rsidRPr="003E3918">
        <w:t xml:space="preserve">clade </w:t>
      </w:r>
      <w:r w:rsidR="00996CBB" w:rsidRPr="003E3918">
        <w:t>of cephalochordate</w:t>
      </w:r>
      <w:r w:rsidRPr="003E3918">
        <w:t>-specific</w:t>
      </w:r>
      <w:r w:rsidR="00B32E7C" w:rsidRPr="003E3918">
        <w:t xml:space="preserve"> sequences (UBF=</w:t>
      </w:r>
      <w:r w:rsidR="007D2938" w:rsidRPr="003E3918">
        <w:t>44</w:t>
      </w:r>
      <w:r w:rsidR="00B32E7C" w:rsidRPr="003E3918">
        <w:t xml:space="preserve">). </w:t>
      </w:r>
    </w:p>
    <w:p w14:paraId="2127EDCB" w14:textId="5FB6F755" w:rsidR="003E6F84" w:rsidRPr="003E3918" w:rsidRDefault="00D5206E" w:rsidP="00AE2D9C">
      <w:pPr>
        <w:spacing w:line="360" w:lineRule="auto"/>
        <w:ind w:firstLine="720"/>
        <w:jc w:val="both"/>
      </w:pPr>
      <w:r w:rsidRPr="003E3918">
        <w:t>T</w:t>
      </w:r>
      <w:r w:rsidR="00AC0F37" w:rsidRPr="003E3918">
        <w:t>o clarify</w:t>
      </w:r>
      <w:r w:rsidR="006A2458" w:rsidRPr="003E3918">
        <w:t xml:space="preserve"> </w:t>
      </w:r>
      <w:r w:rsidR="00975752" w:rsidRPr="003E3918">
        <w:t xml:space="preserve">the </w:t>
      </w:r>
      <w:r w:rsidR="00AC0F37" w:rsidRPr="003E3918">
        <w:t>duplication pattern and</w:t>
      </w:r>
      <w:r w:rsidRPr="003E3918">
        <w:t xml:space="preserve"> origin of the</w:t>
      </w:r>
      <w:r w:rsidR="00AC0F37" w:rsidRPr="003E3918">
        <w:t xml:space="preserve"> chemokine receptors</w:t>
      </w:r>
      <w:r w:rsidRPr="003E3918">
        <w:t xml:space="preserve">, we used GeneRax </w:t>
      </w:r>
      <w:r w:rsidRPr="003E3918">
        <w:rPr>
          <w:shd w:val="clear" w:color="auto" w:fill="E6E6E6"/>
        </w:rPr>
        <w:fldChar w:fldCharType="begin"/>
      </w:r>
      <w:r w:rsidR="008B6982">
        <w:instrText xml:space="preserve"> ADDIN ZOTERO_ITEM CSL_CITATION {"citationID":"QxWWPj6n","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Pr="003E3918">
        <w:rPr>
          <w:shd w:val="clear" w:color="auto" w:fill="E6E6E6"/>
        </w:rPr>
        <w:fldChar w:fldCharType="separate"/>
      </w:r>
      <w:r w:rsidR="008B6982" w:rsidRPr="008B6982">
        <w:t>(61)</w:t>
      </w:r>
      <w:r w:rsidRPr="003E3918">
        <w:rPr>
          <w:shd w:val="clear" w:color="auto" w:fill="E6E6E6"/>
        </w:rPr>
        <w:fldChar w:fldCharType="end"/>
      </w:r>
      <w:r w:rsidR="00AC0F37" w:rsidRPr="003E3918">
        <w:t xml:space="preserve"> </w:t>
      </w:r>
      <w:r w:rsidR="006A2458" w:rsidRPr="003E3918">
        <w:t xml:space="preserve">(see </w:t>
      </w:r>
      <w:r w:rsidR="00933A11" w:rsidRPr="003E3918">
        <w:t xml:space="preserve">Materials and </w:t>
      </w:r>
      <w:r w:rsidR="006A2458" w:rsidRPr="003E3918">
        <w:t xml:space="preserve">Methods). </w:t>
      </w:r>
      <w:r w:rsidRPr="003E3918">
        <w:t>Our</w:t>
      </w:r>
      <w:r w:rsidR="00B953F7" w:rsidRPr="003E3918">
        <w:t xml:space="preserve"> results</w:t>
      </w:r>
      <w:r w:rsidR="005170DE" w:rsidRPr="003E3918">
        <w:t xml:space="preserve"> </w:t>
      </w:r>
      <w:r w:rsidR="00935FC5" w:rsidRPr="003E3918">
        <w:t>indicate</w:t>
      </w:r>
      <w:r w:rsidR="00B953F7" w:rsidRPr="003E3918">
        <w:t xml:space="preserve"> (Figure </w:t>
      </w:r>
      <w:r w:rsidR="003825D8">
        <w:t>5.</w:t>
      </w:r>
      <w:r w:rsidR="00A7693D" w:rsidRPr="003E3918">
        <w:t>4</w:t>
      </w:r>
      <w:r w:rsidR="2663AFF1" w:rsidRPr="003E3918">
        <w:t>A</w:t>
      </w:r>
      <w:r w:rsidR="2F807BF2" w:rsidRPr="003E3918">
        <w:t>, S26</w:t>
      </w:r>
      <w:r w:rsidR="00B953F7" w:rsidRPr="003E3918">
        <w:t xml:space="preserve">) </w:t>
      </w:r>
      <w:r w:rsidR="005170DE" w:rsidRPr="003E3918">
        <w:t>that</w:t>
      </w:r>
      <w:r w:rsidR="009F0436" w:rsidRPr="003E3918">
        <w:t xml:space="preserve"> </w:t>
      </w:r>
      <w:r w:rsidRPr="003E3918">
        <w:t>all</w:t>
      </w:r>
      <w:r w:rsidR="00AA4F65" w:rsidRPr="003E3918">
        <w:t xml:space="preserve"> </w:t>
      </w:r>
      <w:r w:rsidR="00F27030" w:rsidRPr="003E3918">
        <w:t xml:space="preserve">chemokine </w:t>
      </w:r>
      <w:r w:rsidRPr="003E3918">
        <w:t>receptors</w:t>
      </w:r>
      <w:r w:rsidR="00F27030" w:rsidRPr="003E3918">
        <w:t xml:space="preserve"> (</w:t>
      </w:r>
      <w:r w:rsidR="00DF453A" w:rsidRPr="003E3918">
        <w:t>except</w:t>
      </w:r>
      <w:r w:rsidR="005B33A2" w:rsidRPr="003E3918">
        <w:t xml:space="preserve"> </w:t>
      </w:r>
      <w:r w:rsidR="004F033A" w:rsidRPr="003E3918">
        <w:t>ACKR1</w:t>
      </w:r>
      <w:r w:rsidR="00F27030" w:rsidRPr="003E3918">
        <w:t>)</w:t>
      </w:r>
      <w:r w:rsidR="005170DE" w:rsidRPr="003E3918">
        <w:t xml:space="preserve"> </w:t>
      </w:r>
      <w:r w:rsidR="00B953F7" w:rsidRPr="003E3918">
        <w:t>originated from a duplication</w:t>
      </w:r>
      <w:r w:rsidR="009F0436" w:rsidRPr="003E3918">
        <w:t xml:space="preserve"> </w:t>
      </w:r>
      <w:r w:rsidRPr="003E3918">
        <w:t>in the stem lineage of vertebrates</w:t>
      </w:r>
      <w:r w:rsidR="004F033A" w:rsidRPr="003E3918">
        <w:t xml:space="preserve">. This duplication of an unknown GPCR </w:t>
      </w:r>
      <w:r w:rsidR="00B953F7" w:rsidRPr="003E3918">
        <w:t xml:space="preserve">gave rise to </w:t>
      </w:r>
      <w:r w:rsidR="005443AD" w:rsidRPr="003E3918">
        <w:t>the CML-</w:t>
      </w:r>
      <w:r w:rsidR="00AA4F65" w:rsidRPr="003E3918">
        <w:t>plus</w:t>
      </w:r>
      <w:r w:rsidR="00345C1B" w:rsidRPr="003E3918">
        <w:t>, the canonical chemokine</w:t>
      </w:r>
      <w:r w:rsidR="5D3536D2" w:rsidRPr="003E3918">
        <w:t xml:space="preserve"> receptor</w:t>
      </w:r>
      <w:r w:rsidR="00345C1B" w:rsidRPr="003E3918">
        <w:t>s and atypical 3/GPR182</w:t>
      </w:r>
      <w:r w:rsidR="006A2458" w:rsidRPr="003E3918">
        <w:t xml:space="preserve"> groups</w:t>
      </w:r>
      <w:r w:rsidR="005443AD" w:rsidRPr="003E3918">
        <w:t xml:space="preserve"> as well as</w:t>
      </w:r>
      <w:r w:rsidR="00DF453A" w:rsidRPr="003E3918">
        <w:t xml:space="preserve"> the intermediate group</w:t>
      </w:r>
      <w:r w:rsidR="005443AD" w:rsidRPr="003E3918">
        <w:t xml:space="preserve"> and other GPCR</w:t>
      </w:r>
      <w:r w:rsidR="00A7693D" w:rsidRPr="003E3918">
        <w:t xml:space="preserve">s </w:t>
      </w:r>
      <w:r w:rsidR="009F0436" w:rsidRPr="003E3918">
        <w:t xml:space="preserve">(Figure </w:t>
      </w:r>
      <w:r w:rsidR="003825D8">
        <w:t>5.</w:t>
      </w:r>
      <w:r w:rsidR="4F2CD573" w:rsidRPr="003E3918">
        <w:t>4</w:t>
      </w:r>
      <w:r w:rsidR="18F8B154" w:rsidRPr="003E3918">
        <w:t>A</w:t>
      </w:r>
      <w:r w:rsidR="4F2CD573" w:rsidRPr="003E3918">
        <w:t>, S26</w:t>
      </w:r>
      <w:r w:rsidR="009F0436" w:rsidRPr="003E3918">
        <w:t>)</w:t>
      </w:r>
      <w:r w:rsidR="00B953F7" w:rsidRPr="003E3918">
        <w:t>.</w:t>
      </w:r>
      <w:r w:rsidR="009F0436" w:rsidRPr="003E3918">
        <w:t xml:space="preserve"> </w:t>
      </w:r>
      <w:r w:rsidR="00935FC5" w:rsidRPr="003E3918">
        <w:t xml:space="preserve">This result is consistent </w:t>
      </w:r>
      <w:r w:rsidR="00B44265" w:rsidRPr="003E3918">
        <w:t xml:space="preserve">with </w:t>
      </w:r>
      <w:r w:rsidR="00935FC5" w:rsidRPr="003E3918">
        <w:t>the distribution of</w:t>
      </w:r>
      <w:r w:rsidR="00CB6A14" w:rsidRPr="003E3918">
        <w:t xml:space="preserve"> the</w:t>
      </w:r>
      <w:r w:rsidR="00935FC5" w:rsidRPr="003E3918">
        <w:t xml:space="preserve"> paralog</w:t>
      </w:r>
      <w:r w:rsidR="00CB6A14" w:rsidRPr="003E3918">
        <w:t>ous</w:t>
      </w:r>
      <w:r w:rsidR="00935FC5" w:rsidRPr="003E3918">
        <w:t xml:space="preserve"> </w:t>
      </w:r>
      <w:r w:rsidR="00CB6A14" w:rsidRPr="003E3918">
        <w:t>R</w:t>
      </w:r>
      <w:r w:rsidR="00935FC5" w:rsidRPr="003E3918">
        <w:t xml:space="preserve">elaxin receptors </w:t>
      </w:r>
      <w:r w:rsidR="00CB6A14" w:rsidRPr="003E3918">
        <w:t>which are</w:t>
      </w:r>
      <w:r w:rsidR="00935FC5" w:rsidRPr="003E3918">
        <w:t xml:space="preserve"> present both in urochordates and vertebrates and the position of </w:t>
      </w:r>
      <w:r w:rsidR="00CB6A14" w:rsidRPr="003E3918">
        <w:t xml:space="preserve">the </w:t>
      </w:r>
      <w:r w:rsidR="00935FC5" w:rsidRPr="003E3918">
        <w:t>orphan urochordate sequences as sister group of canonical chemokine</w:t>
      </w:r>
      <w:r w:rsidR="294C0CC3" w:rsidRPr="003E3918">
        <w:t xml:space="preserve"> receptor</w:t>
      </w:r>
      <w:r w:rsidR="00935FC5" w:rsidRPr="003E3918">
        <w:t>s, CML-plus group and atypical3/GPR182 and other GPCRs (see above).</w:t>
      </w:r>
      <w:r w:rsidR="00182543" w:rsidRPr="003E3918">
        <w:t xml:space="preserve"> </w:t>
      </w:r>
      <w:r w:rsidR="006375E0" w:rsidRPr="003E3918">
        <w:t>Furthermore, t</w:t>
      </w:r>
      <w:r w:rsidR="00324E2A" w:rsidRPr="003E3918">
        <w:t xml:space="preserve">he phylogenetic relationships amongst </w:t>
      </w:r>
      <w:r w:rsidR="00BE44EF" w:rsidRPr="003E3918">
        <w:t xml:space="preserve">canonical </w:t>
      </w:r>
      <w:r w:rsidR="00324E2A" w:rsidRPr="003E3918">
        <w:t xml:space="preserve">chemokine receptors are </w:t>
      </w:r>
      <w:r w:rsidR="009526F9" w:rsidRPr="003E3918">
        <w:t>overall</w:t>
      </w:r>
      <w:r w:rsidR="00324E2A" w:rsidRPr="003E3918">
        <w:t xml:space="preserve"> consistent with </w:t>
      </w:r>
      <w:r w:rsidR="007B3112" w:rsidRPr="003E3918">
        <w:t xml:space="preserve">the </w:t>
      </w:r>
      <w:r w:rsidR="00324E2A" w:rsidRPr="003E3918">
        <w:t xml:space="preserve">syntenic </w:t>
      </w:r>
      <w:r w:rsidR="00BE44EF" w:rsidRPr="003E3918">
        <w:t xml:space="preserve">gene </w:t>
      </w:r>
      <w:r w:rsidR="00324E2A" w:rsidRPr="003E3918">
        <w:t xml:space="preserve">patterns known in human </w:t>
      </w:r>
      <w:r w:rsidR="00400A91" w:rsidRPr="003E3918">
        <w:rPr>
          <w:shd w:val="clear" w:color="auto" w:fill="E6E6E6"/>
        </w:rPr>
        <w:fldChar w:fldCharType="begin"/>
      </w:r>
      <w:r w:rsidR="008B6982">
        <w:instrText xml:space="preserve"> ADDIN ZOTERO_ITEM CSL_CITATION {"citationID":"ehzj71cw","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400A91" w:rsidRPr="003E3918">
        <w:rPr>
          <w:shd w:val="clear" w:color="auto" w:fill="E6E6E6"/>
        </w:rPr>
        <w:fldChar w:fldCharType="separate"/>
      </w:r>
      <w:r w:rsidR="001D59B0" w:rsidRPr="003E3918">
        <w:t>(7)</w:t>
      </w:r>
      <w:r w:rsidR="00400A91" w:rsidRPr="003E3918">
        <w:rPr>
          <w:shd w:val="clear" w:color="auto" w:fill="E6E6E6"/>
        </w:rPr>
        <w:fldChar w:fldCharType="end"/>
      </w:r>
      <w:r w:rsidR="00324E2A" w:rsidRPr="003E3918">
        <w:t xml:space="preserve">. </w:t>
      </w:r>
      <w:r w:rsidR="00E0560A" w:rsidRPr="003E3918">
        <w:t>The largest cluster of chemokine receptor</w:t>
      </w:r>
      <w:r w:rsidR="002C2636" w:rsidRPr="003E3918">
        <w:t xml:space="preserve"> genes</w:t>
      </w:r>
      <w:r w:rsidR="00E0560A" w:rsidRPr="003E3918">
        <w:t xml:space="preserve"> </w:t>
      </w:r>
      <w:r w:rsidR="00FF141D" w:rsidRPr="003E3918">
        <w:t>spans</w:t>
      </w:r>
      <w:r w:rsidR="00E0560A" w:rsidRPr="003E3918">
        <w:t xml:space="preserve"> </w:t>
      </w:r>
      <w:r w:rsidR="008C5B6E" w:rsidRPr="003E3918">
        <w:t>3 close</w:t>
      </w:r>
      <w:r w:rsidR="00FF141D" w:rsidRPr="003E3918">
        <w:t>ly located</w:t>
      </w:r>
      <w:r w:rsidR="008C5B6E" w:rsidRPr="003E3918">
        <w:t xml:space="preserve"> loci on </w:t>
      </w:r>
      <w:r w:rsidR="00E0560A" w:rsidRPr="003E3918">
        <w:t>human chromosome 3</w:t>
      </w:r>
      <w:r w:rsidR="00C54543" w:rsidRPr="003E3918">
        <w:t xml:space="preserve"> </w:t>
      </w:r>
      <w:r w:rsidR="00C54543" w:rsidRPr="003E3918">
        <w:rPr>
          <w:shd w:val="clear" w:color="auto" w:fill="E6E6E6"/>
        </w:rPr>
        <w:fldChar w:fldCharType="begin"/>
      </w:r>
      <w:r w:rsidR="008B6982">
        <w:instrText xml:space="preserve"> ADDIN ZOTERO_ITEM CSL_CITATION {"citationID":"csmNgx5U","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54543" w:rsidRPr="003E3918">
        <w:rPr>
          <w:shd w:val="clear" w:color="auto" w:fill="E6E6E6"/>
        </w:rPr>
        <w:fldChar w:fldCharType="separate"/>
      </w:r>
      <w:r w:rsidR="001D59B0" w:rsidRPr="003E3918">
        <w:t>(7)</w:t>
      </w:r>
      <w:r w:rsidR="00C54543" w:rsidRPr="003E3918">
        <w:rPr>
          <w:shd w:val="clear" w:color="auto" w:fill="E6E6E6"/>
        </w:rPr>
        <w:fldChar w:fldCharType="end"/>
      </w:r>
      <w:r w:rsidR="00645373" w:rsidRPr="003E3918">
        <w:t>. It</w:t>
      </w:r>
      <w:r w:rsidR="00D2250A" w:rsidRPr="003E3918">
        <w:t xml:space="preserve"> </w:t>
      </w:r>
      <w:r w:rsidR="00B6596E" w:rsidRPr="003E3918">
        <w:t xml:space="preserve">includes most CCRs as well as XCR and </w:t>
      </w:r>
      <w:r w:rsidR="00645373" w:rsidRPr="003E3918">
        <w:t>CX</w:t>
      </w:r>
      <w:r w:rsidR="001E0D1E" w:rsidRPr="003E3918">
        <w:t>3</w:t>
      </w:r>
      <w:r w:rsidR="00645373" w:rsidRPr="003E3918">
        <w:t>CR and</w:t>
      </w:r>
      <w:r w:rsidR="0030276E" w:rsidRPr="003E3918">
        <w:t xml:space="preserve"> correspond</w:t>
      </w:r>
      <w:r w:rsidR="001E0D1E" w:rsidRPr="003E3918">
        <w:t>s</w:t>
      </w:r>
      <w:r w:rsidR="00CF7694" w:rsidRPr="003E3918">
        <w:t xml:space="preserve"> </w:t>
      </w:r>
      <w:r w:rsidR="00645373" w:rsidRPr="003E3918">
        <w:t xml:space="preserve">to one of the </w:t>
      </w:r>
      <w:r w:rsidR="001E0D1E" w:rsidRPr="003E3918">
        <w:t>two major</w:t>
      </w:r>
      <w:r w:rsidR="00645373" w:rsidRPr="003E3918">
        <w:t xml:space="preserve"> </w:t>
      </w:r>
      <w:r w:rsidR="00CF7694" w:rsidRPr="003E3918">
        <w:t>monophyletic clade</w:t>
      </w:r>
      <w:r w:rsidR="00645373" w:rsidRPr="003E3918">
        <w:t>s</w:t>
      </w:r>
      <w:r w:rsidR="00CF7694" w:rsidRPr="003E3918">
        <w:t xml:space="preserve"> </w:t>
      </w:r>
      <w:r w:rsidR="008B029D" w:rsidRPr="003E3918">
        <w:t>in</w:t>
      </w:r>
      <w:r w:rsidR="00B335A1" w:rsidRPr="003E3918">
        <w:t xml:space="preserve"> our tree</w:t>
      </w:r>
      <w:r w:rsidR="002C2636" w:rsidRPr="003E3918">
        <w:t xml:space="preserve"> (Figure </w:t>
      </w:r>
      <w:r w:rsidR="003825D8">
        <w:t>5.</w:t>
      </w:r>
      <w:r w:rsidR="002C2636" w:rsidRPr="003E3918">
        <w:t>4A)</w:t>
      </w:r>
      <w:r w:rsidR="00CF7694" w:rsidRPr="003E3918">
        <w:t>.</w:t>
      </w:r>
      <w:r w:rsidR="005D32CC" w:rsidRPr="003E3918">
        <w:t xml:space="preserve"> Another example is the </w:t>
      </w:r>
      <w:r w:rsidR="008B029D" w:rsidRPr="003E3918">
        <w:t>mini cluster</w:t>
      </w:r>
      <w:r w:rsidR="005D32CC" w:rsidRPr="003E3918">
        <w:t xml:space="preserve"> of CXCR1 and CXCR2</w:t>
      </w:r>
      <w:r w:rsidR="007B3112" w:rsidRPr="003E3918">
        <w:t xml:space="preserve">, located on human chromosome 2 </w:t>
      </w:r>
      <w:r w:rsidR="00F23E8D" w:rsidRPr="003E3918">
        <w:rPr>
          <w:shd w:val="clear" w:color="auto" w:fill="E6E6E6"/>
        </w:rPr>
        <w:fldChar w:fldCharType="begin"/>
      </w:r>
      <w:r w:rsidR="008B6982">
        <w:instrText xml:space="preserve"> ADDIN ZOTERO_ITEM CSL_CITATION {"citationID":"seyp9D4q","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F23E8D" w:rsidRPr="003E3918">
        <w:rPr>
          <w:shd w:val="clear" w:color="auto" w:fill="E6E6E6"/>
        </w:rPr>
        <w:fldChar w:fldCharType="separate"/>
      </w:r>
      <w:r w:rsidR="001D59B0" w:rsidRPr="003E3918">
        <w:t>(7)</w:t>
      </w:r>
      <w:r w:rsidR="00F23E8D" w:rsidRPr="003E3918">
        <w:rPr>
          <w:shd w:val="clear" w:color="auto" w:fill="E6E6E6"/>
        </w:rPr>
        <w:fldChar w:fldCharType="end"/>
      </w:r>
      <w:r w:rsidR="001C56F2" w:rsidRPr="003E3918">
        <w:t xml:space="preserve"> </w:t>
      </w:r>
      <w:r w:rsidR="00980CC6" w:rsidRPr="003E3918">
        <w:t xml:space="preserve">that </w:t>
      </w:r>
      <w:r w:rsidR="009B5F30" w:rsidRPr="003E3918">
        <w:t xml:space="preserve">we </w:t>
      </w:r>
      <w:r w:rsidR="00645373" w:rsidRPr="003E3918">
        <w:t>also</w:t>
      </w:r>
      <w:r w:rsidR="00980CC6" w:rsidRPr="003E3918">
        <w:t xml:space="preserve"> </w:t>
      </w:r>
      <w:r w:rsidR="009B5F30" w:rsidRPr="003E3918">
        <w:t xml:space="preserve">found to </w:t>
      </w:r>
      <w:r w:rsidR="00980CC6" w:rsidRPr="003E3918">
        <w:t xml:space="preserve">form a monophyletic clade (Figure </w:t>
      </w:r>
      <w:r w:rsidR="003825D8">
        <w:t>5.</w:t>
      </w:r>
      <w:r w:rsidR="00980CC6" w:rsidRPr="003E3918">
        <w:t>4A).</w:t>
      </w:r>
    </w:p>
    <w:p w14:paraId="4AA09998" w14:textId="64F5D249" w:rsidR="005C7BBF" w:rsidRDefault="008B673D" w:rsidP="00C54E61">
      <w:pPr>
        <w:spacing w:line="360" w:lineRule="auto"/>
        <w:ind w:firstLine="720"/>
        <w:jc w:val="both"/>
      </w:pPr>
      <w:r w:rsidRPr="003E3918">
        <w:t xml:space="preserve">We used the </w:t>
      </w:r>
      <w:r w:rsidR="001E344E" w:rsidRPr="003E3918">
        <w:t>reconciliation</w:t>
      </w:r>
      <w:r w:rsidRPr="003E3918">
        <w:t xml:space="preserve"> to better understand the </w:t>
      </w:r>
      <w:r w:rsidR="001E344E" w:rsidRPr="003E3918">
        <w:t>repertoires</w:t>
      </w:r>
      <w:r w:rsidRPr="003E3918">
        <w:t xml:space="preserve"> of receptors present at key nodes </w:t>
      </w:r>
      <w:r w:rsidR="00D5206E" w:rsidRPr="003E3918">
        <w:t>during vertebrate evolution</w:t>
      </w:r>
      <w:r w:rsidRPr="003E3918">
        <w:t xml:space="preserve">. </w:t>
      </w:r>
      <w:r w:rsidR="00D5206E" w:rsidRPr="003E3918">
        <w:t>Our</w:t>
      </w:r>
      <w:r w:rsidRPr="003E3918">
        <w:t xml:space="preserve"> results (Figure </w:t>
      </w:r>
      <w:r w:rsidR="003825D8">
        <w:t>5.</w:t>
      </w:r>
      <w:r w:rsidR="00A7693D" w:rsidRPr="003E3918">
        <w:t>4</w:t>
      </w:r>
      <w:r w:rsidR="3AC842B2" w:rsidRPr="003E3918">
        <w:t>B</w:t>
      </w:r>
      <w:r w:rsidRPr="003E3918">
        <w:t xml:space="preserve">) show a </w:t>
      </w:r>
      <w:r w:rsidR="00D5206E" w:rsidRPr="003E3918">
        <w:t xml:space="preserve">substantial difference in </w:t>
      </w:r>
      <w:r w:rsidRPr="003E3918">
        <w:t>the duplication pattern of</w:t>
      </w:r>
      <w:r w:rsidR="00D5206E" w:rsidRPr="003E3918">
        <w:t xml:space="preserve"> different</w:t>
      </w:r>
      <w:r w:rsidRPr="003E3918">
        <w:t xml:space="preserve"> receptor families. For example, the complement of the </w:t>
      </w:r>
      <w:r w:rsidR="005443AD" w:rsidRPr="003E3918">
        <w:t>a</w:t>
      </w:r>
      <w:r w:rsidRPr="003E3918">
        <w:t xml:space="preserve">typical3/GPR182 remains constant throughout vertebrate evolution while the canonical and chemokine-like </w:t>
      </w:r>
      <w:r w:rsidR="4A3DFBD3" w:rsidRPr="003E3918">
        <w:t xml:space="preserve">receptor </w:t>
      </w:r>
      <w:r w:rsidRPr="003E3918">
        <w:t xml:space="preserve">groups expanded dramatically. The canonical chemokine </w:t>
      </w:r>
      <w:r w:rsidR="06F15721" w:rsidRPr="003E3918">
        <w:t xml:space="preserve">receptors </w:t>
      </w:r>
      <w:r w:rsidRPr="003E3918">
        <w:t xml:space="preserve">expanded from 5 to </w:t>
      </w:r>
      <w:r w:rsidR="005443AD" w:rsidRPr="003E3918">
        <w:t>20</w:t>
      </w:r>
      <w:r w:rsidR="003072FF" w:rsidRPr="003E3918">
        <w:t xml:space="preserve"> genes</w:t>
      </w:r>
      <w:r w:rsidR="005443AD" w:rsidRPr="003E3918">
        <w:t xml:space="preserve"> and the</w:t>
      </w:r>
      <w:r w:rsidR="00DA4191" w:rsidRPr="003E3918">
        <w:t xml:space="preserve"> CML-plus</w:t>
      </w:r>
      <w:r w:rsidR="005443AD" w:rsidRPr="003E3918">
        <w:t xml:space="preserve"> from 1 to 11 </w:t>
      </w:r>
      <w:r w:rsidRPr="003E3918">
        <w:t xml:space="preserve">in the ancestor of the jawed vertebrates (Figure </w:t>
      </w:r>
      <w:r w:rsidR="003825D8">
        <w:t>5.</w:t>
      </w:r>
      <w:r w:rsidR="00A7693D" w:rsidRPr="003E3918">
        <w:t>4</w:t>
      </w:r>
      <w:r w:rsidR="00E038A6" w:rsidRPr="003E3918">
        <w:t>B</w:t>
      </w:r>
      <w:r w:rsidRPr="003E3918">
        <w:t>).</w:t>
      </w:r>
      <w:r w:rsidR="00A91E8A" w:rsidRPr="003E3918">
        <w:t xml:space="preserve"> The </w:t>
      </w:r>
      <w:r w:rsidR="001E344E" w:rsidRPr="003E3918">
        <w:t>expansion of the canonical CKRs is also not evenly distributed across its subgroups</w:t>
      </w:r>
      <w:r w:rsidR="003072FF" w:rsidRPr="003E3918">
        <w:t>,</w:t>
      </w:r>
      <w:r w:rsidR="001E344E" w:rsidRPr="003E3918">
        <w:t xml:space="preserve"> </w:t>
      </w:r>
      <w:r w:rsidR="00A91E8A" w:rsidRPr="003E3918">
        <w:t xml:space="preserve">with </w:t>
      </w:r>
      <w:r w:rsidR="005443AD" w:rsidRPr="003E3918">
        <w:t xml:space="preserve">the ancestral </w:t>
      </w:r>
      <w:r w:rsidR="00A91E8A" w:rsidRPr="003E3918">
        <w:t>CC</w:t>
      </w:r>
      <w:r w:rsidR="005443AD" w:rsidRPr="003E3918">
        <w:t xml:space="preserve"> type </w:t>
      </w:r>
      <w:r w:rsidR="005443AD" w:rsidRPr="003E3918">
        <w:lastRenderedPageBreak/>
        <w:t xml:space="preserve">receptors </w:t>
      </w:r>
      <w:r w:rsidR="00A91E8A" w:rsidRPr="003E3918">
        <w:t xml:space="preserve">undergoing a series of duplications in jawed vertebrates while the CXCR paralogs did </w:t>
      </w:r>
      <w:r w:rsidR="001E344E" w:rsidRPr="003E3918">
        <w:t xml:space="preserve">not, specifically </w:t>
      </w:r>
      <w:r w:rsidR="00A91E8A" w:rsidRPr="003E3918">
        <w:t>one (CXCR4) remain</w:t>
      </w:r>
      <w:r w:rsidR="001E344E" w:rsidRPr="003E3918">
        <w:t>s</w:t>
      </w:r>
      <w:r w:rsidR="00A91E8A" w:rsidRPr="003E3918">
        <w:t xml:space="preserve"> in single copy across all vertebrates.</w:t>
      </w:r>
      <w:r w:rsidR="007A3FF3" w:rsidRPr="003E3918">
        <w:t xml:space="preserve"> </w:t>
      </w:r>
      <w:r w:rsidRPr="003E3918">
        <w:t>We infer</w:t>
      </w:r>
      <w:r w:rsidR="003072FF" w:rsidRPr="003E3918">
        <w:t>red</w:t>
      </w:r>
      <w:r w:rsidRPr="003E3918">
        <w:t xml:space="preserve"> that in the stem lineage of vertebrates</w:t>
      </w:r>
      <w:r w:rsidR="003072FF" w:rsidRPr="003E3918">
        <w:t>,</w:t>
      </w:r>
      <w:r w:rsidRPr="003E3918">
        <w:t xml:space="preserve"> </w:t>
      </w:r>
      <w:r w:rsidR="003072FF" w:rsidRPr="003E3918">
        <w:t>five</w:t>
      </w:r>
      <w:r w:rsidRPr="003E3918">
        <w:t xml:space="preserve"> canonical chemokine</w:t>
      </w:r>
      <w:r w:rsidR="4608251E" w:rsidRPr="003E3918">
        <w:t xml:space="preserve"> receptor</w:t>
      </w:r>
      <w:r w:rsidRPr="003E3918">
        <w:t xml:space="preserve"> paralogs had </w:t>
      </w:r>
      <w:r w:rsidR="00A91E8A" w:rsidRPr="003E3918">
        <w:t xml:space="preserve">already </w:t>
      </w:r>
      <w:r w:rsidRPr="003E3918">
        <w:t>diverged</w:t>
      </w:r>
      <w:r w:rsidR="003072FF" w:rsidRPr="003E3918">
        <w:t>,</w:t>
      </w:r>
      <w:r w:rsidRPr="003E3918">
        <w:t xml:space="preserve"> representing the </w:t>
      </w:r>
      <w:r w:rsidR="00293495" w:rsidRPr="003E3918">
        <w:t xml:space="preserve">two </w:t>
      </w:r>
      <w:r w:rsidRPr="003E3918">
        <w:t xml:space="preserve">major </w:t>
      </w:r>
      <w:r w:rsidR="00293495" w:rsidRPr="003E3918">
        <w:t xml:space="preserve">types of receptors </w:t>
      </w:r>
      <w:r w:rsidRPr="003E3918">
        <w:t>(</w:t>
      </w:r>
      <w:r w:rsidR="00293495" w:rsidRPr="003E3918">
        <w:t xml:space="preserve">2 </w:t>
      </w:r>
      <w:r w:rsidRPr="003E3918">
        <w:t xml:space="preserve">CCR and 3 CXCR paralogs). </w:t>
      </w:r>
      <w:r w:rsidR="00293495" w:rsidRPr="003E3918">
        <w:t xml:space="preserve">Also, present in the stem lineage of vertebrates were </w:t>
      </w:r>
      <w:r w:rsidRPr="003E3918">
        <w:t>ACKR3 and GPR182</w:t>
      </w:r>
      <w:r w:rsidR="003072FF" w:rsidRPr="003E3918">
        <w:t xml:space="preserve"> </w:t>
      </w:r>
      <w:r w:rsidR="00293495" w:rsidRPr="003E3918">
        <w:t xml:space="preserve">as well as a single copy gene which would </w:t>
      </w:r>
      <w:r w:rsidRPr="003E3918">
        <w:t xml:space="preserve">later diverge to produce all the </w:t>
      </w:r>
      <w:r w:rsidR="006D7C0D" w:rsidRPr="003E3918">
        <w:t>CML</w:t>
      </w:r>
      <w:r w:rsidRPr="003E3918">
        <w:t>-plus clade.</w:t>
      </w:r>
      <w:r w:rsidR="00F21437" w:rsidRPr="003E3918">
        <w:t xml:space="preserve"> </w:t>
      </w:r>
    </w:p>
    <w:p w14:paraId="38A9FE3F" w14:textId="77777777" w:rsidR="003B3535" w:rsidRDefault="005C7BBF" w:rsidP="003B3535">
      <w:pPr>
        <w:keepNext/>
        <w:spacing w:line="360" w:lineRule="auto"/>
        <w:jc w:val="both"/>
      </w:pPr>
      <w:r>
        <w:rPr>
          <w:noProof/>
        </w:rPr>
        <w:drawing>
          <wp:inline distT="0" distB="0" distL="0" distR="0" wp14:anchorId="0BB0AC33" wp14:editId="1256B948">
            <wp:extent cx="5400000" cy="6570986"/>
            <wp:effectExtent l="0" t="0" r="0" b="1270"/>
            <wp:docPr id="1944551637" name="Picture 6"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51637" name="Picture 6" descr="A diagram of a computer&#10;&#10;Description automatically generated with medium confidence"/>
                    <pic:cNvPicPr/>
                  </pic:nvPicPr>
                  <pic:blipFill rotWithShape="1">
                    <a:blip r:embed="rId12"/>
                    <a:srcRect l="2075" t="3048" r="2242" b="14628"/>
                    <a:stretch/>
                  </pic:blipFill>
                  <pic:spPr bwMode="auto">
                    <a:xfrm>
                      <a:off x="0" y="0"/>
                      <a:ext cx="5400000" cy="6570986"/>
                    </a:xfrm>
                    <a:prstGeom prst="rect">
                      <a:avLst/>
                    </a:prstGeom>
                    <a:ln>
                      <a:noFill/>
                    </a:ln>
                    <a:extLst>
                      <a:ext uri="{53640926-AAD7-44D8-BBD7-CCE9431645EC}">
                        <a14:shadowObscured xmlns:a14="http://schemas.microsoft.com/office/drawing/2010/main"/>
                      </a:ext>
                    </a:extLst>
                  </pic:spPr>
                </pic:pic>
              </a:graphicData>
            </a:graphic>
          </wp:inline>
        </w:drawing>
      </w:r>
    </w:p>
    <w:p w14:paraId="7E0D06C9" w14:textId="4382D870" w:rsidR="00A83014" w:rsidRPr="00E23520" w:rsidRDefault="003B3535" w:rsidP="009C51CD">
      <w:pPr>
        <w:pStyle w:val="Caption"/>
        <w:spacing w:line="276" w:lineRule="auto"/>
        <w:jc w:val="both"/>
        <w:rPr>
          <w:b/>
          <w:bCs/>
          <w:i w:val="0"/>
          <w:iCs w:val="0"/>
          <w:color w:val="auto"/>
          <w:sz w:val="20"/>
          <w:szCs w:val="20"/>
        </w:rPr>
      </w:pPr>
      <w:r w:rsidRPr="00E23520">
        <w:rPr>
          <w:b/>
          <w:bCs/>
          <w:i w:val="0"/>
          <w:iCs w:val="0"/>
          <w:color w:val="auto"/>
          <w:sz w:val="20"/>
          <w:szCs w:val="20"/>
        </w:rPr>
        <w:t xml:space="preserve">Figure </w:t>
      </w:r>
      <w:r w:rsidR="009C51CD" w:rsidRPr="00E23520">
        <w:rPr>
          <w:b/>
          <w:bCs/>
          <w:i w:val="0"/>
          <w:iCs w:val="0"/>
          <w:color w:val="auto"/>
          <w:sz w:val="20"/>
          <w:szCs w:val="20"/>
        </w:rPr>
        <w:t xml:space="preserve">5.4. </w:t>
      </w:r>
      <w:r w:rsidR="009C51CD" w:rsidRPr="00E23520">
        <w:rPr>
          <w:b/>
          <w:bCs/>
          <w:i w:val="0"/>
          <w:iCs w:val="0"/>
          <w:color w:val="auto"/>
          <w:sz w:val="20"/>
          <w:szCs w:val="20"/>
          <w:lang w:val="en-US"/>
        </w:rPr>
        <w:t>Distribution and duplication patterns of receptor groups. A)</w:t>
      </w:r>
      <w:r w:rsidR="009C51CD" w:rsidRPr="00E23520">
        <w:rPr>
          <w:i w:val="0"/>
          <w:iCs w:val="0"/>
          <w:color w:val="auto"/>
          <w:sz w:val="20"/>
          <w:szCs w:val="20"/>
          <w:lang w:val="en-US"/>
        </w:rPr>
        <w:t xml:space="preserve"> Presence of all receptor groups are mapped onto a species tree. Gene trees and duplication events are based on the gene tree to species tree </w:t>
      </w:r>
      <w:r w:rsidR="009C51CD" w:rsidRPr="00E23520">
        <w:rPr>
          <w:i w:val="0"/>
          <w:iCs w:val="0"/>
          <w:color w:val="auto"/>
          <w:sz w:val="20"/>
          <w:szCs w:val="20"/>
          <w:lang w:val="en-US"/>
        </w:rPr>
        <w:lastRenderedPageBreak/>
        <w:t xml:space="preserve">reconciliation analyses. The nomenclature for genes is primarily based on human chemokines. The canonical chemokines had 5 paralogs present in the vertebrate common ancestor. These undergo a heterogeneous pattern of duplication throughout vertebrates with different paralogs duplicating different number of times and in different groups of species. Chemokines that have been classically described as having either homeostatic or inflammatory function are indicated with a circle or a star respectively. The classification used here was based on Zlotnik and Yoshie 2012 </w:t>
      </w:r>
      <w:r w:rsidR="009C51CD" w:rsidRPr="00E23520">
        <w:rPr>
          <w:i w:val="0"/>
          <w:iCs w:val="0"/>
          <w:color w:val="auto"/>
          <w:sz w:val="20"/>
          <w:szCs w:val="20"/>
          <w:shd w:val="clear" w:color="auto" w:fill="E6E6E6"/>
          <w:lang w:val="en-US"/>
        </w:rPr>
        <w:fldChar w:fldCharType="begin"/>
      </w:r>
      <w:r w:rsidR="009C51CD" w:rsidRPr="00E23520">
        <w:rPr>
          <w:i w:val="0"/>
          <w:iCs w:val="0"/>
          <w:color w:val="auto"/>
          <w:sz w:val="20"/>
          <w:szCs w:val="20"/>
          <w:lang w:val="en-US"/>
        </w:rPr>
        <w:instrText xml:space="preserve"> ADDIN ZOTERO_ITEM CSL_CITATION {"citationID":"KDMWoH8c","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9C51CD" w:rsidRPr="00E23520">
        <w:rPr>
          <w:i w:val="0"/>
          <w:iCs w:val="0"/>
          <w:color w:val="auto"/>
          <w:sz w:val="20"/>
          <w:szCs w:val="20"/>
          <w:shd w:val="clear" w:color="auto" w:fill="E6E6E6"/>
          <w:lang w:val="en-US"/>
        </w:rPr>
        <w:fldChar w:fldCharType="separate"/>
      </w:r>
      <w:r w:rsidR="009C51CD" w:rsidRPr="00E23520">
        <w:rPr>
          <w:i w:val="0"/>
          <w:iCs w:val="0"/>
          <w:color w:val="auto"/>
          <w:sz w:val="20"/>
          <w:szCs w:val="20"/>
        </w:rPr>
        <w:t>(7)</w:t>
      </w:r>
      <w:r w:rsidR="009C51CD" w:rsidRPr="00E23520">
        <w:rPr>
          <w:i w:val="0"/>
          <w:iCs w:val="0"/>
          <w:color w:val="auto"/>
          <w:sz w:val="20"/>
          <w:szCs w:val="20"/>
          <w:shd w:val="clear" w:color="auto" w:fill="E6E6E6"/>
          <w:lang w:val="en-US"/>
        </w:rPr>
        <w:fldChar w:fldCharType="end"/>
      </w:r>
      <w:r w:rsidR="009C51CD" w:rsidRPr="00E23520">
        <w:rPr>
          <w:i w:val="0"/>
          <w:iCs w:val="0"/>
          <w:color w:val="auto"/>
          <w:sz w:val="20"/>
          <w:szCs w:val="20"/>
          <w:lang w:val="en-US"/>
        </w:rPr>
        <w:t xml:space="preserve">. </w:t>
      </w:r>
      <w:r w:rsidR="009C51CD" w:rsidRPr="00E23520">
        <w:rPr>
          <w:b/>
          <w:bCs/>
          <w:i w:val="0"/>
          <w:iCs w:val="0"/>
          <w:color w:val="auto"/>
          <w:sz w:val="20"/>
          <w:szCs w:val="20"/>
          <w:lang w:val="en-US"/>
        </w:rPr>
        <w:t>B)</w:t>
      </w:r>
      <w:r w:rsidR="009C51CD" w:rsidRPr="00E23520">
        <w:rPr>
          <w:i w:val="0"/>
          <w:iCs w:val="0"/>
          <w:color w:val="auto"/>
          <w:sz w:val="20"/>
          <w:szCs w:val="20"/>
          <w:lang w:val="en-US"/>
        </w:rPr>
        <w:t xml:space="preserve"> Number of complements for each receptor group at key species nodes are mapped onto the species tree. The number of complements in each group reflects the pattern of duplications. The chemokine groups diverged in the vertebrate stem group. The major expansion occurred at the level of jawed vertebrates with canonical chemokine receptors, the chemokine-like receptor plus group and intermediate groups increasing in copy number. Canonical chemokine underwent another small subsequent increase within placentals. Silhouette images are by Andreas Hejnol (</w:t>
      </w:r>
      <w:r w:rsidR="009C51CD" w:rsidRPr="00321284">
        <w:rPr>
          <w:color w:val="auto"/>
          <w:sz w:val="20"/>
          <w:szCs w:val="20"/>
          <w:lang w:val="en-US"/>
        </w:rPr>
        <w:t>Xenopus laevis</w:t>
      </w:r>
      <w:r w:rsidR="009C51CD" w:rsidRPr="00E23520">
        <w:rPr>
          <w:i w:val="0"/>
          <w:iCs w:val="0"/>
          <w:color w:val="auto"/>
          <w:sz w:val="20"/>
          <w:szCs w:val="20"/>
          <w:lang w:val="en-US"/>
        </w:rPr>
        <w:t>); Andy Wilson (</w:t>
      </w:r>
      <w:r w:rsidR="009C51CD" w:rsidRPr="00321284">
        <w:rPr>
          <w:color w:val="auto"/>
          <w:sz w:val="20"/>
          <w:szCs w:val="20"/>
          <w:lang w:val="en-US"/>
        </w:rPr>
        <w:t>Anas platyrhynchos</w:t>
      </w:r>
      <w:r w:rsidR="009C51CD" w:rsidRPr="00E23520">
        <w:rPr>
          <w:i w:val="0"/>
          <w:iCs w:val="0"/>
          <w:color w:val="auto"/>
          <w:sz w:val="20"/>
          <w:szCs w:val="20"/>
          <w:lang w:val="en-US"/>
        </w:rPr>
        <w:t xml:space="preserve">, </w:t>
      </w:r>
      <w:r w:rsidR="009C51CD" w:rsidRPr="00321284">
        <w:rPr>
          <w:color w:val="auto"/>
          <w:sz w:val="20"/>
          <w:szCs w:val="20"/>
          <w:lang w:val="en-US"/>
        </w:rPr>
        <w:t>Taeniopygia guttata</w:t>
      </w:r>
      <w:r w:rsidR="009C51CD" w:rsidRPr="00E23520">
        <w:rPr>
          <w:i w:val="0"/>
          <w:iCs w:val="0"/>
          <w:color w:val="auto"/>
          <w:sz w:val="20"/>
          <w:szCs w:val="20"/>
          <w:lang w:val="en-US"/>
        </w:rPr>
        <w:t>); Carlos Cano-Barbacil (</w:t>
      </w:r>
      <w:r w:rsidR="009C51CD" w:rsidRPr="00321284">
        <w:rPr>
          <w:color w:val="auto"/>
          <w:sz w:val="20"/>
          <w:szCs w:val="20"/>
          <w:lang w:val="en-US"/>
        </w:rPr>
        <w:t>Salmo trutta</w:t>
      </w:r>
      <w:r w:rsidR="009C51CD" w:rsidRPr="00E23520">
        <w:rPr>
          <w:i w:val="0"/>
          <w:iCs w:val="0"/>
          <w:color w:val="auto"/>
          <w:sz w:val="20"/>
          <w:szCs w:val="20"/>
          <w:lang w:val="en-US"/>
        </w:rPr>
        <w:t>); Christoph Schomburg (</w:t>
      </w:r>
      <w:r w:rsidR="009C51CD" w:rsidRPr="00321284">
        <w:rPr>
          <w:color w:val="auto"/>
          <w:sz w:val="20"/>
          <w:szCs w:val="20"/>
          <w:lang w:val="en-US"/>
        </w:rPr>
        <w:t>Anolis carolinensis</w:t>
      </w:r>
      <w:r w:rsidR="009C51CD" w:rsidRPr="00E23520">
        <w:rPr>
          <w:i w:val="0"/>
          <w:iCs w:val="0"/>
          <w:color w:val="auto"/>
          <w:sz w:val="20"/>
          <w:szCs w:val="20"/>
          <w:lang w:val="en-US"/>
        </w:rPr>
        <w:t xml:space="preserve">, </w:t>
      </w:r>
      <w:r w:rsidR="009C51CD" w:rsidRPr="00321284">
        <w:rPr>
          <w:color w:val="auto"/>
          <w:sz w:val="20"/>
          <w:szCs w:val="20"/>
          <w:lang w:val="en-US"/>
        </w:rPr>
        <w:t>Ciona intestinalis</w:t>
      </w:r>
      <w:r w:rsidR="009C51CD" w:rsidRPr="00E23520">
        <w:rPr>
          <w:i w:val="0"/>
          <w:iCs w:val="0"/>
          <w:color w:val="auto"/>
          <w:sz w:val="20"/>
          <w:szCs w:val="20"/>
          <w:lang w:val="en-US"/>
        </w:rPr>
        <w:t xml:space="preserve">, </w:t>
      </w:r>
      <w:r w:rsidR="009C51CD" w:rsidRPr="00321284">
        <w:rPr>
          <w:color w:val="auto"/>
          <w:sz w:val="20"/>
          <w:szCs w:val="20"/>
          <w:lang w:val="en-US"/>
        </w:rPr>
        <w:t>Eptatretus burgeri</w:t>
      </w:r>
      <w:r w:rsidR="009C51CD" w:rsidRPr="00E23520">
        <w:rPr>
          <w:i w:val="0"/>
          <w:iCs w:val="0"/>
          <w:color w:val="auto"/>
          <w:sz w:val="20"/>
          <w:szCs w:val="20"/>
          <w:lang w:val="en-US"/>
        </w:rPr>
        <w:t xml:space="preserve">, </w:t>
      </w:r>
      <w:r w:rsidR="009C51CD" w:rsidRPr="00321284">
        <w:rPr>
          <w:color w:val="auto"/>
          <w:sz w:val="20"/>
          <w:szCs w:val="20"/>
          <w:lang w:val="en-US"/>
        </w:rPr>
        <w:t>Petromyzon marinus</w:t>
      </w:r>
      <w:r w:rsidR="009C51CD" w:rsidRPr="00E23520">
        <w:rPr>
          <w:i w:val="0"/>
          <w:iCs w:val="0"/>
          <w:color w:val="auto"/>
          <w:sz w:val="20"/>
          <w:szCs w:val="20"/>
          <w:lang w:val="en-US"/>
        </w:rPr>
        <w:t>); Christopher Kenaley (</w:t>
      </w:r>
      <w:r w:rsidR="009C51CD" w:rsidRPr="00321284">
        <w:rPr>
          <w:color w:val="auto"/>
          <w:sz w:val="20"/>
          <w:szCs w:val="20"/>
          <w:lang w:val="en-US"/>
        </w:rPr>
        <w:t>Mola mola</w:t>
      </w:r>
      <w:r w:rsidR="009C51CD" w:rsidRPr="00E23520">
        <w:rPr>
          <w:i w:val="0"/>
          <w:iCs w:val="0"/>
          <w:color w:val="auto"/>
          <w:sz w:val="20"/>
          <w:szCs w:val="20"/>
          <w:lang w:val="en-US"/>
        </w:rPr>
        <w:t>); Chuanixn Yu (</w:t>
      </w:r>
      <w:r w:rsidR="009C51CD" w:rsidRPr="00321284">
        <w:rPr>
          <w:color w:val="auto"/>
          <w:sz w:val="20"/>
          <w:szCs w:val="20"/>
          <w:lang w:val="en-US"/>
        </w:rPr>
        <w:t>Latimeria chalumnae</w:t>
      </w:r>
      <w:r w:rsidR="009C51CD" w:rsidRPr="00E23520">
        <w:rPr>
          <w:i w:val="0"/>
          <w:iCs w:val="0"/>
          <w:color w:val="auto"/>
          <w:sz w:val="20"/>
          <w:szCs w:val="20"/>
          <w:lang w:val="en-US"/>
        </w:rPr>
        <w:t>); Daniel Jaron (</w:t>
      </w:r>
      <w:r w:rsidR="009C51CD" w:rsidRPr="00321284">
        <w:rPr>
          <w:color w:val="auto"/>
          <w:sz w:val="20"/>
          <w:szCs w:val="20"/>
          <w:lang w:val="en-US"/>
        </w:rPr>
        <w:t>Mus musculus</w:t>
      </w:r>
      <w:r w:rsidR="009C51CD" w:rsidRPr="00E23520">
        <w:rPr>
          <w:i w:val="0"/>
          <w:iCs w:val="0"/>
          <w:color w:val="auto"/>
          <w:sz w:val="20"/>
          <w:szCs w:val="20"/>
          <w:lang w:val="en-US"/>
        </w:rPr>
        <w:t>); Daniel Stadtmauer (</w:t>
      </w:r>
      <w:r w:rsidR="009C51CD" w:rsidRPr="00321284">
        <w:rPr>
          <w:color w:val="auto"/>
          <w:sz w:val="20"/>
          <w:szCs w:val="20"/>
          <w:lang w:val="en-US"/>
        </w:rPr>
        <w:t>Monodelphis domestica</w:t>
      </w:r>
      <w:r w:rsidR="009C51CD" w:rsidRPr="00E23520">
        <w:rPr>
          <w:i w:val="0"/>
          <w:iCs w:val="0"/>
          <w:color w:val="auto"/>
          <w:sz w:val="20"/>
          <w:szCs w:val="20"/>
          <w:lang w:val="en-US"/>
        </w:rPr>
        <w:t>); Fernando Carezzano (Asteroidea); Ingo Braasch (</w:t>
      </w:r>
      <w:r w:rsidR="009C51CD" w:rsidRPr="00321284">
        <w:rPr>
          <w:color w:val="auto"/>
          <w:sz w:val="20"/>
          <w:szCs w:val="20"/>
          <w:lang w:val="en-US"/>
        </w:rPr>
        <w:t>Callorhinchus milii</w:t>
      </w:r>
      <w:r w:rsidR="009C51CD" w:rsidRPr="00E23520">
        <w:rPr>
          <w:i w:val="0"/>
          <w:iCs w:val="0"/>
          <w:color w:val="auto"/>
          <w:sz w:val="20"/>
          <w:szCs w:val="20"/>
          <w:lang w:val="en-US"/>
        </w:rPr>
        <w:t>); Jake Warner (</w:t>
      </w:r>
      <w:r w:rsidR="009C51CD" w:rsidRPr="00321284">
        <w:rPr>
          <w:color w:val="auto"/>
          <w:sz w:val="20"/>
          <w:szCs w:val="20"/>
          <w:lang w:val="en-US"/>
        </w:rPr>
        <w:t>Danio rerio</w:t>
      </w:r>
      <w:r w:rsidR="009C51CD" w:rsidRPr="00E23520">
        <w:rPr>
          <w:i w:val="0"/>
          <w:iCs w:val="0"/>
          <w:color w:val="auto"/>
          <w:sz w:val="20"/>
          <w:szCs w:val="20"/>
          <w:lang w:val="en-US"/>
        </w:rPr>
        <w:t>); Kamil S. Jaron (</w:t>
      </w:r>
      <w:r w:rsidR="009C51CD" w:rsidRPr="00321284">
        <w:rPr>
          <w:color w:val="auto"/>
          <w:sz w:val="20"/>
          <w:szCs w:val="20"/>
          <w:lang w:val="en-US"/>
        </w:rPr>
        <w:t>Poecilia formosa</w:t>
      </w:r>
      <w:r w:rsidR="009C51CD" w:rsidRPr="00E23520">
        <w:rPr>
          <w:i w:val="0"/>
          <w:iCs w:val="0"/>
          <w:color w:val="auto"/>
          <w:sz w:val="20"/>
          <w:szCs w:val="20"/>
          <w:lang w:val="en-US"/>
        </w:rPr>
        <w:t>); Mali'o Kodis, photograph by Hans Hillewaert (</w:t>
      </w:r>
      <w:r w:rsidR="009C51CD" w:rsidRPr="00321284">
        <w:rPr>
          <w:color w:val="auto"/>
          <w:sz w:val="20"/>
          <w:szCs w:val="20"/>
          <w:lang w:val="en-US"/>
        </w:rPr>
        <w:t>Branchiostoma lanceolatum</w:t>
      </w:r>
      <w:r w:rsidR="009C51CD" w:rsidRPr="00E23520">
        <w:rPr>
          <w:i w:val="0"/>
          <w:iCs w:val="0"/>
          <w:color w:val="auto"/>
          <w:sz w:val="20"/>
          <w:szCs w:val="20"/>
          <w:lang w:val="en-US"/>
        </w:rPr>
        <w:t>, https://www.phylopic.org/images/719d7b41-cedc-4c97-9ffe-dd8809f85553/branchiostoma-lanceolatum); Margot Michaud (</w:t>
      </w:r>
      <w:r w:rsidR="009C51CD" w:rsidRPr="00321284">
        <w:rPr>
          <w:color w:val="auto"/>
          <w:sz w:val="20"/>
          <w:szCs w:val="20"/>
          <w:lang w:val="en-US"/>
        </w:rPr>
        <w:t>Canis lupus</w:t>
      </w:r>
      <w:r w:rsidR="009C51CD" w:rsidRPr="00E23520">
        <w:rPr>
          <w:i w:val="0"/>
          <w:iCs w:val="0"/>
          <w:color w:val="auto"/>
          <w:sz w:val="20"/>
          <w:szCs w:val="20"/>
          <w:lang w:val="en-US"/>
        </w:rPr>
        <w:t xml:space="preserve">, </w:t>
      </w:r>
      <w:r w:rsidR="009C51CD" w:rsidRPr="00321284">
        <w:rPr>
          <w:color w:val="auto"/>
          <w:sz w:val="20"/>
          <w:szCs w:val="20"/>
          <w:lang w:val="en-US"/>
        </w:rPr>
        <w:t>Physeter macrocephalus</w:t>
      </w:r>
      <w:r w:rsidR="009C51CD" w:rsidRPr="00E23520">
        <w:rPr>
          <w:i w:val="0"/>
          <w:iCs w:val="0"/>
          <w:color w:val="auto"/>
          <w:sz w:val="20"/>
          <w:szCs w:val="20"/>
          <w:lang w:val="en-US"/>
        </w:rPr>
        <w:t>); NASA (</w:t>
      </w:r>
      <w:r w:rsidR="009C51CD" w:rsidRPr="00321284">
        <w:rPr>
          <w:color w:val="auto"/>
          <w:sz w:val="20"/>
          <w:szCs w:val="20"/>
          <w:lang w:val="en-US"/>
        </w:rPr>
        <w:t>Homo sapiens sapiens</w:t>
      </w:r>
      <w:r w:rsidR="009C51CD" w:rsidRPr="00E23520">
        <w:rPr>
          <w:i w:val="0"/>
          <w:iCs w:val="0"/>
          <w:color w:val="auto"/>
          <w:sz w:val="20"/>
          <w:szCs w:val="20"/>
          <w:lang w:val="en-US"/>
        </w:rPr>
        <w:t>); Nathan Hermann (</w:t>
      </w:r>
      <w:r w:rsidR="009C51CD" w:rsidRPr="00321284">
        <w:rPr>
          <w:color w:val="auto"/>
          <w:sz w:val="20"/>
          <w:szCs w:val="20"/>
          <w:lang w:val="en-US"/>
        </w:rPr>
        <w:t>Scophthalmus aquosus</w:t>
      </w:r>
      <w:r w:rsidR="009C51CD" w:rsidRPr="00E23520">
        <w:rPr>
          <w:i w:val="0"/>
          <w:iCs w:val="0"/>
          <w:color w:val="auto"/>
          <w:sz w:val="20"/>
          <w:szCs w:val="20"/>
          <w:lang w:val="en-US"/>
        </w:rPr>
        <w:t>); Ryan Cupo (</w:t>
      </w:r>
      <w:r w:rsidR="009C51CD" w:rsidRPr="00321284">
        <w:rPr>
          <w:color w:val="auto"/>
          <w:sz w:val="20"/>
          <w:szCs w:val="20"/>
          <w:lang w:val="en-US"/>
        </w:rPr>
        <w:t>Rattus norvegicus</w:t>
      </w:r>
      <w:r w:rsidR="009C51CD" w:rsidRPr="00E23520">
        <w:rPr>
          <w:i w:val="0"/>
          <w:iCs w:val="0"/>
          <w:color w:val="auto"/>
          <w:sz w:val="20"/>
          <w:szCs w:val="20"/>
          <w:lang w:val="en-US"/>
        </w:rPr>
        <w:t>); seung9park (</w:t>
      </w:r>
      <w:r w:rsidR="009C51CD" w:rsidRPr="00321284">
        <w:rPr>
          <w:color w:val="auto"/>
          <w:sz w:val="20"/>
          <w:szCs w:val="20"/>
          <w:lang w:val="en-US"/>
        </w:rPr>
        <w:t>Takifugu rubripes</w:t>
      </w:r>
      <w:r w:rsidR="009C51CD" w:rsidRPr="00E23520">
        <w:rPr>
          <w:i w:val="0"/>
          <w:iCs w:val="0"/>
          <w:color w:val="auto"/>
          <w:sz w:val="20"/>
          <w:szCs w:val="20"/>
          <w:lang w:val="en-US"/>
        </w:rPr>
        <w:t xml:space="preserve"> </w:t>
      </w:r>
      <w:r w:rsidR="009C51CD" w:rsidRPr="00321284">
        <w:rPr>
          <w:color w:val="auto"/>
          <w:sz w:val="20"/>
          <w:szCs w:val="20"/>
          <w:lang w:val="en-US"/>
        </w:rPr>
        <w:t>rubripes</w:t>
      </w:r>
      <w:r w:rsidR="009C51CD" w:rsidRPr="00E23520">
        <w:rPr>
          <w:i w:val="0"/>
          <w:iCs w:val="0"/>
          <w:color w:val="auto"/>
          <w:sz w:val="20"/>
          <w:szCs w:val="20"/>
          <w:lang w:val="en-US"/>
        </w:rPr>
        <w:t>); Soledad Miranda-Rottmann (</w:t>
      </w:r>
      <w:r w:rsidR="009C51CD" w:rsidRPr="00321284">
        <w:rPr>
          <w:color w:val="auto"/>
          <w:sz w:val="20"/>
          <w:szCs w:val="20"/>
          <w:lang w:val="en-US"/>
        </w:rPr>
        <w:t>Pelodiscus sinensis</w:t>
      </w:r>
      <w:r w:rsidR="009C51CD" w:rsidRPr="00E23520">
        <w:rPr>
          <w:i w:val="0"/>
          <w:iCs w:val="0"/>
          <w:color w:val="auto"/>
          <w:sz w:val="20"/>
          <w:szCs w:val="20"/>
          <w:lang w:val="en-US"/>
        </w:rPr>
        <w:t>, https://www.phylopic.org/images/929fd134-bbd7-4744-987f-1975107029f5/pelodiscus-sinensis); Steven Traver (</w:t>
      </w:r>
      <w:r w:rsidR="009C51CD" w:rsidRPr="00321284">
        <w:rPr>
          <w:color w:val="auto"/>
          <w:sz w:val="20"/>
          <w:szCs w:val="20"/>
          <w:lang w:val="en-US"/>
        </w:rPr>
        <w:t>Gallus gallus domesticus</w:t>
      </w:r>
      <w:r w:rsidR="009C51CD" w:rsidRPr="00E23520">
        <w:rPr>
          <w:i w:val="0"/>
          <w:iCs w:val="0"/>
          <w:color w:val="auto"/>
          <w:sz w:val="20"/>
          <w:szCs w:val="20"/>
          <w:lang w:val="en-US"/>
        </w:rPr>
        <w:t xml:space="preserve">, </w:t>
      </w:r>
      <w:r w:rsidR="009C51CD" w:rsidRPr="00321284">
        <w:rPr>
          <w:color w:val="auto"/>
          <w:sz w:val="20"/>
          <w:szCs w:val="20"/>
          <w:lang w:val="en-US"/>
        </w:rPr>
        <w:t>Ornithorhynchus anatinus</w:t>
      </w:r>
      <w:r w:rsidR="009C51CD" w:rsidRPr="00E23520">
        <w:rPr>
          <w:i w:val="0"/>
          <w:iCs w:val="0"/>
          <w:color w:val="auto"/>
          <w:sz w:val="20"/>
          <w:szCs w:val="20"/>
          <w:lang w:val="en-US"/>
        </w:rPr>
        <w:t>); Stuart Humphries (</w:t>
      </w:r>
      <w:r w:rsidR="009C51CD" w:rsidRPr="00321284">
        <w:rPr>
          <w:color w:val="auto"/>
          <w:sz w:val="20"/>
          <w:szCs w:val="20"/>
          <w:lang w:val="en-US"/>
        </w:rPr>
        <w:t>Thunnus thynnus</w:t>
      </w:r>
      <w:r w:rsidR="009C51CD" w:rsidRPr="00E23520">
        <w:rPr>
          <w:i w:val="0"/>
          <w:iCs w:val="0"/>
          <w:color w:val="auto"/>
          <w:sz w:val="20"/>
          <w:szCs w:val="20"/>
          <w:lang w:val="en-US"/>
        </w:rPr>
        <w:t>); T. Michael Keesey (after Colin M. L. Burnett) (</w:t>
      </w:r>
      <w:r w:rsidR="009C51CD" w:rsidRPr="00321284">
        <w:rPr>
          <w:color w:val="auto"/>
          <w:sz w:val="20"/>
          <w:szCs w:val="20"/>
          <w:lang w:val="en-US"/>
        </w:rPr>
        <w:t>Gorilla gorilla gorilla</w:t>
      </w:r>
      <w:r w:rsidR="009C51CD" w:rsidRPr="00E23520">
        <w:rPr>
          <w:i w:val="0"/>
          <w:iCs w:val="0"/>
          <w:color w:val="auto"/>
          <w:sz w:val="20"/>
          <w:szCs w:val="20"/>
          <w:lang w:val="en-US"/>
        </w:rPr>
        <w:t>); Thomas Hegna (based on picture by Nicolas Gompel) (</w:t>
      </w:r>
      <w:r w:rsidR="009C51CD" w:rsidRPr="00321284">
        <w:rPr>
          <w:color w:val="auto"/>
          <w:sz w:val="20"/>
          <w:szCs w:val="20"/>
          <w:lang w:val="en-US"/>
        </w:rPr>
        <w:t>Drosophila (Drosophila) mojavensis</w:t>
      </w:r>
      <w:r w:rsidR="009C51CD" w:rsidRPr="00E23520">
        <w:rPr>
          <w:i w:val="0"/>
          <w:iCs w:val="0"/>
          <w:color w:val="auto"/>
          <w:sz w:val="20"/>
          <w:szCs w:val="20"/>
          <w:lang w:val="en-US"/>
        </w:rPr>
        <w:t>); and Yan Wong (</w:t>
      </w:r>
      <w:r w:rsidR="009C51CD" w:rsidRPr="00321284">
        <w:rPr>
          <w:color w:val="auto"/>
          <w:sz w:val="20"/>
          <w:szCs w:val="20"/>
          <w:lang w:val="en-US"/>
        </w:rPr>
        <w:t>Balanoglossus</w:t>
      </w:r>
      <w:r w:rsidR="009C51CD" w:rsidRPr="00E23520">
        <w:rPr>
          <w:i w:val="0"/>
          <w:iCs w:val="0"/>
          <w:color w:val="auto"/>
          <w:sz w:val="20"/>
          <w:szCs w:val="20"/>
          <w:lang w:val="en-US"/>
        </w:rPr>
        <w:t>).</w:t>
      </w:r>
    </w:p>
    <w:p w14:paraId="6385DB69" w14:textId="467EC3C6" w:rsidR="00B308E7" w:rsidRDefault="00B308E7">
      <w:pPr>
        <w:jc w:val="both"/>
      </w:pPr>
      <w:r>
        <w:br w:type="page"/>
      </w:r>
    </w:p>
    <w:p w14:paraId="4B8380EC" w14:textId="6DACFBE3" w:rsidR="00117E26" w:rsidRPr="00A83014" w:rsidRDefault="00915B99" w:rsidP="00AE2D9C">
      <w:pPr>
        <w:spacing w:line="360" w:lineRule="auto"/>
        <w:jc w:val="both"/>
        <w:rPr>
          <w:bCs/>
          <w:color w:val="0070C0"/>
          <w:sz w:val="32"/>
          <w:szCs w:val="32"/>
        </w:rPr>
      </w:pPr>
      <w:r w:rsidRPr="00A83014">
        <w:rPr>
          <w:bCs/>
          <w:color w:val="0070C0"/>
          <w:sz w:val="32"/>
          <w:szCs w:val="32"/>
        </w:rPr>
        <w:lastRenderedPageBreak/>
        <w:t>D</w:t>
      </w:r>
      <w:r w:rsidR="00A83014" w:rsidRPr="00A83014">
        <w:rPr>
          <w:bCs/>
          <w:color w:val="0070C0"/>
          <w:sz w:val="32"/>
          <w:szCs w:val="32"/>
        </w:rPr>
        <w:t>iscussion</w:t>
      </w:r>
    </w:p>
    <w:p w14:paraId="0A5816E0" w14:textId="77777777" w:rsidR="00A83014" w:rsidRDefault="001C2D91" w:rsidP="00AE2D9C">
      <w:pPr>
        <w:spacing w:line="360" w:lineRule="auto"/>
        <w:jc w:val="both"/>
        <w:rPr>
          <w:b/>
        </w:rPr>
      </w:pPr>
      <w:r w:rsidRPr="003E3918">
        <w:rPr>
          <w:b/>
        </w:rPr>
        <w:tab/>
      </w:r>
    </w:p>
    <w:p w14:paraId="10C315FC" w14:textId="34FE3312" w:rsidR="00915B99" w:rsidRDefault="001C2D91" w:rsidP="00A83014">
      <w:pPr>
        <w:spacing w:line="360" w:lineRule="auto"/>
        <w:ind w:firstLine="720"/>
        <w:jc w:val="both"/>
        <w:rPr>
          <w:shd w:val="clear" w:color="auto" w:fill="FFFFFF"/>
          <w:lang w:val="en-US"/>
        </w:rPr>
      </w:pPr>
      <w:r w:rsidRPr="003E3918">
        <w:rPr>
          <w:shd w:val="clear" w:color="auto" w:fill="FFFFFF"/>
        </w:rPr>
        <w:t xml:space="preserve">This work substantially clarifies </w:t>
      </w:r>
      <w:r w:rsidR="00915B99" w:rsidRPr="003E3918">
        <w:rPr>
          <w:shd w:val="clear" w:color="auto" w:fill="FFFFFF"/>
          <w:lang w:val="en-US"/>
        </w:rPr>
        <w:t>the evolutionary assembly of the chemokine system.</w:t>
      </w:r>
      <w:r w:rsidRPr="003E3918">
        <w:rPr>
          <w:shd w:val="clear" w:color="auto" w:fill="FFFFFF"/>
          <w:lang w:val="en-US"/>
        </w:rPr>
        <w:t xml:space="preserve"> </w:t>
      </w:r>
      <w:r w:rsidR="007A3FF3" w:rsidRPr="003E3918">
        <w:rPr>
          <w:shd w:val="clear" w:color="auto" w:fill="FFFFFF"/>
          <w:lang w:val="en-US"/>
        </w:rPr>
        <w:t xml:space="preserve">Our analysis shows that, contrary to the receptors which evolved from a single duplication event in the vertebrate stem group, </w:t>
      </w:r>
      <w:r w:rsidR="00EB3BEC" w:rsidRPr="003E3918">
        <w:rPr>
          <w:shd w:val="clear" w:color="auto" w:fill="FFFFFF"/>
          <w:lang w:val="en-US"/>
        </w:rPr>
        <w:t xml:space="preserve">several unrelated molecules acquired </w:t>
      </w:r>
      <w:r w:rsidR="007A3FF3" w:rsidRPr="003E3918">
        <w:rPr>
          <w:shd w:val="clear" w:color="auto" w:fill="FFFFFF"/>
          <w:lang w:val="en-US"/>
        </w:rPr>
        <w:t>the ability to interact with chemokine receptors over the course of evolutionary history.</w:t>
      </w:r>
      <w:r w:rsidRPr="003E3918">
        <w:rPr>
          <w:shd w:val="clear" w:color="auto" w:fill="FFFFFF"/>
          <w:lang w:val="en-US"/>
        </w:rPr>
        <w:t xml:space="preserve"> </w:t>
      </w:r>
      <w:r w:rsidR="007A3FF3" w:rsidRPr="003E3918">
        <w:rPr>
          <w:shd w:val="clear" w:color="auto" w:fill="FFFFFF"/>
          <w:lang w:val="en-US"/>
        </w:rPr>
        <w:t xml:space="preserve">Furthermore, our results (summarized in Figure </w:t>
      </w:r>
      <w:r w:rsidR="003825D8">
        <w:t>5.</w:t>
      </w:r>
      <w:r w:rsidR="007A3FF3" w:rsidRPr="003E3918">
        <w:rPr>
          <w:shd w:val="clear" w:color="auto" w:fill="FFFFFF"/>
          <w:lang w:val="en-US"/>
        </w:rPr>
        <w:t xml:space="preserve">5) suggest that the key components of the chemokine system, including the chemokine receptors themselves, evolved in the stem group of vertebrates in the Cambrian around </w:t>
      </w:r>
      <w:r w:rsidR="00F22ADF" w:rsidRPr="003E3918">
        <w:rPr>
          <w:shd w:val="clear" w:color="auto" w:fill="FFFFFF"/>
          <w:lang w:val="en-US"/>
        </w:rPr>
        <w:t xml:space="preserve">500 </w:t>
      </w:r>
      <w:r w:rsidR="007A3FF3" w:rsidRPr="003E3918">
        <w:rPr>
          <w:shd w:val="clear" w:color="auto" w:fill="FFFFFF"/>
          <w:lang w:val="en-US"/>
        </w:rPr>
        <w:t>million years ago and then underwent substantial diversification in the stem group of jawed vertebrates. These findings shed new light on the complex evolutionary history of the chemokine system.</w:t>
      </w:r>
    </w:p>
    <w:p w14:paraId="5D2FAA46" w14:textId="77777777" w:rsidR="000B3DA1" w:rsidRDefault="000B3DA1" w:rsidP="00A83014">
      <w:pPr>
        <w:spacing w:line="360" w:lineRule="auto"/>
        <w:ind w:firstLine="720"/>
        <w:jc w:val="both"/>
        <w:rPr>
          <w:shd w:val="clear" w:color="auto" w:fill="FFFFFF"/>
          <w:lang w:val="en-US"/>
        </w:rPr>
      </w:pPr>
    </w:p>
    <w:p w14:paraId="4A765187" w14:textId="77777777" w:rsidR="00F76AD9" w:rsidRDefault="00556883" w:rsidP="00F76AD9">
      <w:pPr>
        <w:keepNext/>
        <w:spacing w:line="360" w:lineRule="auto"/>
        <w:jc w:val="both"/>
      </w:pPr>
      <w:r>
        <w:rPr>
          <w:noProof/>
          <w:shd w:val="clear" w:color="auto" w:fill="FFFFFF"/>
          <w:lang w:val="en-US"/>
        </w:rPr>
        <w:drawing>
          <wp:inline distT="0" distB="0" distL="0" distR="0" wp14:anchorId="79C9333C" wp14:editId="11F909A9">
            <wp:extent cx="5398135" cy="3021495"/>
            <wp:effectExtent l="0" t="0" r="0" b="7620"/>
            <wp:docPr id="1506189516"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189516" name="Picture 7" descr="A screenshot of a graph&#10;&#10;Description automatically generated"/>
                    <pic:cNvPicPr/>
                  </pic:nvPicPr>
                  <pic:blipFill rotWithShape="1">
                    <a:blip r:embed="rId13"/>
                    <a:srcRect l="4711" t="6091" r="1806" b="56912"/>
                    <a:stretch/>
                  </pic:blipFill>
                  <pic:spPr bwMode="auto">
                    <a:xfrm>
                      <a:off x="0" y="0"/>
                      <a:ext cx="5400000" cy="3022539"/>
                    </a:xfrm>
                    <a:prstGeom prst="rect">
                      <a:avLst/>
                    </a:prstGeom>
                    <a:ln>
                      <a:noFill/>
                    </a:ln>
                    <a:extLst>
                      <a:ext uri="{53640926-AAD7-44D8-BBD7-CCE9431645EC}">
                        <a14:shadowObscured xmlns:a14="http://schemas.microsoft.com/office/drawing/2010/main"/>
                      </a:ext>
                    </a:extLst>
                  </pic:spPr>
                </pic:pic>
              </a:graphicData>
            </a:graphic>
          </wp:inline>
        </w:drawing>
      </w:r>
    </w:p>
    <w:p w14:paraId="4AE75824" w14:textId="670A27F4" w:rsidR="00202A74" w:rsidRPr="00CF4260" w:rsidRDefault="00F76AD9" w:rsidP="00CF4260">
      <w:pPr>
        <w:pStyle w:val="Caption"/>
        <w:spacing w:line="276" w:lineRule="auto"/>
        <w:jc w:val="both"/>
        <w:rPr>
          <w:b/>
          <w:bCs/>
          <w:i w:val="0"/>
          <w:iCs w:val="0"/>
          <w:color w:val="auto"/>
          <w:sz w:val="20"/>
          <w:szCs w:val="20"/>
          <w:shd w:val="clear" w:color="auto" w:fill="FFFFFF"/>
          <w:lang w:val="en-US"/>
        </w:rPr>
      </w:pPr>
      <w:r w:rsidRPr="00CF4260">
        <w:rPr>
          <w:b/>
          <w:bCs/>
          <w:i w:val="0"/>
          <w:iCs w:val="0"/>
          <w:color w:val="auto"/>
          <w:sz w:val="20"/>
          <w:szCs w:val="20"/>
        </w:rPr>
        <w:t xml:space="preserve">Figure </w:t>
      </w:r>
      <w:r w:rsidR="00CF4260" w:rsidRPr="00CF4260">
        <w:rPr>
          <w:b/>
          <w:bCs/>
          <w:i w:val="0"/>
          <w:iCs w:val="0"/>
          <w:color w:val="auto"/>
          <w:sz w:val="20"/>
          <w:szCs w:val="20"/>
        </w:rPr>
        <w:t xml:space="preserve">5.5. </w:t>
      </w:r>
      <w:r w:rsidR="00CF4260" w:rsidRPr="00CF4260">
        <w:rPr>
          <w:b/>
          <w:bCs/>
          <w:i w:val="0"/>
          <w:iCs w:val="0"/>
          <w:color w:val="auto"/>
          <w:sz w:val="20"/>
          <w:szCs w:val="20"/>
          <w:lang w:val="en-US"/>
        </w:rPr>
        <w:t xml:space="preserve">Summary of the evolution of ligands and receptors. </w:t>
      </w:r>
      <w:r w:rsidR="00CF4260" w:rsidRPr="00CF4260">
        <w:rPr>
          <w:i w:val="0"/>
          <w:iCs w:val="0"/>
          <w:color w:val="auto"/>
          <w:sz w:val="20"/>
          <w:szCs w:val="20"/>
          <w:lang w:val="en-US"/>
        </w:rPr>
        <w:t xml:space="preserve">A summary diagram of the evolution of the different chemokine system components. A simplified phylogenetic tree of species is shown, calibrated to time according to Dohrmann and Wörheide 2017 </w:t>
      </w:r>
      <w:r w:rsidR="00CF4260" w:rsidRPr="00CF4260">
        <w:rPr>
          <w:i w:val="0"/>
          <w:iCs w:val="0"/>
          <w:color w:val="auto"/>
          <w:sz w:val="20"/>
          <w:szCs w:val="20"/>
          <w:lang w:val="en-US"/>
        </w:rPr>
        <w:fldChar w:fldCharType="begin"/>
      </w:r>
      <w:r w:rsidR="000319D7">
        <w:rPr>
          <w:i w:val="0"/>
          <w:iCs w:val="0"/>
          <w:color w:val="auto"/>
          <w:sz w:val="20"/>
          <w:szCs w:val="20"/>
          <w:lang w:val="en-US"/>
        </w:rPr>
        <w:instrText xml:space="preserve"> ADDIN ZOTERO_ITEM CSL_CITATION {"citationID":"j2QWH16z","properties":{"formattedCitation":"(72)","plainCitation":"(72)","noteIndex":0},"citationItems":[{"id":1334,"uris":["http://zotero.org/groups/4322905/items/Y9K7C5HH"],"itemData":{"id":1334,"type":"article-journal","abstract":"Information about the geological timeframe during which animals radiated into their major subclades is crucial to understanding early animal ecology and evolution. Unfortunately, the pre-Cambrian fossil record is sparse and its interpretation controversial. Relaxed molecular-clock methods provide an alternative means of estimating the timing of cladogenesis deep in the metazoan tree of life. So far, thorough molecular clock studies focusing specifically on Metazoa as a whole have been based on relatively small datasets or incomplete representation of the main non-bilaterian lineages (such as sponges and ctenophores), which are fundamental for understanding early metazoan evolution. Here, we use a previously published phylogenomic dataset that includes a fair sampling of all relevant groups to estimate the timing of early animal evolution with Bayesian relaxed-clock methods. According to our results, all non-bilaterian phyla, as well as total-group Bilateria, evolved in an ancient radiation during a geologically relatively short time span, before the onset of long-term global glaciations (“Snowball Earth”; ~720–635 Ma). Importantly, this result appears robust to alterations of a number of important analytical variables, such as models of among-lineage rate variation and sets of fossil calibrations used.","container-title":"Scientific Reports","DOI":"10.1038/s41598-017-03791-w","ISSN":"2045-2322","issue":"1","journalAbbreviation":"Sci Rep","language":"en","license":"2017 The Author(s)","note":"number: 1\npublisher: Nature Publishing Group","page":"3599","source":"www.nature.com","title":"Dating early animal evolution using phylogenomic data","volume":"7","author":[{"family":"Dohrmann","given":"Martin"},{"family":"Wörheide","given":"Gert"}],"issued":{"date-parts":[["2017",6,15]]}}}],"schema":"https://github.com/citation-style-language/schema/raw/master/csl-citation.json"} </w:instrText>
      </w:r>
      <w:r w:rsidR="00CF4260" w:rsidRPr="00CF4260">
        <w:rPr>
          <w:i w:val="0"/>
          <w:iCs w:val="0"/>
          <w:color w:val="auto"/>
          <w:sz w:val="20"/>
          <w:szCs w:val="20"/>
          <w:lang w:val="en-US"/>
        </w:rPr>
        <w:fldChar w:fldCharType="separate"/>
      </w:r>
      <w:r w:rsidR="000319D7" w:rsidRPr="000319D7">
        <w:rPr>
          <w:sz w:val="20"/>
        </w:rPr>
        <w:t>(72)</w:t>
      </w:r>
      <w:r w:rsidR="00CF4260" w:rsidRPr="00CF4260">
        <w:rPr>
          <w:i w:val="0"/>
          <w:iCs w:val="0"/>
          <w:color w:val="auto"/>
          <w:sz w:val="20"/>
          <w:szCs w:val="20"/>
          <w:lang w:val="en-US"/>
        </w:rPr>
        <w:fldChar w:fldCharType="end"/>
      </w:r>
      <w:r w:rsidR="00CF4260" w:rsidRPr="00CF4260">
        <w:rPr>
          <w:i w:val="0"/>
          <w:iCs w:val="0"/>
          <w:color w:val="auto"/>
          <w:sz w:val="20"/>
          <w:szCs w:val="20"/>
          <w:lang w:val="en-US"/>
        </w:rPr>
        <w:t xml:space="preserve"> for Deuterostomia and Bilateria nodes and Delsuc et al. 2018 </w:t>
      </w:r>
      <w:r w:rsidR="00CF4260" w:rsidRPr="00CF4260">
        <w:rPr>
          <w:i w:val="0"/>
          <w:iCs w:val="0"/>
          <w:color w:val="auto"/>
          <w:sz w:val="20"/>
          <w:szCs w:val="20"/>
          <w:shd w:val="clear" w:color="auto" w:fill="E6E6E6"/>
          <w:lang w:val="en-US"/>
        </w:rPr>
        <w:fldChar w:fldCharType="begin"/>
      </w:r>
      <w:r w:rsidR="000319D7">
        <w:rPr>
          <w:i w:val="0"/>
          <w:iCs w:val="0"/>
          <w:color w:val="auto"/>
          <w:sz w:val="20"/>
          <w:szCs w:val="20"/>
          <w:lang w:val="en-US"/>
        </w:rPr>
        <w:instrText xml:space="preserve"> ADDIN ZOTERO_ITEM CSL_CITATION {"citationID":"Oauwn4Px","properties":{"formattedCitation":"(73)","plainCitation":"(73)","noteIndex":0},"citationItems":[{"id":1161,"uris":["http://zotero.org/groups/4322905/items/SWHEWZQB"],"itemData":{"id":1161,"type":"article-journal","abstract":"Tunicates are the closest relatives of vertebrates and are widely used as models to study the evolutionary developmental biology of chordates. Their phylogeny, however, remains poorly understood, and to date, only the 18S rRNA nuclear gene and mitogenomes have been used to delineate the major groups of tunicates. To resolve their evolutionary relationships and provide a first estimate of their divergence times, we used a transcriptomic approach to build a phylogenomic dataset including all major tunicate lineages, consisting of 258 evolutionarily conserved orthologous genes from representative species.","container-title":"BMC Biology","DOI":"10.1186/s12915-018-0499-2","ISSN":"1741-7007","issue":"1","journalAbbreviation":"BMC Biol","language":"en","page":"39","source":"Springer Link","title":"A phylogenomic framework and timescale for comparative studies of tunicates","volume":"16","author":[{"family":"Delsuc","given":"Frédéric"},{"family":"Philippe","given":"Hervé"},{"family":"Tsagkogeorga","given":"Georgia"},{"family":"Simion","given":"Paul"},{"family":"Tilak","given":"Marie-Ka"},{"family":"Turon","given":"Xavier"},{"family":"López-Legentil","given":"Susanna"},{"family":"Piette","given":"Jacques"},{"family":"Lemaire","given":"Patrick"},{"family":"Douzery","given":"Emmanuel J. P."}],"issued":{"date-parts":[["2018",4,13]]}}}],"schema":"https://github.com/citation-style-language/schema/raw/master/csl-citation.json"} </w:instrText>
      </w:r>
      <w:r w:rsidR="00CF4260" w:rsidRPr="00CF4260">
        <w:rPr>
          <w:i w:val="0"/>
          <w:iCs w:val="0"/>
          <w:color w:val="auto"/>
          <w:sz w:val="20"/>
          <w:szCs w:val="20"/>
          <w:shd w:val="clear" w:color="auto" w:fill="E6E6E6"/>
          <w:lang w:val="en-US"/>
        </w:rPr>
        <w:fldChar w:fldCharType="separate"/>
      </w:r>
      <w:r w:rsidR="000319D7" w:rsidRPr="000319D7">
        <w:rPr>
          <w:sz w:val="20"/>
        </w:rPr>
        <w:t>(73)</w:t>
      </w:r>
      <w:r w:rsidR="00CF4260" w:rsidRPr="00CF4260">
        <w:rPr>
          <w:i w:val="0"/>
          <w:iCs w:val="0"/>
          <w:color w:val="auto"/>
          <w:sz w:val="20"/>
          <w:szCs w:val="20"/>
          <w:shd w:val="clear" w:color="auto" w:fill="E6E6E6"/>
          <w:lang w:val="en-US"/>
        </w:rPr>
        <w:fldChar w:fldCharType="end"/>
      </w:r>
      <w:r w:rsidR="00CF4260" w:rsidRPr="00CF4260">
        <w:rPr>
          <w:i w:val="0"/>
          <w:iCs w:val="0"/>
          <w:color w:val="auto"/>
          <w:sz w:val="20"/>
          <w:szCs w:val="20"/>
          <w:lang w:val="en-US"/>
        </w:rPr>
        <w:t xml:space="preserve"> for all other nodes. Circles represent ligand groups, and 7 transmembrane domain structure icons represent GPCR groups. Icons are colour coded by group, and placed adjacent to the branch in the species tree where they first appear. X2 and X5 indicate the number of paralogs present for CXCL ligand group and the canonical CKR groups respectively, on the branch where they first appear. Question mark refers to the uncertainty regarding the origin of the CKLF group I in jawed vertebrates or deuterostome stem group (see Figure </w:t>
      </w:r>
      <w:r w:rsidR="00CF4260" w:rsidRPr="00CF4260">
        <w:rPr>
          <w:i w:val="0"/>
          <w:iCs w:val="0"/>
          <w:color w:val="auto"/>
          <w:sz w:val="20"/>
          <w:szCs w:val="20"/>
        </w:rPr>
        <w:t>5.</w:t>
      </w:r>
      <w:r w:rsidR="00CF4260" w:rsidRPr="00CF4260">
        <w:rPr>
          <w:i w:val="0"/>
          <w:iCs w:val="0"/>
          <w:color w:val="auto"/>
          <w:sz w:val="20"/>
          <w:szCs w:val="20"/>
          <w:lang w:val="en-US"/>
        </w:rPr>
        <w:t xml:space="preserve">2). Geological column is shown along the bottom, in accordance with the ICS International Chronostratigraphic Chart </w:t>
      </w:r>
      <w:r w:rsidR="00CF4260" w:rsidRPr="00CF4260">
        <w:rPr>
          <w:i w:val="0"/>
          <w:iCs w:val="0"/>
          <w:color w:val="auto"/>
          <w:sz w:val="20"/>
          <w:szCs w:val="20"/>
          <w:lang w:val="en-US"/>
        </w:rPr>
        <w:fldChar w:fldCharType="begin"/>
      </w:r>
      <w:r w:rsidR="000319D7">
        <w:rPr>
          <w:i w:val="0"/>
          <w:iCs w:val="0"/>
          <w:color w:val="auto"/>
          <w:sz w:val="20"/>
          <w:szCs w:val="20"/>
          <w:lang w:val="en-US"/>
        </w:rPr>
        <w:instrText xml:space="preserve"> ADDIN ZOTERO_ITEM CSL_CITATION {"citationID":"rsJUUVUh","properties":{"formattedCitation":"(74)","plainCitation":"(74)","noteIndex":0},"citationItems":[{"id":1333,"uris":["http://zotero.org/groups/4322905/items/BZYA9NAP"],"itemData":{"id":1333,"type":"chapter","container-title":"The Geologic Time Scale","event-place":"Boston","ISBN":"978-0-444-59425-9","note":"DOI: 10.1016/B978-0-444-59425-9.00002-0","page":"31-42","publisher":"Elsevier","publisher-place":"Boston","source":"ScienceDirect","title":"Chapter 2 - The Chronostratigraphic Scale","URL":"https://www.sciencedirect.com/science/article/pii/B9780444594259000020","author":[{"family":"Gradstein","given":"F. M."},{"family":"Ogg","given":"J. G."}],"editor":[{"family":"Gradstein","given":"Felix M."},{"family":"Ogg","given":"James G."},{"family":"Schmitz","given":"Mark D."},{"family":"Ogg","given":"Gabi M."}],"accessed":{"date-parts":[["2023",9,20]]},"issued":{"date-parts":[["2012",1,1]]}}}],"schema":"https://github.com/citation-style-language/schema/raw/master/csl-citation.json"} </w:instrText>
      </w:r>
      <w:r w:rsidR="00CF4260" w:rsidRPr="00CF4260">
        <w:rPr>
          <w:i w:val="0"/>
          <w:iCs w:val="0"/>
          <w:color w:val="auto"/>
          <w:sz w:val="20"/>
          <w:szCs w:val="20"/>
          <w:lang w:val="en-US"/>
        </w:rPr>
        <w:fldChar w:fldCharType="separate"/>
      </w:r>
      <w:r w:rsidR="000319D7" w:rsidRPr="000319D7">
        <w:rPr>
          <w:sz w:val="20"/>
        </w:rPr>
        <w:t>(74)</w:t>
      </w:r>
      <w:r w:rsidR="00CF4260" w:rsidRPr="00CF4260">
        <w:rPr>
          <w:i w:val="0"/>
          <w:iCs w:val="0"/>
          <w:color w:val="auto"/>
          <w:sz w:val="20"/>
          <w:szCs w:val="20"/>
          <w:lang w:val="en-US"/>
        </w:rPr>
        <w:fldChar w:fldCharType="end"/>
      </w:r>
      <w:r w:rsidR="00CF4260" w:rsidRPr="00CF4260">
        <w:rPr>
          <w:i w:val="0"/>
          <w:iCs w:val="0"/>
          <w:color w:val="auto"/>
          <w:sz w:val="20"/>
          <w:szCs w:val="20"/>
          <w:lang w:val="en-US"/>
        </w:rPr>
        <w:t>.</w:t>
      </w:r>
    </w:p>
    <w:p w14:paraId="6997C978" w14:textId="77777777" w:rsidR="00F76AD9" w:rsidRDefault="00F76AD9" w:rsidP="00981FF0">
      <w:pPr>
        <w:spacing w:line="360" w:lineRule="auto"/>
        <w:jc w:val="both"/>
        <w:rPr>
          <w:shd w:val="clear" w:color="auto" w:fill="FFFFFF"/>
          <w:lang w:val="en-US"/>
        </w:rPr>
      </w:pPr>
    </w:p>
    <w:p w14:paraId="41088D67" w14:textId="77777777" w:rsidR="00881AF1" w:rsidRPr="003E3918" w:rsidRDefault="00881AF1" w:rsidP="00981FF0">
      <w:pPr>
        <w:spacing w:line="360" w:lineRule="auto"/>
        <w:jc w:val="both"/>
        <w:rPr>
          <w:shd w:val="clear" w:color="auto" w:fill="FFFFFF"/>
          <w:lang w:val="en-US"/>
        </w:rPr>
      </w:pPr>
    </w:p>
    <w:p w14:paraId="78FF2020" w14:textId="5EFD2CCB" w:rsidR="00D50EBB" w:rsidRPr="00A27668" w:rsidRDefault="00915B99" w:rsidP="00AE2D9C">
      <w:pPr>
        <w:spacing w:line="360" w:lineRule="auto"/>
        <w:jc w:val="both"/>
        <w:rPr>
          <w:color w:val="002060"/>
          <w:sz w:val="28"/>
          <w:szCs w:val="28"/>
        </w:rPr>
      </w:pPr>
      <w:r w:rsidRPr="00A27668">
        <w:rPr>
          <w:color w:val="002060"/>
          <w:sz w:val="28"/>
          <w:szCs w:val="28"/>
        </w:rPr>
        <w:lastRenderedPageBreak/>
        <w:t>Unrelated molecules converged to chemokine function</w:t>
      </w:r>
      <w:r w:rsidR="00117E26" w:rsidRPr="00A27668">
        <w:rPr>
          <w:color w:val="002060"/>
          <w:sz w:val="28"/>
          <w:szCs w:val="28"/>
        </w:rPr>
        <w:t>.</w:t>
      </w:r>
    </w:p>
    <w:p w14:paraId="6A52DF06" w14:textId="77777777" w:rsidR="00202A74" w:rsidRPr="003E3918" w:rsidRDefault="00202A74" w:rsidP="00AE2D9C">
      <w:pPr>
        <w:spacing w:line="360" w:lineRule="auto"/>
        <w:jc w:val="both"/>
      </w:pPr>
    </w:p>
    <w:p w14:paraId="2737E9D1" w14:textId="3A84CA09" w:rsidR="0063305F" w:rsidRDefault="008712F0" w:rsidP="00AE2D9C">
      <w:pPr>
        <w:spacing w:line="360" w:lineRule="auto"/>
        <w:ind w:firstLine="720"/>
        <w:jc w:val="both"/>
      </w:pPr>
      <w:r w:rsidRPr="003E3918">
        <w:t xml:space="preserve">Based on the presence of </w:t>
      </w:r>
      <w:r w:rsidR="00117E26" w:rsidRPr="003E3918">
        <w:t>shared protein motif</w:t>
      </w:r>
      <w:r w:rsidR="00DD729B" w:rsidRPr="003E3918">
        <w:t>s</w:t>
      </w:r>
      <w:r w:rsidR="00D50EBB" w:rsidRPr="003E3918">
        <w:t>,</w:t>
      </w:r>
      <w:r w:rsidR="00A17468" w:rsidRPr="003E3918">
        <w:t xml:space="preserve"> </w:t>
      </w:r>
      <w:r w:rsidR="004A50DD" w:rsidRPr="003E3918">
        <w:t>TAFA</w:t>
      </w:r>
      <w:r w:rsidR="00252DA9" w:rsidRPr="003E3918">
        <w:t xml:space="preserve"> “chemokines”</w:t>
      </w:r>
      <w:r w:rsidR="003472B8" w:rsidRPr="003E3918">
        <w:t xml:space="preserve"> </w:t>
      </w:r>
      <w:r w:rsidR="003472B8" w:rsidRPr="003E3918">
        <w:rPr>
          <w:shd w:val="clear" w:color="auto" w:fill="E6E6E6"/>
        </w:rPr>
        <w:fldChar w:fldCharType="begin"/>
      </w:r>
      <w:r w:rsidR="008B6982">
        <w:instrText xml:space="preserve"> ADDIN ZOTERO_ITEM CSL_CITATION {"citationID":"0q2xTJAs","properties":{"formattedCitation":"(13, 14)","plainCitation":"(13, 14)","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schema":"https://github.com/citation-style-language/schema/raw/master/csl-citation.json"} </w:instrText>
      </w:r>
      <w:r w:rsidR="003472B8" w:rsidRPr="003E3918">
        <w:rPr>
          <w:shd w:val="clear" w:color="auto" w:fill="E6E6E6"/>
        </w:rPr>
        <w:fldChar w:fldCharType="separate"/>
      </w:r>
      <w:r w:rsidR="006C1636" w:rsidRPr="003E3918">
        <w:t>(13, 14)</w:t>
      </w:r>
      <w:r w:rsidR="003472B8" w:rsidRPr="003E3918">
        <w:rPr>
          <w:shd w:val="clear" w:color="auto" w:fill="E6E6E6"/>
        </w:rPr>
        <w:fldChar w:fldCharType="end"/>
      </w:r>
      <w:r w:rsidR="005E3153" w:rsidRPr="003E3918">
        <w:t>, CXCL17</w:t>
      </w:r>
      <w:r w:rsidRPr="003E3918">
        <w:t xml:space="preserve"> </w:t>
      </w:r>
      <w:r w:rsidR="003472B8" w:rsidRPr="003E3918">
        <w:rPr>
          <w:shd w:val="clear" w:color="auto" w:fill="E6E6E6"/>
        </w:rPr>
        <w:fldChar w:fldCharType="begin"/>
      </w:r>
      <w:r w:rsidR="000319D7">
        <w:instrText xml:space="preserve"> ADDIN ZOTERO_ITEM CSL_CITATION {"citationID":"Pp9J6OTg","properties":{"formattedCitation":"(75, 76)","plainCitation":"(75, 76)","noteIndex":0},"citationItems":[{"id":290,"uris":["http://zotero.org/groups/4322905/items/SS5GY57S"],"itemData":{"id":290,"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issued":{"date-parts":[["2006",2,15]]}}},{"id":289,"uris":["http://zotero.org/groups/4322905/items/SJN5WST5"],"itemData":{"id":289,"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volume":"350","author":[{"family":"Weinstein","given":"Edward J."},{"family":"Head","given":"Richard"},{"family":"Griggs","given":"David W."},{"family":"Sun","given":"Duo"},{"family":"Evans","given":"Robert J."},{"family":"Swearingen","given":"Michelle L."},{"family":"Westlin","given":"Marisa M."},{"family":"Mazzarella","given":"Richard"}],"issued":{"date-parts":[["2006",11,10]]}}}],"schema":"https://github.com/citation-style-language/schema/raw/master/csl-citation.json"} </w:instrText>
      </w:r>
      <w:r w:rsidR="003472B8" w:rsidRPr="003E3918">
        <w:rPr>
          <w:shd w:val="clear" w:color="auto" w:fill="E6E6E6"/>
        </w:rPr>
        <w:fldChar w:fldCharType="separate"/>
      </w:r>
      <w:r w:rsidR="000319D7" w:rsidRPr="000319D7">
        <w:t>(75, 76)</w:t>
      </w:r>
      <w:r w:rsidR="003472B8" w:rsidRPr="003E3918">
        <w:rPr>
          <w:shd w:val="clear" w:color="auto" w:fill="E6E6E6"/>
        </w:rPr>
        <w:fldChar w:fldCharType="end"/>
      </w:r>
      <w:r w:rsidR="003472B8" w:rsidRPr="003E3918">
        <w:t xml:space="preserve"> </w:t>
      </w:r>
      <w:r w:rsidR="004A50DD" w:rsidRPr="003E3918">
        <w:t>and CYTL</w:t>
      </w:r>
      <w:r w:rsidR="003464B5" w:rsidRPr="003E3918">
        <w:t xml:space="preserve"> </w:t>
      </w:r>
      <w:r w:rsidR="003464B5" w:rsidRPr="003E3918">
        <w:rPr>
          <w:shd w:val="clear" w:color="auto" w:fill="E6E6E6"/>
        </w:rPr>
        <w:fldChar w:fldCharType="begin"/>
      </w:r>
      <w:r w:rsidR="008B6982">
        <w:instrText xml:space="preserve"> ADDIN ZOTERO_ITEM CSL_CITATION {"citationID":"JFZqXZuW","properties":{"formattedCitation":"(19)","plainCitation":"(19)","noteIndex":0},"citationItems":[{"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schema":"https://github.com/citation-style-language/schema/raw/master/csl-citation.json"} </w:instrText>
      </w:r>
      <w:r w:rsidR="003464B5" w:rsidRPr="003E3918">
        <w:rPr>
          <w:shd w:val="clear" w:color="auto" w:fill="E6E6E6"/>
        </w:rPr>
        <w:fldChar w:fldCharType="separate"/>
      </w:r>
      <w:r w:rsidR="006C1636" w:rsidRPr="003E3918">
        <w:t>(19)</w:t>
      </w:r>
      <w:r w:rsidR="003464B5" w:rsidRPr="003E3918">
        <w:rPr>
          <w:shd w:val="clear" w:color="auto" w:fill="E6E6E6"/>
        </w:rPr>
        <w:fldChar w:fldCharType="end"/>
      </w:r>
      <w:r w:rsidR="00952F53" w:rsidRPr="003E3918">
        <w:t xml:space="preserve"> have been proposed to be</w:t>
      </w:r>
      <w:r w:rsidRPr="003E3918">
        <w:t xml:space="preserve"> homologous to chemokine ligands</w:t>
      </w:r>
      <w:r w:rsidR="004A50DD" w:rsidRPr="003E3918">
        <w:t>.</w:t>
      </w:r>
      <w:r w:rsidR="007F0306" w:rsidRPr="003E3918">
        <w:t xml:space="preserve"> </w:t>
      </w:r>
      <w:r w:rsidRPr="003E3918">
        <w:t>However</w:t>
      </w:r>
      <w:r w:rsidR="005E3153" w:rsidRPr="003E3918">
        <w:t>,</w:t>
      </w:r>
      <w:r w:rsidRPr="003E3918">
        <w:t xml:space="preserve"> our </w:t>
      </w:r>
      <w:r w:rsidR="00952F53" w:rsidRPr="003E3918">
        <w:t>findings</w:t>
      </w:r>
      <w:r w:rsidR="005E3153" w:rsidRPr="003E3918">
        <w:t xml:space="preserve"> </w:t>
      </w:r>
      <w:r w:rsidR="000A06F6" w:rsidRPr="003E3918">
        <w:t xml:space="preserve">strongly suggest that these molecules are </w:t>
      </w:r>
      <w:r w:rsidR="00952F53" w:rsidRPr="003E3918">
        <w:t>not homologous</w:t>
      </w:r>
      <w:r w:rsidR="00171E66" w:rsidRPr="003E3918">
        <w:t xml:space="preserve"> </w:t>
      </w:r>
      <w:r w:rsidR="000A06F6" w:rsidRPr="003E3918">
        <w:t xml:space="preserve">(Figure </w:t>
      </w:r>
      <w:r w:rsidR="003825D8">
        <w:t>5.</w:t>
      </w:r>
      <w:r w:rsidR="000A06F6" w:rsidRPr="003E3918">
        <w:t xml:space="preserve">1) and likely acquired the ability to activate </w:t>
      </w:r>
      <w:r w:rsidR="0030677B" w:rsidRPr="003E3918">
        <w:t>a</w:t>
      </w:r>
      <w:r w:rsidR="000A06F6" w:rsidRPr="003E3918">
        <w:t xml:space="preserve"> chemokine</w:t>
      </w:r>
      <w:r w:rsidR="0030677B" w:rsidRPr="003E3918">
        <w:t>-like</w:t>
      </w:r>
      <w:r w:rsidR="000A06F6" w:rsidRPr="003E3918">
        <w:t xml:space="preserve"> r</w:t>
      </w:r>
      <w:r w:rsidR="00952F53" w:rsidRPr="003E3918">
        <w:t>esponse through convergent evolution</w:t>
      </w:r>
      <w:r w:rsidR="000A06F6" w:rsidRPr="003E3918">
        <w:t xml:space="preserve">. </w:t>
      </w:r>
      <w:r w:rsidR="00952F53" w:rsidRPr="003E3918">
        <w:rPr>
          <w:shd w:val="clear" w:color="auto" w:fill="FFFFFF"/>
        </w:rPr>
        <w:t>Our conclusions</w:t>
      </w:r>
      <w:r w:rsidR="0032521C" w:rsidRPr="003E3918">
        <w:rPr>
          <w:shd w:val="clear" w:color="auto" w:fill="FFFFFF"/>
        </w:rPr>
        <w:t xml:space="preserve"> </w:t>
      </w:r>
      <w:r w:rsidR="00F21437" w:rsidRPr="003E3918">
        <w:rPr>
          <w:shd w:val="clear" w:color="auto" w:fill="FFFFFF"/>
        </w:rPr>
        <w:t>differ</w:t>
      </w:r>
      <w:r w:rsidR="00952F53" w:rsidRPr="003E3918">
        <w:t xml:space="preserve"> from </w:t>
      </w:r>
      <w:r w:rsidR="009729D2" w:rsidRPr="003E3918">
        <w:t xml:space="preserve">those </w:t>
      </w:r>
      <w:r w:rsidR="00952F53" w:rsidRPr="003E3918">
        <w:t>previous studies</w:t>
      </w:r>
      <w:r w:rsidR="0032521C" w:rsidRPr="003E3918">
        <w:rPr>
          <w:shd w:val="clear" w:color="auto" w:fill="FFFFFF"/>
        </w:rPr>
        <w:t xml:space="preserve"> </w:t>
      </w:r>
      <w:r w:rsidR="009729D2" w:rsidRPr="003E3918">
        <w:rPr>
          <w:shd w:val="clear" w:color="auto" w:fill="FFFFFF"/>
        </w:rPr>
        <w:fldChar w:fldCharType="begin"/>
      </w:r>
      <w:r w:rsidR="000319D7">
        <w:rPr>
          <w:shd w:val="clear" w:color="auto" w:fill="FFFFFF"/>
        </w:rPr>
        <w:instrText xml:space="preserve"> ADDIN ZOTERO_ITEM CSL_CITATION {"citationID":"areZuU8c","properties":{"formattedCitation":"(13, 19, 75, 76)","plainCitation":"(13, 19, 75, 76)","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id":290,"uris":["http://zotero.org/groups/4322905/items/SS5GY57S"],"itemData":{"id":290,"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issued":{"date-parts":[["2006",2,15]]}}},{"id":289,"uris":["http://zotero.org/groups/4322905/items/SJN5WST5"],"itemData":{"id":289,"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volume":"350","author":[{"family":"Weinstein","given":"Edward J."},{"family":"Head","given":"Richard"},{"family":"Griggs","given":"David W."},{"family":"Sun","given":"Duo"},{"family":"Evans","given":"Robert J."},{"family":"Swearingen","given":"Michelle L."},{"family":"Westlin","given":"Marisa M."},{"family":"Mazzarella","given":"Richard"}],"issued":{"date-parts":[["2006",11,10]]}}}],"schema":"https://github.com/citation-style-language/schema/raw/master/csl-citation.json"} </w:instrText>
      </w:r>
      <w:r w:rsidR="009729D2" w:rsidRPr="003E3918">
        <w:rPr>
          <w:shd w:val="clear" w:color="auto" w:fill="FFFFFF"/>
        </w:rPr>
        <w:fldChar w:fldCharType="separate"/>
      </w:r>
      <w:r w:rsidR="000319D7" w:rsidRPr="000319D7">
        <w:t>(13, 19, 75, 76)</w:t>
      </w:r>
      <w:r w:rsidR="009729D2" w:rsidRPr="003E3918">
        <w:rPr>
          <w:shd w:val="clear" w:color="auto" w:fill="FFFFFF"/>
        </w:rPr>
        <w:fldChar w:fldCharType="end"/>
      </w:r>
      <w:r w:rsidR="009729D2" w:rsidRPr="003E3918">
        <w:rPr>
          <w:shd w:val="clear" w:color="auto" w:fill="FFFFFF"/>
        </w:rPr>
        <w:t xml:space="preserve"> </w:t>
      </w:r>
      <w:r w:rsidR="00952F53" w:rsidRPr="003E3918">
        <w:rPr>
          <w:shd w:val="clear" w:color="auto" w:fill="FFFFFF"/>
        </w:rPr>
        <w:t>due to the differences in data</w:t>
      </w:r>
      <w:r w:rsidR="00FC04CD" w:rsidRPr="003E3918">
        <w:rPr>
          <w:shd w:val="clear" w:color="auto" w:fill="FFFFFF"/>
        </w:rPr>
        <w:t xml:space="preserve"> completeness and methodological </w:t>
      </w:r>
      <w:r w:rsidR="00952F53" w:rsidRPr="003E3918">
        <w:rPr>
          <w:shd w:val="clear" w:color="auto" w:fill="FFFFFF"/>
        </w:rPr>
        <w:t>approach</w:t>
      </w:r>
      <w:r w:rsidR="007F0306" w:rsidRPr="003E3918">
        <w:t>.</w:t>
      </w:r>
      <w:r w:rsidR="00AA19B9" w:rsidRPr="003E3918">
        <w:t xml:space="preserve"> </w:t>
      </w:r>
      <w:r w:rsidR="00F21437" w:rsidRPr="003E3918">
        <w:t>Specifically</w:t>
      </w:r>
      <w:r w:rsidR="00AA19B9" w:rsidRPr="003E3918">
        <w:t>,</w:t>
      </w:r>
      <w:r w:rsidR="00FC04CD" w:rsidRPr="003E3918">
        <w:t xml:space="preserve"> </w:t>
      </w:r>
      <w:r w:rsidR="00AA19B9" w:rsidRPr="003E3918">
        <w:t>w</w:t>
      </w:r>
      <w:r w:rsidR="00FC04CD" w:rsidRPr="003E3918">
        <w:t>e used a complete set of canonical and non-canonical ligands and</w:t>
      </w:r>
      <w:r w:rsidR="00B32DE6" w:rsidRPr="003E3918">
        <w:t xml:space="preserve"> </w:t>
      </w:r>
      <w:r w:rsidR="00AA19B9" w:rsidRPr="003E3918">
        <w:t>assessed the homology</w:t>
      </w:r>
      <w:r w:rsidR="00B32DE6" w:rsidRPr="003E3918">
        <w:t xml:space="preserve"> using overall sequence </w:t>
      </w:r>
      <w:r w:rsidR="0017583C" w:rsidRPr="003E3918">
        <w:t>similarity</w:t>
      </w:r>
      <w:r w:rsidR="006A2652" w:rsidRPr="003E3918">
        <w:t xml:space="preserve"> rather than </w:t>
      </w:r>
      <w:r w:rsidR="00BA49FB" w:rsidRPr="003E3918">
        <w:t>single</w:t>
      </w:r>
      <w:r w:rsidR="006A2652" w:rsidRPr="003E3918">
        <w:t xml:space="preserve"> motifs</w:t>
      </w:r>
      <w:r w:rsidR="0063305F" w:rsidRPr="003E3918">
        <w:rPr>
          <w:shd w:val="clear" w:color="auto" w:fill="FFFFFF"/>
        </w:rPr>
        <w:t xml:space="preserve">. </w:t>
      </w:r>
      <w:r w:rsidR="00AA19B9" w:rsidRPr="003E3918">
        <w:rPr>
          <w:shd w:val="clear" w:color="auto" w:fill="FFFFFF"/>
        </w:rPr>
        <w:t>Our</w:t>
      </w:r>
      <w:r w:rsidR="00B32DE6" w:rsidRPr="003E3918">
        <w:rPr>
          <w:shd w:val="clear" w:color="auto" w:fill="FFFFFF"/>
        </w:rPr>
        <w:t xml:space="preserve"> results </w:t>
      </w:r>
      <w:r w:rsidR="00AA19B9" w:rsidRPr="003E3918">
        <w:rPr>
          <w:shd w:val="clear" w:color="auto" w:fill="FFFFFF"/>
        </w:rPr>
        <w:t>support and</w:t>
      </w:r>
      <w:r w:rsidR="00B32DE6" w:rsidRPr="003E3918">
        <w:rPr>
          <w:shd w:val="clear" w:color="auto" w:fill="FFFFFF"/>
        </w:rPr>
        <w:t xml:space="preserve"> </w:t>
      </w:r>
      <w:r w:rsidR="00AA19B9" w:rsidRPr="003E3918">
        <w:rPr>
          <w:shd w:val="clear" w:color="auto" w:fill="FFFFFF"/>
        </w:rPr>
        <w:t>expand upon</w:t>
      </w:r>
      <w:r w:rsidR="00B32DE6" w:rsidRPr="003E3918">
        <w:rPr>
          <w:shd w:val="clear" w:color="auto" w:fill="FFFFFF"/>
        </w:rPr>
        <w:t xml:space="preserve"> the </w:t>
      </w:r>
      <w:r w:rsidR="00AA19B9" w:rsidRPr="003E3918">
        <w:rPr>
          <w:shd w:val="clear" w:color="auto" w:fill="FFFFFF"/>
        </w:rPr>
        <w:t>findings</w:t>
      </w:r>
      <w:r w:rsidR="00B32DE6" w:rsidRPr="003E3918">
        <w:rPr>
          <w:shd w:val="clear" w:color="auto" w:fill="FFFFFF"/>
        </w:rPr>
        <w:t xml:space="preserve"> of </w:t>
      </w:r>
      <w:r w:rsidR="007C6345" w:rsidRPr="003E3918">
        <w:rPr>
          <w:shd w:val="clear" w:color="auto" w:fill="FFFFFF"/>
        </w:rPr>
        <w:fldChar w:fldCharType="begin"/>
      </w:r>
      <w:r w:rsidR="008B6982">
        <w:rPr>
          <w:shd w:val="clear" w:color="auto" w:fill="FFFFFF"/>
        </w:rPr>
        <w:instrText xml:space="preserve"> ADDIN ZOTERO_ITEM CSL_CITATION {"citationID":"md0OQLW6","properties":{"formattedCitation":"(29)","plainCitation":"(29)","noteIndex":0},"citationItems":[{"id":287,"uris":["http://zotero.org/groups/4322905/items/RI5E9DBD"],"itemData":{"id":287,"type":"article-journal","container-title":"Frontiers in Immunology","DOI":"10.3389/fimmu.2021.712897","ISSN":"1664-3224","page":"2811","source":"Frontiers","title":"CXCL17: The Black Sheep in the Chemokine Flock","title-short":"CXCL17","volume":"12","author":[{"family":"Denisov","given":"Stepan S."}],"issued":{"date-parts":[["2021"]]}}}],"schema":"https://github.com/citation-style-language/schema/raw/master/csl-citation.json"} </w:instrText>
      </w:r>
      <w:r w:rsidR="007C6345" w:rsidRPr="003E3918">
        <w:rPr>
          <w:shd w:val="clear" w:color="auto" w:fill="FFFFFF"/>
        </w:rPr>
        <w:fldChar w:fldCharType="separate"/>
      </w:r>
      <w:r w:rsidR="006C1636" w:rsidRPr="003E3918">
        <w:t>(29)</w:t>
      </w:r>
      <w:r w:rsidR="007C6345" w:rsidRPr="003E3918">
        <w:rPr>
          <w:shd w:val="clear" w:color="auto" w:fill="FFFFFF"/>
        </w:rPr>
        <w:fldChar w:fldCharType="end"/>
      </w:r>
      <w:r w:rsidR="00B32DE6" w:rsidRPr="003E3918">
        <w:rPr>
          <w:shd w:val="clear" w:color="auto" w:fill="FFFFFF"/>
        </w:rPr>
        <w:t xml:space="preserve">, </w:t>
      </w:r>
      <w:r w:rsidR="00AA19B9" w:rsidRPr="003E3918">
        <w:rPr>
          <w:shd w:val="clear" w:color="auto" w:fill="FFFFFF"/>
        </w:rPr>
        <w:t>which suggested that</w:t>
      </w:r>
      <w:r w:rsidR="00B32DE6" w:rsidRPr="003E3918">
        <w:rPr>
          <w:shd w:val="clear" w:color="auto" w:fill="FFFFFF"/>
        </w:rPr>
        <w:t xml:space="preserve"> the presence of </w:t>
      </w:r>
      <w:r w:rsidR="003B3DAE" w:rsidRPr="003E3918">
        <w:rPr>
          <w:shd w:val="clear" w:color="auto" w:fill="FFFFFF"/>
        </w:rPr>
        <w:t xml:space="preserve">a </w:t>
      </w:r>
      <w:r w:rsidR="00B32DE6" w:rsidRPr="003E3918">
        <w:rPr>
          <w:shd w:val="clear" w:color="auto" w:fill="FFFFFF"/>
        </w:rPr>
        <w:t>CXC</w:t>
      </w:r>
      <w:r w:rsidR="003B3DAE" w:rsidRPr="003E3918">
        <w:rPr>
          <w:shd w:val="clear" w:color="auto" w:fill="FFFFFF"/>
        </w:rPr>
        <w:t xml:space="preserve"> or</w:t>
      </w:r>
      <w:r w:rsidR="00B32DE6" w:rsidRPr="003E3918">
        <w:rPr>
          <w:shd w:val="clear" w:color="auto" w:fill="FFFFFF"/>
        </w:rPr>
        <w:t xml:space="preserve"> CC </w:t>
      </w:r>
      <w:r w:rsidR="003B3DAE" w:rsidRPr="003E3918">
        <w:rPr>
          <w:shd w:val="clear" w:color="auto" w:fill="FFFFFF"/>
        </w:rPr>
        <w:t>motif</w:t>
      </w:r>
      <w:r w:rsidR="00B32DE6" w:rsidRPr="003E3918">
        <w:rPr>
          <w:shd w:val="clear" w:color="auto" w:fill="FFFFFF"/>
        </w:rPr>
        <w:t xml:space="preserve"> </w:t>
      </w:r>
      <w:r w:rsidR="00D50EBB" w:rsidRPr="003E3918">
        <w:rPr>
          <w:shd w:val="clear" w:color="auto" w:fill="FFFFFF"/>
        </w:rPr>
        <w:t xml:space="preserve">is necessary but not sufficient for a protein to be defined </w:t>
      </w:r>
      <w:r w:rsidR="000360CD" w:rsidRPr="003E3918">
        <w:t>as a</w:t>
      </w:r>
      <w:r w:rsidR="00D50EBB" w:rsidRPr="003E3918">
        <w:rPr>
          <w:shd w:val="clear" w:color="auto" w:fill="FFFFFF"/>
        </w:rPr>
        <w:t xml:space="preserve"> chemokine ligand. </w:t>
      </w:r>
      <w:r w:rsidR="005954C3" w:rsidRPr="003E3918">
        <w:rPr>
          <w:shd w:val="clear" w:color="auto" w:fill="FFFFFF"/>
        </w:rPr>
        <w:t xml:space="preserve">Similarly, CKLF has been considered a “new member” of the chemokine family based on its function </w:t>
      </w:r>
      <w:r w:rsidR="002963F8" w:rsidRPr="003E3918">
        <w:rPr>
          <w:shd w:val="clear" w:color="auto" w:fill="FFFFFF"/>
        </w:rPr>
        <w:fldChar w:fldCharType="begin"/>
      </w:r>
      <w:r w:rsidR="008B6982">
        <w:rPr>
          <w:shd w:val="clear" w:color="auto" w:fill="FFFFFF"/>
        </w:rPr>
        <w:instrText xml:space="preserve"> ADDIN ZOTERO_ITEM CSL_CITATION {"citationID":"rvbXYGBJ","properties":{"formattedCitation":"(12)","plainCitation":"(12)","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schema":"https://github.com/citation-style-language/schema/raw/master/csl-citation.json"} </w:instrText>
      </w:r>
      <w:r w:rsidR="002963F8" w:rsidRPr="003E3918">
        <w:rPr>
          <w:shd w:val="clear" w:color="auto" w:fill="FFFFFF"/>
        </w:rPr>
        <w:fldChar w:fldCharType="separate"/>
      </w:r>
      <w:r w:rsidR="006C1636" w:rsidRPr="003E3918">
        <w:t>(12)</w:t>
      </w:r>
      <w:r w:rsidR="002963F8" w:rsidRPr="003E3918">
        <w:rPr>
          <w:shd w:val="clear" w:color="auto" w:fill="FFFFFF"/>
        </w:rPr>
        <w:fldChar w:fldCharType="end"/>
      </w:r>
      <w:r w:rsidR="00AA19B9" w:rsidRPr="003E3918">
        <w:rPr>
          <w:shd w:val="clear" w:color="auto" w:fill="FFFFFF"/>
        </w:rPr>
        <w:t xml:space="preserve"> we argue that classification based solely on function is insufficient and can be misleading. Instead, we recommend considering the evolutionary relationships among these molecules as the primary criterion for classification.</w:t>
      </w:r>
      <w:r w:rsidR="005B318D" w:rsidRPr="003E3918">
        <w:t xml:space="preserve"> </w:t>
      </w:r>
    </w:p>
    <w:p w14:paraId="062352C4" w14:textId="77777777" w:rsidR="00202A74" w:rsidRPr="003E3918" w:rsidRDefault="00202A74" w:rsidP="00AE2D9C">
      <w:pPr>
        <w:spacing w:line="360" w:lineRule="auto"/>
        <w:ind w:firstLine="720"/>
        <w:jc w:val="both"/>
      </w:pPr>
    </w:p>
    <w:p w14:paraId="22738D3B" w14:textId="1104D04A" w:rsidR="00D50EBB" w:rsidRPr="00A27668" w:rsidRDefault="00230D51" w:rsidP="00AE2D9C">
      <w:pPr>
        <w:spacing w:line="360" w:lineRule="auto"/>
        <w:jc w:val="both"/>
        <w:rPr>
          <w:color w:val="002060"/>
          <w:sz w:val="28"/>
          <w:szCs w:val="28"/>
          <w:shd w:val="clear" w:color="auto" w:fill="FFFFFF"/>
        </w:rPr>
      </w:pPr>
      <w:r w:rsidRPr="00A27668">
        <w:rPr>
          <w:color w:val="002060"/>
          <w:sz w:val="28"/>
          <w:szCs w:val="28"/>
          <w:shd w:val="clear" w:color="auto" w:fill="FFFFFF"/>
        </w:rPr>
        <w:t>Most of the</w:t>
      </w:r>
      <w:r w:rsidR="0067477C" w:rsidRPr="00A27668">
        <w:rPr>
          <w:color w:val="002060"/>
          <w:sz w:val="28"/>
          <w:szCs w:val="28"/>
          <w:shd w:val="clear" w:color="auto" w:fill="FFFFFF"/>
        </w:rPr>
        <w:t xml:space="preserve"> canonical and non-canonical</w:t>
      </w:r>
      <w:r w:rsidRPr="00A27668">
        <w:rPr>
          <w:color w:val="002060"/>
          <w:sz w:val="28"/>
          <w:szCs w:val="28"/>
          <w:shd w:val="clear" w:color="auto" w:fill="FFFFFF"/>
        </w:rPr>
        <w:t xml:space="preserve"> ligands are vertebrate innovations</w:t>
      </w:r>
      <w:r w:rsidR="00607F8F" w:rsidRPr="00A27668">
        <w:rPr>
          <w:color w:val="002060"/>
          <w:sz w:val="28"/>
          <w:szCs w:val="28"/>
          <w:shd w:val="clear" w:color="auto" w:fill="FFFFFF"/>
        </w:rPr>
        <w:t>.</w:t>
      </w:r>
    </w:p>
    <w:p w14:paraId="4B0A94C3" w14:textId="77777777" w:rsidR="00202A74" w:rsidRPr="003E3918" w:rsidRDefault="00202A74" w:rsidP="00AE2D9C">
      <w:pPr>
        <w:spacing w:line="360" w:lineRule="auto"/>
        <w:jc w:val="both"/>
        <w:rPr>
          <w:b/>
          <w:bCs/>
          <w:shd w:val="clear" w:color="auto" w:fill="FFFFFF"/>
        </w:rPr>
      </w:pPr>
    </w:p>
    <w:p w14:paraId="32DBE327" w14:textId="290E1FD7" w:rsidR="00010BB7" w:rsidRPr="003E3918" w:rsidRDefault="00230D51" w:rsidP="00AE2D9C">
      <w:pPr>
        <w:spacing w:line="360" w:lineRule="auto"/>
        <w:ind w:firstLine="720"/>
        <w:jc w:val="both"/>
        <w:rPr>
          <w:shd w:val="clear" w:color="auto" w:fill="FFFFFF"/>
        </w:rPr>
      </w:pPr>
      <w:r w:rsidRPr="003E3918">
        <w:rPr>
          <w:shd w:val="clear" w:color="auto" w:fill="FFFFFF"/>
        </w:rPr>
        <w:t xml:space="preserve">Our results clarify the distribution of </w:t>
      </w:r>
      <w:r w:rsidR="002E1880" w:rsidRPr="003E3918">
        <w:t xml:space="preserve">canonical </w:t>
      </w:r>
      <w:r w:rsidRPr="003E3918">
        <w:rPr>
          <w:shd w:val="clear" w:color="auto" w:fill="FFFFFF"/>
        </w:rPr>
        <w:t xml:space="preserve">chemokine ligands in animals </w:t>
      </w:r>
      <w:r w:rsidR="000360CD" w:rsidRPr="003E3918">
        <w:t xml:space="preserve">(Figure </w:t>
      </w:r>
      <w:r w:rsidR="003825D8">
        <w:t>5.</w:t>
      </w:r>
      <w:r w:rsidR="000360CD" w:rsidRPr="003E3918">
        <w:t xml:space="preserve">2) </w:t>
      </w:r>
      <w:r w:rsidRPr="003E3918">
        <w:rPr>
          <w:shd w:val="clear" w:color="auto" w:fill="FFFFFF"/>
        </w:rPr>
        <w:t>and confirm that they are present only in vertebrates</w:t>
      </w:r>
      <w:r w:rsidR="006727AB" w:rsidRPr="003E3918">
        <w:rPr>
          <w:shd w:val="clear" w:color="auto" w:fill="FFFFFF"/>
        </w:rPr>
        <w:t xml:space="preserve"> </w:t>
      </w:r>
      <w:r w:rsidR="0019712F" w:rsidRPr="003E3918">
        <w:rPr>
          <w:shd w:val="clear" w:color="auto" w:fill="FFFFFF"/>
        </w:rPr>
        <w:fldChar w:fldCharType="begin"/>
      </w:r>
      <w:r w:rsidR="008B6982">
        <w:rPr>
          <w:shd w:val="clear" w:color="auto" w:fill="FFFFFF"/>
        </w:rPr>
        <w:instrText xml:space="preserve"> ADDIN ZOTERO_ITEM CSL_CITATION {"citationID":"fo8S6AUC","properties":{"formattedCitation":"(30)","plainCitation":"(30)","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shd w:val="clear" w:color="auto" w:fill="FFFFFF"/>
        </w:rPr>
        <w:instrText>∼</w:instrText>
      </w:r>
      <w:r w:rsidR="008B6982">
        <w:rPr>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schema":"https://github.com/citation-style-language/schema/raw/master/csl-citation.json"} </w:instrText>
      </w:r>
      <w:r w:rsidR="0019712F" w:rsidRPr="003E3918">
        <w:rPr>
          <w:shd w:val="clear" w:color="auto" w:fill="FFFFFF"/>
        </w:rPr>
        <w:fldChar w:fldCharType="separate"/>
      </w:r>
      <w:r w:rsidR="006C1636" w:rsidRPr="003E3918">
        <w:t>(30)</w:t>
      </w:r>
      <w:r w:rsidR="0019712F" w:rsidRPr="003E3918">
        <w:rPr>
          <w:shd w:val="clear" w:color="auto" w:fill="FFFFFF"/>
        </w:rPr>
        <w:fldChar w:fldCharType="end"/>
      </w:r>
      <w:r w:rsidRPr="003E3918">
        <w:rPr>
          <w:shd w:val="clear" w:color="auto" w:fill="FFFFFF"/>
        </w:rPr>
        <w:t>.</w:t>
      </w:r>
      <w:r w:rsidR="00BC66ED" w:rsidRPr="003E3918">
        <w:rPr>
          <w:shd w:val="clear" w:color="auto" w:fill="FFFFFF"/>
        </w:rPr>
        <w:t xml:space="preserve"> </w:t>
      </w:r>
      <w:r w:rsidR="003A042C" w:rsidRPr="003E3918">
        <w:t>W</w:t>
      </w:r>
      <w:r w:rsidR="00D50EBB" w:rsidRPr="003E3918">
        <w:rPr>
          <w:shd w:val="clear" w:color="auto" w:fill="FFFFFF"/>
        </w:rPr>
        <w:t>e identify</w:t>
      </w:r>
      <w:r w:rsidR="00BC66ED" w:rsidRPr="003E3918">
        <w:rPr>
          <w:shd w:val="clear" w:color="auto" w:fill="FFFFFF"/>
        </w:rPr>
        <w:t xml:space="preserve"> orthologs of CXCL and CCL ligands</w:t>
      </w:r>
      <w:r w:rsidR="00D50EBB" w:rsidRPr="003E3918">
        <w:rPr>
          <w:shd w:val="clear" w:color="auto" w:fill="FFFFFF"/>
        </w:rPr>
        <w:t xml:space="preserve"> in </w:t>
      </w:r>
      <w:r w:rsidR="008828E4" w:rsidRPr="003E3918">
        <w:t xml:space="preserve">both </w:t>
      </w:r>
      <w:r w:rsidR="003A042C" w:rsidRPr="003E3918">
        <w:t>extant lineages of cyclostomes</w:t>
      </w:r>
      <w:r w:rsidR="00BC66ED" w:rsidRPr="003E3918">
        <w:rPr>
          <w:shd w:val="clear" w:color="auto" w:fill="FFFFFF"/>
        </w:rPr>
        <w:t xml:space="preserve"> (Figure </w:t>
      </w:r>
      <w:r w:rsidR="003825D8">
        <w:t>5.</w:t>
      </w:r>
      <w:r w:rsidR="00BC66ED" w:rsidRPr="003E3918">
        <w:rPr>
          <w:shd w:val="clear" w:color="auto" w:fill="FFFFFF"/>
        </w:rPr>
        <w:t>2</w:t>
      </w:r>
      <w:r w:rsidR="1CC9E041" w:rsidRPr="003E3918">
        <w:rPr>
          <w:shd w:val="clear" w:color="auto" w:fill="FFFFFF"/>
        </w:rPr>
        <w:t>A</w:t>
      </w:r>
      <w:r w:rsidR="00BC66ED" w:rsidRPr="003E3918">
        <w:rPr>
          <w:shd w:val="clear" w:color="auto" w:fill="FFFFFF"/>
        </w:rPr>
        <w:t>).</w:t>
      </w:r>
      <w:r w:rsidR="003A042C" w:rsidRPr="003E3918">
        <w:t xml:space="preserve"> While chemokines </w:t>
      </w:r>
      <w:r w:rsidR="006727AB" w:rsidRPr="003E3918">
        <w:t>have</w:t>
      </w:r>
      <w:r w:rsidR="003A042C" w:rsidRPr="003E3918">
        <w:t xml:space="preserve"> already been described in lamprey </w:t>
      </w:r>
      <w:r w:rsidR="001C120D" w:rsidRPr="003E3918">
        <w:rPr>
          <w:shd w:val="clear" w:color="auto" w:fill="E6E6E6"/>
        </w:rPr>
        <w:fldChar w:fldCharType="begin"/>
      </w:r>
      <w:r w:rsidR="000319D7">
        <w:instrText xml:space="preserve"> ADDIN ZOTERO_ITEM CSL_CITATION {"citationID":"5QhBndhg","properties":{"formattedCitation":"(65, 77, 78)","plainCitation":"(65, 77, 78)","noteIndex":0},"citationItems":[{"id":325,"uris":["http://zotero.org/groups/4322905/items/Z8HMPMUV"],"itemData":{"id":325,"type":"article-journal","abstract":"Subtractive hybridization was used to study river lamprey ( Lampetra fluviatilis ) leukocyte-specific cDNA. A clone representing the most abundant component (12 %) of the leukocyte library subtracted with liver cDNA was isolated and characterized. The cDNA encodes a presumably secreted polypeptide of 101 residues. The 3 ′ untranslated region of the cDNA contains motifs characteristic of the transiently expressing genes. Comparison of the deduced amino acid sequence with known protein sequences revealed its homology to the members of the chemokine superfamily. Designated as LFCA-1, the lamprey protein contains four conserved cysteines, of which the first two are separated by a residue, and a number of other CXC family characteristic residues. LFCA-1 has the highest similarity to the chicken EMF-1 (40 %) and to the mammalian IL-8 (32 – 33 %). However, it lacks the ELR motif essential for the function of the mammalian IL-8-related chemokines. Based on the phylogenetic analysis of the LFCA-1 relationship to the higher vertebrate chemokines, it is concluded that the evolutionary origin of the chemokine superfamily is ancient, and that the divergence of the CXC and CC families most likely occurred at the time or before the first vertebrates emerged.","container-title":"European Journal of Immunology","DOI":"10.1002/(SICI)1521-4141(199902)29:02&lt;375::AID-IMMU375&gt;3.0.CO;2-6","ISSN":"1521-4141","issue":"2","language":"en","note":"_eprint: https://onlinelibrary.wiley.com/doi/pdf/10.1002/%28SICI%291521-4141%28199902%2929%3A02%3C375%3A%3AAID-IMMU375%3E3.0.CO%3B2-6","page":"375-382","source":"Wiley Online Library","title":"Identification of an IL-8 homolog in lamprey ( Lampetra fluviatilis ): early evolutionary divergence of chemokines","title-short":"Identification of an IL-8 homolog in lamprey ( Lampetra fluviatilis )","volume":"29","author":[{"family":"Najakshin","given":"Alexander M."},{"family":"Mechetina","given":"Ludmila V."},{"family":"Alabyev","given":"Boris Y."},{"family":"Taranin","given":"Alexander V."}],"issued":{"date-parts":[["1999"]]}}},{"id":337,"uris":["http://zotero.org/groups/4322905/items/43CW54LS"],"itemData":{"id":337,"type":"article-journal","abstract":"About 500 million years ago, a new type of adaptive immune defense emerged in basal jawed vertebrates, accompanied by morphological innovations, including the thymus. Did these evolutionary novelties arise de novo or from elaboration of ancient genetic networks? We reconstructed the genetic changes underlying thymopoiesis by comparative genome and expression analyses in chordates and basal vertebrates. The derived models of genetic networks were experimentally verified in bony fishes. Ancestral networks defining circumscribed regions of the pharyngeal epithelium of jawless vertebrates expanded in cartilaginous fishes to incorporate novel genes, notably those encoding chemokines. Correspondingly, novel networks evolved in lymphocytes of jawed vertebrates to control the expression of additional chemokine receptors. These complementary changes enabled unprecedented Delta/Notch signaling between pharyngeal epithelium and lymphoid cells that was exploited for specification to the T cell lineage. Our results provide a framework elucidating the evolution of key features of the adaptive immune system in jawed vertebrates.","container-title":"Cell","DOI":"10.1016/j.cell.2009.04.017","ISSN":"0092-8674","issue":"1","journalAbbreviation":"Cell","language":"en","page":"186-197","source":"ScienceDirect","title":"Evolution of Genetic Networks Underlying the Emergence of Thymopoiesis in Vertebrates","volume":"138","author":[{"family":"Bajoghli","given":"Baubak"},{"family":"Aghaallaei","given":"Narges"},{"family":"Hess","given":"Isabell"},{"family":"Rode","given":"Immanuel"},{"family":"Netuschil","given":"Nikolai"},{"family":"Tay","given":"Boon-Hui"},{"family":"Venkatesh","given":"Byrappa"},{"family":"Yu","given":"Jr-Kai"},{"family":"Kaltenbach","given":"Stacy L."},{"family":"Holland","given":"Nicholas D."},{"family":"Diekhoff","given":"Dagmar"},{"family":"Happe","given":"Christiane"},{"family":"Schorpp","given":"Michael"},{"family":"Boehm","given":"Thomas"}],"issued":{"date-parts":[["2009",7,10]]}}},{"id":161,"uris":["http://zotero.org/groups/4322905/items/AABZAZYW"],"itemData":{"id":161,"type":"article-journal","abstract":"Chemokines are a large family of soluble peptides guiding cell migration in development and immune defense. They interact with chemokine receptors and are essential for the coordination of cell migration in diverse physiological processes. The CXC subfamily is one of the largest groups in the chemokine family and consists of multiple members. In this study, we identified homologues of three chemokine ligands (CXCL8, CXCL_F5 and CXCL12) and two CXC receptor like molecules (CXCR_L1 and CXCR_L2) in lamprey. Sequence analysis revealed that they share the same genomic organization with their counterparts in jawed vertebrates but synteny was not conserved. Lamprey CXCL8 and CXCL12 have four conserved cysteine residues whilst the CXCL_F5 has two additional cysteine residues. In addition, CXCL_F5 is evolutionarily related to the fish specific CXC chemokine groups previously identified and contains multiple cationic aa residues in the extended C- terminal region. The two CXCRs possess seven transmembrane domains and conserved structural elements for receptor activation and signaling, including the DRYXXI(V)Y motif in TM2, the disulphide bond connecting ECL2 and TM3, the WXP motif in TM6 and NPXXY motif in TM7. The identified CXC chemokines and receptors were constitutively expressed in tissues including the liver, kidney, intestine, heart, gills, supraneural body and primary leukocytes, but exhibited distinct expression patterns. Relatively high expression was detected in the gills for CXCL8, CXCL_F5 and CXCR_L1 and in the supraneural body for CXCL12 and CXCR_L2. All the genes except CXCL12 were upregulated by stimulation with LPS, pokeweed and bacterial infection, and the CXCL8 and CXCL_F5 was induced by poly (I:C). Functional analysis showed that the CXCL8 and CXCL_F5 specifically interacted with CXCR_L1 and CXCR_L2, respectively. Our results demonstrate that the CXC chemokine system had diversified in jawless fish.","container-title":"Developmental &amp; Comparative Immunology","DOI":"10.1016/j.dci.2020.103905","ISSN":"0145-305X","journalAbbreviation":"Developmental &amp; Comparative Immunology","language":"en","page":"103905","source":"ScienceDirect","title":"The evolution and functional characterization of CXC chemokines and receptors in lamprey","volume":"116","author":[{"family":"Sun","given":"Zhaosheng"},{"family":"Qin","given":"Yuting"},{"family":"Liu","given":"Danjie"},{"family":"Wang","given":"Bangjie"},{"family":"Jia","given":"Zhao"},{"family":"Wang","given":"Junya"},{"family":"Gao","given":"Qian"},{"family":"Zou","given":"Jun"},{"family":"Pang","given":"Yue"}],"issued":{"date-parts":[["2021",3,1]]}}}],"schema":"https://github.com/citation-style-language/schema/raw/master/csl-citation.json"} </w:instrText>
      </w:r>
      <w:r w:rsidR="001C120D" w:rsidRPr="003E3918">
        <w:rPr>
          <w:shd w:val="clear" w:color="auto" w:fill="E6E6E6"/>
        </w:rPr>
        <w:fldChar w:fldCharType="separate"/>
      </w:r>
      <w:r w:rsidR="000319D7" w:rsidRPr="000319D7">
        <w:t>(65, 77, 78)</w:t>
      </w:r>
      <w:r w:rsidR="001C120D" w:rsidRPr="003E3918">
        <w:rPr>
          <w:shd w:val="clear" w:color="auto" w:fill="E6E6E6"/>
        </w:rPr>
        <w:fldChar w:fldCharType="end"/>
      </w:r>
      <w:r w:rsidR="003A042C" w:rsidRPr="003E3918">
        <w:t>, it is the first time, to our knowledge, that they are described also in hagfish.</w:t>
      </w:r>
      <w:r w:rsidR="00BC66ED" w:rsidRPr="003E3918">
        <w:rPr>
          <w:shd w:val="clear" w:color="auto" w:fill="FFFFFF"/>
        </w:rPr>
        <w:t xml:space="preserve"> </w:t>
      </w:r>
      <w:r w:rsidR="007913D2" w:rsidRPr="003E3918">
        <w:t xml:space="preserve">Our </w:t>
      </w:r>
      <w:r w:rsidR="00BC66ED" w:rsidRPr="003E3918">
        <w:rPr>
          <w:shd w:val="clear" w:color="auto" w:fill="FFFFFF"/>
        </w:rPr>
        <w:t>findings</w:t>
      </w:r>
      <w:r w:rsidR="007913D2" w:rsidRPr="003E3918">
        <w:t xml:space="preserve"> also</w:t>
      </w:r>
      <w:r w:rsidR="00BC66ED" w:rsidRPr="003E3918">
        <w:rPr>
          <w:shd w:val="clear" w:color="auto" w:fill="FFFFFF"/>
        </w:rPr>
        <w:t xml:space="preserve"> indicate that both CC and CXC types were present in the common ancestor of all vertebrates </w:t>
      </w:r>
      <w:r w:rsidR="00FB1A6E" w:rsidRPr="003E3918">
        <w:rPr>
          <w:shd w:val="clear" w:color="auto" w:fill="FFFFFF"/>
        </w:rPr>
        <w:t xml:space="preserve">and </w:t>
      </w:r>
      <w:r w:rsidR="007913D2" w:rsidRPr="003E3918">
        <w:t>that few ancestral</w:t>
      </w:r>
      <w:r w:rsidR="00BC66ED" w:rsidRPr="003E3918">
        <w:rPr>
          <w:shd w:val="clear" w:color="auto" w:fill="FFFFFF"/>
        </w:rPr>
        <w:t xml:space="preserve"> genes</w:t>
      </w:r>
      <w:r w:rsidR="00FB1A6E" w:rsidRPr="003E3918">
        <w:rPr>
          <w:shd w:val="clear" w:color="auto" w:fill="FFFFFF"/>
        </w:rPr>
        <w:t xml:space="preserve"> gave rise to the entire diversity of ligands that we know in current animals.</w:t>
      </w:r>
      <w:r w:rsidR="0017583C" w:rsidRPr="003E3918">
        <w:rPr>
          <w:shd w:val="clear" w:color="auto" w:fill="FFFFFF"/>
        </w:rPr>
        <w:t xml:space="preserve"> </w:t>
      </w:r>
      <w:r w:rsidR="006727AB" w:rsidRPr="003E3918">
        <w:rPr>
          <w:shd w:val="clear" w:color="auto" w:fill="FFFFFF"/>
        </w:rPr>
        <w:t xml:space="preserve">Furthermore, our results indicate that </w:t>
      </w:r>
      <w:r w:rsidR="00167D25" w:rsidRPr="003E3918">
        <w:t>many chemokines, such as</w:t>
      </w:r>
      <w:r w:rsidR="0017583C" w:rsidRPr="003E3918">
        <w:rPr>
          <w:shd w:val="clear" w:color="auto" w:fill="FFFFFF"/>
        </w:rPr>
        <w:t xml:space="preserve"> CXCL1-7, CXCL16, as well as CCL</w:t>
      </w:r>
      <w:r w:rsidR="00395469" w:rsidRPr="003E3918">
        <w:rPr>
          <w:shd w:val="clear" w:color="auto" w:fill="FFFFFF"/>
        </w:rPr>
        <w:t xml:space="preserve">25, </w:t>
      </w:r>
      <w:r w:rsidR="00167D25" w:rsidRPr="003E3918">
        <w:t>CCL11/</w:t>
      </w:r>
      <w:r w:rsidR="00395469" w:rsidRPr="003E3918">
        <w:rPr>
          <w:shd w:val="clear" w:color="auto" w:fill="FFFFFF"/>
        </w:rPr>
        <w:t>13</w:t>
      </w:r>
      <w:r w:rsidR="00423D25" w:rsidRPr="003E3918">
        <w:t>, and</w:t>
      </w:r>
      <w:r w:rsidR="00395469" w:rsidRPr="003E3918">
        <w:rPr>
          <w:shd w:val="clear" w:color="auto" w:fill="FFFFFF"/>
        </w:rPr>
        <w:t xml:space="preserve"> CCL2</w:t>
      </w:r>
      <w:r w:rsidR="00167D25" w:rsidRPr="003E3918">
        <w:t>/</w:t>
      </w:r>
      <w:r w:rsidR="00395469" w:rsidRPr="003E3918">
        <w:rPr>
          <w:shd w:val="clear" w:color="auto" w:fill="FFFFFF"/>
        </w:rPr>
        <w:t>7</w:t>
      </w:r>
      <w:r w:rsidR="00167D25" w:rsidRPr="003E3918">
        <w:t>,</w:t>
      </w:r>
      <w:r w:rsidR="00FB1A6E" w:rsidRPr="003E3918">
        <w:rPr>
          <w:shd w:val="clear" w:color="auto" w:fill="FFFFFF"/>
        </w:rPr>
        <w:t xml:space="preserve"> are uniquely present in </w:t>
      </w:r>
      <w:r w:rsidR="00395469" w:rsidRPr="003E3918">
        <w:rPr>
          <w:shd w:val="clear" w:color="auto" w:fill="FFFFFF"/>
        </w:rPr>
        <w:t>mammals</w:t>
      </w:r>
      <w:r w:rsidR="00F67133" w:rsidRPr="003E3918">
        <w:rPr>
          <w:shd w:val="clear" w:color="auto" w:fill="FFFFFF"/>
        </w:rPr>
        <w:t xml:space="preserve"> </w:t>
      </w:r>
      <w:r w:rsidR="00FB1A6E" w:rsidRPr="003E3918">
        <w:rPr>
          <w:shd w:val="clear" w:color="auto" w:fill="FFFFFF"/>
        </w:rPr>
        <w:t xml:space="preserve">suggesting that the </w:t>
      </w:r>
      <w:r w:rsidR="00C01C82" w:rsidRPr="003E3918">
        <w:t>mammal</w:t>
      </w:r>
      <w:r w:rsidR="00167D25" w:rsidRPr="003E3918">
        <w:t xml:space="preserve"> </w:t>
      </w:r>
      <w:r w:rsidR="00FB1A6E" w:rsidRPr="003E3918">
        <w:rPr>
          <w:shd w:val="clear" w:color="auto" w:fill="FFFFFF"/>
        </w:rPr>
        <w:t>ligand repertoire is substantially more complex than the one observed in other vertebrates.</w:t>
      </w:r>
      <w:r w:rsidR="00395469" w:rsidRPr="003E3918">
        <w:rPr>
          <w:shd w:val="clear" w:color="auto" w:fill="FFFFFF"/>
        </w:rPr>
        <w:t xml:space="preserve"> </w:t>
      </w:r>
    </w:p>
    <w:p w14:paraId="16A2F999" w14:textId="41CFC0CD" w:rsidR="004D12FA" w:rsidRDefault="00215D0D" w:rsidP="00AE2D9C">
      <w:pPr>
        <w:spacing w:line="360" w:lineRule="auto"/>
        <w:ind w:firstLine="720"/>
        <w:jc w:val="both"/>
      </w:pPr>
      <w:r w:rsidRPr="003E3918">
        <w:t>Regarding non-canonical chemokine</w:t>
      </w:r>
      <w:r w:rsidR="001B4C17" w:rsidRPr="003E3918">
        <w:t>-</w:t>
      </w:r>
      <w:r w:rsidRPr="003E3918">
        <w:t xml:space="preserve">like families, </w:t>
      </w:r>
      <w:r w:rsidR="00E64F0E" w:rsidRPr="003E3918">
        <w:t>o</w:t>
      </w:r>
      <w:r w:rsidR="00F67133" w:rsidRPr="003E3918">
        <w:rPr>
          <w:shd w:val="clear" w:color="auto" w:fill="FFFFFF"/>
        </w:rPr>
        <w:t xml:space="preserve">ur </w:t>
      </w:r>
      <w:r w:rsidR="00E64F0E" w:rsidRPr="003E3918">
        <w:t xml:space="preserve">findings </w:t>
      </w:r>
      <w:r w:rsidR="00F67133" w:rsidRPr="003E3918">
        <w:rPr>
          <w:shd w:val="clear" w:color="auto" w:fill="FFFFFF"/>
        </w:rPr>
        <w:t xml:space="preserve">indicate that </w:t>
      </w:r>
      <w:r w:rsidR="00834FA9" w:rsidRPr="003E3918">
        <w:t>the TAFA family originated in the ancestor of vertebrates and urochordates</w:t>
      </w:r>
      <w:r w:rsidR="00230883" w:rsidRPr="003E3918">
        <w:t>;</w:t>
      </w:r>
      <w:r w:rsidR="00834FA9" w:rsidRPr="003E3918">
        <w:t xml:space="preserve"> </w:t>
      </w:r>
      <w:r w:rsidR="005D72B8" w:rsidRPr="003E3918">
        <w:t xml:space="preserve">CYTL is </w:t>
      </w:r>
      <w:r w:rsidR="008B679E" w:rsidRPr="003E3918">
        <w:t>a</w:t>
      </w:r>
      <w:r w:rsidR="00A727ED" w:rsidRPr="003E3918">
        <w:t xml:space="preserve"> </w:t>
      </w:r>
      <w:r w:rsidR="00DD5F6F" w:rsidRPr="003E3918">
        <w:t xml:space="preserve">novelty of </w:t>
      </w:r>
      <w:r w:rsidR="00A727ED" w:rsidRPr="003E3918">
        <w:t>jawed</w:t>
      </w:r>
      <w:r w:rsidR="008B679E" w:rsidRPr="003E3918">
        <w:t xml:space="preserve"> </w:t>
      </w:r>
      <w:r w:rsidR="005D72B8" w:rsidRPr="003E3918">
        <w:t>vertebrate</w:t>
      </w:r>
      <w:r w:rsidR="00A727ED" w:rsidRPr="003E3918">
        <w:t>s</w:t>
      </w:r>
      <w:r w:rsidR="005D72B8" w:rsidRPr="003E3918">
        <w:t>;</w:t>
      </w:r>
      <w:r w:rsidR="00DD5F6F" w:rsidRPr="003E3918">
        <w:t xml:space="preserve"> and</w:t>
      </w:r>
      <w:r w:rsidR="005D72B8" w:rsidRPr="003E3918">
        <w:t xml:space="preserve"> CXCL17 is mammal-specific and likely unrelated to </w:t>
      </w:r>
      <w:r w:rsidR="005D72B8" w:rsidRPr="003E3918">
        <w:lastRenderedPageBreak/>
        <w:t>canonical chemokines</w:t>
      </w:r>
      <w:r w:rsidR="006C34B4" w:rsidRPr="003E3918">
        <w:t xml:space="preserve"> (similar to its </w:t>
      </w:r>
      <w:r w:rsidR="004967C4" w:rsidRPr="003E3918">
        <w:t xml:space="preserve">controversial </w:t>
      </w:r>
      <w:r w:rsidR="006E76AA" w:rsidRPr="003E3918">
        <w:t xml:space="preserve">putative </w:t>
      </w:r>
      <w:r w:rsidR="006C34B4" w:rsidRPr="003E3918">
        <w:t xml:space="preserve">receptor, GPR35 </w:t>
      </w:r>
      <w:r w:rsidR="006C34B4" w:rsidRPr="003E3918">
        <w:rPr>
          <w:shd w:val="clear" w:color="auto" w:fill="E6E6E6"/>
        </w:rPr>
        <w:fldChar w:fldCharType="begin"/>
      </w:r>
      <w:r w:rsidR="008B6982">
        <w:instrText xml:space="preserve"> ADDIN ZOTERO_ITEM CSL_CITATION {"citationID":"pAP8QO8r","properties":{"formattedCitation":"(50, 56, 57)","plainCitation":"(50, 56, 57)","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006C34B4" w:rsidRPr="003E3918">
        <w:rPr>
          <w:shd w:val="clear" w:color="auto" w:fill="E6E6E6"/>
        </w:rPr>
        <w:fldChar w:fldCharType="separate"/>
      </w:r>
      <w:r w:rsidR="008B6982" w:rsidRPr="008B6982">
        <w:t>(50, 56, 57)</w:t>
      </w:r>
      <w:r w:rsidR="006C34B4" w:rsidRPr="003E3918">
        <w:rPr>
          <w:shd w:val="clear" w:color="auto" w:fill="E6E6E6"/>
        </w:rPr>
        <w:fldChar w:fldCharType="end"/>
      </w:r>
      <w:r w:rsidR="006C34B4" w:rsidRPr="003E3918">
        <w:t>, that is not a canonical chemokine receptor)</w:t>
      </w:r>
      <w:r w:rsidR="00230883" w:rsidRPr="003E3918">
        <w:t>.</w:t>
      </w:r>
      <w:r w:rsidR="0087393A" w:rsidRPr="003E3918">
        <w:t xml:space="preserve"> The CKLF </w:t>
      </w:r>
      <w:r w:rsidR="00F21437" w:rsidRPr="003E3918">
        <w:t>super</w:t>
      </w:r>
      <w:r w:rsidR="001B4C17" w:rsidRPr="003E3918">
        <w:t xml:space="preserve"> </w:t>
      </w:r>
      <w:r w:rsidR="00F21437" w:rsidRPr="003E3918">
        <w:t>family</w:t>
      </w:r>
      <w:r w:rsidR="0087393A" w:rsidRPr="003E3918">
        <w:t xml:space="preserve"> has a more complex pattern with the presence of few groups in invertebrates and then great expansions occurring at the base of vertebrates.</w:t>
      </w:r>
      <w:r w:rsidR="005D72B8" w:rsidRPr="003E3918">
        <w:t xml:space="preserve"> </w:t>
      </w:r>
      <w:r w:rsidR="00230883" w:rsidRPr="003E3918">
        <w:t>T</w:t>
      </w:r>
      <w:r w:rsidR="005D72B8" w:rsidRPr="003E3918">
        <w:t>he CKLF</w:t>
      </w:r>
      <w:r w:rsidR="2C378317" w:rsidRPr="003E3918">
        <w:t>S</w:t>
      </w:r>
      <w:r w:rsidR="00637A40" w:rsidRPr="003E3918">
        <w:t>F</w:t>
      </w:r>
      <w:r w:rsidR="005D72B8" w:rsidRPr="003E3918">
        <w:t xml:space="preserve"> </w:t>
      </w:r>
      <w:r w:rsidR="009F4936" w:rsidRPr="003E3918">
        <w:t xml:space="preserve">includes a monophyletic clade </w:t>
      </w:r>
      <w:r w:rsidR="00A64224" w:rsidRPr="003E3918">
        <w:t xml:space="preserve">(CKLF </w:t>
      </w:r>
      <w:r w:rsidR="001B4C17" w:rsidRPr="003E3918">
        <w:t xml:space="preserve">group </w:t>
      </w:r>
      <w:r w:rsidR="00A64224" w:rsidRPr="003E3918">
        <w:t xml:space="preserve">I) </w:t>
      </w:r>
      <w:r w:rsidR="009F4936" w:rsidRPr="003E3918">
        <w:t xml:space="preserve">comprising the original CKLF </w:t>
      </w:r>
      <w:r w:rsidR="00382EF2" w:rsidRPr="003E3918">
        <w:t>that binds CCR4</w:t>
      </w:r>
      <w:r w:rsidR="001B4C17" w:rsidRPr="003E3918">
        <w:t>,</w:t>
      </w:r>
      <w:r w:rsidR="006727AB" w:rsidRPr="003E3918">
        <w:t xml:space="preserve"> </w:t>
      </w:r>
      <w:r w:rsidR="001B4C17" w:rsidRPr="003E3918">
        <w:t xml:space="preserve">as well as </w:t>
      </w:r>
      <w:r w:rsidR="00637A40" w:rsidRPr="003E3918">
        <w:t>CMTM1,2,3,5</w:t>
      </w:r>
      <w:r w:rsidR="006727AB" w:rsidRPr="003E3918">
        <w:t>, derive</w:t>
      </w:r>
      <w:r w:rsidR="001B4C17" w:rsidRPr="003E3918">
        <w:t>d</w:t>
      </w:r>
      <w:r w:rsidR="006727AB" w:rsidRPr="003E3918">
        <w:t xml:space="preserve"> </w:t>
      </w:r>
      <w:r w:rsidR="00637A40" w:rsidRPr="003E3918">
        <w:t xml:space="preserve">from duplications at </w:t>
      </w:r>
      <w:r w:rsidR="001B4C17" w:rsidRPr="003E3918">
        <w:t xml:space="preserve">the </w:t>
      </w:r>
      <w:r w:rsidR="00637A40" w:rsidRPr="003E3918">
        <w:t>jawed vertebrates</w:t>
      </w:r>
      <w:r w:rsidR="00230B60" w:rsidRPr="003E3918">
        <w:t xml:space="preserve"> stem group</w:t>
      </w:r>
      <w:r w:rsidR="7294A01B" w:rsidRPr="003E3918">
        <w:t>.</w:t>
      </w:r>
      <w:r w:rsidR="00637A40" w:rsidRPr="003E3918">
        <w:t xml:space="preserve"> </w:t>
      </w:r>
      <w:r w:rsidR="00230B60" w:rsidRPr="003E3918">
        <w:t>Interestingly, our analysis also revealed that additional molecules not previously considered part of the CKLF super</w:t>
      </w:r>
      <w:r w:rsidR="001B4C17" w:rsidRPr="003E3918">
        <w:t xml:space="preserve"> </w:t>
      </w:r>
      <w:r w:rsidR="00230B60" w:rsidRPr="003E3918">
        <w:t>family are closely related to classic members and should be included in</w:t>
      </w:r>
      <w:r w:rsidR="000B0A8F" w:rsidRPr="003E3918">
        <w:t xml:space="preserve"> it</w:t>
      </w:r>
      <w:r w:rsidR="00637A40" w:rsidRPr="003E3918">
        <w:t xml:space="preserve">. </w:t>
      </w:r>
      <w:r w:rsidR="000B0A8F" w:rsidRPr="003E3918">
        <w:t xml:space="preserve">For example, proteolipid protein 2 (PLP2) belongs to the CKLF I group and is, therefore more closely related to </w:t>
      </w:r>
      <w:r w:rsidR="001B4C17" w:rsidRPr="003E3918">
        <w:t xml:space="preserve">the </w:t>
      </w:r>
      <w:r w:rsidR="000B0A8F" w:rsidRPr="003E3918">
        <w:t xml:space="preserve">CKLF with chemokine function than several other CKLFSF members. Similarly, CMTM8 is more closely related to plasmolipin (PLLP) and myelin and lymphocyte protein (MAL) than to any of the classic CKLFSF members. Although this relationship had been proposed based only on sequence similarity </w:t>
      </w:r>
      <w:r w:rsidR="00AE5251" w:rsidRPr="003E3918">
        <w:rPr>
          <w:shd w:val="clear" w:color="auto" w:fill="E6E6E6"/>
        </w:rPr>
        <w:fldChar w:fldCharType="begin"/>
      </w:r>
      <w:r w:rsidR="008B6982">
        <w:instrText xml:space="preserve"> ADDIN ZOTERO_ITEM CSL_CITATION {"citationID":"gpX1q0ij","properties":{"formattedCitation":"(34)","plainCitation":"(34)","noteIndex":0},"citationItems":[{"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schema":"https://github.com/citation-style-language/schema/raw/master/csl-citation.json"} </w:instrText>
      </w:r>
      <w:r w:rsidR="00AE5251" w:rsidRPr="003E3918">
        <w:rPr>
          <w:shd w:val="clear" w:color="auto" w:fill="E6E6E6"/>
        </w:rPr>
        <w:fldChar w:fldCharType="separate"/>
      </w:r>
      <w:r w:rsidR="006C1636" w:rsidRPr="003E3918">
        <w:t>(34)</w:t>
      </w:r>
      <w:r w:rsidR="00AE5251" w:rsidRPr="003E3918">
        <w:rPr>
          <w:shd w:val="clear" w:color="auto" w:fill="E6E6E6"/>
        </w:rPr>
        <w:fldChar w:fldCharType="end"/>
      </w:r>
      <w:r w:rsidR="000B0A8F" w:rsidRPr="003E3918">
        <w:t>, our phylogenetic analysis provides additional evidence for it. Therefore,</w:t>
      </w:r>
      <w:r w:rsidR="046E1790" w:rsidRPr="003E3918">
        <w:t xml:space="preserve"> the potential chemokine function</w:t>
      </w:r>
      <w:r w:rsidR="000B0A8F" w:rsidRPr="003E3918">
        <w:t xml:space="preserve"> </w:t>
      </w:r>
      <w:r w:rsidR="000E199C" w:rsidRPr="003E3918">
        <w:t xml:space="preserve">of </w:t>
      </w:r>
      <w:r w:rsidR="000B0A8F" w:rsidRPr="003E3918">
        <w:t>all these additional members</w:t>
      </w:r>
      <w:r w:rsidR="13BFD146" w:rsidRPr="003E3918">
        <w:t xml:space="preserve"> should be explored</w:t>
      </w:r>
      <w:r w:rsidR="29A05D6F" w:rsidRPr="003E3918">
        <w:t xml:space="preserve"> </w:t>
      </w:r>
      <w:r w:rsidR="2A3E8519" w:rsidRPr="003E3918">
        <w:rPr>
          <w:i/>
          <w:iCs/>
        </w:rPr>
        <w:t xml:space="preserve">in </w:t>
      </w:r>
      <w:r w:rsidR="00BB2109" w:rsidRPr="003E3918">
        <w:rPr>
          <w:i/>
          <w:iCs/>
        </w:rPr>
        <w:t>vitro</w:t>
      </w:r>
      <w:r w:rsidR="00BB2109" w:rsidRPr="003E3918">
        <w:t xml:space="preserve"> and</w:t>
      </w:r>
      <w:r w:rsidR="00BB2109" w:rsidRPr="003E3918">
        <w:rPr>
          <w:i/>
          <w:iCs/>
        </w:rPr>
        <w:t xml:space="preserve"> </w:t>
      </w:r>
      <w:r w:rsidR="00DF3698" w:rsidRPr="003E3918">
        <w:rPr>
          <w:i/>
          <w:iCs/>
        </w:rPr>
        <w:t xml:space="preserve">in vivo </w:t>
      </w:r>
      <w:r w:rsidR="000B0A8F" w:rsidRPr="003E3918">
        <w:t>in both vertebrates and invertebrates.</w:t>
      </w:r>
    </w:p>
    <w:p w14:paraId="5FE414EA" w14:textId="77777777" w:rsidR="00202A74" w:rsidRPr="003E3918" w:rsidRDefault="00202A74" w:rsidP="00AE2D9C">
      <w:pPr>
        <w:spacing w:line="360" w:lineRule="auto"/>
        <w:ind w:firstLine="720"/>
        <w:jc w:val="both"/>
      </w:pPr>
    </w:p>
    <w:p w14:paraId="3AB4DA56" w14:textId="096F53B5" w:rsidR="0067477C" w:rsidRPr="000779C1" w:rsidRDefault="00DA612E" w:rsidP="00AE2D9C">
      <w:pPr>
        <w:spacing w:line="360" w:lineRule="auto"/>
        <w:jc w:val="both"/>
        <w:rPr>
          <w:color w:val="002060"/>
          <w:sz w:val="28"/>
          <w:szCs w:val="28"/>
        </w:rPr>
      </w:pPr>
      <w:r w:rsidRPr="000779C1">
        <w:rPr>
          <w:color w:val="002060"/>
          <w:sz w:val="28"/>
          <w:szCs w:val="28"/>
        </w:rPr>
        <w:t>All receptor</w:t>
      </w:r>
      <w:r w:rsidR="00AF6285">
        <w:rPr>
          <w:color w:val="002060"/>
          <w:sz w:val="28"/>
          <w:szCs w:val="28"/>
        </w:rPr>
        <w:t>s but one</w:t>
      </w:r>
      <w:r w:rsidRPr="000779C1">
        <w:rPr>
          <w:color w:val="002060"/>
          <w:sz w:val="28"/>
          <w:szCs w:val="28"/>
        </w:rPr>
        <w:t xml:space="preserve"> derive from a single gene duplication. </w:t>
      </w:r>
    </w:p>
    <w:p w14:paraId="3367F2A4" w14:textId="77777777" w:rsidR="00202A74" w:rsidRPr="003E3918" w:rsidRDefault="00202A74" w:rsidP="00AE2D9C">
      <w:pPr>
        <w:spacing w:line="360" w:lineRule="auto"/>
        <w:jc w:val="both"/>
        <w:rPr>
          <w:b/>
          <w:bCs/>
        </w:rPr>
      </w:pPr>
    </w:p>
    <w:p w14:paraId="043B3FEF" w14:textId="442E48F0" w:rsidR="008F3BB0" w:rsidRPr="003E3918" w:rsidRDefault="008F3BB0" w:rsidP="00AE2D9C">
      <w:pPr>
        <w:spacing w:line="360" w:lineRule="auto"/>
        <w:ind w:firstLine="720"/>
        <w:jc w:val="both"/>
        <w:rPr>
          <w:shd w:val="clear" w:color="auto" w:fill="FFFFFF"/>
        </w:rPr>
      </w:pPr>
      <w:r w:rsidRPr="003E3918">
        <w:rPr>
          <w:shd w:val="clear" w:color="auto" w:fill="FFFFFF"/>
        </w:rPr>
        <w:t xml:space="preserve">Our results clarify the distribution of </w:t>
      </w:r>
      <w:r w:rsidRPr="003E3918">
        <w:t xml:space="preserve">canonical </w:t>
      </w:r>
      <w:r w:rsidRPr="003E3918">
        <w:rPr>
          <w:shd w:val="clear" w:color="auto" w:fill="FFFFFF"/>
        </w:rPr>
        <w:t xml:space="preserve">chemokine receptors in vertebrates </w:t>
      </w:r>
      <w:r w:rsidRPr="003E3918">
        <w:t xml:space="preserve">(Figure </w:t>
      </w:r>
      <w:r w:rsidR="003825D8">
        <w:t>5.</w:t>
      </w:r>
      <w:r w:rsidR="2CCA4655" w:rsidRPr="003E3918">
        <w:t>4</w:t>
      </w:r>
      <w:r w:rsidRPr="003E3918">
        <w:t>),</w:t>
      </w:r>
      <w:r w:rsidR="00FE098D" w:rsidRPr="003E3918">
        <w:t xml:space="preserve"> and </w:t>
      </w:r>
      <w:r w:rsidR="00E966FB" w:rsidRPr="003E3918">
        <w:t xml:space="preserve">their evolutionary relationships </w:t>
      </w:r>
      <w:r w:rsidRPr="003E3918">
        <w:rPr>
          <w:shd w:val="clear" w:color="auto" w:fill="FFFFFF"/>
        </w:rPr>
        <w:t xml:space="preserve">and identify the </w:t>
      </w:r>
      <w:r w:rsidR="00E966FB" w:rsidRPr="003E3918">
        <w:rPr>
          <w:shd w:val="clear" w:color="auto" w:fill="FFFFFF"/>
        </w:rPr>
        <w:t>pattern</w:t>
      </w:r>
      <w:r w:rsidRPr="003E3918">
        <w:rPr>
          <w:shd w:val="clear" w:color="auto" w:fill="FFFFFF"/>
        </w:rPr>
        <w:t xml:space="preserve"> of duplication that </w:t>
      </w:r>
      <w:r w:rsidR="00E966FB" w:rsidRPr="003E3918">
        <w:rPr>
          <w:shd w:val="clear" w:color="auto" w:fill="FFFFFF"/>
        </w:rPr>
        <w:t>leads</w:t>
      </w:r>
      <w:r w:rsidRPr="003E3918">
        <w:rPr>
          <w:shd w:val="clear" w:color="auto" w:fill="FFFFFF"/>
        </w:rPr>
        <w:t xml:space="preserve"> to their origin (Figure </w:t>
      </w:r>
      <w:r w:rsidR="003825D8">
        <w:t>5.</w:t>
      </w:r>
      <w:r w:rsidR="0C1CB8EE" w:rsidRPr="003E3918">
        <w:rPr>
          <w:shd w:val="clear" w:color="auto" w:fill="FFFFFF"/>
        </w:rPr>
        <w:t>4A, S26</w:t>
      </w:r>
      <w:r w:rsidRPr="003E3918">
        <w:rPr>
          <w:shd w:val="clear" w:color="auto" w:fill="FFFFFF"/>
        </w:rPr>
        <w:t xml:space="preserve">). </w:t>
      </w:r>
      <w:r w:rsidR="00E966FB" w:rsidRPr="003E3918">
        <w:rPr>
          <w:shd w:val="clear" w:color="auto" w:fill="FFFFFF"/>
        </w:rPr>
        <w:t>Unlike previous works</w:t>
      </w:r>
      <w:r w:rsidR="00C93203" w:rsidRPr="003E3918">
        <w:rPr>
          <w:shd w:val="clear" w:color="auto" w:fill="FFFFFF"/>
        </w:rPr>
        <w:t xml:space="preserve"> </w:t>
      </w:r>
      <w:r w:rsidR="001C120D" w:rsidRPr="003E3918">
        <w:rPr>
          <w:shd w:val="clear" w:color="auto" w:fill="FFFFFF"/>
        </w:rPr>
        <w:fldChar w:fldCharType="begin"/>
      </w:r>
      <w:r w:rsidR="000319D7">
        <w:rPr>
          <w:shd w:val="clear" w:color="auto" w:fill="FFFFFF"/>
        </w:rPr>
        <w:instrText xml:space="preserve"> ADDIN ZOTERO_ITEM CSL_CITATION {"citationID":"RaRVe9GC","properties":{"formattedCitation":"(79)","plainCitation":"(79)","noteIndex":0},"citationItems":[{"id":122,"uris":["http://zotero.org/groups/4322905/items/3B6QN4YT"],"itemData":{"id":122,"type":"article-journal","abstract":"Atypical chemokine receptors (ACKRs) are a subclass of G protein-coupled receptors characterized by promiscuity of ligand binding and an obvious inability to signal after ligand binding. Although some discoveries regarding this family in&lt;italic&gt; Homo sapiens&lt;/italic&gt; and other species have been reported in some studies, the evolution and function of multiple ACKR in mammals have not yet been clearly understood. We performed an evolutionary analysis of&lt;italic&gt; ACKR&lt;/italic&gt; genes (&lt;italic&gt;ACKR1&lt;/italic&gt;,&lt;italic&gt; ACKR2&lt;/italic&gt;,&lt;italic&gt; ACKR3&lt;/italic&gt;, and&lt;italic&gt; ACKR4&lt;/italic&gt;) in mammals. Ninety-two full-length&lt;italic&gt; ACKR&lt;/italic&gt; genes from 27 mammal species were retrieved from the Genbank and Ensemble databases. Phylogenetic analysis showed that there were four well-conserved subfamilies in mammals. Synteny analysis revealed that&lt;italic&gt; ACKR&lt;/italic&gt; genes formed conserved linkage groups with their adjacent genes across mammalian species, facilitating the identification of&lt;italic&gt; ACKRs&lt;/italic&gt; in as yet unannotated genome datasets. Analysis of the site-specific profiles established by posterior probability revealed the positive-selection sites to be distributed mainly in the ligand binding region of ACKR1. This study highlights the molecular evolution of the&lt;italic&gt; ACKR&lt;/italic&gt; gene family in mammals and identifies the critical amino acid residues likely to be relevant to ligand binding. Further experimental verification of these findings may provide valuable information regarding the ACKR&amp;#x2019;s biochemical and physiological functions.","container-title":"BioMed Research International","DOI":"10.1155/2018/9065181","ISSN":"2314-6133","page":"9065181","title":"Adaptation and Constraint in the Atypical Chemokine Receptor Family in Mammals","volume":"2018","author":[{"family":"Pan","given":"Li"},{"family":"Lv","given":"Jianliang"},{"family":"Zhang","given":"Zhongwang"},{"family":"Zhang","given":"Yongguang"}],"issued":{"date-parts":[["2018",9,24]]}}}],"schema":"https://github.com/citation-style-language/schema/raw/master/csl-citation.json"} </w:instrText>
      </w:r>
      <w:r w:rsidR="001C120D" w:rsidRPr="003E3918">
        <w:rPr>
          <w:shd w:val="clear" w:color="auto" w:fill="FFFFFF"/>
        </w:rPr>
        <w:fldChar w:fldCharType="separate"/>
      </w:r>
      <w:r w:rsidR="000319D7" w:rsidRPr="000319D7">
        <w:t>(79)</w:t>
      </w:r>
      <w:r w:rsidR="001C120D" w:rsidRPr="003E3918">
        <w:rPr>
          <w:shd w:val="clear" w:color="auto" w:fill="FFFFFF"/>
        </w:rPr>
        <w:fldChar w:fldCharType="end"/>
      </w:r>
      <w:r w:rsidR="00FE098D" w:rsidRPr="003E3918">
        <w:rPr>
          <w:shd w:val="clear" w:color="auto" w:fill="FFFFFF"/>
        </w:rPr>
        <w:t>, we identify that atypical</w:t>
      </w:r>
      <w:r w:rsidR="00117E26" w:rsidRPr="003E3918">
        <w:rPr>
          <w:shd w:val="clear" w:color="auto" w:fill="FFFFFF"/>
        </w:rPr>
        <w:t xml:space="preserve"> receptors do not form a monophyletic group. </w:t>
      </w:r>
      <w:r w:rsidR="00FE098D" w:rsidRPr="003E3918">
        <w:t xml:space="preserve">Specifically, </w:t>
      </w:r>
      <w:r w:rsidRPr="003E3918">
        <w:t xml:space="preserve">atypical 2 and 4 are part of the canonical clade specifically related to </w:t>
      </w:r>
      <w:r w:rsidR="00FE098D" w:rsidRPr="003E3918">
        <w:t>CC-type</w:t>
      </w:r>
      <w:r w:rsidRPr="003E3918">
        <w:t xml:space="preserve"> receptor subclades. Furthermore, we find that the atypical 3 receptors are related to GPR182, supporting previous functional data suggesting that the latter are</w:t>
      </w:r>
      <w:r w:rsidRPr="003E3918">
        <w:rPr>
          <w:shd w:val="clear" w:color="auto" w:fill="FFFFFF"/>
        </w:rPr>
        <w:t xml:space="preserve"> atypical chemokine receptors binding CXCL10, 12, and 13</w:t>
      </w:r>
      <w:r w:rsidRPr="003E3918">
        <w:t xml:space="preserve"> </w:t>
      </w:r>
      <w:r w:rsidR="001C120D" w:rsidRPr="003E3918">
        <w:rPr>
          <w:shd w:val="clear" w:color="auto" w:fill="E6E6E6"/>
        </w:rPr>
        <w:fldChar w:fldCharType="begin"/>
      </w:r>
      <w:r w:rsidR="008B6982">
        <w:instrText xml:space="preserve"> ADDIN ZOTERO_ITEM CSL_CITATION {"citationID":"ZLW6Y4QR","properties":{"formattedCitation":"(66)","plainCitation":"(66)","noteIndex":0},"citationItems":[{"id":65,"uris":["http://zotero.org/groups/4322905/items/RN3PXDLM"],"itemData":{"id":65,"type":"article-journal","abstract":"G protein–coupled receptors (GPCRs) are important regulators of cellular and biological functions and are primary targets of therapeutic drugs. About 100 mammalian GPCRs are still considered orphan receptors because they lack a known endogenous ligand. We report the deorphanization of GPR182, which is expressed in endothelial cells of the microvasculature. We show that GPR182 is an atypical chemokine receptor, which binds CXCL10, 12, and 13. However, binding does not induce downstream signaling. Consistent with a scavenging function of GPR182, mice lacking GPR182 have increased plasma levels of chemokines. In line with the crucial role of CXCL12 in hematopoietic stem cell homeostasis, we found that loss of GPR182 results in increased egress of hematopoietic stem cells from the bone marrow.G protein–coupled receptor 182 (GPR182) has been shown to be expressed in endothelial cells; however, its ligand and physiological role has remained elusive. We found GPR182 to be expressed in microvascular and lymphatic endothelial cells of most organs and to bind with nanomolar affinity the chemokines CXCL10, CXCL12, and CXCL13. In contrast to conventional chemokine receptors, binding of chemokines to GPR182 did not induce typical downstream signaling processes, including Gq- and Gi-mediated signaling or β-arrestin recruitment. GPR182 showed relatively high constitutive activity in regard to β-arrestin recruitment and rapidly internalized in a ligand-independent manner. In constitutive GPR182-deficient mice, as well as after induced endothelium-specific loss of GPR182, we found significant increases in the plasma levels of CXCL10, CXCL12, and CXCL13. Global and induced endothelium-specific GPR182-deficient mice showed a significant decrease in hematopoietic stem cells in the bone marrow as well as increased colony-forming units of hematopoietic progenitors in the blood and the spleen. Our data show that GPR182 is a new atypical chemokine receptor for CXCL10, CXCL12, and CXCL13, which is involved in the regulation of hematopoietic stem cell homeostasis.All study data are included in the article and/or SI Appendix.","container-title":"Proceedings of the National Academy of Sciences","DOI":"10.1073/pnas.2021596118","issue":"17","page":"e2021596118","title":"GPR182 is an endothelium-specific atypical chemokine receptor that maintains hematopoietic stem cell homeostasis","volume":"118","author":[{"family":"Le Mercier","given":"Alan"},{"family":"Bonnavion","given":"Remy"},{"family":"Yu","given":"Weijia"},{"family":"Alnouri","given":"Mohamad Wessam"},{"family":"Ramas","given":"Sophie"},{"family":"Zhang","given":"Yang"},{"family":"Jäger","given":"Yannick"},{"family":"Roquid","given":"Kenneth Anthony"},{"family":"Jeong","given":"Hyun-Woo"},{"family":"Sivaraj","given":"Kishor Kumar"},{"family":"Cho","given":"Haaglim"},{"family":"Chen","given":"Xinyi"},{"family":"Strilic","given":"Boris"},{"family":"Sijmonsma","given":"Tjeerd"},{"family":"Adams","given":"Ralf"},{"family":"Schroeder","given":"Timm"},{"family":"Rieger","given":"Michael A."},{"family":"Offermanns","given":"Stefan"}],"issued":{"date-parts":[["2021"]]}}}],"schema":"https://github.com/citation-style-language/schema/raw/master/csl-citation.json"} </w:instrText>
      </w:r>
      <w:r w:rsidR="001C120D" w:rsidRPr="003E3918">
        <w:rPr>
          <w:shd w:val="clear" w:color="auto" w:fill="E6E6E6"/>
        </w:rPr>
        <w:fldChar w:fldCharType="separate"/>
      </w:r>
      <w:r w:rsidR="008B6982" w:rsidRPr="008B6982">
        <w:t>(66)</w:t>
      </w:r>
      <w:r w:rsidR="001C120D" w:rsidRPr="003E3918">
        <w:rPr>
          <w:shd w:val="clear" w:color="auto" w:fill="E6E6E6"/>
        </w:rPr>
        <w:fldChar w:fldCharType="end"/>
      </w:r>
      <w:r w:rsidRPr="003E3918">
        <w:t>. We attribute these differences to our use of wider GPCR sampling and improved methods for phylogenetic inference.</w:t>
      </w:r>
    </w:p>
    <w:p w14:paraId="6483E0A1" w14:textId="5B8C2C5F" w:rsidR="00EA3748" w:rsidRPr="003E3918" w:rsidRDefault="00EA4697" w:rsidP="00AE2D9C">
      <w:pPr>
        <w:spacing w:line="360" w:lineRule="auto"/>
        <w:ind w:firstLine="720"/>
        <w:jc w:val="both"/>
      </w:pPr>
      <w:r w:rsidRPr="003E3918">
        <w:t>Remarkably</w:t>
      </w:r>
      <w:r w:rsidR="00A976E3" w:rsidRPr="003E3918">
        <w:t xml:space="preserve">, our results do not identify </w:t>
      </w:r>
      <w:r w:rsidR="00293495" w:rsidRPr="003E3918">
        <w:t xml:space="preserve">ACKR1 as </w:t>
      </w:r>
      <w:r w:rsidR="00A976E3" w:rsidRPr="003E3918">
        <w:t xml:space="preserve">related to the main chemokine </w:t>
      </w:r>
      <w:r w:rsidR="00117E26" w:rsidRPr="003E3918">
        <w:t>receptors</w:t>
      </w:r>
      <w:r w:rsidR="00A976E3" w:rsidRPr="003E3918">
        <w:t xml:space="preserve"> but rather as </w:t>
      </w:r>
      <w:r w:rsidR="00117E26" w:rsidRPr="003E3918">
        <w:t xml:space="preserve">a </w:t>
      </w:r>
      <w:r w:rsidR="00A976E3" w:rsidRPr="003E3918">
        <w:t>divergen</w:t>
      </w:r>
      <w:r w:rsidR="00CA4A5E" w:rsidRPr="003E3918">
        <w:t xml:space="preserve">t </w:t>
      </w:r>
      <w:r w:rsidR="00A976E3" w:rsidRPr="003E3918">
        <w:t>clade</w:t>
      </w:r>
      <w:r w:rsidR="008F3BB0" w:rsidRPr="003E3918">
        <w:t xml:space="preserve"> (Figure </w:t>
      </w:r>
      <w:r w:rsidR="06776F48" w:rsidRPr="003E3918">
        <w:t>S23</w:t>
      </w:r>
      <w:r w:rsidR="008F3BB0" w:rsidRPr="003E3918">
        <w:t>)</w:t>
      </w:r>
      <w:r w:rsidR="00190939" w:rsidRPr="003E3918">
        <w:t>. To</w:t>
      </w:r>
      <w:r w:rsidRPr="003E3918">
        <w:t xml:space="preserve"> our </w:t>
      </w:r>
      <w:r w:rsidR="00190939" w:rsidRPr="003E3918">
        <w:t>knowledge,</w:t>
      </w:r>
      <w:r w:rsidRPr="003E3918">
        <w:t xml:space="preserve"> this is </w:t>
      </w:r>
      <w:r w:rsidR="00190939" w:rsidRPr="003E3918">
        <w:t>the first time this observation has been made. Our current results do not allow us to clarify the evolutionary origin of</w:t>
      </w:r>
      <w:r w:rsidR="00303375" w:rsidRPr="003E3918">
        <w:t xml:space="preserve"> </w:t>
      </w:r>
      <w:r w:rsidR="00293495" w:rsidRPr="003E3918">
        <w:t>ACKR1</w:t>
      </w:r>
      <w:r w:rsidR="00731F17" w:rsidRPr="003E3918">
        <w:t xml:space="preserve">. However, </w:t>
      </w:r>
      <w:r w:rsidR="00190939" w:rsidRPr="003E3918">
        <w:t xml:space="preserve">the presence of 7TMD domains suggests that </w:t>
      </w:r>
      <w:r w:rsidR="00391DAA" w:rsidRPr="003E3918">
        <w:t>they</w:t>
      </w:r>
      <w:r w:rsidR="00190939" w:rsidRPr="003E3918">
        <w:t xml:space="preserve"> are GPCRs that </w:t>
      </w:r>
      <w:r w:rsidR="008F3BB0" w:rsidRPr="003E3918">
        <w:t>independently acquired</w:t>
      </w:r>
      <w:r w:rsidR="00190939" w:rsidRPr="003E3918">
        <w:t xml:space="preserve"> the ability to bind chemokines</w:t>
      </w:r>
      <w:r w:rsidR="00C01C82" w:rsidRPr="003E3918">
        <w:t xml:space="preserve">. </w:t>
      </w:r>
      <w:r w:rsidR="00C01C82" w:rsidRPr="003E3918">
        <w:lastRenderedPageBreak/>
        <w:t>A</w:t>
      </w:r>
      <w:r w:rsidR="00190939" w:rsidRPr="003E3918">
        <w:t>lternatively,</w:t>
      </w:r>
      <w:r w:rsidR="00731F17" w:rsidRPr="003E3918">
        <w:t xml:space="preserve"> similarly to other genes evolved in the immune system,</w:t>
      </w:r>
      <w:r w:rsidR="00C01C82" w:rsidRPr="003E3918">
        <w:t xml:space="preserve"> </w:t>
      </w:r>
      <w:r w:rsidR="00293495" w:rsidRPr="003E3918">
        <w:t xml:space="preserve">ACKR1 </w:t>
      </w:r>
      <w:r w:rsidR="00C01C82" w:rsidRPr="003E3918">
        <w:t xml:space="preserve">may have been </w:t>
      </w:r>
      <w:r w:rsidR="00731F17" w:rsidRPr="003E3918">
        <w:t>subjected</w:t>
      </w:r>
      <w:r w:rsidR="00190939" w:rsidRPr="003E3918">
        <w:t xml:space="preserve"> to strong selective pressures that substantially changed </w:t>
      </w:r>
      <w:r w:rsidR="00C01C82" w:rsidRPr="003E3918">
        <w:t xml:space="preserve">their </w:t>
      </w:r>
      <w:r w:rsidR="00190939" w:rsidRPr="003E3918">
        <w:t>sequence</w:t>
      </w:r>
      <w:r w:rsidR="00C01C82" w:rsidRPr="003E3918">
        <w:t>, obscuring their phylogenetic relationships</w:t>
      </w:r>
      <w:r w:rsidR="00190939" w:rsidRPr="003E3918">
        <w:t>.</w:t>
      </w:r>
      <w:r w:rsidR="00B959C9" w:rsidRPr="003E3918">
        <w:t xml:space="preserve"> </w:t>
      </w:r>
      <w:r w:rsidR="557DD2F6" w:rsidRPr="003E3918">
        <w:t>Th</w:t>
      </w:r>
      <w:r w:rsidR="00EB1699" w:rsidRPr="003E3918">
        <w:t xml:space="preserve">e case of ACKR1 </w:t>
      </w:r>
      <w:r w:rsidR="00FC23FD" w:rsidRPr="003E3918">
        <w:t xml:space="preserve">being the most distantly related receptor </w:t>
      </w:r>
      <w:r w:rsidR="321A0FF2" w:rsidRPr="003E3918">
        <w:t xml:space="preserve">is </w:t>
      </w:r>
      <w:r w:rsidR="557DD2F6" w:rsidRPr="003E3918">
        <w:t>in</w:t>
      </w:r>
      <w:r w:rsidR="04B3851A" w:rsidRPr="003E3918">
        <w:t>triguing</w:t>
      </w:r>
      <w:r w:rsidR="43443AF4" w:rsidRPr="003E3918">
        <w:t xml:space="preserve"> </w:t>
      </w:r>
      <w:r w:rsidR="557DD2F6" w:rsidRPr="003E3918">
        <w:t xml:space="preserve">as </w:t>
      </w:r>
      <w:r w:rsidR="00EB1699" w:rsidRPr="003E3918">
        <w:t>it</w:t>
      </w:r>
      <w:r w:rsidR="5EBCC80A" w:rsidRPr="003E3918">
        <w:t xml:space="preserve"> </w:t>
      </w:r>
      <w:r w:rsidR="557DD2F6" w:rsidRPr="003E3918">
        <w:t>is one of the most promiscuous chemokine receptors</w:t>
      </w:r>
      <w:r w:rsidR="00DE1FB8" w:rsidRPr="003E3918">
        <w:t xml:space="preserve"> </w:t>
      </w:r>
      <w:r w:rsidR="00DE1FB8" w:rsidRPr="003E3918">
        <w:fldChar w:fldCharType="begin"/>
      </w:r>
      <w:r w:rsidR="000319D7">
        <w:instrText xml:space="preserve"> ADDIN ZOTERO_ITEM CSL_CITATION {"citationID":"U4okH6G4","properties":{"formattedCitation":"(2, 80)","plainCitation":"(2, 80)","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1317,"uris":["http://zotero.org/groups/4322905/items/N9ML24BD"],"itemData":{"id":1317,"type":"article-journal","abstract":"AbstractChemokines are critical mediators of cell migration during routine immune surveillance, inflammation, and development. Chemokines bind to G protein–coupled receptors and cause conformational changes that trigger intracellular signaling pathways involved in cell movement and activation. Although chemokines evolved to benefit the host, inappropriate regulation or utilization of these proteins can contribute to or cause many diseases. Specific chemokine receptors provide the portals for HIV to get into cells, and others contribute to inflammatory diseases and cancer. Thus, there is significant interest in developing receptor antagonists. To this end, the structures of ligands coupled with mutagenesis studies have revealed mechanisms for antagonism based on modified proteins. Although little direct structural information is available on the receptors, binding of small molecules to mutant receptors has allowed the identification of key residues involved in the receptor-binding pockets. In this review, we discuss the current knowledge of chemokine:receptor structure and function, and its contribution to drug discovery.","container-title":"Annual Review of Immunology","DOI":"10.1146/annurev.immunol.24.021605.090529","issue":"1","note":"_eprint: https://doi.org/10.1146/annurev.immunol.24.021605.090529\nPMID: 17291188","page":"787-820","source":"Annual Reviews","title":"Chemokine:Receptor Structure, Interactions, and Antagonism","title-short":"Chemokine","volume":"25","author":[{"family":"Allen","given":"Samantha J."},{"family":"Crown","given":"Susan E."},{"family":"Handel","given":"Tracy M."}],"issued":{"date-parts":[["2007"]]}}}],"schema":"https://github.com/citation-style-language/schema/raw/master/csl-citation.json"} </w:instrText>
      </w:r>
      <w:r w:rsidR="00DE1FB8" w:rsidRPr="003E3918">
        <w:fldChar w:fldCharType="separate"/>
      </w:r>
      <w:r w:rsidR="000319D7" w:rsidRPr="000319D7">
        <w:t>(2, 80)</w:t>
      </w:r>
      <w:r w:rsidR="00DE1FB8" w:rsidRPr="003E3918">
        <w:fldChar w:fldCharType="end"/>
      </w:r>
      <w:r w:rsidR="4828E52E" w:rsidRPr="003E3918">
        <w:t xml:space="preserve"> </w:t>
      </w:r>
      <w:r w:rsidR="5B3F913F" w:rsidRPr="003E3918">
        <w:t xml:space="preserve">and it has been shown to bind both CC and CXC chemokines </w:t>
      </w:r>
      <w:r w:rsidR="00BA5AD4" w:rsidRPr="003E3918">
        <w:fldChar w:fldCharType="begin"/>
      </w:r>
      <w:r w:rsidR="000319D7">
        <w:instrText xml:space="preserve"> ADDIN ZOTERO_ITEM CSL_CITATION {"citationID":"Q4c7FWs0","properties":{"formattedCitation":"(81, 82)","plainCitation":"(81, 82)","noteIndex":0},"citationItems":[{"id":1318,"uris":["http://zotero.org/groups/4322905/items/PR77FCS3"],"itemData":{"id":1318,"type":"article-journal","abstract":"Plasmodium vivax and P. falciparum are the major causes of human malaria, except in sub-Saharan Africa where people lack the Duffy blood group antigen, the erythrocyte receptor for P. vivax. Duffy negative human erythrocytes are resistant to invasion by P. vivax and the related monkey malaria, P. knowlesi. Several lines of evidence in the present study indicate that the Duffy blood group antigen is the erythrocyte receptor for the chemokines interleukin-8 (IL-8) and melanoma growth stimulatory activity (MGSA). First, IL-8 binds minimally to Duffy negative erythrocytes. Second, a monoclonal antibody to the Duffy blood group antigen blocked binding of IL-8 and other chemokines to Duffy positive erythrocytes. Third, both MGSA and IL-8 blocked the binding of the parasite ligand and the invasion of human erythrocytes by P. knowlesi, suggesting the possibility of receptor blockade for anti-malarial therapy.","container-title":"Science","DOI":"10.1126/science.7689250","issue":"5125","note":"publisher: American Association for the Advancement of Science","page":"1182-1184","source":"science.org (Atypon)","title":"A Receptor for the Malarial Parasite Plasmodium vivax: the Erythrocyte Chemokine Receptor","title-short":"A Receptor for the Malarial Parasite Plasmodium vivax","volume":"261","author":[{"family":"Horuk","given":"Richard"},{"family":"Chitnis","given":"Chetan E."},{"family":"Darbonne","given":"Walter C."},{"family":"Colby","given":"Timothy J."},{"family":"Rybicki","given":"Anne"},{"family":"Hadley","given":"Terence J."},{"family":"Miller","given":"Louis H."}],"issued":{"date-parts":[["1993",8,27]]}}},{"id":1319,"uris":["http://zotero.org/groups/4322905/items/M6LP2Q4K"],"itemData":{"id":1319,"type":"article-journal","container-title":"Frontiers in Immunology","ISSN":"1664-3224","source":"Frontiers","title":"The Duffy Antigen Receptor for Chemokines DARC/ACKR1","URL":"https://www.frontiersin.org/articles/10.3389/fimmu.2015.00279","volume":"6","author":[{"family":"Horuk","given":"Richard"}],"accessed":{"date-parts":[["2023",9,8]]},"issued":{"date-parts":[["2015"]]}}}],"schema":"https://github.com/citation-style-language/schema/raw/master/csl-citation.json"} </w:instrText>
      </w:r>
      <w:r w:rsidR="00BA5AD4" w:rsidRPr="003E3918">
        <w:fldChar w:fldCharType="separate"/>
      </w:r>
      <w:r w:rsidR="000319D7" w:rsidRPr="000319D7">
        <w:t>(81, 82)</w:t>
      </w:r>
      <w:r w:rsidR="00BA5AD4" w:rsidRPr="003E3918">
        <w:fldChar w:fldCharType="end"/>
      </w:r>
      <w:r w:rsidR="00A13165" w:rsidRPr="003E3918">
        <w:t>.</w:t>
      </w:r>
    </w:p>
    <w:p w14:paraId="06ED6E1B" w14:textId="7A520462" w:rsidR="00391DAA" w:rsidRPr="003E3918" w:rsidRDefault="00391DAA" w:rsidP="00AE2D9C">
      <w:pPr>
        <w:spacing w:line="360" w:lineRule="auto"/>
        <w:ind w:firstLine="720"/>
        <w:jc w:val="both"/>
      </w:pPr>
      <w:r w:rsidRPr="003E3918">
        <w:t>Viral chemokine</w:t>
      </w:r>
      <w:r w:rsidR="74C5F838" w:rsidRPr="003E3918">
        <w:t xml:space="preserve"> receptor</w:t>
      </w:r>
      <w:r w:rsidRPr="003E3918">
        <w:t xml:space="preserve">s represent a cryptic group that can bind </w:t>
      </w:r>
      <w:r w:rsidR="00BE1513" w:rsidRPr="003E3918">
        <w:t xml:space="preserve">multiple </w:t>
      </w:r>
      <w:r w:rsidRPr="003E3918">
        <w:t xml:space="preserve">chemokines </w:t>
      </w:r>
      <w:r w:rsidRPr="003E3918">
        <w:rPr>
          <w:shd w:val="clear" w:color="auto" w:fill="E6E6E6"/>
        </w:rPr>
        <w:fldChar w:fldCharType="begin"/>
      </w:r>
      <w:r w:rsidR="008B6982">
        <w:instrText xml:space="preserve"> ADDIN ZOTERO_ITEM CSL_CITATION {"citationID":"nkwVWXso","properties":{"formattedCitation":"(22, 23)","plainCitation":"(22, 23)","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Pr="003E3918">
        <w:rPr>
          <w:shd w:val="clear" w:color="auto" w:fill="E6E6E6"/>
        </w:rPr>
        <w:fldChar w:fldCharType="separate"/>
      </w:r>
      <w:r w:rsidR="006C1636" w:rsidRPr="003E3918">
        <w:t>(22, 23)</w:t>
      </w:r>
      <w:r w:rsidRPr="003E3918">
        <w:rPr>
          <w:shd w:val="clear" w:color="auto" w:fill="E6E6E6"/>
        </w:rPr>
        <w:fldChar w:fldCharType="end"/>
      </w:r>
      <w:r w:rsidRPr="003E3918">
        <w:t>. Despite their functional similarity to canonical chemokine</w:t>
      </w:r>
      <w:r w:rsidR="45D8D2AD" w:rsidRPr="003E3918">
        <w:t xml:space="preserve"> receptor</w:t>
      </w:r>
      <w:r w:rsidRPr="003E3918">
        <w:t xml:space="preserve">s, </w:t>
      </w:r>
      <w:r w:rsidR="00C94C04" w:rsidRPr="003E3918">
        <w:t>viral chemokine</w:t>
      </w:r>
      <w:r w:rsidR="36FB813A" w:rsidRPr="003E3918">
        <w:t xml:space="preserve"> receptor</w:t>
      </w:r>
      <w:r w:rsidR="00C94C04" w:rsidRPr="003E3918">
        <w:t xml:space="preserve">s' evolutionary origin and distribution </w:t>
      </w:r>
      <w:r w:rsidRPr="003E3918">
        <w:t>remain poorly understood. Our results indicate that viral GPCRs do not form a monophyletic group, suggesting that the ability to encode chemokine-like receptors has evolved independently in multiple viruses, including cytomegaloviruses and poxviruses.</w:t>
      </w:r>
      <w:r w:rsidR="40D5162F" w:rsidRPr="003E3918">
        <w:t xml:space="preserve"> </w:t>
      </w:r>
      <w:r w:rsidR="0580D605" w:rsidRPr="003E3918">
        <w:t xml:space="preserve">The placement of viral sourced sequences within an otherwise vertebrate </w:t>
      </w:r>
      <w:r w:rsidR="67FF7742" w:rsidRPr="003E3918">
        <w:t>specific</w:t>
      </w:r>
      <w:r w:rsidR="0580D605" w:rsidRPr="003E3918">
        <w:t xml:space="preserve"> clade supports the hypothesis that </w:t>
      </w:r>
      <w:r w:rsidR="1830670F" w:rsidRPr="003E3918">
        <w:t xml:space="preserve">viruses acquired these genes </w:t>
      </w:r>
      <w:r w:rsidR="002C4169" w:rsidRPr="003E3918">
        <w:t xml:space="preserve">through </w:t>
      </w:r>
      <w:r w:rsidR="1FD9F6DC" w:rsidRPr="003E3918">
        <w:t>non-vertical inheritance</w:t>
      </w:r>
      <w:r w:rsidR="1830670F" w:rsidRPr="003E3918">
        <w:t>.</w:t>
      </w:r>
      <w:r w:rsidR="307E2D67" w:rsidRPr="003E3918">
        <w:t xml:space="preserve"> Given the paraphyly of viral </w:t>
      </w:r>
      <w:r w:rsidR="2879C119" w:rsidRPr="003E3918">
        <w:t>receptors</w:t>
      </w:r>
      <w:r w:rsidR="307E2D67" w:rsidRPr="003E3918">
        <w:t>,</w:t>
      </w:r>
      <w:r w:rsidR="1830670F" w:rsidRPr="003E3918">
        <w:t xml:space="preserve"> </w:t>
      </w:r>
      <w:r w:rsidR="794A0532" w:rsidRPr="003E3918">
        <w:t>this</w:t>
      </w:r>
      <w:r w:rsidRPr="003E3918">
        <w:t xml:space="preserve"> </w:t>
      </w:r>
      <w:r w:rsidR="35A38CB7" w:rsidRPr="003E3918">
        <w:t xml:space="preserve">appears to have occurred multiple times. </w:t>
      </w:r>
      <w:r w:rsidR="486753AA" w:rsidRPr="003E3918">
        <w:t>However, t</w:t>
      </w:r>
      <w:r w:rsidR="18A66017" w:rsidRPr="003E3918">
        <w:t>here are significant uncertainties</w:t>
      </w:r>
      <w:r w:rsidR="7C121FE9" w:rsidRPr="003E3918">
        <w:t xml:space="preserve"> and further work </w:t>
      </w:r>
      <w:r w:rsidR="00266473" w:rsidRPr="003E3918">
        <w:t>is needed to untangle details</w:t>
      </w:r>
      <w:r w:rsidR="00EC540F" w:rsidRPr="003E3918">
        <w:t xml:space="preserve"> </w:t>
      </w:r>
      <w:r w:rsidR="00266473" w:rsidRPr="003E3918">
        <w:t>of</w:t>
      </w:r>
      <w:r w:rsidR="00A814A5" w:rsidRPr="003E3918">
        <w:t xml:space="preserve"> viral chemokine receptors</w:t>
      </w:r>
      <w:r w:rsidR="009B0CF6" w:rsidRPr="003E3918">
        <w:t>’</w:t>
      </w:r>
      <w:r w:rsidR="7C121FE9" w:rsidRPr="003E3918">
        <w:t xml:space="preserve"> evolution</w:t>
      </w:r>
      <w:r w:rsidR="18A66017" w:rsidRPr="003E3918">
        <w:t>.</w:t>
      </w:r>
    </w:p>
    <w:p w14:paraId="6EECB5CA" w14:textId="5DB00E90" w:rsidR="00391DAA" w:rsidRDefault="00391DAA" w:rsidP="00AE2D9C">
      <w:pPr>
        <w:spacing w:line="360" w:lineRule="auto"/>
        <w:ind w:firstLine="720"/>
        <w:jc w:val="both"/>
      </w:pPr>
      <w:r w:rsidRPr="003E3918">
        <w:t xml:space="preserve">Our analysis reveals that the clade comprising apelin receptors, angiotensin receptors, bradykinin receptors, and orphan GPCRs (shown in Figure </w:t>
      </w:r>
      <w:r w:rsidR="00C72F7D">
        <w:t>5.</w:t>
      </w:r>
      <w:r w:rsidR="00E5643F" w:rsidRPr="003E3918">
        <w:t>3</w:t>
      </w:r>
      <w:r w:rsidR="1D46E3F0" w:rsidRPr="003E3918">
        <w:t xml:space="preserve">, </w:t>
      </w:r>
      <w:r w:rsidR="00C72F7D">
        <w:t>5.</w:t>
      </w:r>
      <w:r w:rsidR="1D46E3F0" w:rsidRPr="003E3918">
        <w:t>4 and S24–26</w:t>
      </w:r>
      <w:r w:rsidRPr="003E3918">
        <w:t xml:space="preserve">) is closely related to chemokine receptors. </w:t>
      </w:r>
      <w:r w:rsidR="00F21437" w:rsidRPr="003E3918">
        <w:t>This finding partially supports previous studies</w:t>
      </w:r>
      <w:r w:rsidR="006113E9" w:rsidRPr="003E3918">
        <w:t xml:space="preserve"> </w:t>
      </w:r>
      <w:r w:rsidRPr="003E3918">
        <w:rPr>
          <w:shd w:val="clear" w:color="auto" w:fill="E6E6E6"/>
        </w:rPr>
        <w:fldChar w:fldCharType="begin"/>
      </w:r>
      <w:r w:rsidR="008B6982">
        <w:instrText xml:space="preserve"> ADDIN ZOTERO_ITEM CSL_CITATION {"citationID":"4bdAWrbQ","properties":{"formattedCitation":"(67)","plainCitation":"(67)","noteIndex":0},"citationItems":[{"id":1167,"uris":["http://zotero.org/groups/4322905/items/NGIEKRPQ"],"itemData":{"id":1167,"type":"article-journal","abstract":"Chemokine receptors represent a prime target for the development of novel therapeutic strategies in a variety of disease processes, including inflammation, allergy and neoplasia. Here we use maximum likelihood methods and bootstrap methods to investigate both the phylogenetic relationships in a large set of human chemokine receptor sequences and the relationships between chemokine receptors and their nearest neighbors. We found that CCR and CXCR families are not homogeneous. We also provide evidences that angiotensin receptors are the closest neighbors. Other close neighbors include opioid, somatostatin and melanin-concentrating hormone receptors. The phylogenetic analysis suggests ancient paralogous relationships and establishes a link between immune, metabolic and neural systems modulation. We complement our findings with a structural analysis based on wavelet methods of the major branches of chemokine receptors phylogeny. We hypothesize that receptors very close in the tree can form heterodimers. Our analyses reveal different characteristics of amino acid hydrophobicity and volume propensity in the different subfamilies. We also found that the second extra-cytoplasmic loop has higher rates of evolution than the internal loops and transmembrane segments, suggesting that selection, shifting, reassignments and broadening of receptor binding specificities involve mainly this loop.","container-title":"Gene","DOI":"10.1016/s0378-1119(03)00666-8","ISSN":"0378-1119","issue":"1-2","journalAbbreviation":"Gene","language":"eng","note":"PMID: 14604789","page":"29-37","source":"PubMed","title":"Investigating the evolution and structure of chemokine receptors","volume":"317","author":[{"family":"Liò","given":"Pietro"},{"family":"Vannucci","given":"Marina"}],"issued":{"date-parts":[["2003",10,23]]}}}],"schema":"https://github.com/citation-style-language/schema/raw/master/csl-citation.json"} </w:instrText>
      </w:r>
      <w:r w:rsidRPr="003E3918">
        <w:rPr>
          <w:shd w:val="clear" w:color="auto" w:fill="E6E6E6"/>
        </w:rPr>
        <w:fldChar w:fldCharType="separate"/>
      </w:r>
      <w:r w:rsidR="008B6982" w:rsidRPr="008B6982">
        <w:t>(67)</w:t>
      </w:r>
      <w:r w:rsidRPr="003E3918">
        <w:rPr>
          <w:shd w:val="clear" w:color="auto" w:fill="E6E6E6"/>
        </w:rPr>
        <w:fldChar w:fldCharType="end"/>
      </w:r>
      <w:r w:rsidR="00F21437" w:rsidRPr="003E3918">
        <w:t xml:space="preserve"> that suggested a gene duplication event gave rise to both chemokine</w:t>
      </w:r>
      <w:r w:rsidR="7B2C8E9C" w:rsidRPr="003E3918">
        <w:t xml:space="preserve"> receptor</w:t>
      </w:r>
      <w:r w:rsidR="00F21437" w:rsidRPr="003E3918">
        <w:t>s and angiotensin receptors</w:t>
      </w:r>
      <w:r w:rsidRPr="003E3918">
        <w:t>. Interestingly, we found that single gene duplication in the vertebrate stem group led to the emergence of canonical receptors</w:t>
      </w:r>
      <w:r w:rsidR="00C94C04" w:rsidRPr="003E3918">
        <w:t xml:space="preserve"> and</w:t>
      </w:r>
      <w:r w:rsidRPr="003E3918">
        <w:t xml:space="preserve"> atypical 2,3,4, GPR182, chemokine-like</w:t>
      </w:r>
      <w:r w:rsidR="5A7F0135" w:rsidRPr="003E3918">
        <w:t xml:space="preserve"> receptors</w:t>
      </w:r>
      <w:r w:rsidRPr="003E3918">
        <w:t>, formyl peptide receptors, the intermediate group, and many other known and orphan GPCRs</w:t>
      </w:r>
      <w:r w:rsidR="000F47CE" w:rsidRPr="003E3918">
        <w:t xml:space="preserve"> including </w:t>
      </w:r>
      <w:r w:rsidR="008E3F3C" w:rsidRPr="003E3918">
        <w:t xml:space="preserve">the controversial </w:t>
      </w:r>
      <w:r w:rsidR="000F47CE" w:rsidRPr="003E3918">
        <w:t xml:space="preserve">putative </w:t>
      </w:r>
      <w:r w:rsidR="008E3F3C" w:rsidRPr="003E3918">
        <w:t xml:space="preserve">CXCL17 </w:t>
      </w:r>
      <w:r w:rsidR="000F47CE" w:rsidRPr="003E3918">
        <w:t>receptor GPR35</w:t>
      </w:r>
      <w:r w:rsidRPr="003E3918">
        <w:t xml:space="preserve">. These findings suggest that two rounds of genome duplication </w:t>
      </w:r>
      <w:r w:rsidRPr="003E3918">
        <w:rPr>
          <w:shd w:val="clear" w:color="auto" w:fill="E6E6E6"/>
        </w:rPr>
        <w:fldChar w:fldCharType="begin"/>
      </w:r>
      <w:r w:rsidR="000319D7">
        <w:instrText xml:space="preserve"> ADDIN ZOTERO_ITEM CSL_CITATION {"citationID":"6oyyxQYU","properties":{"formattedCitation":"(83, 84)","plainCitation":"(83, 84)","noteIndex":0},"citationItems":[{"id":1164,"uris":["http://zotero.org/groups/4322905/items/RBEIGNGC"],"itemData":{"id":1164,"type":"article-journal","abstract":"Nearly forty years ago, Susumu Ohno proposed that one or two rounds of whole genome duplication took place close to the origin of vertebrates. The refined version of this proposal, known as the two round (2R) hypothesis, assumes that the genome of jawed vertebrates has been shaped by two rounds of whole genome duplication that took place after the emergence of urochordates and before the radiation of jawed vertebrates. Although this hypothesis has been a focus of heated debate in recent years, it is increasingly supported by genome-wide analysis of key chordate species. The 2R hypothesis has important implications for understanding the evolution of the immune system, including the origin of the major histocompatibility complex and natural killer receptors.","collection-title":"Hematopoietic cell death/Immunogenetics/Transplantation","container-title":"Current Opinion in Immunology","DOI":"10.1016/j.coi.2007.07.009","ISSN":"0952-7915","issue":"5","journalAbbreviation":"Current Opinion in Immunology","language":"en","page":"547-552","source":"ScienceDirect","title":"The 2R hypothesis: an update","title-short":"The 2R hypothesis","volume":"19","author":[{"family":"Kasahara","given":"Masanori"}],"issued":{"date-parts":[["2007",10,1]]}}},{"id":1144,"uris":["http://zotero.org/groups/4322905/items/N92I2GFH"],"itemData":{"id":1144,"type":"article-journal","abstract":"Although it is widely believed that early vertebrate evolution was shaped by ancient whole-genome duplications, the number, timing and mechanism of these events remain elusive. Here, we infer the history of vertebrates through genomic comparisons with a new chromosome-scale sequence of the invertebrate chordate amphioxus. We show how the karyotypes of amphioxus and diverse vertebrates are derived from 17 ancestral chordate linkage groups (and 19 ancestral bilaterian groups) by fusion, rearrangement and duplication. We resolve two distinct ancient duplications based on patterns of chromosomal conserved synteny. All extant vertebrates share the first duplication, which occurred in the mid/late Cambrian by autotetraploidization (that is, direct genome doubling). In contrast, the second duplication is found only in jawed vertebrates and occurred in the mid–late Ordovician by allotetraploidization (that is, genome duplication following interspecific hybridization) from two now-extinct progenitors. This complex genomic history parallels the diversification of vertebrate lineages in the fossil record.","container-title":"Nature Ecology &amp; Evolution","DOI":"10.1038/s41559-020-1156-z","ISSN":"2397-334X","issue":"6","journalAbbreviation":"Nat Ecol Evol","language":"en","license":"2020 The Author(s)","note":"number: 6\npublisher: Nature Publishing Group","page":"820-830","source":"www.nature.com","title":"Deeply conserved synteny resolves early events in vertebrate evolution","volume":"4","author":[{"family":"Simakov","given":"Oleg"},{"family":"Marlétaz","given":"Ferdinand"},{"family":"Yue","given":"Jia-Xing"},{"family":"O’Connell","given":"Brendan"},{"family":"Jenkins","given":"Jerry"},{"family":"Brandt","given":"Alexander"},{"family":"Calef","given":"Robert"},{"family":"Tung","given":"Che-Huang"},{"family":"Huang","given":"Tzu-Kai"},{"family":"Schmutz","given":"Jeremy"},{"family":"Satoh","given":"Nori"},{"family":"Yu","given":"Jr-Kai"},{"family":"Putnam","given":"Nicholas H."},{"family":"Green","given":"Richard E."},{"family":"Rokhsar","given":"Daniel S."}],"issued":{"date-parts":[["2020",6]]}}}],"schema":"https://github.com/citation-style-language/schema/raw/master/csl-citation.json"} </w:instrText>
      </w:r>
      <w:r w:rsidRPr="003E3918">
        <w:rPr>
          <w:shd w:val="clear" w:color="auto" w:fill="E6E6E6"/>
        </w:rPr>
        <w:fldChar w:fldCharType="separate"/>
      </w:r>
      <w:r w:rsidR="000319D7" w:rsidRPr="000319D7">
        <w:t>(83, 84)</w:t>
      </w:r>
      <w:r w:rsidRPr="003E3918">
        <w:rPr>
          <w:shd w:val="clear" w:color="auto" w:fill="E6E6E6"/>
        </w:rPr>
        <w:fldChar w:fldCharType="end"/>
      </w:r>
      <w:r w:rsidRPr="003E3918">
        <w:t xml:space="preserve"> played a role in the expansion of GPCR gene families. Future research will focus on investigating the functions of the orphan genes and many-to-one orthologs discovered in urochordates. This will provide further insight into the evolution and diversification of GPCR families in vertebrates.</w:t>
      </w:r>
    </w:p>
    <w:p w14:paraId="2B505665" w14:textId="77777777" w:rsidR="00202A74" w:rsidRPr="003E3918" w:rsidRDefault="00202A74" w:rsidP="00AE2D9C">
      <w:pPr>
        <w:spacing w:line="360" w:lineRule="auto"/>
        <w:ind w:firstLine="720"/>
        <w:jc w:val="both"/>
      </w:pPr>
    </w:p>
    <w:p w14:paraId="6617F861" w14:textId="19260A55" w:rsidR="00CD45EC" w:rsidRPr="00056583" w:rsidRDefault="00915B99" w:rsidP="00D249CD">
      <w:pPr>
        <w:keepNext/>
        <w:spacing w:line="360" w:lineRule="auto"/>
        <w:jc w:val="both"/>
        <w:rPr>
          <w:color w:val="002060"/>
          <w:sz w:val="28"/>
          <w:szCs w:val="28"/>
        </w:rPr>
      </w:pPr>
      <w:r w:rsidRPr="00056583">
        <w:rPr>
          <w:color w:val="002060"/>
          <w:sz w:val="28"/>
          <w:szCs w:val="28"/>
        </w:rPr>
        <w:lastRenderedPageBreak/>
        <w:t>The molecular assembly of the chemokine system</w:t>
      </w:r>
      <w:r w:rsidR="00202A74" w:rsidRPr="00056583">
        <w:rPr>
          <w:color w:val="002060"/>
          <w:sz w:val="28"/>
          <w:szCs w:val="28"/>
        </w:rPr>
        <w:t>.</w:t>
      </w:r>
    </w:p>
    <w:p w14:paraId="1317F531" w14:textId="77777777" w:rsidR="00202A74" w:rsidRPr="003E3918" w:rsidRDefault="00202A74" w:rsidP="00D249CD">
      <w:pPr>
        <w:keepNext/>
        <w:spacing w:line="360" w:lineRule="auto"/>
        <w:jc w:val="both"/>
      </w:pPr>
    </w:p>
    <w:p w14:paraId="3C72CAF1" w14:textId="5517742A" w:rsidR="00CC7D35" w:rsidRPr="003E3918" w:rsidRDefault="00315806" w:rsidP="00D249CD">
      <w:pPr>
        <w:keepNext/>
        <w:spacing w:line="360" w:lineRule="auto"/>
        <w:ind w:firstLine="720"/>
        <w:jc w:val="both"/>
        <w:rPr>
          <w:shd w:val="clear" w:color="auto" w:fill="FFFFFF"/>
          <w:lang w:val="en-US"/>
        </w:rPr>
      </w:pPr>
      <w:r w:rsidRPr="003E3918">
        <w:rPr>
          <w:shd w:val="clear" w:color="auto" w:fill="FFFFFF"/>
          <w:lang w:val="en-US"/>
        </w:rPr>
        <w:t>In this work, we explored the evolution of both ligand and receptor</w:t>
      </w:r>
      <w:r w:rsidR="00BA1C62" w:rsidRPr="003E3918">
        <w:rPr>
          <w:shd w:val="clear" w:color="auto" w:fill="FFFFFF"/>
          <w:lang w:val="en-US"/>
        </w:rPr>
        <w:t xml:space="preserve"> components</w:t>
      </w:r>
      <w:r w:rsidRPr="003E3918">
        <w:rPr>
          <w:shd w:val="clear" w:color="auto" w:fill="FFFFFF"/>
          <w:lang w:val="en-US"/>
        </w:rPr>
        <w:t xml:space="preserve"> of the chemokine </w:t>
      </w:r>
      <w:r w:rsidR="00507A85" w:rsidRPr="003E3918">
        <w:rPr>
          <w:shd w:val="clear" w:color="auto" w:fill="FFFFFF"/>
          <w:lang w:val="en-US"/>
        </w:rPr>
        <w:t>signaling</w:t>
      </w:r>
      <w:r w:rsidRPr="003E3918">
        <w:rPr>
          <w:shd w:val="clear" w:color="auto" w:fill="FFFFFF"/>
          <w:lang w:val="en-US"/>
        </w:rPr>
        <w:t xml:space="preserve"> system, including non-canonical </w:t>
      </w:r>
      <w:r w:rsidR="00BA1C62" w:rsidRPr="003E3918">
        <w:rPr>
          <w:shd w:val="clear" w:color="auto" w:fill="FFFFFF"/>
          <w:lang w:val="en-US"/>
        </w:rPr>
        <w:t>molecules</w:t>
      </w:r>
      <w:r w:rsidRPr="003E3918">
        <w:rPr>
          <w:shd w:val="clear" w:color="auto" w:fill="FFFFFF"/>
          <w:lang w:val="en-US"/>
        </w:rPr>
        <w:t xml:space="preserve"> with either chemokine-like function or </w:t>
      </w:r>
      <w:r w:rsidR="00970C98" w:rsidRPr="003E3918">
        <w:rPr>
          <w:shd w:val="clear" w:color="auto" w:fill="FFFFFF"/>
          <w:lang w:val="en-US"/>
        </w:rPr>
        <w:t>sequence similarity</w:t>
      </w:r>
      <w:r w:rsidR="0089380A" w:rsidRPr="003E3918">
        <w:rPr>
          <w:lang w:val="en-US"/>
        </w:rPr>
        <w:t xml:space="preserve"> and</w:t>
      </w:r>
      <w:r w:rsidR="009B31B5" w:rsidRPr="003E3918">
        <w:rPr>
          <w:lang w:val="en-US"/>
        </w:rPr>
        <w:t xml:space="preserve"> produced a comprehensive description of the distribution of these molecules throughout animals</w:t>
      </w:r>
      <w:r w:rsidR="000E68CA" w:rsidRPr="003E3918">
        <w:rPr>
          <w:lang w:val="en-US"/>
        </w:rPr>
        <w:t xml:space="preserve"> (F</w:t>
      </w:r>
      <w:r w:rsidR="005D3E03" w:rsidRPr="003E3918">
        <w:rPr>
          <w:lang w:val="en-US"/>
        </w:rPr>
        <w:t xml:space="preserve">igures </w:t>
      </w:r>
      <w:r w:rsidR="00C72F7D">
        <w:t>5.</w:t>
      </w:r>
      <w:r w:rsidR="005D3E03" w:rsidRPr="003E3918">
        <w:rPr>
          <w:lang w:val="en-US"/>
        </w:rPr>
        <w:t xml:space="preserve">2 and </w:t>
      </w:r>
      <w:r w:rsidR="00C72F7D">
        <w:t>5.</w:t>
      </w:r>
      <w:r w:rsidR="005D3E03" w:rsidRPr="003E3918">
        <w:rPr>
          <w:lang w:val="en-US"/>
        </w:rPr>
        <w:t>4)</w:t>
      </w:r>
      <w:r w:rsidR="009B31B5" w:rsidRPr="003E3918">
        <w:rPr>
          <w:lang w:val="en-US"/>
        </w:rPr>
        <w:t xml:space="preserve">. </w:t>
      </w:r>
      <w:r w:rsidR="00D80A99" w:rsidRPr="003E3918">
        <w:rPr>
          <w:lang w:val="en-US"/>
        </w:rPr>
        <w:t xml:space="preserve">Chemokine and chemokine receptor repertoires are </w:t>
      </w:r>
      <w:r w:rsidR="00460FED" w:rsidRPr="003E3918">
        <w:rPr>
          <w:lang w:val="en-US"/>
        </w:rPr>
        <w:t xml:space="preserve">known to vary even </w:t>
      </w:r>
      <w:r w:rsidR="005E04B4" w:rsidRPr="003E3918">
        <w:rPr>
          <w:lang w:val="en-US"/>
        </w:rPr>
        <w:t>amongst closely related species</w:t>
      </w:r>
      <w:r w:rsidR="00BE2BFE" w:rsidRPr="003E3918">
        <w:rPr>
          <w:lang w:val="en-US"/>
        </w:rPr>
        <w:t xml:space="preserve"> </w:t>
      </w:r>
      <w:r w:rsidR="00BE2BFE" w:rsidRPr="003E3918">
        <w:rPr>
          <w:shd w:val="clear" w:color="auto" w:fill="E6E6E6"/>
          <w:lang w:val="en-US"/>
        </w:rPr>
        <w:fldChar w:fldCharType="begin"/>
      </w:r>
      <w:r w:rsidR="000319D7">
        <w:rPr>
          <w:lang w:val="en-US"/>
        </w:rPr>
        <w:instrText xml:space="preserve"> ADDIN ZOTERO_ITEM CSL_CITATION {"citationID":"tAHBEVJJ","properties":{"formattedCitation":"(85)","plainCitation":"(85)","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BE2BFE" w:rsidRPr="003E3918">
        <w:rPr>
          <w:shd w:val="clear" w:color="auto" w:fill="E6E6E6"/>
          <w:lang w:val="en-US"/>
        </w:rPr>
        <w:fldChar w:fldCharType="separate"/>
      </w:r>
      <w:r w:rsidR="000319D7" w:rsidRPr="000319D7">
        <w:t>(85)</w:t>
      </w:r>
      <w:r w:rsidR="00BE2BFE" w:rsidRPr="003E3918">
        <w:rPr>
          <w:shd w:val="clear" w:color="auto" w:fill="E6E6E6"/>
          <w:lang w:val="en-US"/>
        </w:rPr>
        <w:fldChar w:fldCharType="end"/>
      </w:r>
      <w:r w:rsidR="005E04B4" w:rsidRPr="003E3918">
        <w:rPr>
          <w:lang w:val="en-US"/>
        </w:rPr>
        <w:t>.</w:t>
      </w:r>
      <w:r w:rsidR="00031D89" w:rsidRPr="003E3918">
        <w:rPr>
          <w:lang w:val="en-US"/>
        </w:rPr>
        <w:t xml:space="preserve"> </w:t>
      </w:r>
      <w:r w:rsidR="003B30E5" w:rsidRPr="003E3918">
        <w:rPr>
          <w:lang w:val="en-US"/>
        </w:rPr>
        <w:t>Moreover</w:t>
      </w:r>
      <w:r w:rsidR="00031D89" w:rsidRPr="003E3918">
        <w:rPr>
          <w:lang w:val="en-US"/>
        </w:rPr>
        <w:t>,</w:t>
      </w:r>
      <w:r w:rsidR="005E04B4" w:rsidRPr="003E3918">
        <w:rPr>
          <w:lang w:val="en-US"/>
        </w:rPr>
        <w:t xml:space="preserve"> </w:t>
      </w:r>
      <w:r w:rsidR="002F6BF7" w:rsidRPr="003E3918">
        <w:rPr>
          <w:lang w:val="en-US"/>
        </w:rPr>
        <w:t xml:space="preserve">technical </w:t>
      </w:r>
      <w:r w:rsidR="00272D8A" w:rsidRPr="003E3918">
        <w:rPr>
          <w:lang w:val="en-US"/>
        </w:rPr>
        <w:t>difficulties</w:t>
      </w:r>
      <w:r w:rsidR="00FF2615" w:rsidRPr="003E3918">
        <w:rPr>
          <w:lang w:val="en-US"/>
        </w:rPr>
        <w:t xml:space="preserve"> </w:t>
      </w:r>
      <w:r w:rsidR="00272D8A" w:rsidRPr="003E3918">
        <w:rPr>
          <w:lang w:val="en-US"/>
        </w:rPr>
        <w:t>in</w:t>
      </w:r>
      <w:r w:rsidR="00DB676A" w:rsidRPr="003E3918">
        <w:rPr>
          <w:lang w:val="en-US"/>
        </w:rPr>
        <w:t xml:space="preserve"> identifying </w:t>
      </w:r>
      <w:r w:rsidR="00272D8A" w:rsidRPr="003E3918">
        <w:rPr>
          <w:lang w:val="en-US"/>
        </w:rPr>
        <w:t xml:space="preserve">true homologs </w:t>
      </w:r>
      <w:r w:rsidR="003B5CCB" w:rsidRPr="003E3918">
        <w:rPr>
          <w:lang w:val="en-US"/>
        </w:rPr>
        <w:t>when working with</w:t>
      </w:r>
      <w:r w:rsidR="00272D8A" w:rsidRPr="003E3918">
        <w:rPr>
          <w:lang w:val="en-US"/>
        </w:rPr>
        <w:t xml:space="preserve"> </w:t>
      </w:r>
      <w:r w:rsidR="000C0DEB" w:rsidRPr="003E3918">
        <w:rPr>
          <w:lang w:val="en-US"/>
        </w:rPr>
        <w:t xml:space="preserve">fast evolving </w:t>
      </w:r>
      <w:r w:rsidR="00DB676A" w:rsidRPr="003E3918">
        <w:rPr>
          <w:lang w:val="en-US"/>
        </w:rPr>
        <w:t>short sequences</w:t>
      </w:r>
      <w:r w:rsidR="002F6BF7" w:rsidRPr="003E3918">
        <w:rPr>
          <w:lang w:val="en-US"/>
        </w:rPr>
        <w:t xml:space="preserve"> </w:t>
      </w:r>
      <w:r w:rsidR="00B45830" w:rsidRPr="003E3918">
        <w:rPr>
          <w:lang w:val="en-US"/>
        </w:rPr>
        <w:t>pose additional challenges</w:t>
      </w:r>
      <w:r w:rsidR="003B30E5" w:rsidRPr="003E3918">
        <w:rPr>
          <w:lang w:val="en-US"/>
        </w:rPr>
        <w:t xml:space="preserve"> to study chemokine evolution</w:t>
      </w:r>
      <w:r w:rsidR="00C762A6" w:rsidRPr="003E3918">
        <w:rPr>
          <w:lang w:val="en-US"/>
        </w:rPr>
        <w:t xml:space="preserve">. Despite this, </w:t>
      </w:r>
      <w:r w:rsidR="002F6BF7" w:rsidRPr="003E3918">
        <w:rPr>
          <w:lang w:val="en-US"/>
        </w:rPr>
        <w:t xml:space="preserve">our </w:t>
      </w:r>
      <w:r w:rsidR="005A02D6" w:rsidRPr="003E3918">
        <w:rPr>
          <w:lang w:val="en-US"/>
        </w:rPr>
        <w:t xml:space="preserve">broad and diverse species </w:t>
      </w:r>
      <w:r w:rsidR="002F6BF7" w:rsidRPr="003E3918">
        <w:rPr>
          <w:lang w:val="en-US"/>
        </w:rPr>
        <w:t xml:space="preserve">sampling has allowed us to elucidate the evolutionary history of these molecules with considerable detail. </w:t>
      </w:r>
      <w:r w:rsidR="00FF531B" w:rsidRPr="003E3918">
        <w:rPr>
          <w:lang w:val="en-US"/>
        </w:rPr>
        <w:t>W</w:t>
      </w:r>
      <w:r w:rsidR="00732FD1" w:rsidRPr="003E3918">
        <w:rPr>
          <w:lang w:val="en-US"/>
        </w:rPr>
        <w:t>h</w:t>
      </w:r>
      <w:r w:rsidR="004678C1" w:rsidRPr="003E3918">
        <w:rPr>
          <w:lang w:val="en-US"/>
        </w:rPr>
        <w:t xml:space="preserve">ile </w:t>
      </w:r>
      <w:r w:rsidR="00191200" w:rsidRPr="003E3918">
        <w:rPr>
          <w:lang w:val="en-US"/>
        </w:rPr>
        <w:t xml:space="preserve">we cannot exclude that </w:t>
      </w:r>
      <w:r w:rsidR="004678C1" w:rsidRPr="003E3918">
        <w:rPr>
          <w:lang w:val="en-US"/>
        </w:rPr>
        <w:t xml:space="preserve">some absences may </w:t>
      </w:r>
      <w:r w:rsidR="00795B2A" w:rsidRPr="003E3918">
        <w:rPr>
          <w:lang w:val="en-US"/>
        </w:rPr>
        <w:t>arise as</w:t>
      </w:r>
      <w:r w:rsidR="004678C1" w:rsidRPr="003E3918">
        <w:rPr>
          <w:lang w:val="en-US"/>
        </w:rPr>
        <w:t xml:space="preserve"> artifact</w:t>
      </w:r>
      <w:r w:rsidR="00795B2A" w:rsidRPr="003E3918">
        <w:rPr>
          <w:lang w:val="en-US"/>
        </w:rPr>
        <w:t>s</w:t>
      </w:r>
      <w:r w:rsidR="00840163" w:rsidRPr="003E3918">
        <w:rPr>
          <w:lang w:val="en-US"/>
        </w:rPr>
        <w:t xml:space="preserve"> </w:t>
      </w:r>
      <w:r w:rsidR="003C6500" w:rsidRPr="003E3918">
        <w:rPr>
          <w:lang w:val="en-US"/>
        </w:rPr>
        <w:t>(</w:t>
      </w:r>
      <w:r w:rsidR="00572364" w:rsidRPr="003E3918">
        <w:rPr>
          <w:lang w:val="en-US"/>
        </w:rPr>
        <w:t xml:space="preserve">sequences may remain </w:t>
      </w:r>
      <w:r w:rsidR="00D3540B" w:rsidRPr="003E3918">
        <w:rPr>
          <w:lang w:val="en-US"/>
        </w:rPr>
        <w:t>undetected</w:t>
      </w:r>
      <w:r w:rsidR="004822F8" w:rsidRPr="003E3918">
        <w:rPr>
          <w:lang w:val="en-US"/>
        </w:rPr>
        <w:t xml:space="preserve"> </w:t>
      </w:r>
      <w:r w:rsidR="00874E6E" w:rsidRPr="003E3918">
        <w:rPr>
          <w:lang w:val="en-US"/>
        </w:rPr>
        <w:t xml:space="preserve">for instance </w:t>
      </w:r>
      <w:r w:rsidR="004822F8" w:rsidRPr="003E3918">
        <w:rPr>
          <w:lang w:val="en-US"/>
        </w:rPr>
        <w:t xml:space="preserve">due to </w:t>
      </w:r>
      <w:r w:rsidR="004678C1" w:rsidRPr="003E3918">
        <w:rPr>
          <w:lang w:val="en-US"/>
        </w:rPr>
        <w:t xml:space="preserve">stringent </w:t>
      </w:r>
      <w:r w:rsidR="001359F4" w:rsidRPr="003E3918">
        <w:rPr>
          <w:lang w:val="en-US"/>
        </w:rPr>
        <w:t>BLAST</w:t>
      </w:r>
      <w:r w:rsidR="00732FD1" w:rsidRPr="003E3918">
        <w:rPr>
          <w:lang w:val="en-US"/>
        </w:rPr>
        <w:t xml:space="preserve"> </w:t>
      </w:r>
      <w:r w:rsidR="004678C1" w:rsidRPr="003E3918">
        <w:rPr>
          <w:lang w:val="en-US"/>
        </w:rPr>
        <w:t xml:space="preserve">e-value </w:t>
      </w:r>
      <w:r w:rsidR="00241728" w:rsidRPr="003E3918">
        <w:rPr>
          <w:lang w:val="en-US"/>
        </w:rPr>
        <w:t xml:space="preserve">thresholds </w:t>
      </w:r>
      <w:r w:rsidR="00E91324" w:rsidRPr="003E3918">
        <w:rPr>
          <w:lang w:val="en-US"/>
        </w:rPr>
        <w:t xml:space="preserve">for </w:t>
      </w:r>
      <w:r w:rsidR="002D41F0" w:rsidRPr="003E3918">
        <w:rPr>
          <w:lang w:val="en-US"/>
        </w:rPr>
        <w:t>highly</w:t>
      </w:r>
      <w:r w:rsidR="004678C1" w:rsidRPr="003E3918">
        <w:rPr>
          <w:lang w:val="en-US"/>
        </w:rPr>
        <w:t xml:space="preserve"> diverged sequences or </w:t>
      </w:r>
      <w:r w:rsidR="00F522D0" w:rsidRPr="003E3918">
        <w:rPr>
          <w:lang w:val="en-US"/>
        </w:rPr>
        <w:t xml:space="preserve">due to </w:t>
      </w:r>
      <w:r w:rsidR="004678C1" w:rsidRPr="003E3918">
        <w:rPr>
          <w:lang w:val="en-US"/>
        </w:rPr>
        <w:t>incomplete genomes/proteomes</w:t>
      </w:r>
      <w:r w:rsidR="008F5E8C" w:rsidRPr="003E3918">
        <w:rPr>
          <w:lang w:val="en-US"/>
        </w:rPr>
        <w:t xml:space="preserve">), </w:t>
      </w:r>
      <w:r w:rsidR="00881D0A" w:rsidRPr="003E3918">
        <w:rPr>
          <w:lang w:val="en-US"/>
        </w:rPr>
        <w:t>overall,</w:t>
      </w:r>
      <w:r w:rsidR="00E91324" w:rsidRPr="003E3918">
        <w:rPr>
          <w:lang w:val="en-US"/>
        </w:rPr>
        <w:t xml:space="preserve"> we were able to trace the presence/absence of major groups of </w:t>
      </w:r>
      <w:r w:rsidR="00881D0A" w:rsidRPr="003E3918">
        <w:rPr>
          <w:lang w:val="en-US"/>
        </w:rPr>
        <w:t xml:space="preserve">chemokine </w:t>
      </w:r>
      <w:r w:rsidR="00E91324" w:rsidRPr="003E3918">
        <w:rPr>
          <w:lang w:val="en-US"/>
        </w:rPr>
        <w:t>components throughout animals.</w:t>
      </w:r>
      <w:r w:rsidR="004678C1" w:rsidRPr="003E3918">
        <w:rPr>
          <w:shd w:val="clear" w:color="auto" w:fill="FFFFFF"/>
          <w:lang w:val="en-US"/>
        </w:rPr>
        <w:t xml:space="preserve"> </w:t>
      </w:r>
      <w:r w:rsidR="00CC7D35" w:rsidRPr="003E3918">
        <w:rPr>
          <w:shd w:val="clear" w:color="auto" w:fill="FFFFFF"/>
          <w:lang w:val="en-US"/>
        </w:rPr>
        <w:t>Our analysis suggests that</w:t>
      </w:r>
      <w:r w:rsidR="00BE05B0" w:rsidRPr="003E3918">
        <w:rPr>
          <w:shd w:val="clear" w:color="auto" w:fill="FFFFFF"/>
          <w:lang w:val="en-US"/>
        </w:rPr>
        <w:t xml:space="preserve"> </w:t>
      </w:r>
      <w:r w:rsidR="00CC7D35" w:rsidRPr="003E3918">
        <w:rPr>
          <w:shd w:val="clear" w:color="auto" w:fill="FFFFFF"/>
          <w:lang w:val="en-US"/>
        </w:rPr>
        <w:t>the canonical chemokine signa</w:t>
      </w:r>
      <w:r w:rsidR="002F7254" w:rsidRPr="003E3918">
        <w:rPr>
          <w:shd w:val="clear" w:color="auto" w:fill="FFFFFF"/>
          <w:lang w:val="en-US"/>
        </w:rPr>
        <w:t>ling</w:t>
      </w:r>
      <w:r w:rsidR="00CC7D35" w:rsidRPr="003E3918">
        <w:rPr>
          <w:shd w:val="clear" w:color="auto" w:fill="FFFFFF"/>
          <w:lang w:val="en-US"/>
        </w:rPr>
        <w:t xml:space="preserve"> evolved in the</w:t>
      </w:r>
      <w:r w:rsidR="00C21F60" w:rsidRPr="003E3918">
        <w:rPr>
          <w:shd w:val="clear" w:color="auto" w:fill="FFFFFF"/>
          <w:lang w:val="en-US"/>
        </w:rPr>
        <w:t xml:space="preserve"> </w:t>
      </w:r>
      <w:r w:rsidR="00CC7D35" w:rsidRPr="003E3918">
        <w:rPr>
          <w:shd w:val="clear" w:color="auto" w:fill="FFFFFF"/>
          <w:lang w:val="en-US"/>
        </w:rPr>
        <w:t>vertebrate stem group (</w:t>
      </w:r>
      <w:r w:rsidR="00C21F60" w:rsidRPr="003E3918">
        <w:rPr>
          <w:shd w:val="clear" w:color="auto" w:fill="FFFFFF"/>
          <w:lang w:val="en-US"/>
        </w:rPr>
        <w:t xml:space="preserve">about </w:t>
      </w:r>
      <w:r w:rsidR="00E630AA" w:rsidRPr="003E3918">
        <w:rPr>
          <w:shd w:val="clear" w:color="auto" w:fill="FFFFFF"/>
          <w:lang w:val="en-US"/>
        </w:rPr>
        <w:t xml:space="preserve">500 </w:t>
      </w:r>
      <w:r w:rsidR="00507A85" w:rsidRPr="003E3918">
        <w:rPr>
          <w:shd w:val="clear" w:color="auto" w:fill="FFFFFF"/>
          <w:lang w:val="en-US"/>
        </w:rPr>
        <w:t>M</w:t>
      </w:r>
      <w:r w:rsidR="00CC7D35" w:rsidRPr="003E3918">
        <w:rPr>
          <w:shd w:val="clear" w:color="auto" w:fill="FFFFFF"/>
          <w:lang w:val="en-US"/>
        </w:rPr>
        <w:t xml:space="preserve">ya) </w:t>
      </w:r>
      <w:r w:rsidR="0086395C" w:rsidRPr="003E3918">
        <w:rPr>
          <w:shd w:val="clear" w:color="auto" w:fill="FFFFFF"/>
          <w:lang w:val="en-US"/>
        </w:rPr>
        <w:t xml:space="preserve">likely </w:t>
      </w:r>
      <w:r w:rsidR="00CC7D35" w:rsidRPr="003E3918">
        <w:rPr>
          <w:shd w:val="clear" w:color="auto" w:fill="FFFFFF"/>
          <w:lang w:val="en-US"/>
        </w:rPr>
        <w:t>due to</w:t>
      </w:r>
      <w:r w:rsidR="0086395C" w:rsidRPr="003E3918">
        <w:rPr>
          <w:shd w:val="clear" w:color="auto" w:fill="FFFFFF"/>
          <w:lang w:val="en-US"/>
        </w:rPr>
        <w:t xml:space="preserve"> the two </w:t>
      </w:r>
      <w:r w:rsidR="00FF42F8" w:rsidRPr="003E3918">
        <w:rPr>
          <w:shd w:val="clear" w:color="auto" w:fill="FFFFFF"/>
          <w:lang w:val="en-US"/>
        </w:rPr>
        <w:t>rounds</w:t>
      </w:r>
      <w:r w:rsidR="0086395C" w:rsidRPr="003E3918">
        <w:rPr>
          <w:shd w:val="clear" w:color="auto" w:fill="FFFFFF"/>
          <w:lang w:val="en-US"/>
        </w:rPr>
        <w:t xml:space="preserve"> of genome duplication that gave rise to many vertebrate novelties </w:t>
      </w:r>
      <w:r w:rsidR="0024543C" w:rsidRPr="003E3918">
        <w:rPr>
          <w:shd w:val="clear" w:color="auto" w:fill="FFFFFF"/>
          <w:lang w:val="en-US"/>
        </w:rPr>
        <w:fldChar w:fldCharType="begin"/>
      </w:r>
      <w:r w:rsidR="000319D7">
        <w:rPr>
          <w:shd w:val="clear" w:color="auto" w:fill="FFFFFF"/>
          <w:lang w:val="en-US"/>
        </w:rPr>
        <w:instrText xml:space="preserve"> ADDIN ZOTERO_ITEM CSL_CITATION {"citationID":"c9s2uVRt","properties":{"formattedCitation":"(83, 84)","plainCitation":"(83, 84)","noteIndex":0},"citationItems":[{"id":1164,"uris":["http://zotero.org/groups/4322905/items/RBEIGNGC"],"itemData":{"id":1164,"type":"article-journal","abstract":"Nearly forty years ago, Susumu Ohno proposed that one or two rounds of whole genome duplication took place close to the origin of vertebrates. The refined version of this proposal, known as the two round (2R) hypothesis, assumes that the genome of jawed vertebrates has been shaped by two rounds of whole genome duplication that took place after the emergence of urochordates and before the radiation of jawed vertebrates. Although this hypothesis has been a focus of heated debate in recent years, it is increasingly supported by genome-wide analysis of key chordate species. The 2R hypothesis has important implications for understanding the evolution of the immune system, including the origin of the major histocompatibility complex and natural killer receptors.","collection-title":"Hematopoietic cell death/Immunogenetics/Transplantation","container-title":"Current Opinion in Immunology","DOI":"10.1016/j.coi.2007.07.009","ISSN":"0952-7915","issue":"5","journalAbbreviation":"Current Opinion in Immunology","language":"en","page":"547-552","source":"ScienceDirect","title":"The 2R hypothesis: an update","title-short":"The 2R hypothesis","volume":"19","author":[{"family":"Kasahara","given":"Masanori"}],"issued":{"date-parts":[["2007",10,1]]}}},{"id":1144,"uris":["http://zotero.org/groups/4322905/items/N92I2GFH"],"itemData":{"id":1144,"type":"article-journal","abstract":"Although it is widely believed that early vertebrate evolution was shaped by ancient whole-genome duplications, the number, timing and mechanism of these events remain elusive. Here, we infer the history of vertebrates through genomic comparisons with a new chromosome-scale sequence of the invertebrate chordate amphioxus. We show how the karyotypes of amphioxus and diverse vertebrates are derived from 17 ancestral chordate linkage groups (and 19 ancestral bilaterian groups) by fusion, rearrangement and duplication. We resolve two distinct ancient duplications based on patterns of chromosomal conserved synteny. All extant vertebrates share the first duplication, which occurred in the mid/late Cambrian by autotetraploidization (that is, direct genome doubling). In contrast, the second duplication is found only in jawed vertebrates and occurred in the mid–late Ordovician by allotetraploidization (that is, genome duplication following interspecific hybridization) from two now-extinct progenitors. This complex genomic history parallels the diversification of vertebrate lineages in the fossil record.","container-title":"Nature Ecology &amp; Evolution","DOI":"10.1038/s41559-020-1156-z","ISSN":"2397-334X","issue":"6","journalAbbreviation":"Nat Ecol Evol","language":"en","license":"2020 The Author(s)","note":"number: 6\npublisher: Nature Publishing Group","page":"820-830","source":"www.nature.com","title":"Deeply conserved synteny resolves early events in vertebrate evolution","volume":"4","author":[{"family":"Simakov","given":"Oleg"},{"family":"Marlétaz","given":"Ferdinand"},{"family":"Yue","given":"Jia-Xing"},{"family":"O’Connell","given":"Brendan"},{"family":"Jenkins","given":"Jerry"},{"family":"Brandt","given":"Alexander"},{"family":"Calef","given":"Robert"},{"family":"Tung","given":"Che-Huang"},{"family":"Huang","given":"Tzu-Kai"},{"family":"Schmutz","given":"Jeremy"},{"family":"Satoh","given":"Nori"},{"family":"Yu","given":"Jr-Kai"},{"family":"Putnam","given":"Nicholas H."},{"family":"Green","given":"Richard E."},{"family":"Rokhsar","given":"Daniel S."}],"issued":{"date-parts":[["2020",6]]}}}],"schema":"https://github.com/citation-style-language/schema/raw/master/csl-citation.json"} </w:instrText>
      </w:r>
      <w:r w:rsidR="0024543C" w:rsidRPr="003E3918">
        <w:rPr>
          <w:shd w:val="clear" w:color="auto" w:fill="FFFFFF"/>
          <w:lang w:val="en-US"/>
        </w:rPr>
        <w:fldChar w:fldCharType="separate"/>
      </w:r>
      <w:r w:rsidR="000319D7" w:rsidRPr="000319D7">
        <w:t>(83, 84)</w:t>
      </w:r>
      <w:r w:rsidR="0024543C" w:rsidRPr="003E3918">
        <w:rPr>
          <w:shd w:val="clear" w:color="auto" w:fill="FFFFFF"/>
          <w:lang w:val="en-US"/>
        </w:rPr>
        <w:fldChar w:fldCharType="end"/>
      </w:r>
      <w:r w:rsidR="0086395C" w:rsidRPr="003E3918">
        <w:rPr>
          <w:shd w:val="clear" w:color="auto" w:fill="FFFFFF"/>
          <w:lang w:val="en-US"/>
        </w:rPr>
        <w:t xml:space="preserve">. </w:t>
      </w:r>
      <w:r w:rsidR="00BB1F3B" w:rsidRPr="003E3918">
        <w:rPr>
          <w:shd w:val="clear" w:color="auto" w:fill="FFFFFF"/>
          <w:lang w:val="en-US"/>
        </w:rPr>
        <w:t>W</w:t>
      </w:r>
      <w:r w:rsidR="00CC7D35" w:rsidRPr="003E3918">
        <w:rPr>
          <w:shd w:val="clear" w:color="auto" w:fill="FFFFFF"/>
          <w:lang w:val="en-US"/>
        </w:rPr>
        <w:t>e found that the ancestral vertebrate repertoire included orthologs of both major ligand groups (CXCL and CCL) and both CCR and CXCR receptors</w:t>
      </w:r>
      <w:r w:rsidR="00BB1F3B" w:rsidRPr="003E3918">
        <w:rPr>
          <w:shd w:val="clear" w:color="auto" w:fill="FFFFFF"/>
          <w:lang w:val="en-US"/>
        </w:rPr>
        <w:t xml:space="preserve"> and</w:t>
      </w:r>
      <w:r w:rsidR="00CC7D35" w:rsidRPr="003E3918">
        <w:rPr>
          <w:shd w:val="clear" w:color="auto" w:fill="FFFFFF"/>
          <w:lang w:val="en-US"/>
        </w:rPr>
        <w:t xml:space="preserve"> non-canonical components such as TAFA and CKLFSF ligands, and the receptors Atypical 3 and GPR182 (Figure </w:t>
      </w:r>
      <w:r w:rsidR="00C72F7D">
        <w:t>5.</w:t>
      </w:r>
      <w:r w:rsidR="00CC7D35" w:rsidRPr="003E3918">
        <w:rPr>
          <w:shd w:val="clear" w:color="auto" w:fill="FFFFFF"/>
          <w:lang w:val="en-US"/>
        </w:rPr>
        <w:t>5</w:t>
      </w:r>
      <w:r w:rsidR="00BB1F3B" w:rsidRPr="003E3918">
        <w:rPr>
          <w:shd w:val="clear" w:color="auto" w:fill="FFFFFF"/>
          <w:lang w:val="en-US"/>
        </w:rPr>
        <w:t xml:space="preserve">). </w:t>
      </w:r>
      <w:r w:rsidR="00E7687B" w:rsidRPr="003E3918">
        <w:rPr>
          <w:rStyle w:val="normaltextrun"/>
          <w:shd w:val="clear" w:color="auto" w:fill="FFFFFF"/>
        </w:rPr>
        <w:t>The</w:t>
      </w:r>
      <w:r w:rsidR="00BB1F3B" w:rsidRPr="003E3918">
        <w:rPr>
          <w:rStyle w:val="normaltextrun"/>
          <w:shd w:val="clear" w:color="auto" w:fill="FFFFFF"/>
        </w:rPr>
        <w:t xml:space="preserve"> distribution of ligands and receptors in the ancestor of all vertebrates, </w:t>
      </w:r>
      <w:r w:rsidR="00E7687B" w:rsidRPr="003E3918">
        <w:rPr>
          <w:rStyle w:val="normaltextrun"/>
          <w:shd w:val="clear" w:color="auto" w:fill="FFFFFF"/>
        </w:rPr>
        <w:t xml:space="preserve">seems to </w:t>
      </w:r>
      <w:r w:rsidR="00BB1F3B" w:rsidRPr="003E3918">
        <w:rPr>
          <w:rStyle w:val="normaltextrun"/>
          <w:shd w:val="clear" w:color="auto" w:fill="FFFFFF"/>
        </w:rPr>
        <w:t>confirm the hypothesis</w:t>
      </w:r>
      <w:r w:rsidR="00FF0560" w:rsidRPr="003E3918">
        <w:rPr>
          <w:rStyle w:val="normaltextrun"/>
          <w:shd w:val="clear" w:color="auto" w:fill="FFFFFF"/>
        </w:rPr>
        <w:t xml:space="preserve"> </w:t>
      </w:r>
      <w:r w:rsidR="00BB1F3B" w:rsidRPr="003E3918">
        <w:rPr>
          <w:rStyle w:val="normaltextrun"/>
          <w:shd w:val="clear" w:color="auto" w:fill="FFFFFF"/>
        </w:rPr>
        <w:t xml:space="preserve">that the ancestral function of chemokines </w:t>
      </w:r>
      <w:r w:rsidR="00F21437" w:rsidRPr="003E3918">
        <w:rPr>
          <w:rStyle w:val="normaltextrun"/>
          <w:shd w:val="clear" w:color="auto" w:fill="FFFFFF"/>
        </w:rPr>
        <w:t>was</w:t>
      </w:r>
      <w:r w:rsidR="00BB1F3B" w:rsidRPr="003E3918">
        <w:rPr>
          <w:rStyle w:val="normaltextrun"/>
          <w:shd w:val="clear" w:color="auto" w:fill="FFFFFF"/>
        </w:rPr>
        <w:t xml:space="preserve"> homeostatic </w:t>
      </w:r>
      <w:r w:rsidR="00E7687B" w:rsidRPr="003E3918">
        <w:rPr>
          <w:rStyle w:val="normaltextrun"/>
          <w:shd w:val="clear" w:color="auto" w:fill="FFFFFF"/>
        </w:rPr>
        <w:t xml:space="preserve">(e.g., CXCL12, CXCL14) </w:t>
      </w:r>
      <w:r w:rsidR="00BB1F3B" w:rsidRPr="003E3918">
        <w:rPr>
          <w:rStyle w:val="normaltextrun"/>
          <w:shd w:val="clear" w:color="auto" w:fill="FFFFFF"/>
        </w:rPr>
        <w:t>with inflammatory functions ar</w:t>
      </w:r>
      <w:r w:rsidR="00443EB4" w:rsidRPr="003E3918">
        <w:rPr>
          <w:rStyle w:val="normaltextrun"/>
          <w:shd w:val="clear" w:color="auto" w:fill="FFFFFF"/>
        </w:rPr>
        <w:t>ising</w:t>
      </w:r>
      <w:r w:rsidR="00BB1F3B" w:rsidRPr="003E3918">
        <w:rPr>
          <w:rStyle w:val="normaltextrun"/>
          <w:shd w:val="clear" w:color="auto" w:fill="FFFFFF"/>
        </w:rPr>
        <w:t xml:space="preserve"> from recent duplications (e.g., CXCL5, CXCL6)</w:t>
      </w:r>
      <w:r w:rsidR="00E7687B" w:rsidRPr="003E3918">
        <w:rPr>
          <w:rStyle w:val="normaltextrun"/>
          <w:shd w:val="clear" w:color="auto" w:fill="FFFFFF"/>
        </w:rPr>
        <w:t xml:space="preserve">, potentially reflecting a rapid evolution induced by the selective pressure </w:t>
      </w:r>
      <w:r w:rsidR="00E5643F" w:rsidRPr="003E3918">
        <w:rPr>
          <w:rStyle w:val="normaltextrun"/>
          <w:shd w:val="clear" w:color="auto" w:fill="FFFFFF"/>
        </w:rPr>
        <w:t>of</w:t>
      </w:r>
      <w:r w:rsidR="00E7687B" w:rsidRPr="003E3918">
        <w:rPr>
          <w:rStyle w:val="normaltextrun"/>
          <w:shd w:val="clear" w:color="auto" w:fill="FFFFFF"/>
        </w:rPr>
        <w:t xml:space="preserve"> new pathogens </w:t>
      </w:r>
      <w:r w:rsidR="005B4338"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mQsKwuZm","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5B4338" w:rsidRPr="003E3918">
        <w:rPr>
          <w:rStyle w:val="normaltextrun"/>
          <w:shd w:val="clear" w:color="auto" w:fill="FFFFFF"/>
        </w:rPr>
        <w:fldChar w:fldCharType="separate"/>
      </w:r>
      <w:r w:rsidR="001D59B0" w:rsidRPr="003E3918">
        <w:t>(7)</w:t>
      </w:r>
      <w:r w:rsidR="005B4338" w:rsidRPr="003E3918">
        <w:rPr>
          <w:rStyle w:val="normaltextrun"/>
          <w:shd w:val="clear" w:color="auto" w:fill="FFFFFF"/>
        </w:rPr>
        <w:fldChar w:fldCharType="end"/>
      </w:r>
      <w:r w:rsidR="00BB1F3B" w:rsidRPr="003E3918">
        <w:rPr>
          <w:rStyle w:val="normaltextrun"/>
          <w:shd w:val="clear" w:color="auto" w:fill="FFFFFF"/>
        </w:rPr>
        <w:t xml:space="preserve">. </w:t>
      </w:r>
      <w:r w:rsidR="00DD6B47" w:rsidRPr="003E3918">
        <w:rPr>
          <w:rStyle w:val="normaltextrun"/>
          <w:shd w:val="clear" w:color="auto" w:fill="FFFFFF"/>
        </w:rPr>
        <w:t>C</w:t>
      </w:r>
      <w:r w:rsidR="004529AF" w:rsidRPr="003E3918">
        <w:rPr>
          <w:rStyle w:val="normaltextrun"/>
          <w:shd w:val="clear" w:color="auto" w:fill="FFFFFF"/>
        </w:rPr>
        <w:t>hemokine ligand and receptor</w:t>
      </w:r>
      <w:r w:rsidR="00277F71" w:rsidRPr="003E3918">
        <w:rPr>
          <w:rStyle w:val="normaltextrun"/>
          <w:shd w:val="clear" w:color="auto" w:fill="FFFFFF"/>
        </w:rPr>
        <w:t xml:space="preserve"> genes </w:t>
      </w:r>
      <w:r w:rsidR="00B66053" w:rsidRPr="003E3918">
        <w:rPr>
          <w:rStyle w:val="normaltextrun"/>
          <w:shd w:val="clear" w:color="auto" w:fill="FFFFFF"/>
        </w:rPr>
        <w:t>are known to</w:t>
      </w:r>
      <w:r w:rsidR="0040083C" w:rsidRPr="003E3918">
        <w:rPr>
          <w:rStyle w:val="normaltextrun"/>
          <w:shd w:val="clear" w:color="auto" w:fill="FFFFFF"/>
        </w:rPr>
        <w:t xml:space="preserve"> cluster</w:t>
      </w:r>
      <w:r w:rsidR="00277F71" w:rsidRPr="003E3918">
        <w:rPr>
          <w:rStyle w:val="normaltextrun"/>
          <w:shd w:val="clear" w:color="auto" w:fill="FFFFFF"/>
        </w:rPr>
        <w:t xml:space="preserve"> </w:t>
      </w:r>
      <w:r w:rsidR="00A27FDE" w:rsidRPr="003E3918">
        <w:rPr>
          <w:rStyle w:val="normaltextrun"/>
          <w:shd w:val="clear" w:color="auto" w:fill="FFFFFF"/>
        </w:rPr>
        <w:t>on specific chromosomes</w:t>
      </w:r>
      <w:r w:rsidR="00A51E83" w:rsidRPr="003E3918">
        <w:rPr>
          <w:rStyle w:val="normaltextrun"/>
          <w:shd w:val="clear" w:color="auto" w:fill="FFFFFF"/>
        </w:rPr>
        <w:t xml:space="preserve"> </w:t>
      </w:r>
      <w:r w:rsidR="00CB25D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HlwQOTxn","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B25D3" w:rsidRPr="003E3918">
        <w:rPr>
          <w:rStyle w:val="normaltextrun"/>
          <w:shd w:val="clear" w:color="auto" w:fill="FFFFFF"/>
        </w:rPr>
        <w:fldChar w:fldCharType="separate"/>
      </w:r>
      <w:r w:rsidR="001D59B0" w:rsidRPr="003E3918">
        <w:t>(7)</w:t>
      </w:r>
      <w:r w:rsidR="00CB25D3" w:rsidRPr="003E3918">
        <w:rPr>
          <w:rStyle w:val="normaltextrun"/>
          <w:shd w:val="clear" w:color="auto" w:fill="FFFFFF"/>
        </w:rPr>
        <w:fldChar w:fldCharType="end"/>
      </w:r>
      <w:r w:rsidR="00277F71" w:rsidRPr="003E3918">
        <w:rPr>
          <w:rStyle w:val="normaltextrun"/>
          <w:shd w:val="clear" w:color="auto" w:fill="FFFFFF"/>
        </w:rPr>
        <w:t xml:space="preserve"> </w:t>
      </w:r>
      <w:r w:rsidR="00A51E83" w:rsidRPr="003E3918">
        <w:rPr>
          <w:rStyle w:val="normaltextrun"/>
          <w:shd w:val="clear" w:color="auto" w:fill="FFFFFF"/>
        </w:rPr>
        <w:t xml:space="preserve">consistent with the hypothesis that </w:t>
      </w:r>
      <w:r w:rsidR="0058018B" w:rsidRPr="003E3918">
        <w:rPr>
          <w:rStyle w:val="normaltextrun"/>
          <w:shd w:val="clear" w:color="auto" w:fill="FFFFFF"/>
        </w:rPr>
        <w:t>they may be</w:t>
      </w:r>
      <w:r w:rsidR="00A15DBD" w:rsidRPr="003E3918">
        <w:rPr>
          <w:rStyle w:val="normaltextrun"/>
          <w:shd w:val="clear" w:color="auto" w:fill="FFFFFF"/>
        </w:rPr>
        <w:t xml:space="preserve"> the result of </w:t>
      </w:r>
      <w:r w:rsidR="00D7634D" w:rsidRPr="003E3918">
        <w:rPr>
          <w:rStyle w:val="normaltextrun"/>
          <w:shd w:val="clear" w:color="auto" w:fill="FFFFFF"/>
        </w:rPr>
        <w:t xml:space="preserve">the combination of </w:t>
      </w:r>
      <w:r w:rsidR="00D7634D" w:rsidRPr="003E3918">
        <w:rPr>
          <w:rStyle w:val="normaltextrun"/>
          <w:i/>
          <w:iCs/>
          <w:shd w:val="clear" w:color="auto" w:fill="FFFFFF"/>
        </w:rPr>
        <w:t>en bloc</w:t>
      </w:r>
      <w:r w:rsidR="00D7634D" w:rsidRPr="003E3918">
        <w:rPr>
          <w:rStyle w:val="normaltextrun"/>
          <w:shd w:val="clear" w:color="auto" w:fill="FFFFFF"/>
        </w:rPr>
        <w:t xml:space="preserve"> duplication followed </w:t>
      </w:r>
      <w:r w:rsidR="001C1F03" w:rsidRPr="003E3918">
        <w:rPr>
          <w:rStyle w:val="normaltextrun"/>
          <w:shd w:val="clear" w:color="auto" w:fill="FFFFFF"/>
        </w:rPr>
        <w:t xml:space="preserve">by </w:t>
      </w:r>
      <w:r w:rsidR="00A15DBD" w:rsidRPr="003E3918">
        <w:rPr>
          <w:rStyle w:val="normaltextrun"/>
          <w:shd w:val="clear" w:color="auto" w:fill="FFFFFF"/>
        </w:rPr>
        <w:t>tandem duplications</w:t>
      </w:r>
      <w:r w:rsidR="00B766F4" w:rsidRPr="003E3918">
        <w:rPr>
          <w:rStyle w:val="normaltextrun"/>
          <w:shd w:val="clear" w:color="auto" w:fill="FFFFFF"/>
        </w:rPr>
        <w:t xml:space="preserve"> </w:t>
      </w:r>
      <w:r w:rsidR="00B766F4"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6YHG23GU","properties":{"formattedCitation":"(30, 63, 64)","plainCitation":"(30, 63, 64)","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shd w:val="clear" w:color="auto" w:fill="FFFFFF"/>
        </w:rPr>
        <w:instrText>∼</w:instrText>
      </w:r>
      <w:r w:rsidR="008B6982">
        <w:rPr>
          <w:rStyle w:val="normaltextrun"/>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B766F4" w:rsidRPr="003E3918">
        <w:rPr>
          <w:rStyle w:val="normaltextrun"/>
          <w:shd w:val="clear" w:color="auto" w:fill="FFFFFF"/>
        </w:rPr>
        <w:fldChar w:fldCharType="separate"/>
      </w:r>
      <w:r w:rsidR="008B6982" w:rsidRPr="008B6982">
        <w:t>(30, 63, 64)</w:t>
      </w:r>
      <w:r w:rsidR="00B766F4" w:rsidRPr="003E3918">
        <w:rPr>
          <w:rStyle w:val="normaltextrun"/>
          <w:shd w:val="clear" w:color="auto" w:fill="FFFFFF"/>
        </w:rPr>
        <w:fldChar w:fldCharType="end"/>
      </w:r>
      <w:r w:rsidR="00A15DBD" w:rsidRPr="003E3918">
        <w:rPr>
          <w:rStyle w:val="normaltextrun"/>
          <w:shd w:val="clear" w:color="auto" w:fill="FFFFFF"/>
        </w:rPr>
        <w:t xml:space="preserve">. </w:t>
      </w:r>
      <w:r w:rsidR="00C272DF" w:rsidRPr="003E3918">
        <w:rPr>
          <w:rStyle w:val="normaltextrun"/>
          <w:shd w:val="clear" w:color="auto" w:fill="FFFFFF"/>
        </w:rPr>
        <w:t xml:space="preserve">Due to </w:t>
      </w:r>
      <w:r w:rsidR="00214E98" w:rsidRPr="003E3918">
        <w:rPr>
          <w:rStyle w:val="normaltextrun"/>
          <w:shd w:val="clear" w:color="auto" w:fill="FFFFFF"/>
        </w:rPr>
        <w:t>limited</w:t>
      </w:r>
      <w:r w:rsidR="00CC0D89" w:rsidRPr="003E3918">
        <w:rPr>
          <w:rStyle w:val="normaltextrun"/>
          <w:shd w:val="clear" w:color="auto" w:fill="FFFFFF"/>
        </w:rPr>
        <w:t xml:space="preserve"> high-quality genomes, </w:t>
      </w:r>
      <w:r w:rsidR="009C2977" w:rsidRPr="003E3918">
        <w:rPr>
          <w:rStyle w:val="normaltextrun"/>
          <w:shd w:val="clear" w:color="auto" w:fill="FFFFFF"/>
        </w:rPr>
        <w:t xml:space="preserve">syntenic patterns </w:t>
      </w:r>
      <w:r w:rsidR="00CC0D89" w:rsidRPr="003E3918">
        <w:rPr>
          <w:rStyle w:val="normaltextrun"/>
          <w:shd w:val="clear" w:color="auto" w:fill="FFFFFF"/>
        </w:rPr>
        <w:t xml:space="preserve">of chemokine genes </w:t>
      </w:r>
      <w:r w:rsidR="001C1F03" w:rsidRPr="003E3918">
        <w:rPr>
          <w:rStyle w:val="normaltextrun"/>
          <w:shd w:val="clear" w:color="auto" w:fill="FFFFFF"/>
        </w:rPr>
        <w:t>described</w:t>
      </w:r>
      <w:r w:rsidR="009C2977" w:rsidRPr="003E3918">
        <w:rPr>
          <w:rStyle w:val="normaltextrun"/>
          <w:shd w:val="clear" w:color="auto" w:fill="FFFFFF"/>
        </w:rPr>
        <w:t xml:space="preserve"> so far</w:t>
      </w:r>
      <w:r w:rsidR="001C1F03" w:rsidRPr="003E3918">
        <w:rPr>
          <w:rStyle w:val="normaltextrun"/>
          <w:shd w:val="clear" w:color="auto" w:fill="FFFFFF"/>
        </w:rPr>
        <w:t xml:space="preserve"> are</w:t>
      </w:r>
      <w:r w:rsidR="009C2977" w:rsidRPr="003E3918">
        <w:rPr>
          <w:rStyle w:val="normaltextrun"/>
          <w:shd w:val="clear" w:color="auto" w:fill="FFFFFF"/>
        </w:rPr>
        <w:t xml:space="preserve"> based primarily on human and a handful of other species </w:t>
      </w:r>
      <w:r w:rsidR="009C43C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E6ITC3NA","properties":{"formattedCitation":"(30, 63, 64)","plainCitation":"(30, 63, 64)","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shd w:val="clear" w:color="auto" w:fill="FFFFFF"/>
        </w:rPr>
        <w:instrText>∼</w:instrText>
      </w:r>
      <w:r w:rsidR="008B6982">
        <w:rPr>
          <w:rStyle w:val="normaltextrun"/>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9C43C3" w:rsidRPr="003E3918">
        <w:rPr>
          <w:rStyle w:val="normaltextrun"/>
          <w:shd w:val="clear" w:color="auto" w:fill="FFFFFF"/>
        </w:rPr>
        <w:fldChar w:fldCharType="separate"/>
      </w:r>
      <w:r w:rsidR="008B6982" w:rsidRPr="008B6982">
        <w:t>(30, 63, 64)</w:t>
      </w:r>
      <w:r w:rsidR="009C43C3" w:rsidRPr="003E3918">
        <w:rPr>
          <w:rStyle w:val="normaltextrun"/>
          <w:shd w:val="clear" w:color="auto" w:fill="FFFFFF"/>
        </w:rPr>
        <w:fldChar w:fldCharType="end"/>
      </w:r>
      <w:r w:rsidR="008D6368" w:rsidRPr="003E3918">
        <w:rPr>
          <w:rStyle w:val="normaltextrun"/>
          <w:shd w:val="clear" w:color="auto" w:fill="FFFFFF"/>
        </w:rPr>
        <w:t>,</w:t>
      </w:r>
      <w:r w:rsidR="00CC0D89" w:rsidRPr="003E3918">
        <w:rPr>
          <w:rStyle w:val="normaltextrun"/>
          <w:shd w:val="clear" w:color="auto" w:fill="FFFFFF"/>
        </w:rPr>
        <w:t xml:space="preserve"> </w:t>
      </w:r>
      <w:r w:rsidR="00000A9C" w:rsidRPr="003E3918">
        <w:rPr>
          <w:rStyle w:val="normaltextrun"/>
          <w:shd w:val="clear" w:color="auto" w:fill="FFFFFF"/>
        </w:rPr>
        <w:t>hampering</w:t>
      </w:r>
      <w:r w:rsidR="00B96C0A" w:rsidRPr="003E3918">
        <w:rPr>
          <w:rStyle w:val="normaltextrun"/>
          <w:shd w:val="clear" w:color="auto" w:fill="FFFFFF"/>
        </w:rPr>
        <w:t xml:space="preserve"> our grasp of</w:t>
      </w:r>
      <w:r w:rsidR="00CE4796" w:rsidRPr="003E3918">
        <w:rPr>
          <w:rStyle w:val="normaltextrun"/>
          <w:shd w:val="clear" w:color="auto" w:fill="FFFFFF"/>
        </w:rPr>
        <w:t xml:space="preserve"> the </w:t>
      </w:r>
      <w:r w:rsidR="0052314F" w:rsidRPr="003E3918">
        <w:rPr>
          <w:rStyle w:val="normaltextrun"/>
          <w:shd w:val="clear" w:color="auto" w:fill="FFFFFF"/>
        </w:rPr>
        <w:t xml:space="preserve">level of </w:t>
      </w:r>
      <w:r w:rsidR="00CE4796" w:rsidRPr="003E3918">
        <w:rPr>
          <w:rStyle w:val="normaltextrun"/>
          <w:shd w:val="clear" w:color="auto" w:fill="FFFFFF"/>
        </w:rPr>
        <w:t>conservation of these syntenic patterns</w:t>
      </w:r>
      <w:r w:rsidR="008D6368" w:rsidRPr="003E3918">
        <w:rPr>
          <w:rStyle w:val="normaltextrun"/>
          <w:shd w:val="clear" w:color="auto" w:fill="FFFFFF"/>
        </w:rPr>
        <w:t>.</w:t>
      </w:r>
      <w:r w:rsidR="009C2977" w:rsidRPr="003E3918">
        <w:rPr>
          <w:rStyle w:val="normaltextrun"/>
          <w:shd w:val="clear" w:color="auto" w:fill="FFFFFF"/>
        </w:rPr>
        <w:t xml:space="preserve"> </w:t>
      </w:r>
      <w:r w:rsidR="00D91E87" w:rsidRPr="003E3918">
        <w:rPr>
          <w:rStyle w:val="normaltextrun"/>
          <w:shd w:val="clear" w:color="auto" w:fill="FFFFFF"/>
        </w:rPr>
        <w:t>Conversely, o</w:t>
      </w:r>
      <w:r w:rsidR="00A15DBD" w:rsidRPr="003E3918">
        <w:rPr>
          <w:rStyle w:val="normaltextrun"/>
          <w:shd w:val="clear" w:color="auto" w:fill="FFFFFF"/>
        </w:rPr>
        <w:t xml:space="preserve">ur </w:t>
      </w:r>
      <w:r w:rsidR="00280EC4" w:rsidRPr="003E3918">
        <w:rPr>
          <w:rStyle w:val="normaltextrun"/>
          <w:shd w:val="clear" w:color="auto" w:fill="FFFFFF"/>
        </w:rPr>
        <w:t xml:space="preserve">large-scale </w:t>
      </w:r>
      <w:r w:rsidR="00A15DBD" w:rsidRPr="003E3918">
        <w:rPr>
          <w:rStyle w:val="normaltextrun"/>
          <w:shd w:val="clear" w:color="auto" w:fill="FFFFFF"/>
        </w:rPr>
        <w:t xml:space="preserve">phylogenetic </w:t>
      </w:r>
      <w:r w:rsidR="00280EC4" w:rsidRPr="003E3918">
        <w:rPr>
          <w:rStyle w:val="normaltextrun"/>
          <w:shd w:val="clear" w:color="auto" w:fill="FFFFFF"/>
        </w:rPr>
        <w:t>analyses encompass</w:t>
      </w:r>
      <w:r w:rsidR="00D91E87" w:rsidRPr="003E3918">
        <w:rPr>
          <w:rStyle w:val="normaltextrun"/>
          <w:shd w:val="clear" w:color="auto" w:fill="FFFFFF"/>
        </w:rPr>
        <w:t xml:space="preserve">ed </w:t>
      </w:r>
      <w:r w:rsidR="005E74B5" w:rsidRPr="003E3918">
        <w:rPr>
          <w:rStyle w:val="normaltextrun"/>
          <w:shd w:val="clear" w:color="auto" w:fill="FFFFFF"/>
        </w:rPr>
        <w:t>many</w:t>
      </w:r>
      <w:r w:rsidR="00EC73B7" w:rsidRPr="003E3918">
        <w:rPr>
          <w:rStyle w:val="normaltextrun"/>
          <w:shd w:val="clear" w:color="auto" w:fill="FFFFFF"/>
        </w:rPr>
        <w:t xml:space="preserve"> species. </w:t>
      </w:r>
      <w:r w:rsidR="00F543A2" w:rsidRPr="003E3918">
        <w:rPr>
          <w:rStyle w:val="normaltextrun"/>
          <w:shd w:val="clear" w:color="auto" w:fill="FFFFFF"/>
        </w:rPr>
        <w:t>We uncovered s</w:t>
      </w:r>
      <w:r w:rsidR="001C669F" w:rsidRPr="003E3918">
        <w:rPr>
          <w:rStyle w:val="normaltextrun"/>
          <w:shd w:val="clear" w:color="auto" w:fill="FFFFFF"/>
        </w:rPr>
        <w:t>everal</w:t>
      </w:r>
      <w:r w:rsidR="00EC73B7" w:rsidRPr="003E3918">
        <w:rPr>
          <w:rStyle w:val="normaltextrun"/>
          <w:shd w:val="clear" w:color="auto" w:fill="FFFFFF"/>
        </w:rPr>
        <w:t xml:space="preserve"> phylogenetic relationships </w:t>
      </w:r>
      <w:r w:rsidR="001C669F" w:rsidRPr="003E3918">
        <w:rPr>
          <w:rStyle w:val="normaltextrun"/>
          <w:shd w:val="clear" w:color="auto" w:fill="FFFFFF"/>
        </w:rPr>
        <w:t xml:space="preserve">that </w:t>
      </w:r>
      <w:r w:rsidR="00F543A2" w:rsidRPr="003E3918">
        <w:rPr>
          <w:rStyle w:val="normaltextrun"/>
          <w:shd w:val="clear" w:color="auto" w:fill="FFFFFF"/>
        </w:rPr>
        <w:t>are</w:t>
      </w:r>
      <w:r w:rsidR="00EC73B7" w:rsidRPr="003E3918">
        <w:rPr>
          <w:rStyle w:val="normaltextrun"/>
          <w:shd w:val="clear" w:color="auto" w:fill="FFFFFF"/>
        </w:rPr>
        <w:t xml:space="preserve"> co</w:t>
      </w:r>
      <w:r w:rsidR="00003452" w:rsidRPr="003E3918">
        <w:rPr>
          <w:rStyle w:val="normaltextrun"/>
          <w:shd w:val="clear" w:color="auto" w:fill="FFFFFF"/>
        </w:rPr>
        <w:t>nsistent</w:t>
      </w:r>
      <w:r w:rsidR="00F543A2" w:rsidRPr="003E3918">
        <w:rPr>
          <w:rStyle w:val="normaltextrun"/>
          <w:shd w:val="clear" w:color="auto" w:fill="FFFFFF"/>
        </w:rPr>
        <w:t xml:space="preserve"> with</w:t>
      </w:r>
      <w:r w:rsidR="00EC73B7" w:rsidRPr="003E3918">
        <w:rPr>
          <w:rStyle w:val="normaltextrun"/>
          <w:shd w:val="clear" w:color="auto" w:fill="FFFFFF"/>
        </w:rPr>
        <w:t xml:space="preserve"> </w:t>
      </w:r>
      <w:r w:rsidR="005E74B5" w:rsidRPr="003E3918">
        <w:rPr>
          <w:rStyle w:val="normaltextrun"/>
          <w:shd w:val="clear" w:color="auto" w:fill="FFFFFF"/>
        </w:rPr>
        <w:t xml:space="preserve">known syntenic </w:t>
      </w:r>
      <w:r w:rsidR="005B19A5" w:rsidRPr="003E3918">
        <w:rPr>
          <w:rStyle w:val="normaltextrun"/>
          <w:shd w:val="clear" w:color="auto" w:fill="FFFFFF"/>
        </w:rPr>
        <w:t>patterns</w:t>
      </w:r>
      <w:r w:rsidR="001D51E8" w:rsidRPr="003E3918">
        <w:rPr>
          <w:rStyle w:val="normaltextrun"/>
          <w:shd w:val="clear" w:color="auto" w:fill="FFFFFF"/>
        </w:rPr>
        <w:t xml:space="preserve"> in human</w:t>
      </w:r>
      <w:r w:rsidR="00FA59C2" w:rsidRPr="003E3918">
        <w:rPr>
          <w:rStyle w:val="normaltextrun"/>
          <w:shd w:val="clear" w:color="auto" w:fill="FFFFFF"/>
        </w:rPr>
        <w:t xml:space="preserve">, </w:t>
      </w:r>
      <w:r w:rsidR="005A274B" w:rsidRPr="003E3918">
        <w:rPr>
          <w:rStyle w:val="normaltextrun"/>
          <w:shd w:val="clear" w:color="auto" w:fill="FFFFFF"/>
        </w:rPr>
        <w:t xml:space="preserve">providing </w:t>
      </w:r>
      <w:r w:rsidR="00DE2183" w:rsidRPr="003E3918">
        <w:rPr>
          <w:rStyle w:val="normaltextrun"/>
          <w:shd w:val="clear" w:color="auto" w:fill="FFFFFF"/>
        </w:rPr>
        <w:t>stronger</w:t>
      </w:r>
      <w:r w:rsidR="005A274B" w:rsidRPr="003E3918">
        <w:rPr>
          <w:rStyle w:val="normaltextrun"/>
          <w:shd w:val="clear" w:color="auto" w:fill="FFFFFF"/>
        </w:rPr>
        <w:t xml:space="preserve"> evidence </w:t>
      </w:r>
      <w:r w:rsidR="005A274B" w:rsidRPr="003E3918">
        <w:rPr>
          <w:rStyle w:val="normaltextrun"/>
          <w:shd w:val="clear" w:color="auto" w:fill="FFFFFF"/>
        </w:rPr>
        <w:lastRenderedPageBreak/>
        <w:t xml:space="preserve">for </w:t>
      </w:r>
      <w:r w:rsidR="003E72BE" w:rsidRPr="003E3918">
        <w:rPr>
          <w:rStyle w:val="normaltextrun"/>
          <w:shd w:val="clear" w:color="auto" w:fill="FFFFFF"/>
        </w:rPr>
        <w:t xml:space="preserve">their </w:t>
      </w:r>
      <w:r w:rsidR="005A274B" w:rsidRPr="003E3918">
        <w:rPr>
          <w:rStyle w:val="normaltextrun"/>
          <w:shd w:val="clear" w:color="auto" w:fill="FFFFFF"/>
        </w:rPr>
        <w:t>evolutionary relationship</w:t>
      </w:r>
      <w:r w:rsidR="008573BA" w:rsidRPr="003E3918">
        <w:rPr>
          <w:rStyle w:val="normaltextrun"/>
          <w:shd w:val="clear" w:color="auto" w:fill="FFFFFF"/>
        </w:rPr>
        <w:t xml:space="preserve">. </w:t>
      </w:r>
      <w:r w:rsidR="00DE2183" w:rsidRPr="003E3918">
        <w:rPr>
          <w:rStyle w:val="normaltextrun"/>
          <w:shd w:val="clear" w:color="auto" w:fill="FFFFFF"/>
        </w:rPr>
        <w:t>M</w:t>
      </w:r>
      <w:r w:rsidR="008573BA" w:rsidRPr="003E3918">
        <w:rPr>
          <w:rStyle w:val="normaltextrun"/>
          <w:shd w:val="clear" w:color="auto" w:fill="FFFFFF"/>
        </w:rPr>
        <w:t xml:space="preserve">inor discrepancies </w:t>
      </w:r>
      <w:r w:rsidR="00476D66" w:rsidRPr="003E3918">
        <w:rPr>
          <w:rStyle w:val="normaltextrun"/>
          <w:shd w:val="clear" w:color="auto" w:fill="FFFFFF"/>
        </w:rPr>
        <w:t xml:space="preserve">between phylogenetic relationships and syntenic patterns </w:t>
      </w:r>
      <w:r w:rsidR="00286193" w:rsidRPr="003E3918">
        <w:rPr>
          <w:rStyle w:val="normaltextrun"/>
          <w:shd w:val="clear" w:color="auto" w:fill="FFFFFF"/>
        </w:rPr>
        <w:t>are interesting source of future</w:t>
      </w:r>
      <w:r w:rsidR="00D146E4" w:rsidRPr="003E3918">
        <w:rPr>
          <w:rStyle w:val="normaltextrun"/>
          <w:shd w:val="clear" w:color="auto" w:fill="FFFFFF"/>
        </w:rPr>
        <w:t xml:space="preserve"> investigation </w:t>
      </w:r>
      <w:r w:rsidR="00B766F4" w:rsidRPr="003E3918">
        <w:rPr>
          <w:rStyle w:val="normaltextrun"/>
          <w:shd w:val="clear" w:color="auto" w:fill="FFFFFF"/>
        </w:rPr>
        <w:t>into</w:t>
      </w:r>
      <w:r w:rsidR="00D146E4" w:rsidRPr="003E3918">
        <w:rPr>
          <w:rStyle w:val="normaltextrun"/>
          <w:shd w:val="clear" w:color="auto" w:fill="FFFFFF"/>
        </w:rPr>
        <w:t xml:space="preserve"> the conservation of</w:t>
      </w:r>
      <w:r w:rsidR="00286193" w:rsidRPr="003E3918">
        <w:rPr>
          <w:rStyle w:val="normaltextrun"/>
          <w:shd w:val="clear" w:color="auto" w:fill="FFFFFF"/>
        </w:rPr>
        <w:t xml:space="preserve"> syntenic pattern</w:t>
      </w:r>
      <w:r w:rsidR="00557617" w:rsidRPr="003E3918">
        <w:rPr>
          <w:rStyle w:val="normaltextrun"/>
          <w:shd w:val="clear" w:color="auto" w:fill="FFFFFF"/>
        </w:rPr>
        <w:t>s</w:t>
      </w:r>
      <w:r w:rsidR="00286193" w:rsidRPr="003E3918">
        <w:rPr>
          <w:rStyle w:val="normaltextrun"/>
          <w:shd w:val="clear" w:color="auto" w:fill="FFFFFF"/>
        </w:rPr>
        <w:t xml:space="preserve"> </w:t>
      </w:r>
      <w:r w:rsidR="00D146E4" w:rsidRPr="003E3918">
        <w:rPr>
          <w:rStyle w:val="normaltextrun"/>
          <w:shd w:val="clear" w:color="auto" w:fill="FFFFFF"/>
        </w:rPr>
        <w:t>throughout vertebrate history,</w:t>
      </w:r>
      <w:r w:rsidR="00286193" w:rsidRPr="003E3918">
        <w:rPr>
          <w:rStyle w:val="normaltextrun"/>
          <w:shd w:val="clear" w:color="auto" w:fill="FFFFFF"/>
        </w:rPr>
        <w:t xml:space="preserve"> as high-quality genomic data </w:t>
      </w:r>
      <w:r w:rsidR="00B766F4" w:rsidRPr="003E3918">
        <w:rPr>
          <w:rStyle w:val="normaltextrun"/>
          <w:shd w:val="clear" w:color="auto" w:fill="FFFFFF"/>
        </w:rPr>
        <w:t>become more widely available</w:t>
      </w:r>
      <w:r w:rsidR="00286193" w:rsidRPr="003E3918">
        <w:rPr>
          <w:rStyle w:val="normaltextrun"/>
          <w:shd w:val="clear" w:color="auto" w:fill="FFFFFF"/>
        </w:rPr>
        <w:t xml:space="preserve">. </w:t>
      </w:r>
    </w:p>
    <w:p w14:paraId="2C385D4E" w14:textId="5D8810C9" w:rsidR="005462AB" w:rsidRDefault="0047755D" w:rsidP="00AE2D9C">
      <w:pPr>
        <w:spacing w:line="360" w:lineRule="auto"/>
        <w:ind w:firstLine="720"/>
        <w:jc w:val="both"/>
        <w:rPr>
          <w:shd w:val="clear" w:color="auto" w:fill="FFFFFF"/>
          <w:lang w:val="en-US"/>
        </w:rPr>
      </w:pPr>
      <w:r w:rsidRPr="003E3918">
        <w:rPr>
          <w:shd w:val="clear" w:color="auto" w:fill="FFFFFF"/>
          <w:lang w:val="en-US"/>
        </w:rPr>
        <w:t>T</w:t>
      </w:r>
      <w:r w:rsidR="00481C80" w:rsidRPr="003E3918">
        <w:rPr>
          <w:shd w:val="clear" w:color="auto" w:fill="FFFFFF"/>
          <w:lang w:val="en-US"/>
        </w:rPr>
        <w:t xml:space="preserve">he evolutionary </w:t>
      </w:r>
      <w:r w:rsidRPr="003E3918">
        <w:rPr>
          <w:shd w:val="clear" w:color="auto" w:fill="FFFFFF"/>
          <w:lang w:val="en-US"/>
        </w:rPr>
        <w:t>hi</w:t>
      </w:r>
      <w:r w:rsidR="00481C80" w:rsidRPr="003E3918">
        <w:rPr>
          <w:shd w:val="clear" w:color="auto" w:fill="FFFFFF"/>
          <w:lang w:val="en-US"/>
        </w:rPr>
        <w:t>story of canonical components</w:t>
      </w:r>
      <w:r w:rsidR="0006138F" w:rsidRPr="003E3918">
        <w:rPr>
          <w:shd w:val="clear" w:color="auto" w:fill="FFFFFF"/>
          <w:lang w:val="en-US"/>
        </w:rPr>
        <w:t xml:space="preserve"> </w:t>
      </w:r>
      <w:r w:rsidRPr="003E3918">
        <w:rPr>
          <w:shd w:val="clear" w:color="auto" w:fill="FFFFFF"/>
          <w:lang w:val="en-US"/>
        </w:rPr>
        <w:t xml:space="preserve">includes </w:t>
      </w:r>
      <w:r w:rsidR="00040A76" w:rsidRPr="003E3918">
        <w:rPr>
          <w:shd w:val="clear" w:color="auto" w:fill="FFFFFF"/>
          <w:lang w:val="en-US"/>
        </w:rPr>
        <w:t>several</w:t>
      </w:r>
      <w:r w:rsidRPr="003E3918">
        <w:rPr>
          <w:shd w:val="clear" w:color="auto" w:fill="FFFFFF"/>
          <w:lang w:val="en-US"/>
        </w:rPr>
        <w:t xml:space="preserve"> examples of known ligand-receptor pairs</w:t>
      </w:r>
      <w:r w:rsidR="006677BB" w:rsidRPr="003E3918">
        <w:rPr>
          <w:shd w:val="clear" w:color="auto" w:fill="FFFFFF"/>
          <w:lang w:val="en-US"/>
        </w:rPr>
        <w:t xml:space="preserve"> following a </w:t>
      </w:r>
      <w:r w:rsidR="0053791F" w:rsidRPr="003E3918">
        <w:rPr>
          <w:shd w:val="clear" w:color="auto" w:fill="FFFFFF"/>
          <w:lang w:val="en-US"/>
        </w:rPr>
        <w:t xml:space="preserve">corresponding </w:t>
      </w:r>
      <w:r w:rsidR="006677BB" w:rsidRPr="003E3918">
        <w:rPr>
          <w:shd w:val="clear" w:color="auto" w:fill="FFFFFF"/>
          <w:lang w:val="en-US"/>
        </w:rPr>
        <w:t xml:space="preserve">pattern of origin and </w:t>
      </w:r>
      <w:r w:rsidR="008C4531" w:rsidRPr="003E3918">
        <w:rPr>
          <w:shd w:val="clear" w:color="auto" w:fill="FFFFFF"/>
          <w:lang w:val="en-US"/>
        </w:rPr>
        <w:t xml:space="preserve">temporal dynamics </w:t>
      </w:r>
      <w:r w:rsidRPr="003E3918">
        <w:rPr>
          <w:shd w:val="clear" w:color="auto" w:fill="FFFFFF"/>
          <w:lang w:val="en-US"/>
        </w:rPr>
        <w:t xml:space="preserve">of duplications. This is true for </w:t>
      </w:r>
      <w:r w:rsidR="00E7687B" w:rsidRPr="003E3918">
        <w:rPr>
          <w:shd w:val="clear" w:color="auto" w:fill="FFFFFF"/>
          <w:lang w:val="en-US"/>
        </w:rPr>
        <w:t xml:space="preserve">example, for the </w:t>
      </w:r>
      <w:r w:rsidR="0006138F" w:rsidRPr="003E3918">
        <w:rPr>
          <w:shd w:val="clear" w:color="auto" w:fill="FFFFFF"/>
          <w:lang w:val="en-US"/>
        </w:rPr>
        <w:t>an</w:t>
      </w:r>
      <w:r w:rsidR="00F564D3" w:rsidRPr="003E3918">
        <w:rPr>
          <w:shd w:val="clear" w:color="auto" w:fill="FFFFFF"/>
          <w:lang w:val="en-US"/>
        </w:rPr>
        <w:t xml:space="preserve">cient </w:t>
      </w:r>
      <w:r w:rsidR="00E7687B" w:rsidRPr="003E3918">
        <w:rPr>
          <w:shd w:val="clear" w:color="auto" w:fill="FFFFFF"/>
          <w:lang w:val="en-US"/>
        </w:rPr>
        <w:t>homeostatic</w:t>
      </w:r>
      <w:r w:rsidR="00CD23F6" w:rsidRPr="003E3918">
        <w:rPr>
          <w:shd w:val="clear" w:color="auto" w:fill="FFFFFF"/>
          <w:lang w:val="en-US"/>
        </w:rPr>
        <w:t xml:space="preserve"> </w:t>
      </w:r>
      <w:r w:rsidR="00F564D3" w:rsidRPr="003E3918">
        <w:rPr>
          <w:shd w:val="clear" w:color="auto" w:fill="FFFFFF"/>
          <w:lang w:val="en-US"/>
        </w:rPr>
        <w:t xml:space="preserve">CXCL12 </w:t>
      </w:r>
      <w:r w:rsidR="008C4531" w:rsidRPr="003E3918">
        <w:rPr>
          <w:shd w:val="clear" w:color="auto" w:fill="FFFFFF"/>
          <w:lang w:val="en-US"/>
        </w:rPr>
        <w:t xml:space="preserve">ligand </w:t>
      </w:r>
      <w:r w:rsidR="002E03A3" w:rsidRPr="003E3918">
        <w:rPr>
          <w:shd w:val="clear" w:color="auto" w:fill="FFFFFF"/>
          <w:lang w:val="en-US"/>
        </w:rPr>
        <w:t>and its</w:t>
      </w:r>
      <w:r w:rsidR="000E6182" w:rsidRPr="003E3918">
        <w:rPr>
          <w:shd w:val="clear" w:color="auto" w:fill="FFFFFF"/>
          <w:lang w:val="en-US"/>
        </w:rPr>
        <w:t xml:space="preserve"> corresponding receptors </w:t>
      </w:r>
      <w:r w:rsidR="00206197" w:rsidRPr="003E3918">
        <w:rPr>
          <w:shd w:val="clear" w:color="auto" w:fill="FFFFFF"/>
          <w:lang w:val="en-US"/>
        </w:rPr>
        <w:t xml:space="preserve">CXCR4 </w:t>
      </w:r>
      <w:r w:rsidR="000E6182" w:rsidRPr="003E3918">
        <w:rPr>
          <w:shd w:val="clear" w:color="auto" w:fill="FFFFFF"/>
          <w:lang w:val="en-US"/>
        </w:rPr>
        <w:t xml:space="preserve">and </w:t>
      </w:r>
      <w:r w:rsidR="007C5C4B" w:rsidRPr="003E3918">
        <w:rPr>
          <w:shd w:val="clear" w:color="auto" w:fill="FFFFFF"/>
          <w:lang w:val="en-US"/>
        </w:rPr>
        <w:t>ACKR</w:t>
      </w:r>
      <w:r w:rsidR="000E6182" w:rsidRPr="003E3918">
        <w:rPr>
          <w:shd w:val="clear" w:color="auto" w:fill="FFFFFF"/>
          <w:lang w:val="en-US"/>
        </w:rPr>
        <w:t>3</w:t>
      </w:r>
      <w:r w:rsidR="007B7C26" w:rsidRPr="003E3918">
        <w:rPr>
          <w:shd w:val="clear" w:color="auto" w:fill="FFFFFF"/>
          <w:lang w:val="en-US"/>
        </w:rPr>
        <w:t>,</w:t>
      </w:r>
      <w:r w:rsidR="002F6ECC" w:rsidRPr="003E3918">
        <w:rPr>
          <w:shd w:val="clear" w:color="auto" w:fill="FFFFFF"/>
          <w:lang w:val="en-US"/>
        </w:rPr>
        <w:t xml:space="preserve"> that all originated in early vertebrates</w:t>
      </w:r>
      <w:r w:rsidR="00FC4ECF" w:rsidRPr="003E3918">
        <w:rPr>
          <w:shd w:val="clear" w:color="auto" w:fill="FFFFFF"/>
          <w:lang w:val="en-US"/>
        </w:rPr>
        <w:t xml:space="preserve"> </w:t>
      </w:r>
      <w:r w:rsidR="0024543C" w:rsidRPr="003E3918">
        <w:rPr>
          <w:shd w:val="clear" w:color="auto" w:fill="FFFFFF"/>
          <w:lang w:val="en-US"/>
        </w:rPr>
        <w:fldChar w:fldCharType="begin"/>
      </w:r>
      <w:r w:rsidR="008B6982">
        <w:rPr>
          <w:shd w:val="clear" w:color="auto" w:fill="FFFFFF"/>
          <w:lang w:val="en-US"/>
        </w:rPr>
        <w:instrText xml:space="preserve"> ADDIN ZOTERO_ITEM CSL_CITATION {"citationID":"8fTepaUt","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24543C" w:rsidRPr="003E3918">
        <w:rPr>
          <w:shd w:val="clear" w:color="auto" w:fill="FFFFFF"/>
          <w:lang w:val="en-US"/>
        </w:rPr>
        <w:fldChar w:fldCharType="separate"/>
      </w:r>
      <w:r w:rsidR="001D59B0" w:rsidRPr="003E3918">
        <w:t>(7)</w:t>
      </w:r>
      <w:r w:rsidR="0024543C" w:rsidRPr="003E3918">
        <w:rPr>
          <w:shd w:val="clear" w:color="auto" w:fill="FFFFFF"/>
          <w:lang w:val="en-US"/>
        </w:rPr>
        <w:fldChar w:fldCharType="end"/>
      </w:r>
      <w:r w:rsidR="00507A85" w:rsidRPr="003E3918">
        <w:rPr>
          <w:shd w:val="clear" w:color="auto" w:fill="FFFFFF"/>
          <w:lang w:val="en-US"/>
        </w:rPr>
        <w:t xml:space="preserve">. The early origin and conservation of CXCR4 </w:t>
      </w:r>
      <w:r w:rsidR="00210125" w:rsidRPr="003E3918">
        <w:rPr>
          <w:shd w:val="clear" w:color="auto" w:fill="FFFFFF"/>
          <w:lang w:val="en-US"/>
        </w:rPr>
        <w:t xml:space="preserve">and CXCL12 </w:t>
      </w:r>
      <w:r w:rsidR="00507A85" w:rsidRPr="003E3918">
        <w:rPr>
          <w:shd w:val="clear" w:color="auto" w:fill="FFFFFF"/>
          <w:lang w:val="en-US"/>
        </w:rPr>
        <w:t xml:space="preserve">in the ancestor of vertebrates is interesting as </w:t>
      </w:r>
      <w:r w:rsidR="00B60697" w:rsidRPr="003E3918">
        <w:rPr>
          <w:shd w:val="clear" w:color="auto" w:fill="FFFFFF"/>
          <w:lang w:val="en-US"/>
        </w:rPr>
        <w:t>this pair</w:t>
      </w:r>
      <w:r w:rsidR="00507A85" w:rsidRPr="003E3918">
        <w:rPr>
          <w:shd w:val="clear" w:color="auto" w:fill="FFFFFF"/>
          <w:lang w:val="en-US"/>
        </w:rPr>
        <w:t xml:space="preserve"> plays a key role in the</w:t>
      </w:r>
      <w:r w:rsidR="00210125" w:rsidRPr="003E3918">
        <w:rPr>
          <w:shd w:val="clear" w:color="auto" w:fill="FFFFFF"/>
          <w:lang w:val="en-US"/>
        </w:rPr>
        <w:t xml:space="preserve"> migration of</w:t>
      </w:r>
      <w:r w:rsidR="00507A85" w:rsidRPr="003E3918">
        <w:rPr>
          <w:shd w:val="clear" w:color="auto" w:fill="FFFFFF"/>
          <w:lang w:val="en-US"/>
        </w:rPr>
        <w:t xml:space="preserve"> neural crest cell</w:t>
      </w:r>
      <w:r w:rsidR="00210125" w:rsidRPr="003E3918">
        <w:rPr>
          <w:shd w:val="clear" w:color="auto" w:fill="FFFFFF"/>
          <w:lang w:val="en-US"/>
        </w:rPr>
        <w:t>s</w:t>
      </w:r>
      <w:r w:rsidR="00507A85" w:rsidRPr="003E3918">
        <w:rPr>
          <w:shd w:val="clear" w:color="auto" w:fill="FFFFFF"/>
          <w:lang w:val="en-US"/>
        </w:rPr>
        <w:t xml:space="preserve"> </w:t>
      </w:r>
      <w:r w:rsidR="00334043" w:rsidRPr="003E3918">
        <w:rPr>
          <w:shd w:val="clear" w:color="auto" w:fill="FFFFFF"/>
          <w:lang w:val="en-US"/>
        </w:rPr>
        <w:fldChar w:fldCharType="begin"/>
      </w:r>
      <w:r w:rsidR="000319D7">
        <w:rPr>
          <w:shd w:val="clear" w:color="auto" w:fill="FFFFFF"/>
          <w:lang w:val="en-US"/>
        </w:rPr>
        <w:instrText xml:space="preserve"> ADDIN ZOTERO_ITEM CSL_CITATION {"citationID":"HIpqvgyX","properties":{"formattedCitation":"(86)","plainCitation":"(86)","noteIndex":0},"citationItems":[{"id":1143,"uris":["http://zotero.org/groups/4322905/items/2M6J33BY"],"itemData":{"id":1143,"type":"article-journal","abstract":"Neural crest stem cells arising from caudal hindbrain (often called cardiac and posterior vagal neural crest) migrate long distances to form cell types as diverse as heart muscle and enteric ganglia, abnormalities of which lead to common congenital birth defects. Here, we explore whether individual caudal hindbrain neural crest precursors are multipotent or predetermined toward these particular fates and destinations. To this end, we perform lineage tracing of chick neural crest cells at single-cell resolution using two complementary approaches: retrovirally mediated multiplex clonal analysis and single-cell photoconversion. Both methods show that the majority of these neural crest precursors are multipotent with many clones producing mesenchymal as well as neuronal derivatives. Time-lapse imaging demonstrates that sister cells can migrate in distinct directions, suggesting stochasticity in choice of migration path. Perturbation experiments further identify guidance cues acting on cells in the pharyngeal junction that can influence this choice; loss of CXCR4 signaling results in failure to migrate to the heart but no influence on migration toward the foregut, whereas loss of RET signaling does the opposite. Taken together, the results suggest that environmental influences rather than intrinsic information govern cell fate choice of multipotent caudal hindbrain neural crest cells.","container-title":"Nature Communications","DOI":"10.1038/s41467-021-22146-8","ISSN":"2041-1723","issue":"1","journalAbbreviation":"Nat Commun","language":"en","license":"2021 The Author(s)","note":"number: 1\npublisher: Nature Publishing Group","page":"1894","source":"www.nature.com","title":"Clonal analysis and dynamic imaging identify multipotency of individual Gallus gallus caudal hindbrain neural crest cells toward cardiac and enteric fates","volume":"12","author":[{"family":"Tang","given":"Weiyi"},{"family":"Li","given":"Yuwei"},{"family":"Li","given":"Ang"},{"family":"Bronner","given":"Marianne E."}],"issued":{"date-parts":[["2021",3,25]]}}}],"schema":"https://github.com/citation-style-language/schema/raw/master/csl-citation.json"} </w:instrText>
      </w:r>
      <w:r w:rsidR="00334043" w:rsidRPr="003E3918">
        <w:rPr>
          <w:shd w:val="clear" w:color="auto" w:fill="FFFFFF"/>
          <w:lang w:val="en-US"/>
        </w:rPr>
        <w:fldChar w:fldCharType="separate"/>
      </w:r>
      <w:r w:rsidR="000319D7" w:rsidRPr="000319D7">
        <w:t>(86)</w:t>
      </w:r>
      <w:r w:rsidR="00334043" w:rsidRPr="003E3918">
        <w:rPr>
          <w:shd w:val="clear" w:color="auto" w:fill="FFFFFF"/>
          <w:lang w:val="en-US"/>
        </w:rPr>
        <w:fldChar w:fldCharType="end"/>
      </w:r>
      <w:r w:rsidR="00210125" w:rsidRPr="003E3918">
        <w:t xml:space="preserve"> </w:t>
      </w:r>
      <w:r w:rsidR="00B60697" w:rsidRPr="003E3918">
        <w:rPr>
          <w:shd w:val="clear" w:color="auto" w:fill="FFFFFF"/>
          <w:lang w:val="en-US"/>
        </w:rPr>
        <w:t>-</w:t>
      </w:r>
      <w:r w:rsidR="00210125" w:rsidRPr="003E3918">
        <w:rPr>
          <w:shd w:val="clear" w:color="auto" w:fill="FFFFFF"/>
          <w:lang w:val="en-US"/>
        </w:rPr>
        <w:t xml:space="preserve"> a key vertebrate innovation</w:t>
      </w:r>
      <w:r w:rsidR="00675FAE" w:rsidRPr="003E3918">
        <w:rPr>
          <w:shd w:val="clear" w:color="auto" w:fill="FFFFFF"/>
          <w:lang w:val="en-US"/>
        </w:rPr>
        <w:t xml:space="preserve"> </w:t>
      </w:r>
      <w:r w:rsidR="00675FAE" w:rsidRPr="003E3918">
        <w:rPr>
          <w:shd w:val="clear" w:color="auto" w:fill="FFFFFF"/>
          <w:lang w:val="en-US"/>
        </w:rPr>
        <w:fldChar w:fldCharType="begin"/>
      </w:r>
      <w:r w:rsidR="000319D7">
        <w:rPr>
          <w:shd w:val="clear" w:color="auto" w:fill="FFFFFF"/>
          <w:lang w:val="en-US"/>
        </w:rPr>
        <w:instrText xml:space="preserve"> ADDIN ZOTERO_ITEM CSL_CITATION {"citationID":"qvweNMVH","properties":{"formattedCitation":"(87)","plainCitation":"(87)","noteIndex":0},"citationItems":[{"id":1155,"uris":["http://zotero.org/groups/4322905/items/W855A664"],"itemData":{"id":1155,"type":"article-journal","abstract":"The neural crest is a vertebrate-specific migratory stem cell population that generates a remarkably diverse set of cell types and structures. Because many of the morphological, physiological and behavioural novelties of vertebrates are derived from neural crest cells, it is thought that the origin of this cell population was an important milestone in early vertebrate history. An outstanding question in the field of vertebrate evolutionary-developmental biology (evo-devo) is how this cell type evolved in ancestral vertebrates. In this review, we briefly summarize neural crest developmental genetics in vertebrates, focusing in particular on the gene regulatory interactions instructing their early formation within and migration from the dorsal neural tube. We then discuss how studies searching for homologues of neural crest cells in invertebrate chordates led to the discovery of neural crest-like cells in tunicates and the potential implications this has for tracing the pre-vertebrate origins of the neural crest population. Finally, we synthesize this information to propose a model to explain the origin of neural crest cells. We suggest that at least some of the regulatory components of early stages of neural crest development long pre-date vertebrate origins, perhaps dating back to the last common bilaterian ancestor. These components, originally directing neuroectodermal patterning and cell migration, served as a gene regulatory ‘scaffold' upon which neural crest-like cells with limited migration and potency evolved in the last common ancestor of tunicates and vertebrates. Finally, the acquisition of regulatory programmes controlling multipotency and long-range, directed migration led to the transition from neural crest-like cells in invertebrate chordates to multipotent migratory neural crest in the first vertebrates.","container-title":"Open Biology","DOI":"10.1098/rsob.190285","issue":"1","note":"publisher: Royal Society","page":"190285","source":"royalsocietypublishing.org (Atypon)","title":"The origin and evolution of vertebrate neural crest cells","volume":"10","author":[{"family":"York","given":"Joshua R."},{"family":"McCauley","given":"David W."}],"issued":{"date-parts":[["2020",1,29]]}}}],"schema":"https://github.com/citation-style-language/schema/raw/master/csl-citation.json"} </w:instrText>
      </w:r>
      <w:r w:rsidR="00675FAE" w:rsidRPr="003E3918">
        <w:rPr>
          <w:shd w:val="clear" w:color="auto" w:fill="FFFFFF"/>
          <w:lang w:val="en-US"/>
        </w:rPr>
        <w:fldChar w:fldCharType="separate"/>
      </w:r>
      <w:r w:rsidR="000319D7" w:rsidRPr="000319D7">
        <w:t>(87)</w:t>
      </w:r>
      <w:r w:rsidR="00675FAE" w:rsidRPr="003E3918">
        <w:rPr>
          <w:shd w:val="clear" w:color="auto" w:fill="FFFFFF"/>
          <w:lang w:val="en-US"/>
        </w:rPr>
        <w:fldChar w:fldCharType="end"/>
      </w:r>
      <w:r w:rsidR="00485C8C" w:rsidRPr="003E3918">
        <w:rPr>
          <w:shd w:val="clear" w:color="auto" w:fill="FFFFFF"/>
          <w:lang w:val="en-US"/>
        </w:rPr>
        <w:t xml:space="preserve">. </w:t>
      </w:r>
      <w:r w:rsidR="251DB4DE" w:rsidRPr="003E3918">
        <w:rPr>
          <w:shd w:val="clear" w:color="auto" w:fill="FFFFFF"/>
          <w:lang w:val="en-US"/>
        </w:rPr>
        <w:t xml:space="preserve">This </w:t>
      </w:r>
      <w:r w:rsidR="024752D8" w:rsidRPr="003E3918">
        <w:rPr>
          <w:shd w:val="clear" w:color="auto" w:fill="FFFFFF"/>
          <w:lang w:val="en-US"/>
        </w:rPr>
        <w:t xml:space="preserve">combined </w:t>
      </w:r>
      <w:r w:rsidR="251DB4DE" w:rsidRPr="003E3918">
        <w:rPr>
          <w:shd w:val="clear" w:color="auto" w:fill="FFFFFF"/>
          <w:lang w:val="en-US"/>
        </w:rPr>
        <w:t xml:space="preserve">with </w:t>
      </w:r>
      <w:r w:rsidR="00B059D5" w:rsidRPr="003E3918">
        <w:rPr>
          <w:shd w:val="clear" w:color="auto" w:fill="FFFFFF"/>
          <w:lang w:val="en-US"/>
        </w:rPr>
        <w:t>the fact</w:t>
      </w:r>
      <w:r w:rsidR="251DB4DE" w:rsidRPr="003E3918">
        <w:rPr>
          <w:shd w:val="clear" w:color="auto" w:fill="FFFFFF"/>
          <w:lang w:val="en-US"/>
        </w:rPr>
        <w:t xml:space="preserve"> that homeostatic chemokine ligands/receptors tend to be res</w:t>
      </w:r>
      <w:r w:rsidR="530737B7" w:rsidRPr="003E3918">
        <w:rPr>
          <w:shd w:val="clear" w:color="auto" w:fill="FFFFFF"/>
          <w:lang w:val="en-US"/>
        </w:rPr>
        <w:t>tricted</w:t>
      </w:r>
      <w:r w:rsidR="251DB4DE" w:rsidRPr="003E3918">
        <w:rPr>
          <w:shd w:val="clear" w:color="auto" w:fill="FFFFFF"/>
          <w:lang w:val="en-US"/>
        </w:rPr>
        <w:t xml:space="preserve"> to monogamous pairing</w:t>
      </w:r>
      <w:r w:rsidR="3773EDFC" w:rsidRPr="003E3918">
        <w:rPr>
          <w:shd w:val="clear" w:color="auto" w:fill="FFFFFF"/>
          <w:lang w:val="en-US"/>
        </w:rPr>
        <w:t xml:space="preserve"> </w:t>
      </w:r>
      <w:r w:rsidR="00736C88" w:rsidRPr="003E3918">
        <w:rPr>
          <w:shd w:val="clear" w:color="auto" w:fill="FFFFFF"/>
          <w:lang w:val="en-US"/>
        </w:rPr>
        <w:fldChar w:fldCharType="begin"/>
      </w:r>
      <w:r w:rsidR="000319D7">
        <w:rPr>
          <w:shd w:val="clear" w:color="auto" w:fill="FFFFFF"/>
          <w:lang w:val="en-US"/>
        </w:rPr>
        <w:instrText xml:space="preserve"> ADDIN ZOTERO_ITEM CSL_CITATION {"citationID":"mDYnIpxl","properties":{"formattedCitation":"(2, 85)","plainCitation":"(2, 85)","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736C88" w:rsidRPr="003E3918">
        <w:rPr>
          <w:shd w:val="clear" w:color="auto" w:fill="FFFFFF"/>
          <w:lang w:val="en-US"/>
        </w:rPr>
        <w:fldChar w:fldCharType="separate"/>
      </w:r>
      <w:r w:rsidR="000319D7" w:rsidRPr="000319D7">
        <w:t>(2, 85)</w:t>
      </w:r>
      <w:r w:rsidR="00736C88" w:rsidRPr="003E3918">
        <w:rPr>
          <w:shd w:val="clear" w:color="auto" w:fill="FFFFFF"/>
          <w:lang w:val="en-US"/>
        </w:rPr>
        <w:fldChar w:fldCharType="end"/>
      </w:r>
      <w:r w:rsidR="0F24BEE6" w:rsidRPr="003E3918">
        <w:rPr>
          <w:shd w:val="clear" w:color="auto" w:fill="FFFFFF"/>
          <w:lang w:val="en-US"/>
        </w:rPr>
        <w:t xml:space="preserve"> suggests that homeostatic chemokine pairings are more ancient and conserved</w:t>
      </w:r>
      <w:r w:rsidR="38D09FEE" w:rsidRPr="003E3918">
        <w:rPr>
          <w:shd w:val="clear" w:color="auto" w:fill="FFFFFF"/>
          <w:lang w:val="en-US"/>
        </w:rPr>
        <w:t xml:space="preserve"> being in single copy throughout much of the vertebrates</w:t>
      </w:r>
      <w:r w:rsidR="3A0679C1" w:rsidRPr="003E3918">
        <w:rPr>
          <w:shd w:val="clear" w:color="auto" w:fill="FFFFFF"/>
          <w:lang w:val="en-US"/>
        </w:rPr>
        <w:t>.</w:t>
      </w:r>
      <w:r w:rsidR="40EC3809" w:rsidRPr="003E3918">
        <w:rPr>
          <w:shd w:val="clear" w:color="auto" w:fill="FFFFFF"/>
          <w:lang w:val="en-US"/>
        </w:rPr>
        <w:t xml:space="preserve"> Contrastingly</w:t>
      </w:r>
      <w:r w:rsidR="00D31719" w:rsidRPr="003E3918">
        <w:rPr>
          <w:shd w:val="clear" w:color="auto" w:fill="FFFFFF"/>
          <w:lang w:val="en-US"/>
        </w:rPr>
        <w:t>,</w:t>
      </w:r>
      <w:r w:rsidR="01D8913A" w:rsidRPr="003E3918">
        <w:rPr>
          <w:shd w:val="clear" w:color="auto" w:fill="FFFFFF"/>
          <w:lang w:val="en-US"/>
        </w:rPr>
        <w:t xml:space="preserve"> inflammatory chemokine pairings are more </w:t>
      </w:r>
      <w:r w:rsidR="3BFCCE93" w:rsidRPr="003E3918">
        <w:rPr>
          <w:shd w:val="clear" w:color="auto" w:fill="FFFFFF"/>
          <w:lang w:val="en-US"/>
        </w:rPr>
        <w:t>promiscuous,</w:t>
      </w:r>
      <w:r w:rsidR="01D8913A" w:rsidRPr="003E3918">
        <w:rPr>
          <w:shd w:val="clear" w:color="auto" w:fill="FFFFFF"/>
          <w:lang w:val="en-US"/>
        </w:rPr>
        <w:t xml:space="preserve"> and this could be </w:t>
      </w:r>
      <w:r w:rsidR="3A3C530A" w:rsidRPr="003E3918">
        <w:rPr>
          <w:lang w:val="en-US"/>
        </w:rPr>
        <w:t xml:space="preserve">linked </w:t>
      </w:r>
      <w:r w:rsidR="01D8913A" w:rsidRPr="003E3918">
        <w:rPr>
          <w:shd w:val="clear" w:color="auto" w:fill="FFFFFF"/>
          <w:lang w:val="en-US"/>
        </w:rPr>
        <w:t>to the more recent duplications in the genes</w:t>
      </w:r>
      <w:r w:rsidR="0023749A" w:rsidRPr="003E3918">
        <w:rPr>
          <w:shd w:val="clear" w:color="auto" w:fill="FFFFFF"/>
          <w:lang w:val="en-US"/>
        </w:rPr>
        <w:t>,</w:t>
      </w:r>
      <w:r w:rsidR="01D8913A" w:rsidRPr="003E3918">
        <w:rPr>
          <w:shd w:val="clear" w:color="auto" w:fill="FFFFFF"/>
          <w:lang w:val="en-US"/>
        </w:rPr>
        <w:t xml:space="preserve"> such as for </w:t>
      </w:r>
      <w:r w:rsidR="00CB742E" w:rsidRPr="003E3918">
        <w:rPr>
          <w:shd w:val="clear" w:color="auto" w:fill="FFFFFF"/>
          <w:lang w:val="en-US"/>
        </w:rPr>
        <w:t xml:space="preserve">CCL2/7/8/11/13 </w:t>
      </w:r>
      <w:r w:rsidR="0023749A" w:rsidRPr="003E3918">
        <w:rPr>
          <w:shd w:val="clear" w:color="auto" w:fill="FFFFFF"/>
          <w:lang w:val="en-US"/>
        </w:rPr>
        <w:t xml:space="preserve">(Figure </w:t>
      </w:r>
      <w:r w:rsidR="00C72F7D">
        <w:t>5.</w:t>
      </w:r>
      <w:r w:rsidR="0023749A" w:rsidRPr="003E3918">
        <w:rPr>
          <w:shd w:val="clear" w:color="auto" w:fill="FFFFFF"/>
          <w:lang w:val="en-US"/>
        </w:rPr>
        <w:t xml:space="preserve">2A) </w:t>
      </w:r>
      <w:r w:rsidR="00CB742E" w:rsidRPr="003E3918">
        <w:rPr>
          <w:shd w:val="clear" w:color="auto" w:fill="FFFFFF"/>
          <w:lang w:val="en-US"/>
        </w:rPr>
        <w:t xml:space="preserve">and their receptors </w:t>
      </w:r>
      <w:r w:rsidR="01D8913A" w:rsidRPr="003E3918">
        <w:rPr>
          <w:shd w:val="clear" w:color="auto" w:fill="FFFFFF"/>
          <w:lang w:val="en-US"/>
        </w:rPr>
        <w:t>CCR1/2/3/4/5</w:t>
      </w:r>
      <w:r w:rsidR="0023749A" w:rsidRPr="003E3918">
        <w:rPr>
          <w:shd w:val="clear" w:color="auto" w:fill="FFFFFF"/>
          <w:lang w:val="en-US"/>
        </w:rPr>
        <w:t xml:space="preserve"> (Figure </w:t>
      </w:r>
      <w:r w:rsidR="00C72F7D">
        <w:t>5.</w:t>
      </w:r>
      <w:r w:rsidR="0023749A" w:rsidRPr="003E3918">
        <w:rPr>
          <w:shd w:val="clear" w:color="auto" w:fill="FFFFFF"/>
          <w:lang w:val="en-US"/>
        </w:rPr>
        <w:t>4A</w:t>
      </w:r>
      <w:r w:rsidR="01D8913A" w:rsidRPr="003E3918">
        <w:rPr>
          <w:shd w:val="clear" w:color="auto" w:fill="FFFFFF"/>
          <w:lang w:val="en-US"/>
        </w:rPr>
        <w:t>)</w:t>
      </w:r>
      <w:r w:rsidR="2A23F1B0" w:rsidRPr="003E3918">
        <w:rPr>
          <w:shd w:val="clear" w:color="auto" w:fill="FFFFFF"/>
          <w:lang w:val="en-US"/>
        </w:rPr>
        <w:t>.</w:t>
      </w:r>
      <w:r w:rsidR="40EC3809" w:rsidRPr="003E3918">
        <w:rPr>
          <w:shd w:val="clear" w:color="auto" w:fill="FFFFFF"/>
          <w:lang w:val="en-US"/>
        </w:rPr>
        <w:t xml:space="preserve"> </w:t>
      </w:r>
      <w:r w:rsidR="0091031E" w:rsidRPr="003E3918">
        <w:rPr>
          <w:shd w:val="clear" w:color="auto" w:fill="FFFFFF"/>
          <w:lang w:val="en-US"/>
        </w:rPr>
        <w:t>For many of</w:t>
      </w:r>
      <w:r w:rsidR="00EF2042" w:rsidRPr="003E3918">
        <w:rPr>
          <w:shd w:val="clear" w:color="auto" w:fill="FFFFFF"/>
          <w:lang w:val="en-US"/>
        </w:rPr>
        <w:t xml:space="preserve"> the non-canonical components, h</w:t>
      </w:r>
      <w:r w:rsidR="0086395C" w:rsidRPr="003E3918">
        <w:rPr>
          <w:shd w:val="clear" w:color="auto" w:fill="FFFFFF"/>
          <w:lang w:val="en-US"/>
        </w:rPr>
        <w:t xml:space="preserve">owever, </w:t>
      </w:r>
      <w:r w:rsidR="00E903D8" w:rsidRPr="003E3918">
        <w:rPr>
          <w:shd w:val="clear" w:color="auto" w:fill="FFFFFF"/>
          <w:lang w:val="en-US"/>
        </w:rPr>
        <w:t>the</w:t>
      </w:r>
      <w:r w:rsidR="00C67C78" w:rsidRPr="003E3918">
        <w:rPr>
          <w:shd w:val="clear" w:color="auto" w:fill="FFFFFF"/>
          <w:lang w:val="en-US"/>
        </w:rPr>
        <w:t xml:space="preserve"> ligand-receptor interaction</w:t>
      </w:r>
      <w:r w:rsidR="00E25DE7" w:rsidRPr="003E3918">
        <w:rPr>
          <w:shd w:val="clear" w:color="auto" w:fill="FFFFFF"/>
          <w:lang w:val="en-US"/>
        </w:rPr>
        <w:t xml:space="preserve">s </w:t>
      </w:r>
      <w:r w:rsidR="006B6FBA" w:rsidRPr="003E3918">
        <w:rPr>
          <w:shd w:val="clear" w:color="auto" w:fill="FFFFFF"/>
          <w:lang w:val="en-US"/>
        </w:rPr>
        <w:t>are</w:t>
      </w:r>
      <w:r w:rsidR="004714A3" w:rsidRPr="003E3918">
        <w:rPr>
          <w:shd w:val="clear" w:color="auto" w:fill="FFFFFF"/>
          <w:lang w:val="en-US"/>
        </w:rPr>
        <w:t xml:space="preserve"> largely </w:t>
      </w:r>
      <w:r w:rsidR="00CF0A73" w:rsidRPr="003E3918">
        <w:rPr>
          <w:shd w:val="clear" w:color="auto" w:fill="FFFFFF"/>
          <w:lang w:val="en-US"/>
        </w:rPr>
        <w:t>unclear,</w:t>
      </w:r>
      <w:r w:rsidR="004714A3" w:rsidRPr="003E3918">
        <w:rPr>
          <w:shd w:val="clear" w:color="auto" w:fill="FFFFFF"/>
          <w:lang w:val="en-US"/>
        </w:rPr>
        <w:t xml:space="preserve"> and their </w:t>
      </w:r>
      <w:r w:rsidR="00C67C78" w:rsidRPr="003E3918">
        <w:rPr>
          <w:shd w:val="clear" w:color="auto" w:fill="FFFFFF"/>
          <w:lang w:val="en-US"/>
        </w:rPr>
        <w:t xml:space="preserve">pattern </w:t>
      </w:r>
      <w:r w:rsidR="003F19C6" w:rsidRPr="003E3918">
        <w:rPr>
          <w:shd w:val="clear" w:color="auto" w:fill="FFFFFF"/>
          <w:lang w:val="en-US"/>
        </w:rPr>
        <w:t>throughout</w:t>
      </w:r>
      <w:r w:rsidR="00C21F60" w:rsidRPr="003E3918">
        <w:rPr>
          <w:shd w:val="clear" w:color="auto" w:fill="FFFFFF"/>
          <w:lang w:val="en-US"/>
        </w:rPr>
        <w:t xml:space="preserve"> vertebrate</w:t>
      </w:r>
      <w:r w:rsidR="003F19C6" w:rsidRPr="003E3918">
        <w:rPr>
          <w:shd w:val="clear" w:color="auto" w:fill="FFFFFF"/>
          <w:lang w:val="en-US"/>
        </w:rPr>
        <w:t xml:space="preserve"> evolution</w:t>
      </w:r>
      <w:r w:rsidR="00C21F60" w:rsidRPr="003E3918">
        <w:rPr>
          <w:shd w:val="clear" w:color="auto" w:fill="FFFFFF"/>
          <w:lang w:val="en-US"/>
        </w:rPr>
        <w:t xml:space="preserve"> </w:t>
      </w:r>
      <w:r w:rsidR="00C67C78" w:rsidRPr="003E3918">
        <w:rPr>
          <w:shd w:val="clear" w:color="auto" w:fill="FFFFFF"/>
          <w:lang w:val="en-US"/>
        </w:rPr>
        <w:t>remains to be explored</w:t>
      </w:r>
      <w:r w:rsidR="00C21F60" w:rsidRPr="003E3918">
        <w:rPr>
          <w:shd w:val="clear" w:color="auto" w:fill="FFFFFF"/>
          <w:lang w:val="en-US"/>
        </w:rPr>
        <w:t>.</w:t>
      </w:r>
      <w:r w:rsidR="00CF0A73" w:rsidRPr="003E3918">
        <w:rPr>
          <w:shd w:val="clear" w:color="auto" w:fill="FFFFFF"/>
          <w:lang w:val="en-US"/>
        </w:rPr>
        <w:t xml:space="preserve"> </w:t>
      </w:r>
      <w:r w:rsidR="00303200" w:rsidRPr="003E3918">
        <w:rPr>
          <w:shd w:val="clear" w:color="auto" w:fill="FFFFFF"/>
          <w:lang w:val="en-US"/>
        </w:rPr>
        <w:t>O</w:t>
      </w:r>
      <w:r w:rsidR="00C67C78" w:rsidRPr="003E3918">
        <w:rPr>
          <w:shd w:val="clear" w:color="auto" w:fill="FFFFFF"/>
          <w:lang w:val="en-US"/>
        </w:rPr>
        <w:t>verall, o</w:t>
      </w:r>
      <w:r w:rsidR="00303200" w:rsidRPr="003E3918">
        <w:rPr>
          <w:shd w:val="clear" w:color="auto" w:fill="FFFFFF"/>
          <w:lang w:val="en-US"/>
        </w:rPr>
        <w:t xml:space="preserve">ur results </w:t>
      </w:r>
      <w:r w:rsidR="00FF42F8" w:rsidRPr="003E3918">
        <w:rPr>
          <w:shd w:val="clear" w:color="auto" w:fill="FFFFFF"/>
          <w:lang w:val="en-US"/>
        </w:rPr>
        <w:t>indicate</w:t>
      </w:r>
      <w:r w:rsidR="00303200" w:rsidRPr="003E3918">
        <w:rPr>
          <w:shd w:val="clear" w:color="auto" w:fill="FFFFFF"/>
          <w:lang w:val="en-US"/>
        </w:rPr>
        <w:t xml:space="preserve"> that </w:t>
      </w:r>
      <w:r w:rsidR="00FF42F8" w:rsidRPr="003E3918">
        <w:rPr>
          <w:shd w:val="clear" w:color="auto" w:fill="FFFFFF"/>
          <w:lang w:val="en-US"/>
        </w:rPr>
        <w:t xml:space="preserve">three waves of molecular innovation in the </w:t>
      </w:r>
      <w:r w:rsidR="003F6178" w:rsidRPr="003E3918">
        <w:rPr>
          <w:shd w:val="clear" w:color="auto" w:fill="FFFFFF"/>
          <w:lang w:val="en-US"/>
        </w:rPr>
        <w:t>vertebrates</w:t>
      </w:r>
      <w:r w:rsidR="00FF42F8" w:rsidRPr="003E3918">
        <w:rPr>
          <w:shd w:val="clear" w:color="auto" w:fill="FFFFFF"/>
          <w:lang w:val="en-US"/>
        </w:rPr>
        <w:t xml:space="preserve">, </w:t>
      </w:r>
      <w:r w:rsidR="003F6178" w:rsidRPr="003E3918">
        <w:rPr>
          <w:shd w:val="clear" w:color="auto" w:fill="FFFFFF"/>
          <w:lang w:val="en-US"/>
        </w:rPr>
        <w:t xml:space="preserve">jawed vertebrates, </w:t>
      </w:r>
      <w:r w:rsidR="00FF42F8" w:rsidRPr="003E3918">
        <w:rPr>
          <w:shd w:val="clear" w:color="auto" w:fill="FFFFFF"/>
          <w:lang w:val="en-US"/>
        </w:rPr>
        <w:t>bony fishes and mammal stem group increased the chemokine system's molecular complexity</w:t>
      </w:r>
      <w:r w:rsidR="7354A87D" w:rsidRPr="003E3918">
        <w:rPr>
          <w:shd w:val="clear" w:color="auto" w:fill="FFFFFF"/>
          <w:lang w:val="en-US"/>
        </w:rPr>
        <w:t xml:space="preserve"> (Figure </w:t>
      </w:r>
      <w:r w:rsidR="00C72F7D">
        <w:t>5.</w:t>
      </w:r>
      <w:r w:rsidR="7354A87D" w:rsidRPr="003E3918">
        <w:rPr>
          <w:shd w:val="clear" w:color="auto" w:fill="FFFFFF"/>
          <w:lang w:val="en-US"/>
        </w:rPr>
        <w:t>5)</w:t>
      </w:r>
      <w:r w:rsidR="00FF42F8" w:rsidRPr="003E3918">
        <w:rPr>
          <w:shd w:val="clear" w:color="auto" w:fill="FFFFFF"/>
          <w:lang w:val="en-US"/>
        </w:rPr>
        <w:t>, allowing for the fine-tuning present in modern-day animals.</w:t>
      </w:r>
    </w:p>
    <w:p w14:paraId="47F8C4AA" w14:textId="77777777" w:rsidR="005462AB" w:rsidRDefault="005462AB">
      <w:pPr>
        <w:jc w:val="both"/>
        <w:rPr>
          <w:shd w:val="clear" w:color="auto" w:fill="FFFFFF"/>
          <w:lang w:val="en-US"/>
        </w:rPr>
      </w:pPr>
      <w:r>
        <w:rPr>
          <w:shd w:val="clear" w:color="auto" w:fill="FFFFFF"/>
          <w:lang w:val="en-US"/>
        </w:rPr>
        <w:br w:type="page"/>
      </w:r>
    </w:p>
    <w:p w14:paraId="557B8484" w14:textId="6B0290C9" w:rsidR="006C341F" w:rsidRPr="00A83014" w:rsidRDefault="00915B99" w:rsidP="00AE2D9C">
      <w:pPr>
        <w:spacing w:line="360" w:lineRule="auto"/>
        <w:jc w:val="both"/>
        <w:rPr>
          <w:color w:val="0070C0"/>
          <w:sz w:val="32"/>
          <w:szCs w:val="32"/>
        </w:rPr>
      </w:pPr>
      <w:r w:rsidRPr="00A83014">
        <w:rPr>
          <w:color w:val="0070C0"/>
          <w:sz w:val="32"/>
          <w:szCs w:val="32"/>
        </w:rPr>
        <w:lastRenderedPageBreak/>
        <w:t>M</w:t>
      </w:r>
      <w:r w:rsidR="00A83014" w:rsidRPr="00A83014">
        <w:rPr>
          <w:color w:val="0070C0"/>
          <w:sz w:val="32"/>
          <w:szCs w:val="32"/>
        </w:rPr>
        <w:t>aterials and methods</w:t>
      </w:r>
    </w:p>
    <w:p w14:paraId="39567356" w14:textId="77777777" w:rsidR="00A83014" w:rsidRDefault="00A83014" w:rsidP="00AE2D9C">
      <w:pPr>
        <w:spacing w:line="360" w:lineRule="auto"/>
        <w:jc w:val="both"/>
        <w:rPr>
          <w:b/>
          <w:bCs/>
        </w:rPr>
      </w:pPr>
    </w:p>
    <w:p w14:paraId="3D940E7C" w14:textId="77777777" w:rsidR="00202A74" w:rsidRPr="00056583" w:rsidRDefault="006C341F" w:rsidP="00AE2D9C">
      <w:pPr>
        <w:spacing w:line="360" w:lineRule="auto"/>
        <w:jc w:val="both"/>
        <w:rPr>
          <w:color w:val="002060"/>
          <w:sz w:val="28"/>
          <w:szCs w:val="28"/>
        </w:rPr>
      </w:pPr>
      <w:r w:rsidRPr="00056583">
        <w:rPr>
          <w:color w:val="002060"/>
          <w:sz w:val="28"/>
          <w:szCs w:val="28"/>
        </w:rPr>
        <w:t>Data Mining</w:t>
      </w:r>
      <w:r w:rsidR="002975BF" w:rsidRPr="00056583">
        <w:rPr>
          <w:color w:val="002060"/>
          <w:sz w:val="28"/>
          <w:szCs w:val="28"/>
        </w:rPr>
        <w:t xml:space="preserve"> and</w:t>
      </w:r>
      <w:r w:rsidRPr="00056583">
        <w:rPr>
          <w:color w:val="002060"/>
          <w:sz w:val="28"/>
          <w:szCs w:val="28"/>
        </w:rPr>
        <w:t xml:space="preserve"> Dataset Assembly</w:t>
      </w:r>
      <w:r w:rsidR="00663643" w:rsidRPr="00056583">
        <w:rPr>
          <w:color w:val="002060"/>
          <w:sz w:val="28"/>
          <w:szCs w:val="28"/>
        </w:rPr>
        <w:t xml:space="preserve">. </w:t>
      </w:r>
    </w:p>
    <w:p w14:paraId="37638295" w14:textId="77777777" w:rsidR="00202A74" w:rsidRDefault="00202A74" w:rsidP="00AE2D9C">
      <w:pPr>
        <w:spacing w:line="360" w:lineRule="auto"/>
        <w:jc w:val="both"/>
        <w:rPr>
          <w:b/>
          <w:bCs/>
        </w:rPr>
      </w:pPr>
    </w:p>
    <w:p w14:paraId="793ACEF1" w14:textId="75E17855" w:rsidR="006C341F" w:rsidRPr="003E3918" w:rsidRDefault="45CBC5EC" w:rsidP="00AE2D9C">
      <w:pPr>
        <w:spacing w:line="360" w:lineRule="auto"/>
        <w:jc w:val="both"/>
        <w:rPr>
          <w:b/>
          <w:bCs/>
          <w:lang w:val="it-IT"/>
        </w:rPr>
      </w:pPr>
      <w:r w:rsidRPr="003E3918">
        <w:t>W</w:t>
      </w:r>
      <w:r w:rsidR="1885558A" w:rsidRPr="003E3918">
        <w:t xml:space="preserve">e </w:t>
      </w:r>
      <w:r w:rsidR="00512CF8" w:rsidRPr="003E3918">
        <w:t>collected</w:t>
      </w:r>
      <w:r w:rsidR="2472EA28" w:rsidRPr="003E3918">
        <w:t xml:space="preserve"> </w:t>
      </w:r>
      <w:r w:rsidR="1885558A" w:rsidRPr="003E3918">
        <w:t>64 proteomes</w:t>
      </w:r>
      <w:r w:rsidR="00512CF8" w:rsidRPr="003E3918">
        <w:t xml:space="preserve"> from</w:t>
      </w:r>
      <w:r w:rsidR="1885558A" w:rsidRPr="003E3918">
        <w:t xml:space="preserve"> 25 vertebrates, </w:t>
      </w:r>
      <w:r w:rsidR="003E1203" w:rsidRPr="003E3918">
        <w:t>six</w:t>
      </w:r>
      <w:r w:rsidR="1885558A" w:rsidRPr="003E3918">
        <w:t xml:space="preserve"> chordates and 33 other animals covering the whole animal tree</w:t>
      </w:r>
      <w:r w:rsidR="006C341F" w:rsidRPr="003E3918">
        <w:t xml:space="preserve"> (</w:t>
      </w:r>
      <w:r w:rsidR="5DAC2959" w:rsidRPr="003E3918">
        <w:t>T</w:t>
      </w:r>
      <w:r w:rsidR="006C341F" w:rsidRPr="003E3918">
        <w:t>able</w:t>
      </w:r>
      <w:r w:rsidR="009D1A66" w:rsidRPr="003E3918">
        <w:t xml:space="preserve"> </w:t>
      </w:r>
      <w:r w:rsidR="00316AA8" w:rsidRPr="003E3918">
        <w:t>S1</w:t>
      </w:r>
      <w:r w:rsidR="006C341F" w:rsidRPr="003E3918">
        <w:t>)</w:t>
      </w:r>
      <w:r w:rsidR="1885558A" w:rsidRPr="003E3918">
        <w:t xml:space="preserve">. </w:t>
      </w:r>
      <w:r w:rsidR="1885558A" w:rsidRPr="003E3918">
        <w:rPr>
          <w:lang w:val="it-IT"/>
        </w:rPr>
        <w:t>BUSCO v4.0.6</w:t>
      </w:r>
      <w:r w:rsidR="006C341F" w:rsidRPr="003E3918">
        <w:rPr>
          <w:lang w:val="it-IT"/>
        </w:rPr>
        <w:t xml:space="preserve"> </w:t>
      </w:r>
      <w:r w:rsidR="005D4CEF" w:rsidRPr="003E3918">
        <w:rPr>
          <w:shd w:val="clear" w:color="auto" w:fill="E6E6E6"/>
        </w:rPr>
        <w:fldChar w:fldCharType="begin"/>
      </w:r>
      <w:r w:rsidR="000319D7">
        <w:rPr>
          <w:lang w:val="it-IT"/>
        </w:rPr>
        <w:instrText xml:space="preserve"> ADDIN ZOTERO_ITEM CSL_CITATION {"citationID":"4BS1Fs9z","properties":{"formattedCitation":"(88, 89)","plainCitation":"(88, 89)","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123,"uris":["http://zotero.org/users/8176000/items/XD2EYYZ8"],"itemData":{"id":1123,"type":"article-journal","abstract":"Methods for evaluating the quality of genomic and metagenomic data are essential to aid genome assembly procedures and to correctly interpret the results of subsequent analyses. BUSCO estimates the completeness and redundancy of processed genomic data based on universal single-copy orthologs. Here, we present new functionalities and major improvements of the BUSCO software, as well as the renewal and expansion of the underlying data sets in sync with the OrthoDB v10 release. Among the major novelties, BUSCO now enables phylogenetic placement of the input sequence to automatically select the most appropriate BUSCO data set for the assessment, allowing the analysis of metagenome-assembled genomes of unknown origin. A newly introduced genome workflow increases the efficiency and runtimes especially on large eukaryotic genomes. BUSCO is the only tool capable of assessing both eukaryotic and prokaryotic species, and can be applied to various data types, from genome assemblies and metagenomic bins, to transcriptomes and gene sets.","container-title":"Molecular Biology and Evolution","DOI":"10.1093/molbev/msab199","ISSN":"1537-1719","issue":"10","journalAbbreviation":"Molecular Biology and Evolution","page":"4647-4654","source":"Silverchair","title":"BUSCO Update: Novel and Streamlined Workflows along with Broader and Deeper Phylogenetic Coverage for Scoring of Eukaryotic, Prokaryotic, and Viral Genomes","title-short":"BUSCO Update","volume":"38","author":[{"family":"Manni","given":"Mosè"},{"family":"Berkeley","given":"Matthew R"},{"family":"Seppey","given":"Mathieu"},{"family":"Simão","given":"Felipe A"},{"family":"Zdobnov","given":"Evgeny M"}],"issued":{"date-parts":[["2021",10,1]]}}}],"schema":"https://github.com/citation-style-language/schema/raw/master/csl-citation.json"} </w:instrText>
      </w:r>
      <w:r w:rsidR="005D4CEF" w:rsidRPr="003E3918">
        <w:rPr>
          <w:shd w:val="clear" w:color="auto" w:fill="E6E6E6"/>
        </w:rPr>
        <w:fldChar w:fldCharType="separate"/>
      </w:r>
      <w:r w:rsidR="000319D7" w:rsidRPr="000319D7">
        <w:rPr>
          <w:lang w:val="it-IT"/>
        </w:rPr>
        <w:t>(88, 89)</w:t>
      </w:r>
      <w:r w:rsidR="005D4CEF" w:rsidRPr="003E3918">
        <w:rPr>
          <w:shd w:val="clear" w:color="auto" w:fill="E6E6E6"/>
        </w:rPr>
        <w:fldChar w:fldCharType="end"/>
      </w:r>
      <w:r w:rsidR="1885558A" w:rsidRPr="003E3918">
        <w:rPr>
          <w:lang w:val="it-IT"/>
        </w:rPr>
        <w:t xml:space="preserve"> and</w:t>
      </w:r>
      <w:r w:rsidR="1913F9B9" w:rsidRPr="003E3918">
        <w:rPr>
          <w:lang w:val="it-IT"/>
        </w:rPr>
        <w:t xml:space="preserve"> the</w:t>
      </w:r>
      <w:r w:rsidR="1885558A" w:rsidRPr="003E3918">
        <w:rPr>
          <w:lang w:val="it-IT"/>
        </w:rPr>
        <w:t xml:space="preserve"> metazoa_odb10 set of </w:t>
      </w:r>
      <w:r w:rsidRPr="003E3918">
        <w:rPr>
          <w:lang w:val="it-IT"/>
        </w:rPr>
        <w:t>954</w:t>
      </w:r>
      <w:r w:rsidR="0588D705" w:rsidRPr="003E3918">
        <w:rPr>
          <w:lang w:val="it-IT"/>
        </w:rPr>
        <w:t xml:space="preserve"> </w:t>
      </w:r>
      <w:r w:rsidR="1885558A" w:rsidRPr="003E3918">
        <w:rPr>
          <w:lang w:val="it-IT"/>
        </w:rPr>
        <w:t>genes were used</w:t>
      </w:r>
      <w:r w:rsidR="006C341F" w:rsidRPr="003E3918">
        <w:rPr>
          <w:lang w:val="it-IT"/>
        </w:rPr>
        <w:t xml:space="preserve"> to evaluate their completeness</w:t>
      </w:r>
      <w:r w:rsidR="1885558A" w:rsidRPr="003E3918">
        <w:rPr>
          <w:lang w:val="it-IT"/>
        </w:rPr>
        <w:t xml:space="preserve"> </w:t>
      </w:r>
      <w:r w:rsidR="006C341F" w:rsidRPr="003E3918">
        <w:rPr>
          <w:lang w:val="it-IT"/>
        </w:rPr>
        <w:t>(</w:t>
      </w:r>
      <w:r w:rsidR="3D13608C" w:rsidRPr="003E3918">
        <w:rPr>
          <w:lang w:val="it-IT"/>
        </w:rPr>
        <w:t>T</w:t>
      </w:r>
      <w:r w:rsidR="006C341F" w:rsidRPr="003E3918">
        <w:rPr>
          <w:lang w:val="it-IT"/>
        </w:rPr>
        <w:t>able</w:t>
      </w:r>
      <w:r w:rsidR="009D1A66" w:rsidRPr="003E3918">
        <w:rPr>
          <w:lang w:val="it-IT"/>
        </w:rPr>
        <w:t xml:space="preserve"> </w:t>
      </w:r>
      <w:r w:rsidR="00316AA8" w:rsidRPr="003E3918">
        <w:rPr>
          <w:lang w:val="it-IT"/>
        </w:rPr>
        <w:t>S1</w:t>
      </w:r>
      <w:r w:rsidR="006C341F" w:rsidRPr="003E3918">
        <w:rPr>
          <w:lang w:val="it-IT"/>
        </w:rPr>
        <w:t xml:space="preserve">). </w:t>
      </w:r>
    </w:p>
    <w:p w14:paraId="5CF0CD1A" w14:textId="52041B0F" w:rsidR="00975D55" w:rsidRPr="003E3918" w:rsidRDefault="3D01E67E" w:rsidP="00AE2D9C">
      <w:pPr>
        <w:spacing w:line="360" w:lineRule="auto"/>
        <w:ind w:firstLine="720"/>
        <w:jc w:val="both"/>
      </w:pPr>
      <w:r w:rsidRPr="003E3918">
        <w:t xml:space="preserve">To identify potential homologs of </w:t>
      </w:r>
      <w:r w:rsidR="00975D55" w:rsidRPr="003E3918">
        <w:t>canonical chemokines, TAFA chemokines and CYTL1</w:t>
      </w:r>
      <w:r w:rsidR="3D1A6C2A" w:rsidRPr="003E3918">
        <w:t>,</w:t>
      </w:r>
      <w:r w:rsidR="006C341F" w:rsidRPr="003E3918">
        <w:t xml:space="preserve"> we used </w:t>
      </w:r>
      <w:r w:rsidR="00F31FF3" w:rsidRPr="003E3918">
        <w:t xml:space="preserve">207 </w:t>
      </w:r>
      <w:r w:rsidR="0099016E" w:rsidRPr="003E3918">
        <w:t xml:space="preserve">curated </w:t>
      </w:r>
      <w:r w:rsidR="006C341F" w:rsidRPr="003E3918">
        <w:t>sequences that we obtained from SwissProt</w:t>
      </w:r>
      <w:r w:rsidR="003C5B7A" w:rsidRPr="003E3918">
        <w:t xml:space="preserve"> </w:t>
      </w:r>
      <w:r w:rsidR="003C5B7A" w:rsidRPr="003E3918">
        <w:rPr>
          <w:shd w:val="clear" w:color="auto" w:fill="E6E6E6"/>
        </w:rPr>
        <w:fldChar w:fldCharType="begin"/>
      </w:r>
      <w:r w:rsidR="000319D7">
        <w:instrText xml:space="preserve"> ADDIN ZOTERO_ITEM CSL_CITATION {"citationID":"QCYT0Bkm","properties":{"formattedCitation":"(90, 91)","plainCitation":"(90, 91)","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3C5B7A" w:rsidRPr="003E3918">
        <w:rPr>
          <w:shd w:val="clear" w:color="auto" w:fill="E6E6E6"/>
        </w:rPr>
        <w:fldChar w:fldCharType="separate"/>
      </w:r>
      <w:r w:rsidR="000319D7" w:rsidRPr="000319D7">
        <w:t>(90, 91)</w:t>
      </w:r>
      <w:r w:rsidR="003C5B7A" w:rsidRPr="003E3918">
        <w:rPr>
          <w:shd w:val="clear" w:color="auto" w:fill="E6E6E6"/>
        </w:rPr>
        <w:fldChar w:fldCharType="end"/>
      </w:r>
      <w:r w:rsidR="006C341F" w:rsidRPr="003E3918">
        <w:t xml:space="preserve"> </w:t>
      </w:r>
      <w:r w:rsidR="00B20C43" w:rsidRPr="003E3918">
        <w:t>as seeds</w:t>
      </w:r>
      <w:r w:rsidR="006C341F" w:rsidRPr="003E3918">
        <w:t xml:space="preserve"> </w:t>
      </w:r>
      <w:r w:rsidR="00DE5868" w:rsidRPr="003E3918">
        <w:t>for a</w:t>
      </w:r>
      <w:r w:rsidR="00B20C43" w:rsidRPr="003E3918">
        <w:t>n initial</w:t>
      </w:r>
      <w:r w:rsidR="00DE5868" w:rsidRPr="003E3918">
        <w:t xml:space="preserve"> BLASTP </w:t>
      </w:r>
      <w:r w:rsidR="00D94A18" w:rsidRPr="003E3918">
        <w:rPr>
          <w:shd w:val="clear" w:color="auto" w:fill="E6E6E6"/>
        </w:rPr>
        <w:fldChar w:fldCharType="begin"/>
      </w:r>
      <w:r w:rsidR="008B6982">
        <w:instrText xml:space="preserve"> ADDIN ZOTERO_ITEM CSL_CITATION {"citationID":"QLd6wofL","properties":{"formattedCitation":"(51, 53)","plainCitation":"(51, 53)","noteIndex":0},"citationItems":[{"id":1118,"uris":["http://zotero.org/users/8176000/items/NCGHSHJJ"],"itemData":{"id":111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D94A18" w:rsidRPr="003E3918">
        <w:rPr>
          <w:shd w:val="clear" w:color="auto" w:fill="E6E6E6"/>
        </w:rPr>
        <w:fldChar w:fldCharType="separate"/>
      </w:r>
      <w:r w:rsidR="008B6982" w:rsidRPr="008B6982">
        <w:t>(51, 53)</w:t>
      </w:r>
      <w:r w:rsidR="00D94A18" w:rsidRPr="003E3918">
        <w:rPr>
          <w:shd w:val="clear" w:color="auto" w:fill="E6E6E6"/>
        </w:rPr>
        <w:fldChar w:fldCharType="end"/>
      </w:r>
      <w:r w:rsidR="00A817AF" w:rsidRPr="003E3918">
        <w:t xml:space="preserve"> </w:t>
      </w:r>
      <w:r w:rsidR="00DE5868" w:rsidRPr="003E3918">
        <w:t xml:space="preserve">with </w:t>
      </w:r>
      <w:r w:rsidR="006C341F" w:rsidRPr="003E3918">
        <w:t>e-value &lt; e</w:t>
      </w:r>
      <w:r w:rsidR="006C341F" w:rsidRPr="003E3918">
        <w:rPr>
          <w:vertAlign w:val="superscript"/>
        </w:rPr>
        <w:t>-10</w:t>
      </w:r>
      <w:r w:rsidR="006C341F" w:rsidRPr="003E3918">
        <w:t>.</w:t>
      </w:r>
      <w:r w:rsidR="0012578D" w:rsidRPr="003E3918">
        <w:t xml:space="preserve"> To identify putative chemokines in</w:t>
      </w:r>
      <w:r w:rsidR="00A20E35" w:rsidRPr="003E3918">
        <w:t xml:space="preserve"> </w:t>
      </w:r>
      <w:r w:rsidR="00B20C43" w:rsidRPr="003E3918">
        <w:t>cyclostomes</w:t>
      </w:r>
      <w:r w:rsidR="00066B1A" w:rsidRPr="003E3918">
        <w:t xml:space="preserve">, </w:t>
      </w:r>
      <w:r w:rsidR="007F1A3E" w:rsidRPr="003E3918">
        <w:t xml:space="preserve">the lamprey </w:t>
      </w:r>
      <w:r w:rsidR="007F1A3E" w:rsidRPr="003E3918">
        <w:rPr>
          <w:i/>
          <w:iCs/>
        </w:rPr>
        <w:t>Petromyzon marinus</w:t>
      </w:r>
      <w:r w:rsidR="00066B1A" w:rsidRPr="003E3918">
        <w:rPr>
          <w:i/>
          <w:iCs/>
        </w:rPr>
        <w:t xml:space="preserve"> </w:t>
      </w:r>
      <w:r w:rsidR="00066B1A" w:rsidRPr="003E3918">
        <w:rPr>
          <w:i/>
          <w:iCs/>
          <w:shd w:val="clear" w:color="auto" w:fill="E6E6E6"/>
        </w:rPr>
        <w:fldChar w:fldCharType="begin"/>
      </w:r>
      <w:r w:rsidR="000319D7">
        <w:rPr>
          <w:i/>
          <w:iCs/>
        </w:rPr>
        <w:instrText xml:space="preserve"> ADDIN ZOTERO_ITEM CSL_CITATION {"citationID":"NqvbXTen","properties":{"formattedCitation":"(92)","plainCitation":"(92)","noteIndex":0},"citationItems":[{"id":1163,"uris":["http://zotero.org/groups/4322905/items/BC8KUVZ7"],"itemData":{"id":1163,"type":"article-journal","abstract":"Jeramiah Smith, Weiming Li and colleagues report the whole-genome sequence of the sea lamprey, Petromyzon marinus, representing a vertebrate lineage diverged from humans ~500 million years ago. Their analyses define key evolutionary events in vertebrate lineages and provide evidence for two whole-genome duplication events occurring before the divergence of the ancestral lamprey and jawed vertebrate (gnathostome) lineages.","container-title":"Nature Genetics","DOI":"10.1038/ng.2568","ISSN":"1546-1718","issue":"4","journalAbbreviation":"Nat Genet","language":"en","license":"2013 The Author(s)","note":"number: 4\npublisher: Nature Publishing Group","page":"415-421","source":"www.nature.com","title":"Sequencing of the sea lamprey (Petromyzon marinus) genome provides insights into vertebrate evolution","volume":"45","author":[{"family":"Smith","given":"Jeramiah J."},{"family":"Kuraku","given":"Shigehiro"},{"family":"Holt","given":"Carson"},{"family":"Sauka-Spengler","given":"Tatjana"},{"family":"Jiang","given":"Ning"},{"family":"Campbell","given":"Michael S."},{"family":"Yandell","given":"Mark D."},{"family":"Manousaki","given":"Tereza"},{"family":"Meyer","given":"Axel"},{"family":"Bloom","given":"Ona E."},{"family":"Morgan","given":"Jennifer R."},{"family":"Buxbaum","given":"Joseph D."},{"family":"Sachidanandam","given":"Ravi"},{"family":"Sims","given":"Carrie"},{"family":"Garruss","given":"Alexander S."},{"family":"Cook","given":"Malcolm"},{"family":"Krumlauf","given":"Robb"},{"family":"Wiedemann","given":"Leanne M."},{"family":"Sower","given":"Stacia A."},{"family":"Decatur","given":"Wayne A."},{"family":"Hall","given":"Jeffrey A."},{"family":"Amemiya","given":"Chris T."},{"family":"Saha","given":"Nil R."},{"family":"Buckley","given":"Katherine M."},{"family":"Rast","given":"Jonathan P."},{"family":"Das","given":"Sabyasachi"},{"family":"Hirano","given":"Masayuki"},{"family":"McCurley","given":"Nathanael"},{"family":"Guo","given":"Peng"},{"family":"Rohner","given":"Nicolas"},{"family":"Tabin","given":"Clifford J."},{"family":"Piccinelli","given":"Paul"},{"family":"Elgar","given":"Greg"},{"family":"Ruffier","given":"Magali"},{"family":"Aken","given":"Bronwen L."},{"family":"Searle","given":"Stephen M. J."},{"family":"Muffato","given":"Matthieu"},{"family":"Pignatelli","given":"Miguel"},{"family":"Herrero","given":"Javier"},{"family":"Jones","given":"Matthew"},{"family":"Brown","given":"C. Titus"},{"family":"Chung-Davidson","given":"Yu-Wen"},{"family":"Nanlohy","given":"Kaben G."},{"family":"Libants","given":"Scot V."},{"family":"Yeh","given":"Chu-Yin"},{"family":"McCauley","given":"David W."},{"family":"Langeland","given":"James A."},{"family":"Pancer","given":"Zeev"},{"family":"Fritzsch","given":"Bernd"},{"family":"Jong","given":"Pieter J.","non-dropping-particle":"de"},{"family":"Zhu","given":"Baoli"},{"family":"Fulton","given":"Lucinda L."},{"family":"Theising","given":"Brenda"},{"family":"Flicek","given":"Paul"},{"family":"Bronner","given":"Marianne E."},{"family":"Warren","given":"Wesley C."},{"family":"Clifton","given":"Sandra W."},{"family":"Wilson","given":"Richard K."},{"family":"Li","given":"Weiming"}],"issued":{"date-parts":[["2013",4]]}}}],"schema":"https://github.com/citation-style-language/schema/raw/master/csl-citation.json"} </w:instrText>
      </w:r>
      <w:r w:rsidR="00066B1A" w:rsidRPr="003E3918">
        <w:rPr>
          <w:i/>
          <w:iCs/>
          <w:shd w:val="clear" w:color="auto" w:fill="E6E6E6"/>
        </w:rPr>
        <w:fldChar w:fldCharType="separate"/>
      </w:r>
      <w:r w:rsidR="000319D7" w:rsidRPr="000319D7">
        <w:t>(92)</w:t>
      </w:r>
      <w:r w:rsidR="00066B1A" w:rsidRPr="003E3918">
        <w:rPr>
          <w:i/>
          <w:iCs/>
          <w:shd w:val="clear" w:color="auto" w:fill="E6E6E6"/>
        </w:rPr>
        <w:fldChar w:fldCharType="end"/>
      </w:r>
      <w:r w:rsidR="007F1A3E" w:rsidRPr="003E3918">
        <w:rPr>
          <w:i/>
          <w:iCs/>
        </w:rPr>
        <w:t xml:space="preserve"> </w:t>
      </w:r>
      <w:r w:rsidR="007F1A3E" w:rsidRPr="003E3918">
        <w:t xml:space="preserve">and the hagfish </w:t>
      </w:r>
      <w:r w:rsidR="007F1A3E" w:rsidRPr="003E3918">
        <w:rPr>
          <w:i/>
          <w:iCs/>
        </w:rPr>
        <w:t xml:space="preserve">Eptatretus </w:t>
      </w:r>
      <w:r w:rsidR="00066B1A" w:rsidRPr="003E3918">
        <w:rPr>
          <w:i/>
          <w:iCs/>
        </w:rPr>
        <w:t xml:space="preserve">burger </w:t>
      </w:r>
      <w:r w:rsidR="00066B1A" w:rsidRPr="003E3918">
        <w:rPr>
          <w:i/>
          <w:iCs/>
          <w:shd w:val="clear" w:color="auto" w:fill="E6E6E6"/>
        </w:rPr>
        <w:fldChar w:fldCharType="begin"/>
      </w:r>
      <w:r w:rsidR="000319D7">
        <w:rPr>
          <w:i/>
          <w:iCs/>
        </w:rPr>
        <w:instrText xml:space="preserve"> ADDIN ZOTERO_ITEM CSL_CITATION {"citationID":"bgQulUSu","properties":{"formattedCitation":"(93)","plainCitation":"(93)","noteIndex":0},"citationItems":[{"id":1165,"uris":["http://zotero.org/groups/4322905/items/P9K2HTIP"],"itemData":{"id":1165,"type":"article","abstract":"Whole genome duplications (WGDs) are major events that drastically reshape genome architecture and are causally associated with organismal innovations and radiations1. The 2R Hypothesis suggests that two WGD events (1R and 2R) occurred during early vertebrate evolution2, 3. However, the veracity and timing of the 2R event relative to the divergence of gnathostomes (jawed vertebrates) and cyclostomes (jawless hagfishes and lampreys) is unresolved4–6 and whether these WGD events underlie vertebrate phenotypic diversification remains elusive7. Here we present the genome of the inshore hagfish, Eptatretus burgeri. Through comparative analysis with lamprey and gnathostome genomes, we reconstruct the early events in cyclostome genome evolution, leveraging insights into the ancestral vertebrate genome. Genome-wide synteny and phylogenetic analyses support a scenario in which 1R occurred in the vertebrate stem-lineage during the early Cambrian, and the 2R event occurred in the gnathostome stem-lineage in the late Cambrian after its divergence from cyclostomes. We find that the genome of stem-cyclostomes experienced two additional, independent genome duplications (herein CR1 and CR2). Functional genomic and morphospace analyses demonstrate that WGD events generally contribute to developmental evolution with similar changes in the regulatory genome of both vertebrate groups. However, appreciable morphological diversification occurred only after the 2R event, questioning the general expectation that WGDs lead to leaps of morphological complexity7.","DOI":"10.1101/2023.04.08.536076","language":"en","license":"© 2023, Posted by Cold Spring Harbor Laboratory. This pre-print is available under a Creative Commons License (Attribution 4.0 International), CC BY 4.0, as described at http://creativecommons.org/licenses/by/4.0/","note":"page: 2023.04.08.536076\nsection: New Results","publisher":"bioRxiv","source":"bioRxiv","title":"Hagfish genome illuminates vertebrate whole genome duplications and their evolutionary consequences","URL":"https://www.biorxiv.org/content/10.1101/2023.04.08.536076v1","author":[{"family":"Yu","given":"Daqi"},{"family":"Ren","given":"Yandong"},{"family":"Uesaka","given":"Masahiro"},{"family":"Beavan","given":"Alan J. S."},{"family":"Muffato","given":"Matthieu"},{"family":"Shen","given":"Jieyu"},{"family":"Li","given":"Yongxin"},{"family":"Sato","given":"Iori"},{"family":"Wan","given":"Wenting"},{"family":"Clark","given":"James W."},{"family":"Keating","given":"Joseph N."},{"family":"Carlisle","given":"Emily M."},{"family":"Dearden","given":"Richard P."},{"family":"Giles","given":"Sam"},{"family":"Randle","given":"Emma"},{"family":"Sansom","given":"Robert S."},{"family":"Feuda","given":"Roberto"},{"family":"Fleming","given":"James F."},{"family":"Sugahara","given":"Fumiaki"},{"family":"Cummins","given":"Carla"},{"family":"Patricio","given":"Mateus"},{"family":"Akanni","given":"Wasiu"},{"family":"D’Aniello","given":"Salvatore"},{"family":"Bertolucci","given":"Cristiano"},{"family":"Irie","given":"Naoki"},{"family":"Alev","given":"Cantas"},{"family":"Sheng","given":"Guojun"},{"family":"Mendoza","given":"Alex","dropping-particle":"de"},{"family":"Maeso","given":"Ignacio"},{"family":"Irimia","given":"Manuel"},{"family":"Fromm","given":"Bastian"},{"family":"Peterson","given":"Kevin J."},{"family":"Das","given":"Sabyasachi"},{"family":"Hirano","given":"Masayuki"},{"family":"Rast","given":"Jonathan P."},{"family":"Cooper","given":"Max D."},{"family":"Paps","given":"Jordi"},{"family":"Pisani","given":"Davide"},{"family":"Kuratani","given":"Shigeru"},{"family":"Martin","given":"Fergal J."},{"family":"Wang","given":"Wen"},{"family":"Donoghue","given":"Philip C. J."},{"family":"Zhang","given":"Yong E."},{"family":"Pascual-Anaya","given":"Juan"}],"accessed":{"date-parts":[["2023",5,11]]},"issued":{"date-parts":[["2023",4,8]]}}}],"schema":"https://github.com/citation-style-language/schema/raw/master/csl-citation.json"} </w:instrText>
      </w:r>
      <w:r w:rsidR="00066B1A" w:rsidRPr="003E3918">
        <w:rPr>
          <w:i/>
          <w:iCs/>
          <w:shd w:val="clear" w:color="auto" w:fill="E6E6E6"/>
        </w:rPr>
        <w:fldChar w:fldCharType="separate"/>
      </w:r>
      <w:r w:rsidR="000319D7" w:rsidRPr="000319D7">
        <w:t>(93)</w:t>
      </w:r>
      <w:r w:rsidR="00066B1A" w:rsidRPr="003E3918">
        <w:rPr>
          <w:i/>
          <w:iCs/>
          <w:shd w:val="clear" w:color="auto" w:fill="E6E6E6"/>
        </w:rPr>
        <w:fldChar w:fldCharType="end"/>
      </w:r>
      <w:r w:rsidR="00B20C43" w:rsidRPr="003E3918">
        <w:t xml:space="preserve">, we loosened the e-value to 0.05. </w:t>
      </w:r>
      <w:r w:rsidR="007F1A3E" w:rsidRPr="003E3918">
        <w:t>Where putative chemokine sequences were found for one cyclostome species but not the other, those sequences were used to search again the other species.</w:t>
      </w:r>
      <w:r w:rsidR="49D46069" w:rsidRPr="003E3918">
        <w:t xml:space="preserve"> </w:t>
      </w:r>
      <w:r w:rsidR="3AEC472A" w:rsidRPr="003E3918">
        <w:t>Furthermore</w:t>
      </w:r>
      <w:r w:rsidR="0012578D" w:rsidRPr="003E3918">
        <w:t xml:space="preserve">, to investigate the presence of ligands outside vertebrates, </w:t>
      </w:r>
      <w:r w:rsidR="549ECF25" w:rsidRPr="003E3918">
        <w:t xml:space="preserve">we </w:t>
      </w:r>
      <w:r w:rsidR="5D6D8B75" w:rsidRPr="003E3918">
        <w:t>performed an additional BLASTP on</w:t>
      </w:r>
      <w:r w:rsidR="549ECF25" w:rsidRPr="003E3918">
        <w:t xml:space="preserve"> invertebrate </w:t>
      </w:r>
      <w:r w:rsidR="5D6D8B75" w:rsidRPr="003E3918">
        <w:t>proteomes</w:t>
      </w:r>
      <w:r w:rsidR="549ECF25" w:rsidRPr="003E3918">
        <w:t xml:space="preserve"> with a</w:t>
      </w:r>
      <w:r w:rsidR="00FE6CFC" w:rsidRPr="003E3918">
        <w:t>n even</w:t>
      </w:r>
      <w:r w:rsidR="549ECF25" w:rsidRPr="003E3918">
        <w:t xml:space="preserve"> looser e-value (0.1)</w:t>
      </w:r>
      <w:r w:rsidR="23630BCB" w:rsidRPr="003E3918">
        <w:t xml:space="preserve"> and </w:t>
      </w:r>
      <w:r w:rsidR="1885558A" w:rsidRPr="003E3918">
        <w:t xml:space="preserve">collected </w:t>
      </w:r>
      <w:r w:rsidR="00787854" w:rsidRPr="003E3918">
        <w:t xml:space="preserve">only up to five </w:t>
      </w:r>
      <w:r w:rsidR="1885558A" w:rsidRPr="003E3918">
        <w:t>hits</w:t>
      </w:r>
      <w:r w:rsidR="00787854" w:rsidRPr="003E3918">
        <w:t>. This provided</w:t>
      </w:r>
      <w:r w:rsidR="0012578D" w:rsidRPr="003E3918">
        <w:t xml:space="preserve"> </w:t>
      </w:r>
      <w:r w:rsidR="1885558A" w:rsidRPr="003E3918">
        <w:t xml:space="preserve">18 </w:t>
      </w:r>
      <w:r w:rsidR="00257946" w:rsidRPr="003E3918">
        <w:t xml:space="preserve">initial </w:t>
      </w:r>
      <w:r w:rsidR="00787854" w:rsidRPr="003E3918">
        <w:t xml:space="preserve">candidate </w:t>
      </w:r>
      <w:r w:rsidR="0012578D" w:rsidRPr="003E3918">
        <w:t>homologs</w:t>
      </w:r>
      <w:r w:rsidR="00787854" w:rsidRPr="003E3918">
        <w:t xml:space="preserve"> spanning multiple invertebrate phyla</w:t>
      </w:r>
      <w:r w:rsidR="0B5F2AFB" w:rsidRPr="003E3918">
        <w:t xml:space="preserve">. </w:t>
      </w:r>
      <w:r w:rsidR="00975D55" w:rsidRPr="003E3918">
        <w:t>Further characterisation of these</w:t>
      </w:r>
      <w:r w:rsidR="00B51DEC" w:rsidRPr="003E3918">
        <w:t xml:space="preserve"> invertebrate</w:t>
      </w:r>
      <w:r w:rsidR="00975D55" w:rsidRPr="003E3918">
        <w:t xml:space="preserve"> sequences, through BLASTP versus SwissProt, </w:t>
      </w:r>
      <w:r w:rsidR="00C57F00" w:rsidRPr="003E3918">
        <w:t>protein</w:t>
      </w:r>
      <w:r w:rsidR="00975D55" w:rsidRPr="003E3918">
        <w:t xml:space="preserve"> domains search</w:t>
      </w:r>
      <w:r w:rsidR="00C57F00" w:rsidRPr="003E3918">
        <w:t xml:space="preserve"> </w:t>
      </w:r>
      <w:r w:rsidR="00B51DEC" w:rsidRPr="003E3918">
        <w:t>with</w:t>
      </w:r>
      <w:r w:rsidR="00C57F00" w:rsidRPr="003E3918">
        <w:t xml:space="preserve"> Inter</w:t>
      </w:r>
      <w:r w:rsidR="00B43419" w:rsidRPr="003E3918">
        <w:t>P</w:t>
      </w:r>
      <w:r w:rsidR="00C57F00" w:rsidRPr="003E3918">
        <w:t>ro</w:t>
      </w:r>
      <w:r w:rsidR="00B43419" w:rsidRPr="003E3918">
        <w:t>S</w:t>
      </w:r>
      <w:r w:rsidR="00C57F00" w:rsidRPr="003E3918">
        <w:t xml:space="preserve">can </w:t>
      </w:r>
      <w:r w:rsidR="00DC5CF1" w:rsidRPr="003E3918">
        <w:rPr>
          <w:shd w:val="clear" w:color="auto" w:fill="E6E6E6"/>
        </w:rPr>
        <w:fldChar w:fldCharType="begin"/>
      </w:r>
      <w:r w:rsidR="000319D7">
        <w:instrText xml:space="preserve"> ADDIN ZOTERO_ITEM CSL_CITATION {"citationID":"sRU0baVg","properties":{"formattedCitation":"(94, 95)","plainCitation":"(94, 95)","noteIndex":0},"citationItems":[{"id":1125,"uris":["http://zotero.org/users/8176000/items/U6XBP3R7"],"itemData":{"id":1125,"type":"article-journal","abstract":"Summary: InterProScan is a tool that scans given protein\nsequences against the protein signatures of the InterPro member\ndatabases, currently – PROSITE, PRINTS, Pfam, ProDom and SMART.\nThe number of signature databases and their associated scanning tools as well as the further refinement procedures make the problem\ncomplex. InterProScan is designed to be a scalable and extensible\nsystem with a robust internal architecture.Availability: The Perl-based InterProScan implementation is\navailable from the EBI ftp server (ftp://ftp.ebi.ac.uk/pub/software/unix/iprscan/)\nand the SRS-basedInterProScan is available upon request. We provide\nthe public web interface (http://www.ebi.ac.uk/interpro/scan.html)\nas well as email submission server (interproscan@ebi.ac.uk).Contact: Evgueni.Zdobnov@EBI.ac.uk*To whom correspondence should be\naddressed.","container-title":"Bioinformatics","DOI":"10.1093/bioinformatics/17.9.847","ISSN":"1367-4803","issue":"9","journalAbbreviation":"Bioinformatics","page":"847-848","source":"Silverchair","title":"InterProScan – an integration platform for the signature-recognition methods in InterPro","volume":"17","author":[{"family":"Zdobnov","given":"Evgeni M."},{"family":"Apweiler","given":"Rolf"}],"issued":{"date-parts":[["2001",9,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DC5CF1" w:rsidRPr="003E3918">
        <w:rPr>
          <w:shd w:val="clear" w:color="auto" w:fill="E6E6E6"/>
        </w:rPr>
        <w:fldChar w:fldCharType="separate"/>
      </w:r>
      <w:r w:rsidR="000319D7" w:rsidRPr="000319D7">
        <w:t>(94, 95)</w:t>
      </w:r>
      <w:r w:rsidR="00DC5CF1" w:rsidRPr="003E3918">
        <w:rPr>
          <w:shd w:val="clear" w:color="auto" w:fill="E6E6E6"/>
        </w:rPr>
        <w:fldChar w:fldCharType="end"/>
      </w:r>
      <w:r w:rsidR="00975D55" w:rsidRPr="003E3918">
        <w:t>, position in CLANS analysis</w:t>
      </w:r>
      <w:r w:rsidR="00FE6CFC" w:rsidRPr="003E3918">
        <w:t xml:space="preserve"> (see below)</w:t>
      </w:r>
      <w:r w:rsidR="00975D55" w:rsidRPr="003E3918">
        <w:t xml:space="preserve"> and</w:t>
      </w:r>
      <w:r w:rsidR="00C57F00" w:rsidRPr="003E3918">
        <w:t>, where necessary,</w:t>
      </w:r>
      <w:r w:rsidR="00975D55" w:rsidRPr="003E3918">
        <w:t xml:space="preserve"> multiple sequence alignments, led us to retain </w:t>
      </w:r>
      <w:r w:rsidR="003A5446" w:rsidRPr="003E3918">
        <w:t>only one</w:t>
      </w:r>
      <w:r w:rsidR="00975D55" w:rsidRPr="003E3918">
        <w:t xml:space="preserve"> urochordate sequence as </w:t>
      </w:r>
      <w:r w:rsidR="003A5446" w:rsidRPr="003E3918">
        <w:t xml:space="preserve">a </w:t>
      </w:r>
      <w:r w:rsidR="00975D55" w:rsidRPr="003E3918">
        <w:t>putative TAFA homolog</w:t>
      </w:r>
      <w:r w:rsidR="003A5446" w:rsidRPr="003E3918">
        <w:t xml:space="preserve"> </w:t>
      </w:r>
      <w:r w:rsidR="00B20C43" w:rsidRPr="003E3918">
        <w:t>(s</w:t>
      </w:r>
      <w:r w:rsidR="003A5446" w:rsidRPr="003E3918">
        <w:t xml:space="preserve">ee Supplementary </w:t>
      </w:r>
      <w:r w:rsidR="3149EFC5" w:rsidRPr="003E3918">
        <w:t>Results</w:t>
      </w:r>
      <w:r w:rsidR="003A5446" w:rsidRPr="003E3918">
        <w:t xml:space="preserve"> for details)</w:t>
      </w:r>
      <w:r w:rsidR="00975D55" w:rsidRPr="003E3918">
        <w:t>.</w:t>
      </w:r>
    </w:p>
    <w:p w14:paraId="555E9B88" w14:textId="03346450" w:rsidR="000D4EBA" w:rsidRPr="003E3918" w:rsidRDefault="002975BF" w:rsidP="00AE2D9C">
      <w:pPr>
        <w:spacing w:line="360" w:lineRule="auto"/>
        <w:ind w:firstLine="720"/>
        <w:jc w:val="both"/>
      </w:pPr>
      <w:r w:rsidRPr="003E3918">
        <w:t xml:space="preserve">To identify homologs for the CKLF superfamily, </w:t>
      </w:r>
      <w:r w:rsidR="7CA4F0B8" w:rsidRPr="003E3918">
        <w:t>w</w:t>
      </w:r>
      <w:r w:rsidR="1885558A" w:rsidRPr="003E3918">
        <w:t>e used 21</w:t>
      </w:r>
      <w:r w:rsidR="7CA4F0B8" w:rsidRPr="003E3918">
        <w:t xml:space="preserve"> </w:t>
      </w:r>
      <w:r w:rsidRPr="003E3918">
        <w:t>SwissProt-reviewed</w:t>
      </w:r>
      <w:r w:rsidR="21554FB6" w:rsidRPr="003E3918">
        <w:t xml:space="preserve"> sequences.</w:t>
      </w:r>
      <w:r w:rsidR="7CA4F0B8" w:rsidRPr="003E3918">
        <w:t xml:space="preserve"> </w:t>
      </w:r>
      <w:r w:rsidR="15395ECB" w:rsidRPr="003E3918">
        <w:t xml:space="preserve">In </w:t>
      </w:r>
      <w:r w:rsidRPr="003E3918">
        <w:t>addition</w:t>
      </w:r>
      <w:r w:rsidR="00975D55" w:rsidRPr="003E3918">
        <w:t xml:space="preserve"> to the</w:t>
      </w:r>
      <w:r w:rsidR="00961ACA" w:rsidRPr="003E3918">
        <w:t xml:space="preserve"> </w:t>
      </w:r>
      <w:r w:rsidRPr="003E3918">
        <w:t>BLAST</w:t>
      </w:r>
      <w:r w:rsidR="00975D55" w:rsidRPr="003E3918">
        <w:t>P</w:t>
      </w:r>
      <w:r w:rsidRPr="003E3918">
        <w:t xml:space="preserve"> search, </w:t>
      </w:r>
      <w:r w:rsidR="21554FB6" w:rsidRPr="003E3918">
        <w:t>we</w:t>
      </w:r>
      <w:r w:rsidR="7CA4F0B8" w:rsidRPr="003E3918">
        <w:t xml:space="preserve"> used a </w:t>
      </w:r>
      <w:r w:rsidR="1885558A" w:rsidRPr="003E3918">
        <w:t>position-specific iterative BLAST (PSI-BLAST)</w:t>
      </w:r>
      <w:r w:rsidRPr="003E3918">
        <w:t xml:space="preserve"> </w:t>
      </w:r>
      <w:r w:rsidR="00537B4B" w:rsidRPr="003E3918">
        <w:rPr>
          <w:shd w:val="clear" w:color="auto" w:fill="E6E6E6"/>
        </w:rPr>
        <w:fldChar w:fldCharType="begin"/>
      </w:r>
      <w:r w:rsidR="008B6982">
        <w:instrText xml:space="preserve"> ADDIN ZOTERO_ITEM CSL_CITATION {"citationID":"3QMLkVib","properties":{"formattedCitation":"(52)","plainCitation":"(52)","noteIndex":0},"citationItems":[{"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schema":"https://github.com/citation-style-language/schema/raw/master/csl-citation.json"} </w:instrText>
      </w:r>
      <w:r w:rsidR="00537B4B" w:rsidRPr="003E3918">
        <w:rPr>
          <w:shd w:val="clear" w:color="auto" w:fill="E6E6E6"/>
        </w:rPr>
        <w:fldChar w:fldCharType="separate"/>
      </w:r>
      <w:r w:rsidR="008B6982" w:rsidRPr="008B6982">
        <w:t>(52)</w:t>
      </w:r>
      <w:r w:rsidR="00537B4B" w:rsidRPr="003E3918">
        <w:rPr>
          <w:shd w:val="clear" w:color="auto" w:fill="E6E6E6"/>
        </w:rPr>
        <w:fldChar w:fldCharType="end"/>
      </w:r>
      <w:r w:rsidR="1885558A" w:rsidRPr="003E3918">
        <w:t xml:space="preserve"> </w:t>
      </w:r>
      <w:r w:rsidR="0E6CEE66" w:rsidRPr="003E3918">
        <w:t xml:space="preserve">with </w:t>
      </w:r>
      <w:r w:rsidRPr="003E3918">
        <w:t xml:space="preserve">an </w:t>
      </w:r>
      <w:r w:rsidR="1885558A" w:rsidRPr="003E3918">
        <w:t xml:space="preserve">e-value </w:t>
      </w:r>
      <w:r w:rsidR="0E6CEE66" w:rsidRPr="003E3918">
        <w:t>threshold of &lt;e</w:t>
      </w:r>
      <w:r w:rsidR="0E6CEE66" w:rsidRPr="003E3918">
        <w:rPr>
          <w:vertAlign w:val="superscript"/>
        </w:rPr>
        <w:t>-10</w:t>
      </w:r>
      <w:r w:rsidR="0E6CEE66" w:rsidRPr="003E3918">
        <w:t xml:space="preserve">. </w:t>
      </w:r>
      <w:r w:rsidRPr="003E3918">
        <w:t>Using this approach,</w:t>
      </w:r>
      <w:r w:rsidR="1885558A" w:rsidRPr="003E3918">
        <w:t xml:space="preserve"> </w:t>
      </w:r>
      <w:r w:rsidRPr="003E3918">
        <w:t>we identified</w:t>
      </w:r>
      <w:r w:rsidR="1885558A" w:rsidRPr="003E3918">
        <w:t xml:space="preserve"> a total of 590</w:t>
      </w:r>
      <w:r w:rsidRPr="003E3918">
        <w:t xml:space="preserve"> putative homologs,</w:t>
      </w:r>
      <w:r w:rsidR="1885558A" w:rsidRPr="003E3918">
        <w:t xml:space="preserve"> </w:t>
      </w:r>
      <w:r w:rsidRPr="003E3918">
        <w:t xml:space="preserve">including </w:t>
      </w:r>
      <w:r w:rsidR="1885558A" w:rsidRPr="003E3918">
        <w:t xml:space="preserve">186 from invertebrates. </w:t>
      </w:r>
    </w:p>
    <w:p w14:paraId="52C4EFEE" w14:textId="5B655683" w:rsidR="000D3C0D" w:rsidRPr="003E3918" w:rsidRDefault="00771E6B" w:rsidP="00AE2D9C">
      <w:pPr>
        <w:spacing w:line="360" w:lineRule="auto"/>
        <w:ind w:firstLine="720"/>
        <w:jc w:val="both"/>
      </w:pPr>
      <w:r w:rsidRPr="003E3918">
        <w:t>We used BLASTP using 178 manually annotated receptor sequences from SwissProt as query sequences for the chemokine receptors</w:t>
      </w:r>
      <w:r w:rsidR="002975BF" w:rsidRPr="003E3918">
        <w:t>. This includes</w:t>
      </w:r>
      <w:r w:rsidR="5A30BE71" w:rsidRPr="003E3918">
        <w:t xml:space="preserve"> all human canonical and atypical chemokine receptors</w:t>
      </w:r>
      <w:r w:rsidR="00616B27" w:rsidRPr="003E3918">
        <w:t xml:space="preserve"> </w:t>
      </w:r>
      <w:r w:rsidR="00616B27" w:rsidRPr="003E3918">
        <w:rPr>
          <w:shd w:val="clear" w:color="auto" w:fill="E6E6E6"/>
        </w:rPr>
        <w:fldChar w:fldCharType="begin"/>
      </w:r>
      <w:r w:rsidR="000319D7">
        <w:instrText xml:space="preserve"> ADDIN ZOTERO_ITEM CSL_CITATION {"citationID":"B4etRtMJ","properties":{"formattedCitation":"(96)","plainCitation":"(96)","noteIndex":0},"citationItems":[{"id":255,"uris":["http://zotero.org/groups/4322905/items/CEVJX4GJ"],"itemData":{"id":255,"type":"article-journal","abstract":"Chemokine receptors (nomenclature as agreed by the NC-IUPHAR Subcommittee on Chemokine Receptors [431, 430, 32]) comprise a large subfamily of 7TM proteins that bind one or more chemokines, a large family of small cytokines typically possessing chemotactic activity for leukocytes. Additional hematopoietic and non-hematopoietic roles have been identified for many chemokines in the areas of embryonic development, immune cell proliferation, activation and death, viral infection, and as antibiotics, among others. Chemokine receptors can be divided by function into two main groups: G protein-coupled chemokine receptors, which mediate leukocyte trafficking, and \"Atypical chemokine receptors\", which may signal through non-G protein-coupled mechanisms and act as chemokine scavengers to downregulate inflammation or shape chemokine gradients [32].Chemokines in turn can be divided by structure into four subclasses by the number and arrangement of conserved cysteines. CC (also known as β-chemokines; n= 28), CXC (also known as α-chemokines; n= 17) and CX3C (n= 1) chemokines all have four conserved cysteines, with zero, one and three amino acids separating the first two cysteines respectively. C chemokines (n= 2) have only the second and fourth cysteines found in other chemokines. Chemokines can also be classified by function into homeostatic and inflammatory subgroups. Most chemokine receptors are able to bind multiple high-affinity chemokine ligands, but the ligands for a given receptor are almost always restricted to the same structural subclass. Most chemokines bind to more than one receptor subtype. Receptors for inflammatory chemokines are typically highly promiscuous with regard to ligand specificity, and may lack a selective endogenous ligand. G protein-coupled chemokine receptors are named acccording to the class of chemokines bound, whereas ACKR is the root acronym for atypical chemokine receptors [33]. There can be substantial cross-species differences in the sequences of both chemokines and chemokine receptors, and in the pharmacology and biology of chemokine receptors. Endogenous and microbial non-chemokine ligands have also been identified for chemokine receptors. Many chemokine receptors function as HIV co-receptors, but CCR5 is the only one demonstrated to play an essential role in HIV/AIDS pathogenesis. The tables include both standard chemokine receptor names [684] and aliases.","container-title":"IUPHAR/BPS Guide to Pharmacology CITE","DOI":"10.2218/gtopdb/F14/2020.5","ISSN":"2633-1020","issue":"5","language":"en","license":"Copyright (c) 2020 The authors","note":"number: 5","source":"journals.ed.ac.uk","title":"Chemokine receptors (version 2020.5) in the IUPHAR/BPS Guide to Pharmacology Database","URL":"http://journals.ed.ac.uk/gtopdb-cite/article/view/5178","volume":"2020","author":[{"family":"Bachelerie","given":"Francoise"},{"family":"Ben-Baruch","given":"Adit"},{"family":"Burkhardt","given":"Amanda M."},{"family":"Charo","given":"Israel F."},{"family":"Combadiere","given":"Christophe"},{"family":"Förster","given":"Reinhold"},{"family":"Farber","given":"Joshua M."},{"family":"Graham","given":"Gerard J."},{"family":"Hills","given":"Rebecca"},{"family":"Horuk","given":"Richard"},{"family":"Locati","given":"Massimo"},{"family":"Luster","given":"Andrew D."},{"family":"Mantovani","given":"Alberto"},{"family":"Matsushima","given":"Kouji"},{"family":"Monaghan","given":"Amy E."},{"family":"Moschovakis","given":"Georgios L."},{"family":"Murphy","given":"Philip M."},{"family":"Nibbs","given":"Robert J. B."},{"family":"Nomiyama","given":"Hisayuki"},{"family":"Oppenheim","given":"Joost J."},{"family":"Power","given":"Christine A."},{"family":"Proudfoot","given":"Amanda E. I."},{"family":"Rosenkilde","given":"Mette M."},{"family":"Rot","given":"Antal"},{"family":"Sozzani","given":"Silvano"},{"family":"Sparre-Ulrich","given":"Alexander H."},{"family":"Thelen","given":"Marcus"},{"family":"Uddin","given":"Mohib"},{"family":"Yoshie","given":"Osamu"},{"family":"Zlotnik","given":"Albert"}],"accessed":{"date-parts":[["2021",9,8]]},"issued":{"date-parts":[["2020",11,12]]}}}],"schema":"https://github.com/citation-style-language/schema/raw/master/csl-citation.json"} </w:instrText>
      </w:r>
      <w:r w:rsidR="00616B27" w:rsidRPr="003E3918">
        <w:rPr>
          <w:shd w:val="clear" w:color="auto" w:fill="E6E6E6"/>
        </w:rPr>
        <w:fldChar w:fldCharType="separate"/>
      </w:r>
      <w:r w:rsidR="000319D7" w:rsidRPr="000319D7">
        <w:t>(96)</w:t>
      </w:r>
      <w:r w:rsidR="00616B27" w:rsidRPr="003E3918">
        <w:rPr>
          <w:shd w:val="clear" w:color="auto" w:fill="E6E6E6"/>
        </w:rPr>
        <w:fldChar w:fldCharType="end"/>
      </w:r>
      <w:r w:rsidR="5A30BE71" w:rsidRPr="003E3918">
        <w:t xml:space="preserve">. </w:t>
      </w:r>
      <w:r w:rsidRPr="003E3918">
        <w:t>W</w:t>
      </w:r>
      <w:r w:rsidR="00A21533" w:rsidRPr="003E3918">
        <w:t>e</w:t>
      </w:r>
      <w:r w:rsidRPr="003E3918">
        <w:t xml:space="preserve"> also</w:t>
      </w:r>
      <w:r w:rsidR="00A21533" w:rsidRPr="003E3918">
        <w:t xml:space="preserve"> collected 8 viral sequences with chemokine receptor activity from Uni</w:t>
      </w:r>
      <w:r w:rsidR="00CD23F6" w:rsidRPr="003E3918">
        <w:t>P</w:t>
      </w:r>
      <w:r w:rsidR="00A21533" w:rsidRPr="003E3918">
        <w:t xml:space="preserve">rot </w:t>
      </w:r>
      <w:r w:rsidR="00D354EC" w:rsidRPr="003E3918">
        <w:rPr>
          <w:shd w:val="clear" w:color="auto" w:fill="E6E6E6"/>
        </w:rPr>
        <w:fldChar w:fldCharType="begin"/>
      </w:r>
      <w:r w:rsidR="000319D7">
        <w:instrText xml:space="preserve"> ADDIN ZOTERO_ITEM CSL_CITATION {"citationID":"37vVt3xg","properties":{"formattedCitation":"(97)","plainCitation":"(97)","noteIndex":0},"citationItems":[{"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D354EC" w:rsidRPr="003E3918">
        <w:rPr>
          <w:shd w:val="clear" w:color="auto" w:fill="E6E6E6"/>
        </w:rPr>
        <w:fldChar w:fldCharType="separate"/>
      </w:r>
      <w:r w:rsidR="000319D7" w:rsidRPr="000319D7">
        <w:t>(97)</w:t>
      </w:r>
      <w:r w:rsidR="00D354EC" w:rsidRPr="003E3918">
        <w:rPr>
          <w:shd w:val="clear" w:color="auto" w:fill="E6E6E6"/>
        </w:rPr>
        <w:fldChar w:fldCharType="end"/>
      </w:r>
      <w:r w:rsidR="000154AD" w:rsidRPr="003E3918">
        <w:t xml:space="preserve"> </w:t>
      </w:r>
      <w:r w:rsidR="00A21533" w:rsidRPr="003E3918">
        <w:t xml:space="preserve">and performed a second BLASTP. </w:t>
      </w:r>
      <w:r w:rsidR="5A30BE71" w:rsidRPr="003E3918">
        <w:t xml:space="preserve">We extracted all </w:t>
      </w:r>
      <w:r w:rsidR="00A21533" w:rsidRPr="003E3918">
        <w:t xml:space="preserve">BLAST </w:t>
      </w:r>
      <w:r w:rsidR="5A30BE71" w:rsidRPr="003E3918">
        <w:t>hits with e</w:t>
      </w:r>
      <w:r w:rsidR="7D98C4AE" w:rsidRPr="003E3918">
        <w:t>-</w:t>
      </w:r>
      <w:r w:rsidR="5A30BE71" w:rsidRPr="003E3918">
        <w:t>values &lt; e-</w:t>
      </w:r>
      <w:r w:rsidR="5A30BE71" w:rsidRPr="003E3918">
        <w:rPr>
          <w:vertAlign w:val="superscript"/>
        </w:rPr>
        <w:t>10</w:t>
      </w:r>
      <w:r w:rsidRPr="003E3918">
        <w:t xml:space="preserve"> and used Phobius </w:t>
      </w:r>
      <w:r w:rsidR="005851D5" w:rsidRPr="003E3918">
        <w:rPr>
          <w:shd w:val="clear" w:color="auto" w:fill="E6E6E6"/>
        </w:rPr>
        <w:fldChar w:fldCharType="begin"/>
      </w:r>
      <w:r w:rsidR="000319D7">
        <w:instrText xml:space="preserve"> ADDIN ZOTERO_ITEM CSL_CITATION {"citationID":"IzCQlAQu","properties":{"formattedCitation":"(98)","plainCitation":"(98)","noteIndex":0},"citationItems":[{"id":1127,"uris":["http://zotero.org/users/8176000/items/HCT5SHCN"],"itemData":{"id":1127,"type":"article-journal","abstract":"When using conventional transmembrane topology and signal peptide predictors, such as TMHMM and SignalP, there is a substantial overlap between these two types of predictions. Applying these methods to five complete proteomes, we found that 30–65% of all predicted signal peptides and 25–35% of all predicted transmembrane topologies overlap. This impairs predictions of 5–10% of the proteome, hence this is an important issue in protein annotation.To address this problem, we previously designed a hidden Markov model, Phobius, that combines transmembrane topology and signal peptide predictions. The method makes an optimal choice between transmembrane segments and signal peptides, and also allows constrained and homology-enriched predictions.We here present a web interface (http://phobius.cgb.ki.se and http://phobius.binf.ku.dk) to access Phobius.","container-title":"Nucleic Acids Research","DOI":"10.1093/nar/gkm256","ISSN":"0305-1048","issue":"suppl_2","journalAbbreviation":"Nucleic Acids Research","page":"W429-W432","source":"Silverchair","title":"Advantages of combined transmembrane topology and signal peptide prediction—the Phobius web server","volume":"35","author":[{"family":"Käll","given":"Lukas"},{"family":"Krogh","given":"Anders"},{"family":"Sonnhammer","given":"Erik L.L."}],"issued":{"date-parts":[["2007",7,1]]}}}],"schema":"https://github.com/citation-style-language/schema/raw/master/csl-citation.json"} </w:instrText>
      </w:r>
      <w:r w:rsidR="005851D5" w:rsidRPr="003E3918">
        <w:rPr>
          <w:shd w:val="clear" w:color="auto" w:fill="E6E6E6"/>
        </w:rPr>
        <w:fldChar w:fldCharType="separate"/>
      </w:r>
      <w:r w:rsidR="000319D7" w:rsidRPr="000319D7">
        <w:t>(98)</w:t>
      </w:r>
      <w:r w:rsidR="005851D5" w:rsidRPr="003E3918">
        <w:rPr>
          <w:shd w:val="clear" w:color="auto" w:fill="E6E6E6"/>
        </w:rPr>
        <w:fldChar w:fldCharType="end"/>
      </w:r>
      <w:r w:rsidRPr="003E3918">
        <w:t xml:space="preserve"> to predict their</w:t>
      </w:r>
      <w:r w:rsidR="68EFE0C6" w:rsidRPr="003E3918">
        <w:t xml:space="preserve"> transmembrane domain structure</w:t>
      </w:r>
      <w:r w:rsidRPr="003E3918">
        <w:t>.</w:t>
      </w:r>
      <w:r w:rsidR="68EFE0C6" w:rsidRPr="003E3918">
        <w:t xml:space="preserve"> Only sequences with 5-8 transmembrane domains were kept. </w:t>
      </w:r>
      <w:r w:rsidR="00A21533" w:rsidRPr="003E3918">
        <w:t>Hit sequences were annotated by their top</w:t>
      </w:r>
      <w:r w:rsidRPr="003E3918">
        <w:t xml:space="preserve"> </w:t>
      </w:r>
      <w:r w:rsidR="00A21533" w:rsidRPr="003E3918">
        <w:t xml:space="preserve">5 BLAST hits against SwissProt. </w:t>
      </w:r>
      <w:r w:rsidR="68EFE0C6" w:rsidRPr="003E3918">
        <w:t xml:space="preserve">All hits </w:t>
      </w:r>
      <w:r w:rsidR="0059E9D8" w:rsidRPr="003E3918">
        <w:t xml:space="preserve">from both BLASTs were merged and filtered </w:t>
      </w:r>
      <w:r w:rsidR="532BB143" w:rsidRPr="003E3918">
        <w:t xml:space="preserve">by cd-hit </w:t>
      </w:r>
      <w:r w:rsidR="009C2964" w:rsidRPr="003E3918">
        <w:rPr>
          <w:shd w:val="clear" w:color="auto" w:fill="E6E6E6"/>
        </w:rPr>
        <w:fldChar w:fldCharType="begin"/>
      </w:r>
      <w:r w:rsidR="000319D7">
        <w:instrText xml:space="preserve"> ADDIN ZOTERO_ITEM CSL_CITATION {"citationID":"3pa9YE1d","properties":{"formattedCitation":"(99, 100)","plainCitation":"(99, 100)","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0319D7">
        <w:rPr>
          <w:rFonts w:ascii="Cambria Math" w:hAnsi="Cambria Math" w:cs="Cambria Math"/>
        </w:rPr>
        <w:instrText>∼</w:instrText>
      </w:r>
      <w:r w:rsidR="000319D7">
        <w:instrText xml:space="preserve">24 cores and a quasi-linear speedup for up to </w:instrText>
      </w:r>
      <w:r w:rsidR="000319D7">
        <w:rPr>
          <w:rFonts w:ascii="Cambria Math" w:hAnsi="Cambria Math" w:cs="Cambria Math"/>
        </w:rPr>
        <w:instrText>∼</w:instrText>
      </w:r>
      <w:r w:rsidR="000319D7">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9C2964" w:rsidRPr="003E3918">
        <w:rPr>
          <w:shd w:val="clear" w:color="auto" w:fill="E6E6E6"/>
        </w:rPr>
        <w:fldChar w:fldCharType="separate"/>
      </w:r>
      <w:r w:rsidR="000319D7" w:rsidRPr="000319D7">
        <w:t>(99, 100)</w:t>
      </w:r>
      <w:r w:rsidR="009C2964" w:rsidRPr="003E3918">
        <w:rPr>
          <w:shd w:val="clear" w:color="auto" w:fill="E6E6E6"/>
        </w:rPr>
        <w:fldChar w:fldCharType="end"/>
      </w:r>
      <w:r w:rsidR="007B2A17" w:rsidRPr="003E3918">
        <w:t xml:space="preserve"> </w:t>
      </w:r>
      <w:r w:rsidR="532BB143" w:rsidRPr="003E3918">
        <w:t xml:space="preserve">to remove redundant </w:t>
      </w:r>
      <w:r w:rsidR="532BB143" w:rsidRPr="003E3918">
        <w:lastRenderedPageBreak/>
        <w:t xml:space="preserve">sequences at the 95% similarity threshold. </w:t>
      </w:r>
      <w:r w:rsidR="00105C66" w:rsidRPr="003E3918">
        <w:t>This resulted in 7,157 putative chemokine GPCR sequences.</w:t>
      </w:r>
    </w:p>
    <w:p w14:paraId="5FA2CC63" w14:textId="77777777" w:rsidR="000D3C0D" w:rsidRPr="003E3918" w:rsidRDefault="000D3C0D" w:rsidP="00AE2D9C">
      <w:pPr>
        <w:spacing w:line="360" w:lineRule="auto"/>
        <w:jc w:val="both"/>
      </w:pPr>
    </w:p>
    <w:p w14:paraId="1DB1D595" w14:textId="77777777" w:rsidR="00202A74" w:rsidRPr="00056583" w:rsidRDefault="454D50C0" w:rsidP="00AE2D9C">
      <w:pPr>
        <w:spacing w:line="360" w:lineRule="auto"/>
        <w:jc w:val="both"/>
        <w:rPr>
          <w:color w:val="002060"/>
          <w:sz w:val="28"/>
          <w:szCs w:val="28"/>
        </w:rPr>
      </w:pPr>
      <w:r w:rsidRPr="00056583">
        <w:rPr>
          <w:color w:val="002060"/>
          <w:sz w:val="28"/>
          <w:szCs w:val="28"/>
        </w:rPr>
        <w:t xml:space="preserve">Identification of subgroups with </w:t>
      </w:r>
      <w:r w:rsidR="1885558A" w:rsidRPr="00056583">
        <w:rPr>
          <w:color w:val="002060"/>
          <w:sz w:val="28"/>
          <w:szCs w:val="28"/>
        </w:rPr>
        <w:t>Cluster Analysis of Sequences</w:t>
      </w:r>
      <w:r w:rsidR="381C4AA2" w:rsidRPr="00056583">
        <w:rPr>
          <w:color w:val="002060"/>
          <w:sz w:val="28"/>
          <w:szCs w:val="28"/>
        </w:rPr>
        <w:t xml:space="preserve"> (CLANS)</w:t>
      </w:r>
      <w:r w:rsidR="44D2BEB6" w:rsidRPr="00056583">
        <w:rPr>
          <w:color w:val="002060"/>
          <w:sz w:val="28"/>
          <w:szCs w:val="28"/>
        </w:rPr>
        <w:t>.</w:t>
      </w:r>
      <w:r w:rsidR="00A97195" w:rsidRPr="00056583">
        <w:rPr>
          <w:color w:val="002060"/>
          <w:sz w:val="28"/>
          <w:szCs w:val="28"/>
        </w:rPr>
        <w:t xml:space="preserve"> </w:t>
      </w:r>
    </w:p>
    <w:p w14:paraId="34D09A0B" w14:textId="77777777" w:rsidR="00202A74" w:rsidRDefault="00202A74" w:rsidP="00AE2D9C">
      <w:pPr>
        <w:spacing w:line="360" w:lineRule="auto"/>
        <w:jc w:val="both"/>
        <w:rPr>
          <w:b/>
          <w:bCs/>
        </w:rPr>
      </w:pPr>
    </w:p>
    <w:p w14:paraId="4CB51DD4" w14:textId="18CDA6BE" w:rsidR="003E1203" w:rsidRPr="003E3918" w:rsidRDefault="00771E6B" w:rsidP="00551BC6">
      <w:pPr>
        <w:spacing w:line="360" w:lineRule="auto"/>
        <w:ind w:firstLine="720"/>
        <w:jc w:val="both"/>
        <w:rPr>
          <w:b/>
          <w:bCs/>
        </w:rPr>
      </w:pPr>
      <w:r w:rsidRPr="003E3918">
        <w:t xml:space="preserve">We utilized </w:t>
      </w:r>
      <w:r w:rsidR="1885558A" w:rsidRPr="003E3918">
        <w:t>CLANS</w:t>
      </w:r>
      <w:r w:rsidR="003E1203" w:rsidRPr="003E3918">
        <w:t xml:space="preserve"> </w:t>
      </w:r>
      <w:r w:rsidR="00E56CCB" w:rsidRPr="003E3918">
        <w:rPr>
          <w:shd w:val="clear" w:color="auto" w:fill="E6E6E6"/>
        </w:rPr>
        <w:fldChar w:fldCharType="begin"/>
      </w:r>
      <w:r w:rsidR="008B6982">
        <w:instrText xml:space="preserve"> ADDIN ZOTERO_ITEM CSL_CITATION {"citationID":"YpLpBElG","properties":{"formattedCitation":"(54, 55)","plainCitation":"(54, 55)","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id":516,"uris":["http://zotero.org/groups/4322905/items/8GXEGWRS"],"itemData":{"id":516,"type":"article-journal","abstract":"The MPI Bioinformatics Toolkit (https://toolkit.tuebingen.mpg.de) provides interactive access to a wide range of the best-performing bioinformatics tools and databases, including the state-of-the-art protein sequence comparison methods HHblits and HHpred. The Toolkit currently includes 35 external and in-house tools, covering functionalities such as sequence similarity searching, prediction of sequence features, and sequence classification. Due to this breadth of functionality, the tight interconnection of its constituent tools, and its ease of use, the Toolkit has become an important resource for biomedical research and for teaching protein sequence analysis to students in the life sciences. In this article, we provide detailed information on utilizing the three most widely accessed tools within the Toolkit: HHpred for the detection of homologs, HHpred in conjunction with MODELLER for structure prediction and homology modeling, and CLANS for the visualization of relationships in large sequence datasets. © 2020 The Authors. Basic Protocol 1: Sequence similarity searching using HHpred Alternate Protocol: Pairwise sequence comparison using HHpred Support Protocol: Building a custom multiple sequence alignment using PSI-BLAST and forwarding it as input to HHpred Basic Protocol 2: Calculation of homology models using HHpred and MODELLER Basic Protocol 3: Cluster analysis using CLANS","container-title":"Current Protocols in Bioinformatics","DOI":"10.1002/cpbi.108","ISSN":"1934-340X","issue":"1","language":"en","note":"_eprint: https://onlinelibrary.wiley.com/doi/pdf/10.1002/cpbi.108","page":"e108","source":"Wiley Online Library","title":"Protein Sequence Analysis Using the MPI Bioinformatics Toolkit","volume":"72","author":[{"family":"Gabler","given":"Felix"},{"family":"Nam","given":"Seung-Zin"},{"family":"Till","given":"Sebastian"},{"family":"Mirdita","given":"Milot"},{"family":"Steinegger","given":"Martin"},{"family":"Söding","given":"Johannes"},{"family":"Lupas","given":"Andrei N."},{"family":"Alva","given":"Vikram"}],"issued":{"date-parts":[["2020"]]}}}],"schema":"https://github.com/citation-style-language/schema/raw/master/csl-citation.json"} </w:instrText>
      </w:r>
      <w:r w:rsidR="00E56CCB" w:rsidRPr="003E3918">
        <w:rPr>
          <w:shd w:val="clear" w:color="auto" w:fill="E6E6E6"/>
        </w:rPr>
        <w:fldChar w:fldCharType="separate"/>
      </w:r>
      <w:r w:rsidR="008B6982" w:rsidRPr="008B6982">
        <w:t>(54, 55)</w:t>
      </w:r>
      <w:r w:rsidR="00E56CCB" w:rsidRPr="003E3918">
        <w:rPr>
          <w:shd w:val="clear" w:color="auto" w:fill="E6E6E6"/>
        </w:rPr>
        <w:fldChar w:fldCharType="end"/>
      </w:r>
      <w:r w:rsidR="003E1203" w:rsidRPr="003E3918">
        <w:t xml:space="preserve"> with default parameters and different p-value</w:t>
      </w:r>
      <w:r w:rsidR="008149B1" w:rsidRPr="003E3918">
        <w:t>s</w:t>
      </w:r>
      <w:r w:rsidR="003E1203" w:rsidRPr="003E3918">
        <w:t xml:space="preserve"> (i.e., stringency values) </w:t>
      </w:r>
      <w:r w:rsidRPr="003E3918">
        <w:t>to</w:t>
      </w:r>
      <w:r w:rsidR="003E1203" w:rsidRPr="003E3918">
        <w:t xml:space="preserve"> visualize the relationships between </w:t>
      </w:r>
      <w:r w:rsidR="008149B1" w:rsidRPr="003E3918">
        <w:t xml:space="preserve">subgroups of </w:t>
      </w:r>
      <w:r w:rsidR="003E1203" w:rsidRPr="003E3918">
        <w:t xml:space="preserve">ligands and receptors. </w:t>
      </w:r>
      <w:r w:rsidR="00663643" w:rsidRPr="003E3918">
        <w:t>We assessed the similarity and interrelationships between different clusters by gradually relaxing the p-value threshold (Figures S1, S2 and S23)</w:t>
      </w:r>
      <w:r w:rsidR="003E1203" w:rsidRPr="003E3918">
        <w:t xml:space="preserve">. </w:t>
      </w:r>
      <w:r w:rsidR="00663643" w:rsidRPr="003E3918">
        <w:t>Additionally</w:t>
      </w:r>
      <w:r w:rsidR="1F8E8FE3" w:rsidRPr="003E3918">
        <w:t>,</w:t>
      </w:r>
      <w:r w:rsidR="00663643" w:rsidRPr="003E3918">
        <w:t xml:space="preserve"> we annotated each cluster using</w:t>
      </w:r>
      <w:r w:rsidR="003E1203" w:rsidRPr="003E3918">
        <w:t xml:space="preserve"> gen</w:t>
      </w:r>
      <w:r w:rsidR="00E96F38" w:rsidRPr="003E3918">
        <w:t>e</w:t>
      </w:r>
      <w:r w:rsidR="003E1203" w:rsidRPr="003E3918">
        <w:t xml:space="preserve"> annotations for key species </w:t>
      </w:r>
      <w:r w:rsidR="003E1203" w:rsidRPr="003E3918">
        <w:rPr>
          <w:i/>
          <w:iCs/>
        </w:rPr>
        <w:t>Homo</w:t>
      </w:r>
      <w:r w:rsidR="003E1203" w:rsidRPr="003E3918">
        <w:t xml:space="preserve">, </w:t>
      </w:r>
      <w:r w:rsidR="003E1203" w:rsidRPr="003E3918">
        <w:rPr>
          <w:i/>
          <w:iCs/>
        </w:rPr>
        <w:t>Mus</w:t>
      </w:r>
      <w:r w:rsidR="003E1203" w:rsidRPr="003E3918">
        <w:t xml:space="preserve">, </w:t>
      </w:r>
      <w:r w:rsidR="003E1203" w:rsidRPr="003E3918">
        <w:rPr>
          <w:i/>
          <w:iCs/>
        </w:rPr>
        <w:t>Gorilla</w:t>
      </w:r>
      <w:r w:rsidR="003E1203" w:rsidRPr="003E3918">
        <w:t xml:space="preserve">, </w:t>
      </w:r>
      <w:r w:rsidR="003E1203" w:rsidRPr="003E3918">
        <w:rPr>
          <w:i/>
          <w:iCs/>
        </w:rPr>
        <w:t>Gallus, Anolis</w:t>
      </w:r>
      <w:r w:rsidR="003E1203" w:rsidRPr="003E3918">
        <w:t xml:space="preserve"> and </w:t>
      </w:r>
      <w:r w:rsidR="003E1203" w:rsidRPr="003E3918">
        <w:rPr>
          <w:i/>
          <w:iCs/>
        </w:rPr>
        <w:t>Danio</w:t>
      </w:r>
      <w:r w:rsidR="003E1203" w:rsidRPr="003E3918">
        <w:t xml:space="preserve">. </w:t>
      </w:r>
      <w:r w:rsidR="00663643" w:rsidRPr="003E3918">
        <w:t xml:space="preserve">In the case of the receptors, to improve the cluster annotation </w:t>
      </w:r>
      <w:r w:rsidR="040A4A9F" w:rsidRPr="003E3918">
        <w:t>all human Class-A GPCRs (ex</w:t>
      </w:r>
      <w:r w:rsidR="64DCCF4B" w:rsidRPr="003E3918">
        <w:t>cluding</w:t>
      </w:r>
      <w:r w:rsidR="040A4A9F" w:rsidRPr="003E3918">
        <w:t xml:space="preserve"> olfactory receptors) </w:t>
      </w:r>
      <w:r w:rsidR="5E7638E7" w:rsidRPr="003E3918">
        <w:t xml:space="preserve">from GPCRdb </w:t>
      </w:r>
      <w:r w:rsidR="00C257D3" w:rsidRPr="003E3918">
        <w:rPr>
          <w:shd w:val="clear" w:color="auto" w:fill="E6E6E6"/>
        </w:rPr>
        <w:fldChar w:fldCharType="begin"/>
      </w:r>
      <w:r w:rsidR="000319D7">
        <w:instrText xml:space="preserve"> ADDIN ZOTERO_ITEM CSL_CITATION {"citationID":"NJ8YvgWK","properties":{"formattedCitation":"(101)","plainCitation":"(101)","noteIndex":0},"citationItems":[{"id":1130,"uris":["http://zotero.org/users/8176000/items/QGDBG6Q3"],"itemData":{"id":1130,"type":"article-journal","abstract":"G protein-coupled receptors (GPCRs) are physiologically abundant signaling hubs routing hundreds of extracellular signal substances and drugs into intracellular pathways. The GPCR database, GPCRdb supports &amp;gt;5000 interdisciplinary researchers every month with reference data, analysis, visualization, experiment design and dissemination. Here, we present our fifth major GPCRdb release setting out with an overview of the many resources for receptor sequences, structures, and ligands. This includes recently published additions of class D generic residue numbers, a comparative structure analysis tool to identify functional determinants, trees clustering GPCR structures by 3D conformation, and mutations stabilizing inactive/active states. We provide new state-specific structure models of all human non-olfactory GPCRs built using AlphaFold2-MultiState. We also provide a new resource of endogenous ligands along with a larger number of surrogate ligands with bioactivity, vendor, and physiochemical descriptor data. The one-stop-shop ligand resources integrate ligands/data from the ChEMBL, Guide to Pharmacology, PDSP Ki and PubChem database. The GPCRdb is available at https://gpcrdb.org.","container-title":"Nucleic Acids Research","DOI":"10.1093/nar/gkac1013","ISSN":"0305-1048","issue":"D1","journalAbbreviation":"Nucleic Acids Research","page":"D395-D402","source":"Silverchair","title":"GPCRdb in 2023: state-specific structure models using AlphaFold2 and new ligand resources","title-short":"GPCRdb in 2023","volume":"51","author":[{"family":"Pándy-Szekeres","given":"Gáspár"},{"family":"Caroli","given":"Jimmy"},{"family":"Mamyrbekov","given":"Alibek"},{"family":"Kermani","given":"Ali A"},{"family":"Keserű","given":"György M"},{"family":"Kooistra","given":"Albert J"},{"family":"Gloriam","given":"David E"}],"issued":{"date-parts":[["2023",1,6]]}}}],"schema":"https://github.com/citation-style-language/schema/raw/master/csl-citation.json"} </w:instrText>
      </w:r>
      <w:r w:rsidR="00C257D3" w:rsidRPr="003E3918">
        <w:rPr>
          <w:shd w:val="clear" w:color="auto" w:fill="E6E6E6"/>
        </w:rPr>
        <w:fldChar w:fldCharType="separate"/>
      </w:r>
      <w:r w:rsidR="000319D7" w:rsidRPr="000319D7">
        <w:t>(101)</w:t>
      </w:r>
      <w:r w:rsidR="00C257D3" w:rsidRPr="003E3918">
        <w:rPr>
          <w:shd w:val="clear" w:color="auto" w:fill="E6E6E6"/>
        </w:rPr>
        <w:fldChar w:fldCharType="end"/>
      </w:r>
      <w:r w:rsidR="002F4536" w:rsidRPr="003E3918">
        <w:t xml:space="preserve"> </w:t>
      </w:r>
      <w:r w:rsidR="040A4A9F" w:rsidRPr="003E3918">
        <w:t>were added to the dataset as well as the 8 seed viral chemokine receptors</w:t>
      </w:r>
      <w:r w:rsidR="00105C66" w:rsidRPr="003E3918">
        <w:t xml:space="preserve"> from UniProt</w:t>
      </w:r>
      <w:r w:rsidR="00327C69" w:rsidRPr="003E3918">
        <w:t xml:space="preserve"> </w:t>
      </w:r>
      <w:r w:rsidR="00327C69" w:rsidRPr="003E3918">
        <w:rPr>
          <w:shd w:val="clear" w:color="auto" w:fill="E6E6E6"/>
        </w:rPr>
        <w:fldChar w:fldCharType="begin"/>
      </w:r>
      <w:r w:rsidR="000319D7">
        <w:instrText xml:space="preserve"> ADDIN ZOTERO_ITEM CSL_CITATION {"citationID":"rYqbx4lh","properties":{"formattedCitation":"(97)","plainCitation":"(97)","noteIndex":0},"citationItems":[{"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327C69" w:rsidRPr="003E3918">
        <w:rPr>
          <w:shd w:val="clear" w:color="auto" w:fill="E6E6E6"/>
        </w:rPr>
        <w:fldChar w:fldCharType="separate"/>
      </w:r>
      <w:r w:rsidR="000319D7" w:rsidRPr="000319D7">
        <w:t>(97)</w:t>
      </w:r>
      <w:r w:rsidR="00327C69" w:rsidRPr="003E3918">
        <w:rPr>
          <w:shd w:val="clear" w:color="auto" w:fill="E6E6E6"/>
        </w:rPr>
        <w:fldChar w:fldCharType="end"/>
      </w:r>
      <w:r w:rsidR="00BB0248" w:rsidRPr="003E3918">
        <w:t>.</w:t>
      </w:r>
    </w:p>
    <w:p w14:paraId="31DE94BC" w14:textId="67D9471C" w:rsidR="000D3C0D" w:rsidRPr="003E3918" w:rsidRDefault="000D3C0D" w:rsidP="00AE2D9C">
      <w:pPr>
        <w:spacing w:line="360" w:lineRule="auto"/>
        <w:jc w:val="both"/>
        <w:rPr>
          <w:u w:val="single"/>
        </w:rPr>
      </w:pPr>
    </w:p>
    <w:p w14:paraId="1A15A3CD" w14:textId="401164E8" w:rsidR="003F0610" w:rsidRPr="00056583" w:rsidRDefault="000D3C0D" w:rsidP="00AE2D9C">
      <w:pPr>
        <w:spacing w:line="360" w:lineRule="auto"/>
        <w:jc w:val="both"/>
        <w:rPr>
          <w:color w:val="002060"/>
          <w:sz w:val="28"/>
          <w:szCs w:val="28"/>
        </w:rPr>
      </w:pPr>
      <w:r w:rsidRPr="00056583">
        <w:rPr>
          <w:color w:val="002060"/>
          <w:sz w:val="28"/>
          <w:szCs w:val="28"/>
        </w:rPr>
        <w:t>Alignment and phylogenetic analysis</w:t>
      </w:r>
      <w:r w:rsidR="00472727" w:rsidRPr="00056583">
        <w:rPr>
          <w:color w:val="002060"/>
          <w:sz w:val="28"/>
          <w:szCs w:val="28"/>
        </w:rPr>
        <w:t>.</w:t>
      </w:r>
    </w:p>
    <w:p w14:paraId="2474A2C3" w14:textId="77777777" w:rsidR="000D3C0D" w:rsidRPr="003E3918" w:rsidRDefault="000D3C0D" w:rsidP="00AE2D9C">
      <w:pPr>
        <w:spacing w:line="360" w:lineRule="auto"/>
        <w:jc w:val="both"/>
        <w:rPr>
          <w:b/>
          <w:bCs/>
        </w:rPr>
      </w:pPr>
    </w:p>
    <w:p w14:paraId="2F9EC414" w14:textId="77777777" w:rsidR="00551BC6" w:rsidRDefault="00223195" w:rsidP="00AE2D9C">
      <w:pPr>
        <w:spacing w:line="360" w:lineRule="auto"/>
        <w:jc w:val="both"/>
      </w:pPr>
      <w:r w:rsidRPr="003E3918">
        <w:rPr>
          <w:b/>
          <w:bCs/>
        </w:rPr>
        <w:t>Alignment</w:t>
      </w:r>
      <w:r w:rsidR="00663643" w:rsidRPr="003E3918">
        <w:t xml:space="preserve">. </w:t>
      </w:r>
    </w:p>
    <w:p w14:paraId="7499465B" w14:textId="51F6006E" w:rsidR="000D3C0D" w:rsidRPr="003E3918" w:rsidRDefault="00223195" w:rsidP="00551BC6">
      <w:pPr>
        <w:spacing w:line="360" w:lineRule="auto"/>
        <w:ind w:firstLine="720"/>
        <w:jc w:val="both"/>
      </w:pPr>
      <w:r w:rsidRPr="003E3918">
        <w:t xml:space="preserve">All </w:t>
      </w:r>
      <w:r w:rsidR="168D7416" w:rsidRPr="003E3918">
        <w:t xml:space="preserve">ligand and receptor </w:t>
      </w:r>
      <w:r w:rsidRPr="003E3918">
        <w:t xml:space="preserve">sequences were aligned using MAFFT </w:t>
      </w:r>
      <w:r w:rsidR="00EF2F00" w:rsidRPr="003E3918">
        <w:rPr>
          <w:shd w:val="clear" w:color="auto" w:fill="E6E6E6"/>
        </w:rPr>
        <w:fldChar w:fldCharType="begin"/>
      </w:r>
      <w:r w:rsidR="000319D7">
        <w:instrText xml:space="preserve"> ADDIN ZOTERO_ITEM CSL_CITATION {"citationID":"4egySviT","properties":{"formattedCitation":"(102, 103)","plainCitation":"(102, 10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EF2F00" w:rsidRPr="003E3918">
        <w:rPr>
          <w:shd w:val="clear" w:color="auto" w:fill="E6E6E6"/>
        </w:rPr>
        <w:fldChar w:fldCharType="separate"/>
      </w:r>
      <w:r w:rsidR="000319D7" w:rsidRPr="000319D7">
        <w:t>(102, 103)</w:t>
      </w:r>
      <w:r w:rsidR="00EF2F00" w:rsidRPr="003E3918">
        <w:rPr>
          <w:shd w:val="clear" w:color="auto" w:fill="E6E6E6"/>
        </w:rPr>
        <w:fldChar w:fldCharType="end"/>
      </w:r>
      <w:r w:rsidR="49A07F6E" w:rsidRPr="003E3918">
        <w:t xml:space="preserve"> </w:t>
      </w:r>
      <w:r w:rsidRPr="003E3918">
        <w:t xml:space="preserve">with the --auto setting </w:t>
      </w:r>
      <w:r w:rsidR="00A727ED" w:rsidRPr="003E3918">
        <w:t>and</w:t>
      </w:r>
      <w:r w:rsidRPr="003E3918">
        <w:t xml:space="preserve"> using trimAl </w:t>
      </w:r>
      <w:r w:rsidR="00EF2F00" w:rsidRPr="003E3918">
        <w:rPr>
          <w:shd w:val="clear" w:color="auto" w:fill="E6E6E6"/>
        </w:rPr>
        <w:fldChar w:fldCharType="begin"/>
      </w:r>
      <w:r w:rsidR="000319D7">
        <w:instrText xml:space="preserve"> ADDIN ZOTERO_ITEM CSL_CITATION {"citationID":"EVgbO6ty","properties":{"formattedCitation":"(104)","plainCitation":"(104)","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EF2F00" w:rsidRPr="003E3918">
        <w:rPr>
          <w:shd w:val="clear" w:color="auto" w:fill="E6E6E6"/>
        </w:rPr>
        <w:fldChar w:fldCharType="separate"/>
      </w:r>
      <w:r w:rsidR="000319D7" w:rsidRPr="000319D7">
        <w:t>(104)</w:t>
      </w:r>
      <w:r w:rsidR="00EF2F00" w:rsidRPr="003E3918">
        <w:rPr>
          <w:shd w:val="clear" w:color="auto" w:fill="E6E6E6"/>
        </w:rPr>
        <w:fldChar w:fldCharType="end"/>
      </w:r>
      <w:r w:rsidR="7EF735DA" w:rsidRPr="003E3918">
        <w:t xml:space="preserve"> </w:t>
      </w:r>
      <w:r w:rsidRPr="003E3918">
        <w:t>to remove positions with &gt;70% gaps</w:t>
      </w:r>
      <w:r w:rsidR="000D3C0D" w:rsidRPr="003E3918">
        <w:t>.</w:t>
      </w:r>
    </w:p>
    <w:p w14:paraId="67F93EC5" w14:textId="77777777" w:rsidR="00551BC6" w:rsidRDefault="00223195" w:rsidP="00AE2D9C">
      <w:pPr>
        <w:spacing w:line="360" w:lineRule="auto"/>
        <w:jc w:val="both"/>
        <w:rPr>
          <w:b/>
          <w:bCs/>
        </w:rPr>
      </w:pPr>
      <w:r w:rsidRPr="003E3918">
        <w:rPr>
          <w:b/>
          <w:bCs/>
        </w:rPr>
        <w:t>Gene Trees</w:t>
      </w:r>
      <w:r w:rsidR="00663643" w:rsidRPr="003E3918">
        <w:rPr>
          <w:b/>
          <w:bCs/>
        </w:rPr>
        <w:t xml:space="preserve">. </w:t>
      </w:r>
    </w:p>
    <w:p w14:paraId="41EE2369" w14:textId="68085920" w:rsidR="000D3C0D" w:rsidRPr="003E3918" w:rsidRDefault="00223195" w:rsidP="00551BC6">
      <w:pPr>
        <w:spacing w:line="360" w:lineRule="auto"/>
        <w:ind w:firstLine="720"/>
        <w:jc w:val="both"/>
        <w:rPr>
          <w:b/>
          <w:bCs/>
        </w:rPr>
      </w:pPr>
      <w:r w:rsidRPr="003E3918">
        <w:t>All gene alignments were analysed using IQTREE2</w:t>
      </w:r>
      <w:r w:rsidR="353BECAD" w:rsidRPr="003E3918">
        <w:t xml:space="preserve"> </w:t>
      </w:r>
      <w:r w:rsidR="00EF2F00" w:rsidRPr="003E3918">
        <w:rPr>
          <w:shd w:val="clear" w:color="auto" w:fill="E6E6E6"/>
        </w:rPr>
        <w:fldChar w:fldCharType="begin"/>
      </w:r>
      <w:r w:rsidR="000319D7">
        <w:instrText xml:space="preserve"> ADDIN ZOTERO_ITEM CSL_CITATION {"citationID":"AA8ooKtj","properties":{"formattedCitation":"(105)","plainCitation":"(105)","noteIndex":0},"citationItems":[{"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EF2F00" w:rsidRPr="003E3918">
        <w:rPr>
          <w:shd w:val="clear" w:color="auto" w:fill="E6E6E6"/>
        </w:rPr>
        <w:fldChar w:fldCharType="separate"/>
      </w:r>
      <w:r w:rsidR="000319D7" w:rsidRPr="000319D7">
        <w:t>(105)</w:t>
      </w:r>
      <w:r w:rsidR="00EF2F00" w:rsidRPr="003E3918">
        <w:rPr>
          <w:shd w:val="clear" w:color="auto" w:fill="E6E6E6"/>
        </w:rPr>
        <w:fldChar w:fldCharType="end"/>
      </w:r>
      <w:r w:rsidRPr="003E3918">
        <w:t>, the model test algorithm</w:t>
      </w:r>
      <w:r w:rsidR="00EF2F00" w:rsidRPr="003E3918">
        <w:t xml:space="preserve"> </w:t>
      </w:r>
      <w:r w:rsidR="00EF2F00" w:rsidRPr="003E3918">
        <w:rPr>
          <w:shd w:val="clear" w:color="auto" w:fill="E6E6E6"/>
        </w:rPr>
        <w:fldChar w:fldCharType="begin"/>
      </w:r>
      <w:r w:rsidR="000319D7">
        <w:instrText xml:space="preserve"> ADDIN ZOTERO_ITEM CSL_CITATION {"citationID":"JnJk6aKQ","properties":{"formattedCitation":"(106)","plainCitation":"(106)","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EF2F00" w:rsidRPr="003E3918">
        <w:rPr>
          <w:shd w:val="clear" w:color="auto" w:fill="E6E6E6"/>
        </w:rPr>
        <w:fldChar w:fldCharType="separate"/>
      </w:r>
      <w:r w:rsidR="000319D7" w:rsidRPr="000319D7">
        <w:t>(106)</w:t>
      </w:r>
      <w:r w:rsidR="00EF2F00" w:rsidRPr="003E3918">
        <w:rPr>
          <w:shd w:val="clear" w:color="auto" w:fill="E6E6E6"/>
        </w:rPr>
        <w:fldChar w:fldCharType="end"/>
      </w:r>
      <w:r w:rsidRPr="003E3918">
        <w:t xml:space="preserve"> was used to select the best substitution model for each analysis.</w:t>
      </w:r>
      <w:r w:rsidR="00814401" w:rsidRPr="003E3918">
        <w:t xml:space="preserve"> </w:t>
      </w:r>
      <w:r w:rsidR="357597BD" w:rsidRPr="003E3918">
        <w:t xml:space="preserve">Best models selected by IQTREE2 for each set are listed in Table </w:t>
      </w:r>
      <w:r w:rsidR="00316AA8" w:rsidRPr="003E3918">
        <w:t xml:space="preserve">S2 </w:t>
      </w:r>
      <w:r w:rsidR="00230047" w:rsidRPr="003E3918">
        <w:t>(for receptors we manually selected GTR20+F+G4 as the model as it was a large dataset)</w:t>
      </w:r>
      <w:r w:rsidR="357597BD" w:rsidRPr="003E3918">
        <w:t xml:space="preserve">. </w:t>
      </w:r>
      <w:r w:rsidR="00814401" w:rsidRPr="003E3918">
        <w:t>Nodal support was estimated using</w:t>
      </w:r>
      <w:r w:rsidRPr="003E3918">
        <w:t xml:space="preserve"> 1,000 ultrafast bootstrap</w:t>
      </w:r>
      <w:r w:rsidR="00814401" w:rsidRPr="003E3918">
        <w:t xml:space="preserve"> </w:t>
      </w:r>
      <w:r w:rsidR="00EF2F00" w:rsidRPr="003E3918">
        <w:rPr>
          <w:shd w:val="clear" w:color="auto" w:fill="E6E6E6"/>
        </w:rPr>
        <w:fldChar w:fldCharType="begin"/>
      </w:r>
      <w:r w:rsidR="008B6982">
        <w:instrText xml:space="preserve"> ADDIN ZOTERO_ITEM CSL_CITATION {"citationID":"TLLk7BNu","properties":{"formattedCitation":"(58, 59)","plainCitation":"(58, 59)","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EF2F00" w:rsidRPr="003E3918">
        <w:rPr>
          <w:shd w:val="clear" w:color="auto" w:fill="E6E6E6"/>
        </w:rPr>
        <w:fldChar w:fldCharType="separate"/>
      </w:r>
      <w:r w:rsidR="008B6982" w:rsidRPr="008B6982">
        <w:t>(58, 59)</w:t>
      </w:r>
      <w:r w:rsidR="00EF2F00" w:rsidRPr="003E3918">
        <w:rPr>
          <w:shd w:val="clear" w:color="auto" w:fill="E6E6E6"/>
        </w:rPr>
        <w:fldChar w:fldCharType="end"/>
      </w:r>
      <w:r w:rsidR="009144E6" w:rsidRPr="003E3918">
        <w:t xml:space="preserve"> replicates</w:t>
      </w:r>
      <w:r w:rsidR="003F0610" w:rsidRPr="003E3918">
        <w:t xml:space="preserve">. </w:t>
      </w:r>
      <w:r w:rsidR="7AA33A24" w:rsidRPr="003E3918">
        <w:t xml:space="preserve">All </w:t>
      </w:r>
      <w:r w:rsidR="003F0610" w:rsidRPr="003E3918">
        <w:t>analys</w:t>
      </w:r>
      <w:r w:rsidR="2B8B35D6" w:rsidRPr="003E3918">
        <w:t>e</w:t>
      </w:r>
      <w:r w:rsidR="003F0610" w:rsidRPr="003E3918">
        <w:t xml:space="preserve">s </w:t>
      </w:r>
      <w:r w:rsidR="2FE49F6A" w:rsidRPr="003E3918">
        <w:t>were</w:t>
      </w:r>
      <w:r w:rsidR="003F0610" w:rsidRPr="003E3918">
        <w:t xml:space="preserve"> repeated to run</w:t>
      </w:r>
      <w:r w:rsidR="009144E6" w:rsidRPr="003E3918">
        <w:t xml:space="preserve"> </w:t>
      </w:r>
      <w:r w:rsidRPr="003E3918">
        <w:t xml:space="preserve">100 non-parametric bootstrap repeats </w:t>
      </w:r>
      <w:r w:rsidR="003F0610" w:rsidRPr="003E3918">
        <w:t xml:space="preserve">to calculate nodal support with </w:t>
      </w:r>
      <w:r w:rsidRPr="003E3918">
        <w:t>transferable bootstrap expectation</w:t>
      </w:r>
      <w:r w:rsidR="003F0610" w:rsidRPr="003E3918">
        <w:t xml:space="preserve">: which </w:t>
      </w:r>
      <w:r w:rsidR="009144E6" w:rsidRPr="003E3918">
        <w:t>is specifically designed to account for phylogenetic instability</w:t>
      </w:r>
      <w:r w:rsidR="00CC62BE" w:rsidRPr="003E3918">
        <w:t xml:space="preserve"> </w:t>
      </w:r>
      <w:r w:rsidR="00CC62BE" w:rsidRPr="003E3918">
        <w:rPr>
          <w:shd w:val="clear" w:color="auto" w:fill="E6E6E6"/>
        </w:rPr>
        <w:fldChar w:fldCharType="begin"/>
      </w:r>
      <w:r w:rsidR="008B6982">
        <w:instrText xml:space="preserve"> ADDIN ZOTERO_ITEM CSL_CITATION {"citationID":"3piy8ijk","properties":{"formattedCitation":"(60)","plainCitation":"(60)","noteIndex":0},"citationItems":[{"id":285,"uris":["http://zotero.org/groups/4322905/items/BGYFG7NN"],"itemData":{"id":285,"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Bandiera_abtest: a\nCg_type: Nature Research Journals\nnumber: 7702\nPrimary_atype: Research\npublisher: Nature Publishing Group\nSubject_term: Phylogenetics;Phylogeny;Software;Statistical methods;Taxonomy\nSubject_term_id: phylogenetics;phylogeny;software;statistical-methods;taxonomy","page":"452-456","source":"www.nature.com","title":"Renewing Felsenstein’s phylogenetic bootstrap in the era of big data","volume":"556","author":[{"family":"Lemoine","given":"F."},{"family":"Domelevo Entfellner","given":"J.-B."},{"family":"Wilkinson","given":"E."},{"family":"Correia","given":"D."},{"family":"Dávila Felipe","given":"M."},{"family":"De Oliveira","given":"T."},{"family":"Gascuel","given":"O."}],"issued":{"date-parts":[["2018",4]]}}}],"schema":"https://github.com/citation-style-language/schema/raw/master/csl-citation.json"} </w:instrText>
      </w:r>
      <w:r w:rsidR="00CC62BE" w:rsidRPr="003E3918">
        <w:rPr>
          <w:shd w:val="clear" w:color="auto" w:fill="E6E6E6"/>
        </w:rPr>
        <w:fldChar w:fldCharType="separate"/>
      </w:r>
      <w:r w:rsidR="008B6982" w:rsidRPr="008B6982">
        <w:t>(60)</w:t>
      </w:r>
      <w:r w:rsidR="00CC62BE" w:rsidRPr="003E3918">
        <w:rPr>
          <w:shd w:val="clear" w:color="auto" w:fill="E6E6E6"/>
        </w:rPr>
        <w:fldChar w:fldCharType="end"/>
      </w:r>
      <w:r w:rsidR="73063A07" w:rsidRPr="003E3918">
        <w:t>.</w:t>
      </w:r>
    </w:p>
    <w:p w14:paraId="34ACA838" w14:textId="01D92D73" w:rsidR="00663643" w:rsidRPr="003E3918" w:rsidRDefault="00663643" w:rsidP="00AE2D9C">
      <w:pPr>
        <w:spacing w:line="360" w:lineRule="auto"/>
        <w:ind w:firstLine="720"/>
        <w:jc w:val="both"/>
      </w:pPr>
      <w:r w:rsidRPr="003E3918">
        <w:t xml:space="preserve">For the receptors, due to the high computational burden of running TBE analyses on sequence-dense datasets, we first analysed the full set of 3,026 sequences connected in </w:t>
      </w:r>
      <w:r w:rsidR="00BB0248" w:rsidRPr="003E3918">
        <w:t xml:space="preserve">CLANS </w:t>
      </w:r>
      <w:r w:rsidRPr="003E3918">
        <w:t>at a p-value of &lt;</w:t>
      </w:r>
      <w:r w:rsidR="00CD23F6" w:rsidRPr="003E3918">
        <w:t xml:space="preserve"> </w:t>
      </w:r>
      <w:r w:rsidRPr="003E3918">
        <w:t>1</w:t>
      </w:r>
      <w:r w:rsidR="00CD23F6" w:rsidRPr="003E3918">
        <w:t xml:space="preserve"> </w:t>
      </w:r>
      <w:r w:rsidRPr="003E3918">
        <w:t>e</w:t>
      </w:r>
      <w:r w:rsidRPr="003E3918">
        <w:rPr>
          <w:vertAlign w:val="superscript"/>
        </w:rPr>
        <w:t>-50</w:t>
      </w:r>
      <w:r w:rsidRPr="003E3918">
        <w:t xml:space="preserve"> using UFB (Figure S</w:t>
      </w:r>
      <w:r w:rsidR="70D48E04" w:rsidRPr="003E3918">
        <w:t>25</w:t>
      </w:r>
      <w:r w:rsidRPr="003E3918">
        <w:t>). Then, we extracted the chordate-specific clade sequences, including all chemokine</w:t>
      </w:r>
      <w:r w:rsidR="1B019C34" w:rsidRPr="003E3918">
        <w:t xml:space="preserve"> receptor</w:t>
      </w:r>
      <w:r w:rsidRPr="003E3918">
        <w:t xml:space="preserve"> groups and their immediate outgroups, to analyse using TBE.</w:t>
      </w:r>
    </w:p>
    <w:p w14:paraId="555EA3E1" w14:textId="77777777" w:rsidR="00551BC6" w:rsidRDefault="00223195" w:rsidP="00AE2D9C">
      <w:pPr>
        <w:spacing w:line="360" w:lineRule="auto"/>
        <w:jc w:val="both"/>
      </w:pPr>
      <w:r w:rsidRPr="003E3918">
        <w:rPr>
          <w:b/>
          <w:bCs/>
        </w:rPr>
        <w:lastRenderedPageBreak/>
        <w:t>Gene tree species tree reconciliation</w:t>
      </w:r>
      <w:r w:rsidR="00663643" w:rsidRPr="003E3918">
        <w:rPr>
          <w:b/>
          <w:bCs/>
        </w:rPr>
        <w:t>.</w:t>
      </w:r>
      <w:r w:rsidR="00663643" w:rsidRPr="003E3918">
        <w:t xml:space="preserve"> </w:t>
      </w:r>
    </w:p>
    <w:p w14:paraId="735CC09C" w14:textId="1FB4DE15" w:rsidR="00934A77" w:rsidRDefault="002A6752" w:rsidP="00551BC6">
      <w:pPr>
        <w:spacing w:line="360" w:lineRule="auto"/>
        <w:ind w:firstLine="720"/>
        <w:jc w:val="both"/>
        <w:rPr>
          <w:rFonts w:eastAsia="Arial"/>
          <w:lang w:val="en-US"/>
        </w:rPr>
      </w:pPr>
      <w:r w:rsidRPr="003E3918">
        <w:t>To</w:t>
      </w:r>
      <w:r w:rsidR="006048C8" w:rsidRPr="003E3918">
        <w:t xml:space="preserve"> understand the pattern of duplication and the evolution of gene complement we used GeneRax </w:t>
      </w:r>
      <w:r w:rsidR="00CC62BE" w:rsidRPr="003E3918">
        <w:rPr>
          <w:shd w:val="clear" w:color="auto" w:fill="E6E6E6"/>
        </w:rPr>
        <w:fldChar w:fldCharType="begin"/>
      </w:r>
      <w:r w:rsidR="008B6982">
        <w:instrText xml:space="preserve"> ADDIN ZOTERO_ITEM CSL_CITATION {"citationID":"tJDEunC5","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C62BE" w:rsidRPr="003E3918">
        <w:rPr>
          <w:shd w:val="clear" w:color="auto" w:fill="E6E6E6"/>
        </w:rPr>
        <w:fldChar w:fldCharType="separate"/>
      </w:r>
      <w:r w:rsidR="008B6982" w:rsidRPr="008B6982">
        <w:t>(61)</w:t>
      </w:r>
      <w:r w:rsidR="00CC62BE" w:rsidRPr="003E3918">
        <w:rPr>
          <w:shd w:val="clear" w:color="auto" w:fill="E6E6E6"/>
        </w:rPr>
        <w:fldChar w:fldCharType="end"/>
      </w:r>
      <w:r w:rsidR="006048C8" w:rsidRPr="003E3918">
        <w:t>.</w:t>
      </w:r>
      <w:r w:rsidRPr="003E3918">
        <w:t xml:space="preserve"> </w:t>
      </w:r>
      <w:r w:rsidR="006048C8" w:rsidRPr="003E3918">
        <w:t>GeneRax requires a gene tree that was obtained as described above</w:t>
      </w:r>
      <w:r w:rsidR="00FE098D" w:rsidRPr="003E3918">
        <w:t xml:space="preserve"> and</w:t>
      </w:r>
      <w:r w:rsidR="006048C8" w:rsidRPr="003E3918">
        <w:t xml:space="preserve"> a species tree </w:t>
      </w:r>
      <w:r w:rsidR="00FE098D" w:rsidRPr="003E3918">
        <w:t>that</w:t>
      </w:r>
      <w:r w:rsidR="006048C8" w:rsidRPr="003E3918">
        <w:t xml:space="preserve"> </w:t>
      </w:r>
      <w:r w:rsidR="00FE098D" w:rsidRPr="003E3918">
        <w:t>we</w:t>
      </w:r>
      <w:r w:rsidR="006048C8" w:rsidRPr="003E3918">
        <w:t xml:space="preserve"> constructed manually </w:t>
      </w:r>
      <w:r w:rsidRPr="003E3918">
        <w:t xml:space="preserve">using </w:t>
      </w:r>
      <w:r w:rsidR="006048C8" w:rsidRPr="003E3918">
        <w:t>publicly available information</w:t>
      </w:r>
      <w:r w:rsidR="003F0610" w:rsidRPr="003E3918">
        <w:t xml:space="preserve">. </w:t>
      </w:r>
      <w:r w:rsidR="00FE098D" w:rsidRPr="003E3918">
        <w:t xml:space="preserve">In the instances where the genes tree contained </w:t>
      </w:r>
      <w:r w:rsidR="00223195" w:rsidRPr="003E3918">
        <w:t>polytomies</w:t>
      </w:r>
      <w:r w:rsidR="00FE098D" w:rsidRPr="003E3918">
        <w:t>,</w:t>
      </w:r>
      <w:r w:rsidR="00223195" w:rsidRPr="003E3918">
        <w:t xml:space="preserve"> </w:t>
      </w:r>
      <w:r w:rsidR="00FE098D" w:rsidRPr="003E3918">
        <w:t xml:space="preserve">we </w:t>
      </w:r>
      <w:r w:rsidR="00223195" w:rsidRPr="003E3918">
        <w:t>us</w:t>
      </w:r>
      <w:r w:rsidR="00FE098D" w:rsidRPr="003E3918">
        <w:t>ed</w:t>
      </w:r>
      <w:r w:rsidR="00223195" w:rsidRPr="003E3918">
        <w:t xml:space="preserve"> ETE3</w:t>
      </w:r>
      <w:r w:rsidR="00156F9A" w:rsidRPr="003E3918">
        <w:t xml:space="preserve"> </w:t>
      </w:r>
      <w:r w:rsidR="00CC62BE" w:rsidRPr="003E3918">
        <w:rPr>
          <w:shd w:val="clear" w:color="auto" w:fill="E6E6E6"/>
        </w:rPr>
        <w:fldChar w:fldCharType="begin"/>
      </w:r>
      <w:r w:rsidR="000319D7">
        <w:instrText xml:space="preserve"> ADDIN ZOTERO_ITEM CSL_CITATION {"citationID":"BGwShf12","properties":{"formattedCitation":"(107)","plainCitation":"(107)","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CC62BE" w:rsidRPr="003E3918">
        <w:rPr>
          <w:shd w:val="clear" w:color="auto" w:fill="E6E6E6"/>
        </w:rPr>
        <w:fldChar w:fldCharType="separate"/>
      </w:r>
      <w:r w:rsidR="000319D7" w:rsidRPr="000319D7">
        <w:t>(107)</w:t>
      </w:r>
      <w:r w:rsidR="00CC62BE" w:rsidRPr="003E3918">
        <w:rPr>
          <w:shd w:val="clear" w:color="auto" w:fill="E6E6E6"/>
        </w:rPr>
        <w:fldChar w:fldCharType="end"/>
      </w:r>
      <w:r w:rsidR="00FE098D" w:rsidRPr="003E3918">
        <w:t xml:space="preserve"> to solve them</w:t>
      </w:r>
      <w:r w:rsidR="00223195" w:rsidRPr="003E3918">
        <w:t xml:space="preserve">. The </w:t>
      </w:r>
      <w:r w:rsidR="00FE098D" w:rsidRPr="003E3918">
        <w:t>undated DL</w:t>
      </w:r>
      <w:r w:rsidR="00223195" w:rsidRPr="003E3918">
        <w:t xml:space="preserve"> mode and the closest approximation of the best-fitting substitution model </w:t>
      </w:r>
      <w:r w:rsidR="006048C8" w:rsidRPr="003E3918">
        <w:t>were</w:t>
      </w:r>
      <w:r w:rsidR="00223195" w:rsidRPr="003E3918">
        <w:t xml:space="preserve"> used for each alignment.</w:t>
      </w:r>
      <w:r w:rsidR="4BCE5762" w:rsidRPr="003E3918">
        <w:t xml:space="preserve"> </w:t>
      </w:r>
      <w:r w:rsidR="52875C5A" w:rsidRPr="003E3918">
        <w:t xml:space="preserve">To </w:t>
      </w:r>
      <w:r w:rsidR="00FE098D" w:rsidRPr="003E3918">
        <w:t>track</w:t>
      </w:r>
      <w:r w:rsidR="52875C5A" w:rsidRPr="003E3918">
        <w:t xml:space="preserve"> the evolution of sub-lineages within each group,</w:t>
      </w:r>
      <w:r w:rsidR="00FE098D" w:rsidRPr="003E3918">
        <w:t xml:space="preserve"> we used</w:t>
      </w:r>
      <w:r w:rsidR="52875C5A" w:rsidRPr="003E3918">
        <w:t xml:space="preserve"> </w:t>
      </w:r>
      <w:r w:rsidR="52875C5A" w:rsidRPr="003E3918">
        <w:rPr>
          <w:rFonts w:eastAsia="Arial"/>
          <w:lang w:val="en-US"/>
        </w:rPr>
        <w:t xml:space="preserve">annotated sequences of key species (e.g., </w:t>
      </w:r>
      <w:r w:rsidR="52875C5A" w:rsidRPr="003E3918">
        <w:rPr>
          <w:rFonts w:eastAsia="Arial"/>
          <w:i/>
          <w:iCs/>
          <w:lang w:val="en-US"/>
        </w:rPr>
        <w:t>Homo sapiens</w:t>
      </w:r>
      <w:r w:rsidR="52875C5A" w:rsidRPr="003E3918">
        <w:rPr>
          <w:rFonts w:eastAsia="Arial"/>
          <w:lang w:val="en-US"/>
        </w:rPr>
        <w:t xml:space="preserve"> and </w:t>
      </w:r>
      <w:r w:rsidR="52875C5A" w:rsidRPr="003E3918">
        <w:rPr>
          <w:rFonts w:eastAsia="Arial"/>
          <w:i/>
          <w:iCs/>
          <w:lang w:val="en-US"/>
        </w:rPr>
        <w:t>Mus musculus</w:t>
      </w:r>
      <w:r w:rsidR="52875C5A" w:rsidRPr="003E3918">
        <w:rPr>
          <w:rFonts w:eastAsia="Arial"/>
          <w:lang w:val="en-US"/>
        </w:rPr>
        <w:t>) as reference.</w:t>
      </w:r>
      <w:r w:rsidR="00FE098D" w:rsidRPr="003E3918">
        <w:t xml:space="preserve"> </w:t>
      </w:r>
      <w:r w:rsidR="00105C66" w:rsidRPr="003E3918">
        <w:rPr>
          <w:rFonts w:eastAsia="Arial"/>
          <w:lang w:val="en-US"/>
        </w:rPr>
        <w:t>For the receptors</w:t>
      </w:r>
      <w:r w:rsidR="006048C8" w:rsidRPr="003E3918">
        <w:rPr>
          <w:rFonts w:eastAsia="Arial"/>
          <w:lang w:val="en-US"/>
        </w:rPr>
        <w:t>,</w:t>
      </w:r>
      <w:r w:rsidR="00105C66" w:rsidRPr="003E3918">
        <w:rPr>
          <w:rFonts w:eastAsia="Arial"/>
          <w:lang w:val="en-US"/>
        </w:rPr>
        <w:t xml:space="preserve"> we used only the </w:t>
      </w:r>
      <w:r w:rsidR="006048C8" w:rsidRPr="003E3918">
        <w:rPr>
          <w:rFonts w:eastAsia="Arial"/>
          <w:lang w:val="en-US"/>
        </w:rPr>
        <w:t>chordate-specific</w:t>
      </w:r>
      <w:r w:rsidR="00105C66" w:rsidRPr="003E3918">
        <w:rPr>
          <w:rFonts w:eastAsia="Arial"/>
          <w:lang w:val="en-US"/>
        </w:rPr>
        <w:t xml:space="preserve"> clade subtree and sequences due to the computational burden of running Gene</w:t>
      </w:r>
      <w:r w:rsidR="00CC62BE" w:rsidRPr="003E3918">
        <w:rPr>
          <w:rFonts w:eastAsia="Arial"/>
          <w:lang w:val="en-US"/>
        </w:rPr>
        <w:t>R</w:t>
      </w:r>
      <w:r w:rsidR="00105C66" w:rsidRPr="003E3918">
        <w:rPr>
          <w:rFonts w:eastAsia="Arial"/>
          <w:lang w:val="en-US"/>
        </w:rPr>
        <w:t>ax on a high number of sequences.</w:t>
      </w:r>
      <w:r w:rsidR="00FE098D" w:rsidRPr="003E3918">
        <w:rPr>
          <w:rFonts w:eastAsia="Arial"/>
          <w:lang w:val="en-US"/>
        </w:rPr>
        <w:t xml:space="preserve"> For species</w:t>
      </w:r>
      <w:r w:rsidR="00C65405" w:rsidRPr="003E3918">
        <w:rPr>
          <w:rFonts w:eastAsia="Arial"/>
          <w:lang w:val="en-US"/>
        </w:rPr>
        <w:t xml:space="preserve"> </w:t>
      </w:r>
      <w:r w:rsidR="00FE098D" w:rsidRPr="003E3918">
        <w:rPr>
          <w:rFonts w:eastAsia="Arial"/>
          <w:lang w:val="en-US"/>
        </w:rPr>
        <w:t>tree-gene tree reconciliation, we treat the viral sequences as human sequences.</w:t>
      </w:r>
    </w:p>
    <w:p w14:paraId="5D41BB5F" w14:textId="77777777" w:rsidR="00934A77" w:rsidRDefault="00934A77">
      <w:pPr>
        <w:jc w:val="both"/>
        <w:rPr>
          <w:rFonts w:eastAsia="Arial"/>
          <w:lang w:val="en-US"/>
        </w:rPr>
      </w:pPr>
      <w:r>
        <w:rPr>
          <w:rFonts w:eastAsia="Arial"/>
          <w:lang w:val="en-US"/>
        </w:rPr>
        <w:br w:type="page"/>
      </w:r>
    </w:p>
    <w:p w14:paraId="2A92CBE9" w14:textId="77320135" w:rsidR="006E51B4" w:rsidRPr="00A87FC3" w:rsidRDefault="006E51B4" w:rsidP="00AE2D9C">
      <w:pPr>
        <w:spacing w:line="360" w:lineRule="auto"/>
        <w:jc w:val="both"/>
        <w:rPr>
          <w:color w:val="0070C0"/>
          <w:sz w:val="32"/>
          <w:szCs w:val="32"/>
        </w:rPr>
      </w:pPr>
      <w:r w:rsidRPr="00A87FC3">
        <w:rPr>
          <w:color w:val="0070C0"/>
          <w:sz w:val="32"/>
          <w:szCs w:val="32"/>
        </w:rPr>
        <w:lastRenderedPageBreak/>
        <w:t>D</w:t>
      </w:r>
      <w:r w:rsidR="00A87FC3" w:rsidRPr="00A87FC3">
        <w:rPr>
          <w:color w:val="0070C0"/>
          <w:sz w:val="32"/>
          <w:szCs w:val="32"/>
        </w:rPr>
        <w:t>ata availability</w:t>
      </w:r>
    </w:p>
    <w:p w14:paraId="03B2C808" w14:textId="77777777" w:rsidR="00AF41C0" w:rsidRDefault="00AF41C0" w:rsidP="00AE2D9C">
      <w:pPr>
        <w:spacing w:line="360" w:lineRule="auto"/>
        <w:jc w:val="both"/>
      </w:pPr>
    </w:p>
    <w:p w14:paraId="00000112" w14:textId="127DEB26" w:rsidR="00B562C8" w:rsidRPr="003E3918" w:rsidRDefault="003310C9" w:rsidP="00AE2D9C">
      <w:pPr>
        <w:spacing w:line="360" w:lineRule="auto"/>
        <w:jc w:val="both"/>
      </w:pPr>
      <w:r w:rsidRPr="003E3918">
        <w:t>Supplementary material and r</w:t>
      </w:r>
      <w:r w:rsidR="2FE1008C" w:rsidRPr="003E3918">
        <w:t xml:space="preserve">aw output files for all the analyses described in this paper are available in the GitHub page: </w:t>
      </w:r>
      <w:r w:rsidR="681B0BB8" w:rsidRPr="003E3918">
        <w:t xml:space="preserve"> </w:t>
      </w:r>
      <w:hyperlink r:id="rId14" w:history="1">
        <w:r w:rsidR="681B0BB8" w:rsidRPr="003E3918">
          <w:rPr>
            <w:rStyle w:val="Hyperlink"/>
            <w:rFonts w:eastAsia="Calibri"/>
            <w:color w:val="auto"/>
          </w:rPr>
          <w:t>Roberto-Feuda-Lab/Chemokine2023 (github.com)</w:t>
        </w:r>
      </w:hyperlink>
      <w:r w:rsidR="2FE1008C" w:rsidRPr="003E3918">
        <w:t>.</w:t>
      </w:r>
      <w:r w:rsidR="3D8AB34A" w:rsidRPr="003E3918">
        <w:t xml:space="preserve"> </w:t>
      </w:r>
    </w:p>
    <w:p w14:paraId="59BAF360" w14:textId="027771E3" w:rsidR="3B713472" w:rsidRDefault="3B713472" w:rsidP="00AE2D9C">
      <w:pPr>
        <w:spacing w:line="360" w:lineRule="auto"/>
        <w:jc w:val="both"/>
      </w:pPr>
    </w:p>
    <w:p w14:paraId="2876A6C5" w14:textId="77777777" w:rsidR="00EB3B4D" w:rsidRPr="003E3918" w:rsidRDefault="00EB3B4D" w:rsidP="00AE2D9C">
      <w:pPr>
        <w:spacing w:line="360" w:lineRule="auto"/>
        <w:jc w:val="both"/>
      </w:pPr>
    </w:p>
    <w:p w14:paraId="41FA900D" w14:textId="4B2CAAF2" w:rsidR="74EC7C21" w:rsidRPr="00A87FC3" w:rsidRDefault="006E51B4" w:rsidP="00AE2D9C">
      <w:pPr>
        <w:spacing w:line="360" w:lineRule="auto"/>
        <w:jc w:val="both"/>
        <w:rPr>
          <w:rFonts w:eastAsia="Arial"/>
          <w:color w:val="0070C0"/>
          <w:sz w:val="32"/>
          <w:szCs w:val="32"/>
        </w:rPr>
      </w:pPr>
      <w:r w:rsidRPr="00A87FC3">
        <w:rPr>
          <w:rFonts w:eastAsia="Arial"/>
          <w:color w:val="0070C0"/>
          <w:sz w:val="32"/>
          <w:szCs w:val="32"/>
        </w:rPr>
        <w:t>A</w:t>
      </w:r>
      <w:r w:rsidR="00A87FC3" w:rsidRPr="00A87FC3">
        <w:rPr>
          <w:rFonts w:eastAsia="Arial"/>
          <w:color w:val="0070C0"/>
          <w:sz w:val="32"/>
          <w:szCs w:val="32"/>
        </w:rPr>
        <w:t>cknowledgements</w:t>
      </w:r>
    </w:p>
    <w:p w14:paraId="1B927FF1" w14:textId="77777777" w:rsidR="00AF41C0" w:rsidRDefault="00AF41C0" w:rsidP="00AE2D9C">
      <w:pPr>
        <w:spacing w:line="360" w:lineRule="auto"/>
        <w:jc w:val="both"/>
        <w:rPr>
          <w:rFonts w:eastAsia="Arial"/>
        </w:rPr>
      </w:pPr>
    </w:p>
    <w:p w14:paraId="5377C552" w14:textId="7CB0895C" w:rsidR="74EC7C21" w:rsidRPr="003E3918" w:rsidRDefault="74EC7C21" w:rsidP="00AE2D9C">
      <w:pPr>
        <w:spacing w:line="360" w:lineRule="auto"/>
        <w:jc w:val="both"/>
        <w:rPr>
          <w:rFonts w:eastAsia="Arial"/>
        </w:rPr>
      </w:pPr>
      <w:r w:rsidRPr="003E3918">
        <w:rPr>
          <w:rFonts w:eastAsia="Arial"/>
        </w:rPr>
        <w:t>This</w:t>
      </w:r>
      <w:r w:rsidR="0030175A" w:rsidRPr="003E3918">
        <w:rPr>
          <w:rFonts w:eastAsia="Arial"/>
        </w:rPr>
        <w:t xml:space="preserve"> work is supported by a University Research Fellowship (</w:t>
      </w:r>
      <w:r w:rsidR="0090187D" w:rsidRPr="003E3918">
        <w:rPr>
          <w:shd w:val="clear" w:color="auto" w:fill="FFFFFF"/>
        </w:rPr>
        <w:t>UF160226</w:t>
      </w:r>
      <w:r w:rsidR="0030175A" w:rsidRPr="003E3918">
        <w:rPr>
          <w:rFonts w:eastAsia="Arial"/>
        </w:rPr>
        <w:t>) to RF. AA is supported by a Research Grant from the Royal Society to RF</w:t>
      </w:r>
      <w:r w:rsidR="009B2044" w:rsidRPr="003E3918">
        <w:rPr>
          <w:rFonts w:eastAsia="Arial"/>
        </w:rPr>
        <w:t xml:space="preserve"> (</w:t>
      </w:r>
      <w:r w:rsidR="0090187D" w:rsidRPr="003E3918">
        <w:rPr>
          <w:shd w:val="clear" w:color="auto" w:fill="FFFFFF"/>
        </w:rPr>
        <w:t>RGF\R1\181012</w:t>
      </w:r>
      <w:r w:rsidR="009B2044" w:rsidRPr="003E3918">
        <w:rPr>
          <w:rFonts w:eastAsia="Arial"/>
        </w:rPr>
        <w:t>)</w:t>
      </w:r>
      <w:r w:rsidR="0030175A" w:rsidRPr="003E3918">
        <w:rPr>
          <w:rFonts w:eastAsia="Arial"/>
        </w:rPr>
        <w:t>. MG is supported by a PhD Scholarship from the University of Leicester. CL is supported by a BBRSC MIBPT fellowship.</w:t>
      </w:r>
      <w:r w:rsidRPr="003E3918">
        <w:rPr>
          <w:rFonts w:eastAsia="Arial"/>
        </w:rPr>
        <w:t xml:space="preserve"> </w:t>
      </w:r>
      <w:r w:rsidR="00496458" w:rsidRPr="003E3918">
        <w:rPr>
          <w:rFonts w:eastAsia="Arial"/>
        </w:rPr>
        <w:t xml:space="preserve">This research used the ALICE </w:t>
      </w:r>
      <w:r w:rsidR="0090187D" w:rsidRPr="003E3918">
        <w:rPr>
          <w:rFonts w:eastAsia="Arial"/>
        </w:rPr>
        <w:t>High-Performance</w:t>
      </w:r>
      <w:r w:rsidR="00496458" w:rsidRPr="003E3918">
        <w:rPr>
          <w:rFonts w:eastAsia="Arial"/>
        </w:rPr>
        <w:t xml:space="preserve"> Computing Facility at the University of Leicester.</w:t>
      </w:r>
    </w:p>
    <w:p w14:paraId="545CC24F" w14:textId="77777777" w:rsidR="00761863" w:rsidRDefault="00761863" w:rsidP="00AE2D9C">
      <w:pPr>
        <w:spacing w:line="360" w:lineRule="auto"/>
        <w:jc w:val="both"/>
        <w:rPr>
          <w:b/>
          <w:bCs/>
          <w:lang w:val="en-US"/>
        </w:rPr>
      </w:pPr>
    </w:p>
    <w:p w14:paraId="79D2F1A6" w14:textId="77777777" w:rsidR="00EB3B4D" w:rsidRPr="003E3918" w:rsidRDefault="00EB3B4D" w:rsidP="00AE2D9C">
      <w:pPr>
        <w:spacing w:line="360" w:lineRule="auto"/>
        <w:jc w:val="both"/>
        <w:rPr>
          <w:b/>
          <w:bCs/>
          <w:lang w:val="en-US"/>
        </w:rPr>
      </w:pPr>
    </w:p>
    <w:p w14:paraId="6EFC40F0" w14:textId="1D2D51EA" w:rsidR="009E251D" w:rsidRPr="00A87FC3" w:rsidRDefault="009E251D" w:rsidP="00AE2D9C">
      <w:pPr>
        <w:spacing w:line="360" w:lineRule="auto"/>
        <w:jc w:val="both"/>
        <w:rPr>
          <w:color w:val="0070C0"/>
          <w:sz w:val="32"/>
          <w:szCs w:val="32"/>
          <w:lang w:val="en-US"/>
        </w:rPr>
      </w:pPr>
      <w:r w:rsidRPr="00A87FC3">
        <w:rPr>
          <w:rFonts w:eastAsia="Arial"/>
          <w:color w:val="0070C0"/>
          <w:sz w:val="32"/>
          <w:szCs w:val="32"/>
        </w:rPr>
        <w:t>R</w:t>
      </w:r>
      <w:r w:rsidR="00A87FC3" w:rsidRPr="00A87FC3">
        <w:rPr>
          <w:rFonts w:eastAsia="Arial"/>
          <w:color w:val="0070C0"/>
          <w:sz w:val="32"/>
          <w:szCs w:val="32"/>
        </w:rPr>
        <w:t>eferences</w:t>
      </w:r>
    </w:p>
    <w:p w14:paraId="4AAC75CD" w14:textId="77777777" w:rsidR="00AF41C0" w:rsidRDefault="00AF41C0" w:rsidP="00AE2D9C">
      <w:pPr>
        <w:pStyle w:val="Bibliography"/>
        <w:spacing w:line="360" w:lineRule="auto"/>
        <w:jc w:val="both"/>
        <w:rPr>
          <w:b/>
          <w:bCs/>
          <w:shd w:val="clear" w:color="auto" w:fill="E6E6E6"/>
          <w:lang w:val="en-US"/>
        </w:rPr>
      </w:pPr>
    </w:p>
    <w:p w14:paraId="35C0EBE5" w14:textId="77777777" w:rsidR="000319D7" w:rsidRDefault="009E251D" w:rsidP="000319D7">
      <w:pPr>
        <w:pStyle w:val="Bibliography"/>
      </w:pPr>
      <w:r w:rsidRPr="003E3918">
        <w:rPr>
          <w:b/>
          <w:bCs/>
          <w:shd w:val="clear" w:color="auto" w:fill="E6E6E6"/>
          <w:lang w:val="en-US"/>
        </w:rPr>
        <w:fldChar w:fldCharType="begin"/>
      </w:r>
      <w:r w:rsidR="000319D7">
        <w:rPr>
          <w:b/>
          <w:bCs/>
          <w:lang w:val="en-US"/>
        </w:rPr>
        <w:instrText xml:space="preserve"> ADDIN ZOTERO_BIBL {"uncited":[],"omitted":[],"custom":[]} CSL_BIBLIOGRAPHY </w:instrText>
      </w:r>
      <w:r w:rsidRPr="003E3918">
        <w:rPr>
          <w:b/>
          <w:bCs/>
          <w:shd w:val="clear" w:color="auto" w:fill="E6E6E6"/>
          <w:lang w:val="en-US"/>
        </w:rPr>
        <w:fldChar w:fldCharType="separate"/>
      </w:r>
      <w:r w:rsidR="000319D7">
        <w:t xml:space="preserve">1. </w:t>
      </w:r>
      <w:r w:rsidR="000319D7">
        <w:tab/>
        <w:t xml:space="preserve">K. Zhang, S. Shi, W. Han, Research progress in cytokines with chemokine-like function. </w:t>
      </w:r>
      <w:r w:rsidR="000319D7">
        <w:rPr>
          <w:i/>
          <w:iCs/>
        </w:rPr>
        <w:t>Cellular &amp; Molecular Immunology</w:t>
      </w:r>
      <w:r w:rsidR="000319D7">
        <w:t xml:space="preserve"> </w:t>
      </w:r>
      <w:r w:rsidR="000319D7">
        <w:rPr>
          <w:b/>
          <w:bCs/>
        </w:rPr>
        <w:t>15</w:t>
      </w:r>
      <w:r w:rsidR="000319D7">
        <w:t>, 660–662 (2018).</w:t>
      </w:r>
    </w:p>
    <w:p w14:paraId="452679EC" w14:textId="77777777" w:rsidR="000319D7" w:rsidRDefault="000319D7" w:rsidP="000319D7">
      <w:pPr>
        <w:pStyle w:val="Bibliography"/>
      </w:pPr>
      <w:r>
        <w:t xml:space="preserve">2. </w:t>
      </w:r>
      <w:r>
        <w:tab/>
        <w:t xml:space="preserve">K. Chen, </w:t>
      </w:r>
      <w:r>
        <w:rPr>
          <w:i/>
          <w:iCs/>
        </w:rPr>
        <w:t>et al.</w:t>
      </w:r>
      <w:r>
        <w:t xml:space="preserve">, Chemokines in homeostasis and diseases. </w:t>
      </w:r>
      <w:r>
        <w:rPr>
          <w:i/>
          <w:iCs/>
        </w:rPr>
        <w:t>Cell Mol Immunol</w:t>
      </w:r>
      <w:r>
        <w:t xml:space="preserve"> </w:t>
      </w:r>
      <w:r>
        <w:rPr>
          <w:b/>
          <w:bCs/>
        </w:rPr>
        <w:t>15</w:t>
      </w:r>
      <w:r>
        <w:t>, 324–334 (2018).</w:t>
      </w:r>
    </w:p>
    <w:p w14:paraId="70202261" w14:textId="77777777" w:rsidR="000319D7" w:rsidRDefault="000319D7" w:rsidP="000319D7">
      <w:pPr>
        <w:pStyle w:val="Bibliography"/>
      </w:pPr>
      <w:r>
        <w:t xml:space="preserve">3. </w:t>
      </w:r>
      <w:r>
        <w:tab/>
        <w:t xml:space="preserve">X. Blanchet, M. Langer, C. Weber, R. Koenen, P. von Hundelshausen, Touch of Chemokines. </w:t>
      </w:r>
      <w:r>
        <w:rPr>
          <w:i/>
          <w:iCs/>
        </w:rPr>
        <w:t>Frontiers in Immunology</w:t>
      </w:r>
      <w:r>
        <w:t xml:space="preserve"> </w:t>
      </w:r>
      <w:r>
        <w:rPr>
          <w:b/>
          <w:bCs/>
        </w:rPr>
        <w:t>3</w:t>
      </w:r>
      <w:r>
        <w:t>, 175 (2012).</w:t>
      </w:r>
    </w:p>
    <w:p w14:paraId="1BD3E6AA" w14:textId="77777777" w:rsidR="000319D7" w:rsidRDefault="000319D7" w:rsidP="000319D7">
      <w:pPr>
        <w:pStyle w:val="Bibliography"/>
      </w:pPr>
      <w:r>
        <w:t xml:space="preserve">4. </w:t>
      </w:r>
      <w:r>
        <w:tab/>
        <w:t xml:space="preserve">P. López-Cotarelo, C. Gómez-Moreira, O. Criado-García, L. Sánchez, J. L. Rodríguez-Fernández, Beyond Chemoattraction: Multifunctionality of Chemokine Receptors in Leukocytes. </w:t>
      </w:r>
      <w:r>
        <w:rPr>
          <w:i/>
          <w:iCs/>
        </w:rPr>
        <w:t>Trends in Immunology</w:t>
      </w:r>
      <w:r>
        <w:t xml:space="preserve"> </w:t>
      </w:r>
      <w:r>
        <w:rPr>
          <w:b/>
          <w:bCs/>
        </w:rPr>
        <w:t>38</w:t>
      </w:r>
      <w:r>
        <w:t>, 927–941 (2017).</w:t>
      </w:r>
    </w:p>
    <w:p w14:paraId="2B44D250" w14:textId="77777777" w:rsidR="000319D7" w:rsidRDefault="000319D7" w:rsidP="000319D7">
      <w:pPr>
        <w:pStyle w:val="Bibliography"/>
      </w:pPr>
      <w:r>
        <w:t xml:space="preserve">5. </w:t>
      </w:r>
      <w:r>
        <w:tab/>
        <w:t xml:space="preserve">P. B. Tran, R. J. Miller, Chemokine receptors: signposts to brain development and disease. </w:t>
      </w:r>
      <w:r>
        <w:rPr>
          <w:i/>
          <w:iCs/>
        </w:rPr>
        <w:t>Nature Reviews Neuroscience</w:t>
      </w:r>
      <w:r>
        <w:t xml:space="preserve"> </w:t>
      </w:r>
      <w:r>
        <w:rPr>
          <w:b/>
          <w:bCs/>
        </w:rPr>
        <w:t>4</w:t>
      </w:r>
      <w:r>
        <w:t>, 444–455 (2003).</w:t>
      </w:r>
    </w:p>
    <w:p w14:paraId="0A4516A4" w14:textId="77777777" w:rsidR="000319D7" w:rsidRDefault="000319D7" w:rsidP="000319D7">
      <w:pPr>
        <w:pStyle w:val="Bibliography"/>
      </w:pPr>
      <w:r>
        <w:t xml:space="preserve">6. </w:t>
      </w:r>
      <w:r>
        <w:tab/>
        <w:t>B. Moser, M. Wolf, A. Walz, P. Loetscher, Chemokines: multiple levels of leukocyte migration control</w:t>
      </w:r>
      <w:r>
        <w:rPr>
          <w:rFonts w:ascii="Segoe UI Symbol" w:hAnsi="Segoe UI Symbol" w:cs="Segoe UI Symbol"/>
        </w:rPr>
        <w:t>☆</w:t>
      </w:r>
      <w:r>
        <w:t xml:space="preserve">. </w:t>
      </w:r>
      <w:r>
        <w:rPr>
          <w:i/>
          <w:iCs/>
        </w:rPr>
        <w:t>Trends in Immunology</w:t>
      </w:r>
      <w:r>
        <w:t xml:space="preserve"> </w:t>
      </w:r>
      <w:r>
        <w:rPr>
          <w:b/>
          <w:bCs/>
        </w:rPr>
        <w:t>25</w:t>
      </w:r>
      <w:r>
        <w:t>, 75–84 (2004).</w:t>
      </w:r>
    </w:p>
    <w:p w14:paraId="1782414F" w14:textId="77777777" w:rsidR="000319D7" w:rsidRDefault="000319D7" w:rsidP="000319D7">
      <w:pPr>
        <w:pStyle w:val="Bibliography"/>
      </w:pPr>
      <w:r>
        <w:t xml:space="preserve">7. </w:t>
      </w:r>
      <w:r>
        <w:tab/>
        <w:t xml:space="preserve">A. Zlotnik, O. Yoshie, The Chemokine Superfamily Revisited. </w:t>
      </w:r>
      <w:r>
        <w:rPr>
          <w:i/>
          <w:iCs/>
        </w:rPr>
        <w:t>Immunity</w:t>
      </w:r>
      <w:r>
        <w:t xml:space="preserve"> </w:t>
      </w:r>
      <w:r>
        <w:rPr>
          <w:b/>
          <w:bCs/>
        </w:rPr>
        <w:t>36</w:t>
      </w:r>
      <w:r>
        <w:t>, 705–716 (2012).</w:t>
      </w:r>
    </w:p>
    <w:p w14:paraId="7B104239" w14:textId="77777777" w:rsidR="000319D7" w:rsidRDefault="000319D7" w:rsidP="000319D7">
      <w:pPr>
        <w:pStyle w:val="Bibliography"/>
      </w:pPr>
      <w:r>
        <w:t xml:space="preserve">8. </w:t>
      </w:r>
      <w:r>
        <w:tab/>
        <w:t xml:space="preserve">A. Zlotnik, O. Yoshie, Chemokines: A New Classification System and Their Role in Immunity. </w:t>
      </w:r>
      <w:r>
        <w:rPr>
          <w:i/>
          <w:iCs/>
        </w:rPr>
        <w:t>Immunity</w:t>
      </w:r>
      <w:r>
        <w:t xml:space="preserve"> </w:t>
      </w:r>
      <w:r>
        <w:rPr>
          <w:b/>
          <w:bCs/>
        </w:rPr>
        <w:t>12</w:t>
      </w:r>
      <w:r>
        <w:t>, 121–127 (2000).</w:t>
      </w:r>
    </w:p>
    <w:p w14:paraId="39C96C55" w14:textId="77777777" w:rsidR="000319D7" w:rsidRDefault="000319D7" w:rsidP="000319D7">
      <w:pPr>
        <w:pStyle w:val="Bibliography"/>
      </w:pPr>
      <w:r>
        <w:t xml:space="preserve">9. </w:t>
      </w:r>
      <w:r>
        <w:tab/>
        <w:t xml:space="preserve">H. Nomiyama, N. Osada, O. Yoshie, A family tree of vertebrate chemokine receptors for a unified nomenclature. </w:t>
      </w:r>
      <w:r>
        <w:rPr>
          <w:i/>
          <w:iCs/>
        </w:rPr>
        <w:t>Developmental &amp; Comparative Immunology</w:t>
      </w:r>
      <w:r>
        <w:t xml:space="preserve"> </w:t>
      </w:r>
      <w:r>
        <w:rPr>
          <w:b/>
          <w:bCs/>
        </w:rPr>
        <w:t>35</w:t>
      </w:r>
      <w:r>
        <w:t>, 705–715 (2011).</w:t>
      </w:r>
    </w:p>
    <w:p w14:paraId="7F4DDACF" w14:textId="77777777" w:rsidR="000319D7" w:rsidRDefault="000319D7" w:rsidP="000319D7">
      <w:pPr>
        <w:pStyle w:val="Bibliography"/>
      </w:pPr>
      <w:r>
        <w:lastRenderedPageBreak/>
        <w:t xml:space="preserve">10. </w:t>
      </w:r>
      <w:r>
        <w:tab/>
        <w:t xml:space="preserve">Y. Wang, </w:t>
      </w:r>
      <w:r>
        <w:rPr>
          <w:i/>
          <w:iCs/>
        </w:rPr>
        <w:t>et al.</w:t>
      </w:r>
      <w:r>
        <w:t xml:space="preserve">, Chemokine-like factor 1 is a functional ligand for CC chemokine receptor 4 (CCR4). </w:t>
      </w:r>
      <w:r>
        <w:rPr>
          <w:i/>
          <w:iCs/>
        </w:rPr>
        <w:t>Life Sciences</w:t>
      </w:r>
      <w:r>
        <w:t xml:space="preserve"> </w:t>
      </w:r>
      <w:r>
        <w:rPr>
          <w:b/>
          <w:bCs/>
        </w:rPr>
        <w:t>78</w:t>
      </w:r>
      <w:r>
        <w:t>, 614–621 (2006).</w:t>
      </w:r>
    </w:p>
    <w:p w14:paraId="68D0208C" w14:textId="77777777" w:rsidR="000319D7" w:rsidRDefault="000319D7" w:rsidP="000319D7">
      <w:pPr>
        <w:pStyle w:val="Bibliography"/>
      </w:pPr>
      <w:r>
        <w:t xml:space="preserve">11. </w:t>
      </w:r>
      <w:r>
        <w:tab/>
        <w:t xml:space="preserve">Y. Wang, </w:t>
      </w:r>
      <w:r>
        <w:rPr>
          <w:i/>
          <w:iCs/>
        </w:rPr>
        <w:t>et al.</w:t>
      </w:r>
      <w:r>
        <w:t xml:space="preserve">, Two C-terminal peptides of human CKLF1 interact with the chemokine receptor CCR4. </w:t>
      </w:r>
      <w:r>
        <w:rPr>
          <w:i/>
          <w:iCs/>
        </w:rPr>
        <w:t>The International Journal of Biochemistry &amp; Cell Biology</w:t>
      </w:r>
      <w:r>
        <w:t xml:space="preserve"> </w:t>
      </w:r>
      <w:r>
        <w:rPr>
          <w:b/>
          <w:bCs/>
        </w:rPr>
        <w:t>40</w:t>
      </w:r>
      <w:r>
        <w:t>, 909–919 (2008).</w:t>
      </w:r>
    </w:p>
    <w:p w14:paraId="137D83B0" w14:textId="77777777" w:rsidR="000319D7" w:rsidRDefault="000319D7" w:rsidP="000319D7">
      <w:pPr>
        <w:pStyle w:val="Bibliography"/>
      </w:pPr>
      <w:r>
        <w:t xml:space="preserve">12. </w:t>
      </w:r>
      <w:r>
        <w:tab/>
        <w:t xml:space="preserve">D.-D. Liu, </w:t>
      </w:r>
      <w:r>
        <w:rPr>
          <w:i/>
          <w:iCs/>
        </w:rPr>
        <w:t>et al.</w:t>
      </w:r>
      <w:r>
        <w:t xml:space="preserve">, Progress in pharmacological research of chemokine like factor 1 (CKLF1). </w:t>
      </w:r>
      <w:r>
        <w:rPr>
          <w:i/>
          <w:iCs/>
        </w:rPr>
        <w:t>Cytokine</w:t>
      </w:r>
      <w:r>
        <w:t xml:space="preserve"> </w:t>
      </w:r>
      <w:r>
        <w:rPr>
          <w:b/>
          <w:bCs/>
        </w:rPr>
        <w:t>102</w:t>
      </w:r>
      <w:r>
        <w:t>, 41–50 (2018).</w:t>
      </w:r>
    </w:p>
    <w:p w14:paraId="5131AED5" w14:textId="77777777" w:rsidR="000319D7" w:rsidRDefault="000319D7" w:rsidP="000319D7">
      <w:pPr>
        <w:pStyle w:val="Bibliography"/>
      </w:pPr>
      <w:r>
        <w:t xml:space="preserve">13. </w:t>
      </w:r>
      <w:r>
        <w:tab/>
        <w:t xml:space="preserve">Y. Tom Tang, </w:t>
      </w:r>
      <w:r>
        <w:rPr>
          <w:i/>
          <w:iCs/>
        </w:rPr>
        <w:t>et al.</w:t>
      </w:r>
      <w:r>
        <w:t xml:space="preserve">, TAFA: a novel secreted family with conserved cysteine residues and restricted expression in the brain. </w:t>
      </w:r>
      <w:r>
        <w:rPr>
          <w:i/>
          <w:iCs/>
        </w:rPr>
        <w:t>Genomics</w:t>
      </w:r>
      <w:r>
        <w:t xml:space="preserve"> </w:t>
      </w:r>
      <w:r>
        <w:rPr>
          <w:b/>
          <w:bCs/>
        </w:rPr>
        <w:t>83</w:t>
      </w:r>
      <w:r>
        <w:t>, 727–734 (2004).</w:t>
      </w:r>
    </w:p>
    <w:p w14:paraId="7A0D0E8C" w14:textId="77777777" w:rsidR="000319D7" w:rsidRDefault="000319D7" w:rsidP="000319D7">
      <w:pPr>
        <w:pStyle w:val="Bibliography"/>
      </w:pPr>
      <w:r>
        <w:t xml:space="preserve">14. </w:t>
      </w:r>
      <w:r>
        <w:tab/>
        <w:t xml:space="preserve">D. C. Sarver, X. Lei, G. W. Wong, FAM19A (TAFA): An Emerging Family of Neurokines with Diverse Functions in the Central and Peripheral Nervous System. </w:t>
      </w:r>
      <w:r>
        <w:rPr>
          <w:i/>
          <w:iCs/>
        </w:rPr>
        <w:t>ACS Chem. Neurosci.</w:t>
      </w:r>
      <w:r>
        <w:t xml:space="preserve"> </w:t>
      </w:r>
      <w:r>
        <w:rPr>
          <w:b/>
          <w:bCs/>
        </w:rPr>
        <w:t>12</w:t>
      </w:r>
      <w:r>
        <w:t>, 945–958 (2021).</w:t>
      </w:r>
    </w:p>
    <w:p w14:paraId="61F403A6" w14:textId="77777777" w:rsidR="000319D7" w:rsidRDefault="000319D7" w:rsidP="000319D7">
      <w:pPr>
        <w:pStyle w:val="Bibliography"/>
      </w:pPr>
      <w:r>
        <w:t xml:space="preserve">15. </w:t>
      </w:r>
      <w:r>
        <w:tab/>
        <w:t xml:space="preserve">W. Wang, </w:t>
      </w:r>
      <w:r>
        <w:rPr>
          <w:i/>
          <w:iCs/>
        </w:rPr>
        <w:t>et al.</w:t>
      </w:r>
      <w:r>
        <w:t xml:space="preserve">, FAM19A4 is a novel cytokine ligand of formyl peptide receptor 1 (FPR1) and is able to promote the migration and phagocytosis of macrophages. </w:t>
      </w:r>
      <w:r>
        <w:rPr>
          <w:i/>
          <w:iCs/>
        </w:rPr>
        <w:t>Cell Mol Immunol</w:t>
      </w:r>
      <w:r>
        <w:t xml:space="preserve"> </w:t>
      </w:r>
      <w:r>
        <w:rPr>
          <w:b/>
          <w:bCs/>
        </w:rPr>
        <w:t>12</w:t>
      </w:r>
      <w:r>
        <w:t>, 615–624 (2015).</w:t>
      </w:r>
    </w:p>
    <w:p w14:paraId="693CDBA2" w14:textId="77777777" w:rsidR="000319D7" w:rsidRDefault="000319D7" w:rsidP="000319D7">
      <w:pPr>
        <w:pStyle w:val="Bibliography"/>
      </w:pPr>
      <w:r>
        <w:t xml:space="preserve">16. </w:t>
      </w:r>
      <w:r>
        <w:tab/>
        <w:t xml:space="preserve">M. Y. Park, </w:t>
      </w:r>
      <w:r>
        <w:rPr>
          <w:i/>
          <w:iCs/>
        </w:rPr>
        <w:t>et al.</w:t>
      </w:r>
      <w:r>
        <w:t xml:space="preserve">, FAM19A5, a brain-specific chemokine, inhibits RANKL-induced osteoclast formation through formyl peptide receptor 2. </w:t>
      </w:r>
      <w:r>
        <w:rPr>
          <w:i/>
          <w:iCs/>
        </w:rPr>
        <w:t>Sci Rep</w:t>
      </w:r>
      <w:r>
        <w:t xml:space="preserve"> </w:t>
      </w:r>
      <w:r>
        <w:rPr>
          <w:b/>
          <w:bCs/>
        </w:rPr>
        <w:t>7</w:t>
      </w:r>
      <w:r>
        <w:t>, 15575 (2017).</w:t>
      </w:r>
    </w:p>
    <w:p w14:paraId="5EC2B802" w14:textId="77777777" w:rsidR="000319D7" w:rsidRDefault="000319D7" w:rsidP="000319D7">
      <w:pPr>
        <w:pStyle w:val="Bibliography"/>
      </w:pPr>
      <w:r>
        <w:t xml:space="preserve">17. </w:t>
      </w:r>
      <w:r>
        <w:tab/>
        <w:t xml:space="preserve">C. Zheng, </w:t>
      </w:r>
      <w:r>
        <w:rPr>
          <w:i/>
          <w:iCs/>
        </w:rPr>
        <w:t>et al.</w:t>
      </w:r>
      <w:r>
        <w:t xml:space="preserve">, FAM19A1 is a new ligand for GPR1 that modulates neural stem-cell proliferation and differentiation. </w:t>
      </w:r>
      <w:r>
        <w:rPr>
          <w:i/>
          <w:iCs/>
        </w:rPr>
        <w:t>The FASEB Journal</w:t>
      </w:r>
      <w:r>
        <w:t xml:space="preserve"> </w:t>
      </w:r>
      <w:r>
        <w:rPr>
          <w:b/>
          <w:bCs/>
        </w:rPr>
        <w:t>32</w:t>
      </w:r>
      <w:r>
        <w:t>, 5874–5890 (2018).</w:t>
      </w:r>
    </w:p>
    <w:p w14:paraId="6F19FC9D" w14:textId="77777777" w:rsidR="000319D7" w:rsidRDefault="000319D7" w:rsidP="000319D7">
      <w:pPr>
        <w:pStyle w:val="Bibliography"/>
      </w:pPr>
      <w:r>
        <w:t xml:space="preserve">18. </w:t>
      </w:r>
      <w:r>
        <w:tab/>
        <w:t xml:space="preserve">X. Wang, </w:t>
      </w:r>
      <w:r>
        <w:rPr>
          <w:i/>
          <w:iCs/>
        </w:rPr>
        <w:t>et al.</w:t>
      </w:r>
      <w:r>
        <w:t xml:space="preserve">, Cytokine-like 1 Chemoattracts Monocytes/Macrophages via CCR2. </w:t>
      </w:r>
      <w:r>
        <w:rPr>
          <w:i/>
          <w:iCs/>
        </w:rPr>
        <w:t>The Journal of Immunology</w:t>
      </w:r>
      <w:r>
        <w:t xml:space="preserve"> </w:t>
      </w:r>
      <w:r>
        <w:rPr>
          <w:b/>
          <w:bCs/>
        </w:rPr>
        <w:t>196</w:t>
      </w:r>
      <w:r>
        <w:t>, 4090–4099 (2016).</w:t>
      </w:r>
    </w:p>
    <w:p w14:paraId="52FD15B6" w14:textId="77777777" w:rsidR="000319D7" w:rsidRDefault="000319D7" w:rsidP="000319D7">
      <w:pPr>
        <w:pStyle w:val="Bibliography"/>
      </w:pPr>
      <w:r>
        <w:t xml:space="preserve">19. </w:t>
      </w:r>
      <w:r>
        <w:tab/>
        <w:t xml:space="preserve">A. Tomczak, M. T. Pisabarro, Identification of CCR2-binding features in Cytl1 by a CCL2-like chemokine model. </w:t>
      </w:r>
      <w:r>
        <w:rPr>
          <w:i/>
          <w:iCs/>
        </w:rPr>
        <w:t>Proteins: Structure, Function, and Bioinformatics</w:t>
      </w:r>
      <w:r>
        <w:t xml:space="preserve"> </w:t>
      </w:r>
      <w:r>
        <w:rPr>
          <w:b/>
          <w:bCs/>
        </w:rPr>
        <w:t>79</w:t>
      </w:r>
      <w:r>
        <w:t>, 1277–1292 (2011).</w:t>
      </w:r>
    </w:p>
    <w:p w14:paraId="5236B890" w14:textId="77777777" w:rsidR="000319D7" w:rsidRDefault="000319D7" w:rsidP="000319D7">
      <w:pPr>
        <w:pStyle w:val="Bibliography"/>
      </w:pPr>
      <w:r>
        <w:t xml:space="preserve">20. </w:t>
      </w:r>
      <w:r>
        <w:tab/>
        <w:t xml:space="preserve">T. Yoshimura, J. J. Oppenheim, Chemokine-like receptor 1 (CMKLR1) and chemokine (C–C motif) receptor-like 2 (CCRL2); Two multifunctional receptors with unusual properties. </w:t>
      </w:r>
      <w:r>
        <w:rPr>
          <w:i/>
          <w:iCs/>
        </w:rPr>
        <w:t>Experimental Cell Research</w:t>
      </w:r>
      <w:r>
        <w:t xml:space="preserve"> </w:t>
      </w:r>
      <w:r>
        <w:rPr>
          <w:b/>
          <w:bCs/>
        </w:rPr>
        <w:t>317</w:t>
      </w:r>
      <w:r>
        <w:t>, 674–684 (2011).</w:t>
      </w:r>
    </w:p>
    <w:p w14:paraId="1853572A" w14:textId="77777777" w:rsidR="000319D7" w:rsidRDefault="000319D7" w:rsidP="000319D7">
      <w:pPr>
        <w:pStyle w:val="Bibliography"/>
      </w:pPr>
      <w:r>
        <w:t xml:space="preserve">21. </w:t>
      </w:r>
      <w:r>
        <w:tab/>
        <w:t xml:space="preserve">R. Bonecchi, G. J. Graham, Atypical Chemokine Receptors and Their Roles in the Resolution of the Inflammatory Response. </w:t>
      </w:r>
      <w:r>
        <w:rPr>
          <w:i/>
          <w:iCs/>
        </w:rPr>
        <w:t>Frontiers in Immunology</w:t>
      </w:r>
      <w:r>
        <w:t xml:space="preserve"> </w:t>
      </w:r>
      <w:r>
        <w:rPr>
          <w:b/>
          <w:bCs/>
        </w:rPr>
        <w:t>7</w:t>
      </w:r>
      <w:r>
        <w:t>, 224 (2016).</w:t>
      </w:r>
    </w:p>
    <w:p w14:paraId="50439A7B" w14:textId="77777777" w:rsidR="000319D7" w:rsidRDefault="000319D7" w:rsidP="000319D7">
      <w:pPr>
        <w:pStyle w:val="Bibliography"/>
      </w:pPr>
      <w:r>
        <w:t xml:space="preserve">22. </w:t>
      </w:r>
      <w:r>
        <w:tab/>
        <w:t xml:space="preserve">T. N. Kledal, M. M. Rosenkilde, T. W. Schwartz, Selective recognition of the membrane-bound CX3C chemokine, fractalkine, by the human cytomegalovirus-encoded broad-spectrum receptor US28. </w:t>
      </w:r>
      <w:r>
        <w:rPr>
          <w:i/>
          <w:iCs/>
        </w:rPr>
        <w:t>FEBS Letters</w:t>
      </w:r>
      <w:r>
        <w:t xml:space="preserve"> </w:t>
      </w:r>
      <w:r>
        <w:rPr>
          <w:b/>
          <w:bCs/>
        </w:rPr>
        <w:t>441</w:t>
      </w:r>
      <w:r>
        <w:t>, 209–214 (1998).</w:t>
      </w:r>
    </w:p>
    <w:p w14:paraId="4C8A51AD" w14:textId="77777777" w:rsidR="000319D7" w:rsidRDefault="000319D7" w:rsidP="000319D7">
      <w:pPr>
        <w:pStyle w:val="Bibliography"/>
      </w:pPr>
      <w:r>
        <w:t xml:space="preserve">23. </w:t>
      </w:r>
      <w:r>
        <w:tab/>
        <w:t xml:space="preserve">T. F. Miles, </w:t>
      </w:r>
      <w:r>
        <w:rPr>
          <w:i/>
          <w:iCs/>
        </w:rPr>
        <w:t>et al.</w:t>
      </w:r>
      <w:r>
        <w:t xml:space="preserve">, Viral GPCR US28 can signal in response to chemokine agonists of nearly unlimited structural degeneracy. </w:t>
      </w:r>
      <w:r>
        <w:rPr>
          <w:i/>
          <w:iCs/>
        </w:rPr>
        <w:t>eLife</w:t>
      </w:r>
      <w:r>
        <w:t xml:space="preserve"> </w:t>
      </w:r>
      <w:r>
        <w:rPr>
          <w:b/>
          <w:bCs/>
        </w:rPr>
        <w:t>7</w:t>
      </w:r>
      <w:r>
        <w:t>, e35850 (2018).</w:t>
      </w:r>
    </w:p>
    <w:p w14:paraId="716C3063" w14:textId="77777777" w:rsidR="000319D7" w:rsidRDefault="000319D7" w:rsidP="000319D7">
      <w:pPr>
        <w:pStyle w:val="Bibliography"/>
      </w:pPr>
      <w:r>
        <w:t xml:space="preserve">24. </w:t>
      </w:r>
      <w:r>
        <w:tab/>
        <w:t xml:space="preserve">M. M. Rosenkilde, M. J. Smit, M. Waldhoer, Structure, function and physiological consequences of virally encoded chemokine seven transmembrane receptors. </w:t>
      </w:r>
      <w:r>
        <w:rPr>
          <w:i/>
          <w:iCs/>
        </w:rPr>
        <w:t>British Journal of Pharmacology</w:t>
      </w:r>
      <w:r>
        <w:t xml:space="preserve"> </w:t>
      </w:r>
      <w:r>
        <w:rPr>
          <w:b/>
          <w:bCs/>
        </w:rPr>
        <w:t>153</w:t>
      </w:r>
      <w:r>
        <w:t>, S154–S166 (2008).</w:t>
      </w:r>
    </w:p>
    <w:p w14:paraId="5E893E4C" w14:textId="77777777" w:rsidR="000319D7" w:rsidRDefault="000319D7" w:rsidP="000319D7">
      <w:pPr>
        <w:pStyle w:val="Bibliography"/>
      </w:pPr>
      <w:r>
        <w:t xml:space="preserve">25. </w:t>
      </w:r>
      <w:r>
        <w:tab/>
        <w:t xml:space="preserve">H. Daiyasu, W. Nemoto, H. Toh, Evolutionary Analysis of Functional Divergence among Chemokine Receptors, Decoy Receptors, and Viral Receptors. </w:t>
      </w:r>
      <w:r>
        <w:rPr>
          <w:i/>
          <w:iCs/>
        </w:rPr>
        <w:t>Frontiers in Microbiology</w:t>
      </w:r>
      <w:r>
        <w:t xml:space="preserve"> </w:t>
      </w:r>
      <w:r>
        <w:rPr>
          <w:b/>
          <w:bCs/>
        </w:rPr>
        <w:t>3</w:t>
      </w:r>
      <w:r>
        <w:t xml:space="preserve"> (2012).</w:t>
      </w:r>
    </w:p>
    <w:p w14:paraId="5227DF05" w14:textId="77777777" w:rsidR="000319D7" w:rsidRDefault="000319D7" w:rsidP="000319D7">
      <w:pPr>
        <w:pStyle w:val="Bibliography"/>
      </w:pPr>
      <w:r>
        <w:t xml:space="preserve">26. </w:t>
      </w:r>
      <w:r>
        <w:tab/>
        <w:t xml:space="preserve">M. Meyrath, </w:t>
      </w:r>
      <w:r>
        <w:rPr>
          <w:i/>
          <w:iCs/>
        </w:rPr>
        <w:t>et al.</w:t>
      </w:r>
      <w:r>
        <w:t xml:space="preserve">, The atypical chemokine receptor ACKR3/CXCR7 is a broad-spectrum scavenger for opioid peptides. </w:t>
      </w:r>
      <w:r>
        <w:rPr>
          <w:i/>
          <w:iCs/>
        </w:rPr>
        <w:t>Nature Communications</w:t>
      </w:r>
      <w:r>
        <w:t xml:space="preserve"> </w:t>
      </w:r>
      <w:r>
        <w:rPr>
          <w:b/>
          <w:bCs/>
        </w:rPr>
        <w:t>11</w:t>
      </w:r>
      <w:r>
        <w:t>, 3033 (2020).</w:t>
      </w:r>
    </w:p>
    <w:p w14:paraId="5EA3B4DB" w14:textId="77777777" w:rsidR="000319D7" w:rsidRDefault="000319D7" w:rsidP="000319D7">
      <w:pPr>
        <w:pStyle w:val="Bibliography"/>
      </w:pPr>
      <w:r>
        <w:lastRenderedPageBreak/>
        <w:t xml:space="preserve">27. </w:t>
      </w:r>
      <w:r>
        <w:tab/>
        <w:t xml:space="preserve">R. J. B. Nibbs, G. J. Graham, Immune regulation by atypical chemokine receptors. </w:t>
      </w:r>
      <w:r>
        <w:rPr>
          <w:i/>
          <w:iCs/>
        </w:rPr>
        <w:t>Nat Rev Immunol</w:t>
      </w:r>
      <w:r>
        <w:t xml:space="preserve"> </w:t>
      </w:r>
      <w:r>
        <w:rPr>
          <w:b/>
          <w:bCs/>
        </w:rPr>
        <w:t>13</w:t>
      </w:r>
      <w:r>
        <w:t>, 815–829 (2013).</w:t>
      </w:r>
    </w:p>
    <w:p w14:paraId="495E20EE" w14:textId="77777777" w:rsidR="000319D7" w:rsidRDefault="000319D7" w:rsidP="000319D7">
      <w:pPr>
        <w:pStyle w:val="Bibliography"/>
      </w:pPr>
      <w:r>
        <w:t xml:space="preserve">28. </w:t>
      </w:r>
      <w:r>
        <w:tab/>
        <w:t xml:space="preserve">F. Bachelerie, </w:t>
      </w:r>
      <w:r>
        <w:rPr>
          <w:i/>
          <w:iCs/>
        </w:rPr>
        <w:t>et al.</w:t>
      </w:r>
      <w:r>
        <w:t xml:space="preserve">, New nomenclature for atypical chemokine receptors. </w:t>
      </w:r>
      <w:r>
        <w:rPr>
          <w:i/>
          <w:iCs/>
        </w:rPr>
        <w:t>Nat Immunol</w:t>
      </w:r>
      <w:r>
        <w:t xml:space="preserve"> </w:t>
      </w:r>
      <w:r>
        <w:rPr>
          <w:b/>
          <w:bCs/>
        </w:rPr>
        <w:t>15</w:t>
      </w:r>
      <w:r>
        <w:t>, 207–208 (2014).</w:t>
      </w:r>
    </w:p>
    <w:p w14:paraId="3B222F77" w14:textId="77777777" w:rsidR="000319D7" w:rsidRDefault="000319D7" w:rsidP="000319D7">
      <w:pPr>
        <w:pStyle w:val="Bibliography"/>
      </w:pPr>
      <w:r>
        <w:t xml:space="preserve">29. </w:t>
      </w:r>
      <w:r>
        <w:tab/>
        <w:t xml:space="preserve">S. S. Denisov, CXCL17: The Black Sheep in the Chemokine Flock. </w:t>
      </w:r>
      <w:r>
        <w:rPr>
          <w:i/>
          <w:iCs/>
        </w:rPr>
        <w:t>Frontiers in Immunology</w:t>
      </w:r>
      <w:r>
        <w:t xml:space="preserve"> </w:t>
      </w:r>
      <w:r>
        <w:rPr>
          <w:b/>
          <w:bCs/>
        </w:rPr>
        <w:t>12</w:t>
      </w:r>
      <w:r>
        <w:t>, 2811 (2021).</w:t>
      </w:r>
    </w:p>
    <w:p w14:paraId="2983BC60" w14:textId="77777777" w:rsidR="000319D7" w:rsidRDefault="000319D7" w:rsidP="000319D7">
      <w:pPr>
        <w:pStyle w:val="Bibliography"/>
      </w:pPr>
      <w:r>
        <w:t xml:space="preserve">30. </w:t>
      </w:r>
      <w:r>
        <w:tab/>
        <w:t xml:space="preserve">M. E. DeVries, </w:t>
      </w:r>
      <w:r>
        <w:rPr>
          <w:i/>
          <w:iCs/>
        </w:rPr>
        <w:t>et al.</w:t>
      </w:r>
      <w:r>
        <w:t xml:space="preserve">, Defining the Origins and Evolution of the Chemokine/Chemokine Receptor System. </w:t>
      </w:r>
      <w:r>
        <w:rPr>
          <w:i/>
          <w:iCs/>
        </w:rPr>
        <w:t>The Journal of Immunology</w:t>
      </w:r>
      <w:r>
        <w:t xml:space="preserve"> </w:t>
      </w:r>
      <w:r>
        <w:rPr>
          <w:b/>
          <w:bCs/>
        </w:rPr>
        <w:t>176</w:t>
      </w:r>
      <w:r>
        <w:t>, 401 (2006).</w:t>
      </w:r>
    </w:p>
    <w:p w14:paraId="3DDE880A" w14:textId="77777777" w:rsidR="000319D7" w:rsidRDefault="000319D7" w:rsidP="000319D7">
      <w:pPr>
        <w:pStyle w:val="Bibliography"/>
      </w:pPr>
      <w:r>
        <w:t xml:space="preserve">31. </w:t>
      </w:r>
      <w:r>
        <w:tab/>
        <w:t xml:space="preserve">B. Bajoghli, Evolution and function of chemokine receptors in the immune system of lower vertebrates. </w:t>
      </w:r>
      <w:r>
        <w:rPr>
          <w:i/>
          <w:iCs/>
        </w:rPr>
        <w:t>European Journal of Immunology</w:t>
      </w:r>
      <w:r>
        <w:t xml:space="preserve"> </w:t>
      </w:r>
      <w:r>
        <w:rPr>
          <w:b/>
          <w:bCs/>
        </w:rPr>
        <w:t>43</w:t>
      </w:r>
      <w:r>
        <w:t>, 1686–1692 (2013).</w:t>
      </w:r>
    </w:p>
    <w:p w14:paraId="1D15C752" w14:textId="77777777" w:rsidR="000319D7" w:rsidRDefault="000319D7" w:rsidP="000319D7">
      <w:pPr>
        <w:pStyle w:val="Bibliography"/>
      </w:pPr>
      <w:r>
        <w:t xml:space="preserve">32. </w:t>
      </w:r>
      <w:r>
        <w:tab/>
        <w:t xml:space="preserve">H. Nomiyama, </w:t>
      </w:r>
      <w:r>
        <w:rPr>
          <w:i/>
          <w:iCs/>
        </w:rPr>
        <w:t>et al.</w:t>
      </w:r>
      <w:r>
        <w:t xml:space="preserve">, Extensive expansion and diversification of the chemokine gene family in zebrafish: Identification of a novel chemokine subfamily CX. </w:t>
      </w:r>
      <w:r>
        <w:rPr>
          <w:i/>
          <w:iCs/>
        </w:rPr>
        <w:t>BMC Genomics</w:t>
      </w:r>
      <w:r>
        <w:t xml:space="preserve"> </w:t>
      </w:r>
      <w:r>
        <w:rPr>
          <w:b/>
          <w:bCs/>
        </w:rPr>
        <w:t>9</w:t>
      </w:r>
      <w:r>
        <w:t>, 222 (2008).</w:t>
      </w:r>
    </w:p>
    <w:p w14:paraId="678C468A" w14:textId="77777777" w:rsidR="000319D7" w:rsidRDefault="000319D7" w:rsidP="000319D7">
      <w:pPr>
        <w:pStyle w:val="Bibliography"/>
      </w:pPr>
      <w:r>
        <w:t xml:space="preserve">33. </w:t>
      </w:r>
      <w:r>
        <w:tab/>
        <w:t xml:space="preserve">J. F. Fleming, R. Feuda, N. W. Roberts, D. Pisani, A Novel Approach to Investigate the Effect of Tree Reconstruction Artifacts in Single-Gene Analysis Clarifies Opsin Evolution in Nonbilaterian Metazoans. </w:t>
      </w:r>
      <w:r>
        <w:rPr>
          <w:i/>
          <w:iCs/>
        </w:rPr>
        <w:t>Genome Biology and Evolution</w:t>
      </w:r>
      <w:r>
        <w:t xml:space="preserve"> </w:t>
      </w:r>
      <w:r>
        <w:rPr>
          <w:b/>
          <w:bCs/>
        </w:rPr>
        <w:t>12</w:t>
      </w:r>
      <w:r>
        <w:t>, 3906–3916 (2020).</w:t>
      </w:r>
    </w:p>
    <w:p w14:paraId="0B7B0D5A" w14:textId="77777777" w:rsidR="000319D7" w:rsidRDefault="000319D7" w:rsidP="000319D7">
      <w:pPr>
        <w:pStyle w:val="Bibliography"/>
      </w:pPr>
      <w:r>
        <w:t xml:space="preserve">34. </w:t>
      </w:r>
      <w:r>
        <w:tab/>
        <w:t xml:space="preserve">W. Han, </w:t>
      </w:r>
      <w:r>
        <w:rPr>
          <w:i/>
          <w:iCs/>
        </w:rPr>
        <w:t>et al.</w:t>
      </w:r>
      <w:r>
        <w:t xml:space="preserve">, Identification of eight genes encoding chemokine-like factor superfamily members 1–8 (CKLFSF1–8) by in silico cloning and experimental validation. </w:t>
      </w:r>
      <w:r>
        <w:rPr>
          <w:i/>
          <w:iCs/>
        </w:rPr>
        <w:t>Genomics</w:t>
      </w:r>
      <w:r>
        <w:t xml:space="preserve"> </w:t>
      </w:r>
      <w:r>
        <w:rPr>
          <w:b/>
          <w:bCs/>
        </w:rPr>
        <w:t>81</w:t>
      </w:r>
      <w:r>
        <w:t>, 609–617 (2003).</w:t>
      </w:r>
    </w:p>
    <w:p w14:paraId="0ABBFAC8" w14:textId="77777777" w:rsidR="000319D7" w:rsidRDefault="000319D7" w:rsidP="000319D7">
      <w:pPr>
        <w:pStyle w:val="Bibliography"/>
      </w:pPr>
      <w:r>
        <w:t xml:space="preserve">35. </w:t>
      </w:r>
      <w:r>
        <w:tab/>
        <w:t xml:space="preserve">H.-J. Duan, X.-Y. Li, C. Liu, X.-L. Deng, Chemokine-like factor-like MARVEL transmembrane domain-containing family in autoimmune diseases. </w:t>
      </w:r>
      <w:r>
        <w:rPr>
          <w:i/>
          <w:iCs/>
        </w:rPr>
        <w:t>Chinese Medical Journal</w:t>
      </w:r>
      <w:r>
        <w:t xml:space="preserve"> </w:t>
      </w:r>
      <w:r>
        <w:rPr>
          <w:b/>
          <w:bCs/>
        </w:rPr>
        <w:t>133</w:t>
      </w:r>
      <w:r>
        <w:t xml:space="preserve"> (2020).</w:t>
      </w:r>
    </w:p>
    <w:p w14:paraId="68909043" w14:textId="77777777" w:rsidR="000319D7" w:rsidRDefault="000319D7" w:rsidP="000319D7">
      <w:pPr>
        <w:pStyle w:val="Bibliography"/>
      </w:pPr>
      <w:r>
        <w:t xml:space="preserve">36. </w:t>
      </w:r>
      <w:r>
        <w:tab/>
        <w:t xml:space="preserve">W. Han, </w:t>
      </w:r>
      <w:r>
        <w:rPr>
          <w:i/>
          <w:iCs/>
        </w:rPr>
        <w:t>et al.</w:t>
      </w:r>
      <w:r>
        <w:t xml:space="preserve">, Molecular cloning and characterization of chemokine-like factor 1 (CKLF1), a novel human cytokine with unique structure and potential chemotactic activity. </w:t>
      </w:r>
      <w:r>
        <w:rPr>
          <w:i/>
          <w:iCs/>
        </w:rPr>
        <w:t>Biochem J</w:t>
      </w:r>
      <w:r>
        <w:t xml:space="preserve"> </w:t>
      </w:r>
      <w:r>
        <w:rPr>
          <w:b/>
          <w:bCs/>
        </w:rPr>
        <w:t>357</w:t>
      </w:r>
      <w:r>
        <w:t>, 127–135 (2001).</w:t>
      </w:r>
    </w:p>
    <w:p w14:paraId="0CFB50BB" w14:textId="77777777" w:rsidR="000319D7" w:rsidRDefault="000319D7" w:rsidP="000319D7">
      <w:pPr>
        <w:pStyle w:val="Bibliography"/>
      </w:pPr>
      <w:r>
        <w:t xml:space="preserve">37. </w:t>
      </w:r>
      <w:r>
        <w:tab/>
        <w:t xml:space="preserve">L. Wang, </w:t>
      </w:r>
      <w:r>
        <w:rPr>
          <w:i/>
          <w:iCs/>
        </w:rPr>
        <w:t>et al.</w:t>
      </w:r>
      <w:r>
        <w:t xml:space="preserve">, Molecular cloning and characterization of chemokine-like factor super family member 1 (CKLFSF1), a novel human gene with at least 23 alternative splicing isoforms in testis tissue. </w:t>
      </w:r>
      <w:r>
        <w:rPr>
          <w:i/>
          <w:iCs/>
        </w:rPr>
        <w:t>The International Journal of Biochemistry &amp; Cell Biology</w:t>
      </w:r>
      <w:r>
        <w:t xml:space="preserve"> </w:t>
      </w:r>
      <w:r>
        <w:rPr>
          <w:b/>
          <w:bCs/>
        </w:rPr>
        <w:t>36</w:t>
      </w:r>
      <w:r>
        <w:t>, 1492–1501 (2004).</w:t>
      </w:r>
    </w:p>
    <w:p w14:paraId="2054C91D" w14:textId="77777777" w:rsidR="000319D7" w:rsidRDefault="000319D7" w:rsidP="000319D7">
      <w:pPr>
        <w:pStyle w:val="Bibliography"/>
      </w:pPr>
      <w:r>
        <w:t xml:space="preserve">38. </w:t>
      </w:r>
      <w:r>
        <w:tab/>
        <w:t xml:space="preserve">C. Jin, P. Ding, Y. Wang, D. Ma, Regulation of EGF receptor signaling by the MARVEL domain-containing protein CKLFSF8. </w:t>
      </w:r>
      <w:r>
        <w:rPr>
          <w:i/>
          <w:iCs/>
        </w:rPr>
        <w:t>FEBS Letters</w:t>
      </w:r>
      <w:r>
        <w:t xml:space="preserve"> </w:t>
      </w:r>
      <w:r>
        <w:rPr>
          <w:b/>
          <w:bCs/>
        </w:rPr>
        <w:t>579</w:t>
      </w:r>
      <w:r>
        <w:t>, 6375–6382 (2005).</w:t>
      </w:r>
    </w:p>
    <w:p w14:paraId="6FB41355" w14:textId="77777777" w:rsidR="000319D7" w:rsidRDefault="000319D7" w:rsidP="000319D7">
      <w:pPr>
        <w:pStyle w:val="Bibliography"/>
      </w:pPr>
      <w:r>
        <w:t xml:space="preserve">39. </w:t>
      </w:r>
      <w:r>
        <w:tab/>
        <w:t xml:space="preserve">Z.-Z. Wang, </w:t>
      </w:r>
      <w:r>
        <w:rPr>
          <w:i/>
          <w:iCs/>
        </w:rPr>
        <w:t>et al.</w:t>
      </w:r>
      <w:r>
        <w:t xml:space="preserve">, Chemokine-like factor 1, a novel cytokine, induces nerve cell migration through the non-extracellular Ca2+-dependent tyrosine kinases pathway. </w:t>
      </w:r>
      <w:r>
        <w:rPr>
          <w:i/>
          <w:iCs/>
        </w:rPr>
        <w:t>Brain Research</w:t>
      </w:r>
      <w:r>
        <w:t xml:space="preserve"> </w:t>
      </w:r>
      <w:r>
        <w:rPr>
          <w:b/>
          <w:bCs/>
        </w:rPr>
        <w:t>1308</w:t>
      </w:r>
      <w:r>
        <w:t>, 24–34 (2010).</w:t>
      </w:r>
    </w:p>
    <w:p w14:paraId="6A568DC0" w14:textId="77777777" w:rsidR="000319D7" w:rsidRDefault="000319D7" w:rsidP="000319D7">
      <w:pPr>
        <w:pStyle w:val="Bibliography"/>
      </w:pPr>
      <w:r>
        <w:t xml:space="preserve">40. </w:t>
      </w:r>
      <w:r>
        <w:tab/>
        <w:t xml:space="preserve">T. Li, </w:t>
      </w:r>
      <w:r>
        <w:rPr>
          <w:i/>
          <w:iCs/>
        </w:rPr>
        <w:t>et al.</w:t>
      </w:r>
      <w:r>
        <w:t xml:space="preserve">, Expression of chemokine-like factor 1 is upregulated during T lymphocyte activation. </w:t>
      </w:r>
      <w:r>
        <w:rPr>
          <w:i/>
          <w:iCs/>
        </w:rPr>
        <w:t>Life Sciences</w:t>
      </w:r>
      <w:r>
        <w:t xml:space="preserve"> </w:t>
      </w:r>
      <w:r>
        <w:rPr>
          <w:b/>
          <w:bCs/>
        </w:rPr>
        <w:t>79</w:t>
      </w:r>
      <w:r>
        <w:t>, 519–524 (2006).</w:t>
      </w:r>
    </w:p>
    <w:p w14:paraId="1588F1EB" w14:textId="77777777" w:rsidR="000319D7" w:rsidRDefault="000319D7" w:rsidP="000319D7">
      <w:pPr>
        <w:pStyle w:val="Bibliography"/>
      </w:pPr>
      <w:r>
        <w:t xml:space="preserve">41. </w:t>
      </w:r>
      <w:r>
        <w:tab/>
        <w:t xml:space="preserve">Y. Zhang, </w:t>
      </w:r>
      <w:r>
        <w:rPr>
          <w:i/>
          <w:iCs/>
        </w:rPr>
        <w:t>et al.</w:t>
      </w:r>
      <w:r>
        <w:t xml:space="preserve">, C-terminal peptides of chemokine-like factor 1 signal through chemokine receptor CCR4 to cross-desensitize the CXCR4. </w:t>
      </w:r>
      <w:r>
        <w:rPr>
          <w:i/>
          <w:iCs/>
        </w:rPr>
        <w:t>Biochemical and Biophysical Research Communications</w:t>
      </w:r>
      <w:r>
        <w:t xml:space="preserve"> </w:t>
      </w:r>
      <w:r>
        <w:rPr>
          <w:b/>
          <w:bCs/>
        </w:rPr>
        <w:t>409</w:t>
      </w:r>
      <w:r>
        <w:t>, 356–361 (2011).</w:t>
      </w:r>
    </w:p>
    <w:p w14:paraId="41B57ED1" w14:textId="77777777" w:rsidR="000319D7" w:rsidRDefault="000319D7" w:rsidP="000319D7">
      <w:pPr>
        <w:pStyle w:val="Bibliography"/>
      </w:pPr>
      <w:r>
        <w:t xml:space="preserve">42. </w:t>
      </w:r>
      <w:r>
        <w:tab/>
        <w:t xml:space="preserve">H. Li, </w:t>
      </w:r>
      <w:r>
        <w:rPr>
          <w:i/>
          <w:iCs/>
        </w:rPr>
        <w:t>et al.</w:t>
      </w:r>
      <w:r>
        <w:t xml:space="preserve">, A novel 3p22.3 gene CMTM7 represses oncogenic EGFR signaling and inhibits cancer cell growth. </w:t>
      </w:r>
      <w:r>
        <w:rPr>
          <w:i/>
          <w:iCs/>
        </w:rPr>
        <w:t>Oncogene</w:t>
      </w:r>
      <w:r>
        <w:t xml:space="preserve"> (2014) https:/doi.org/10.1038/onc.2013.282.</w:t>
      </w:r>
    </w:p>
    <w:p w14:paraId="6ACEE579" w14:textId="77777777" w:rsidR="000319D7" w:rsidRDefault="000319D7" w:rsidP="000319D7">
      <w:pPr>
        <w:pStyle w:val="Bibliography"/>
      </w:pPr>
      <w:r>
        <w:t xml:space="preserve">43. </w:t>
      </w:r>
      <w:r>
        <w:tab/>
        <w:t xml:space="preserve">S. Zhu, </w:t>
      </w:r>
      <w:r>
        <w:rPr>
          <w:i/>
          <w:iCs/>
        </w:rPr>
        <w:t>et al.</w:t>
      </w:r>
      <w:r>
        <w:t xml:space="preserve">, Protein Cytl1: its role in chondrogenesis, cartilage homeostasis, and disease. </w:t>
      </w:r>
      <w:r>
        <w:rPr>
          <w:i/>
          <w:iCs/>
        </w:rPr>
        <w:t>Cell. Mol. Life Sci.</w:t>
      </w:r>
      <w:r>
        <w:t xml:space="preserve"> </w:t>
      </w:r>
      <w:r>
        <w:rPr>
          <w:b/>
          <w:bCs/>
        </w:rPr>
        <w:t>76</w:t>
      </w:r>
      <w:r>
        <w:t>, 3515–3523 (2019).</w:t>
      </w:r>
    </w:p>
    <w:p w14:paraId="1E465316" w14:textId="77777777" w:rsidR="000319D7" w:rsidRDefault="000319D7" w:rsidP="000319D7">
      <w:pPr>
        <w:pStyle w:val="Bibliography"/>
      </w:pPr>
      <w:r>
        <w:lastRenderedPageBreak/>
        <w:t xml:space="preserve">44. </w:t>
      </w:r>
      <w:r>
        <w:tab/>
        <w:t xml:space="preserve">H. Xue, </w:t>
      </w:r>
      <w:r>
        <w:rPr>
          <w:i/>
          <w:iCs/>
        </w:rPr>
        <w:t>et al.</w:t>
      </w:r>
      <w:r>
        <w:t xml:space="preserve">, CYTL1 Promotes the Activation of Neutrophils in a Sepsis Model. </w:t>
      </w:r>
      <w:r>
        <w:rPr>
          <w:i/>
          <w:iCs/>
        </w:rPr>
        <w:t>Inflammation</w:t>
      </w:r>
      <w:r>
        <w:t xml:space="preserve"> </w:t>
      </w:r>
      <w:r>
        <w:rPr>
          <w:b/>
          <w:bCs/>
        </w:rPr>
        <w:t>43</w:t>
      </w:r>
      <w:r>
        <w:t>, 274–285 (2020).</w:t>
      </w:r>
    </w:p>
    <w:p w14:paraId="0AEE3DD9" w14:textId="77777777" w:rsidR="000319D7" w:rsidRDefault="000319D7" w:rsidP="000319D7">
      <w:pPr>
        <w:pStyle w:val="Bibliography"/>
      </w:pPr>
      <w:r>
        <w:t xml:space="preserve">45. </w:t>
      </w:r>
      <w:r>
        <w:tab/>
        <w:t xml:space="preserve">X. Wang, </w:t>
      </w:r>
      <w:r>
        <w:rPr>
          <w:i/>
          <w:iCs/>
        </w:rPr>
        <w:t>et al.</w:t>
      </w:r>
      <w:r>
        <w:t xml:space="preserve">, Tafa-2 plays an essential role in neuronal survival and neurobiological function in mice. </w:t>
      </w:r>
      <w:r>
        <w:rPr>
          <w:i/>
          <w:iCs/>
        </w:rPr>
        <w:t>Acta Biochimica et Biophysica Sinica</w:t>
      </w:r>
      <w:r>
        <w:t xml:space="preserve"> </w:t>
      </w:r>
      <w:r>
        <w:rPr>
          <w:b/>
          <w:bCs/>
        </w:rPr>
        <w:t>50</w:t>
      </w:r>
      <w:r>
        <w:t>, 984–995 (2018).</w:t>
      </w:r>
    </w:p>
    <w:p w14:paraId="70C772EA" w14:textId="77777777" w:rsidR="000319D7" w:rsidRDefault="000319D7" w:rsidP="000319D7">
      <w:pPr>
        <w:pStyle w:val="Bibliography"/>
      </w:pPr>
      <w:r>
        <w:t xml:space="preserve">46. </w:t>
      </w:r>
      <w:r>
        <w:tab/>
        <w:t xml:space="preserve">Y. Wang, </w:t>
      </w:r>
      <w:r>
        <w:rPr>
          <w:i/>
          <w:iCs/>
        </w:rPr>
        <w:t>et al.</w:t>
      </w:r>
      <w:r>
        <w:t xml:space="preserve">, Novel Adipokine, FAM19A5, Inhibits Neointima Formation After Injury Through Sphingosine-1-Phosphate Receptor 2. </w:t>
      </w:r>
      <w:r>
        <w:rPr>
          <w:i/>
          <w:iCs/>
        </w:rPr>
        <w:t>Circulation</w:t>
      </w:r>
      <w:r>
        <w:t xml:space="preserve"> </w:t>
      </w:r>
      <w:r>
        <w:rPr>
          <w:b/>
          <w:bCs/>
        </w:rPr>
        <w:t>138</w:t>
      </w:r>
      <w:r>
        <w:t>, 48–63 (2018).</w:t>
      </w:r>
    </w:p>
    <w:p w14:paraId="2E9066FB" w14:textId="77777777" w:rsidR="000319D7" w:rsidRDefault="000319D7" w:rsidP="000319D7">
      <w:pPr>
        <w:pStyle w:val="Bibliography"/>
      </w:pPr>
      <w:r>
        <w:t xml:space="preserve">47. </w:t>
      </w:r>
      <w:r>
        <w:tab/>
        <w:t xml:space="preserve">J. Okada, </w:t>
      </w:r>
      <w:r>
        <w:rPr>
          <w:i/>
          <w:iCs/>
        </w:rPr>
        <w:t>et al.</w:t>
      </w:r>
      <w:r>
        <w:t xml:space="preserve">, Analysis of FAM19A2/TAFA-2 function. </w:t>
      </w:r>
      <w:r>
        <w:rPr>
          <w:i/>
          <w:iCs/>
        </w:rPr>
        <w:t>Physiology &amp; Behavior</w:t>
      </w:r>
      <w:r>
        <w:t xml:space="preserve"> </w:t>
      </w:r>
      <w:r>
        <w:rPr>
          <w:b/>
          <w:bCs/>
        </w:rPr>
        <w:t>208</w:t>
      </w:r>
      <w:r>
        <w:t>, 112581 (2019).</w:t>
      </w:r>
    </w:p>
    <w:p w14:paraId="74CB7B47" w14:textId="77777777" w:rsidR="000319D7" w:rsidRDefault="000319D7" w:rsidP="000319D7">
      <w:pPr>
        <w:pStyle w:val="Bibliography"/>
      </w:pPr>
      <w:r>
        <w:t xml:space="preserve">48. </w:t>
      </w:r>
      <w:r>
        <w:tab/>
        <w:t xml:space="preserve">B. L. Lokeshwar, G. Kallifatidis, J. J. Hoy, “Chapter One - Atypical chemokine receptors in tumor cell growth and metastasis” in </w:t>
      </w:r>
      <w:r>
        <w:rPr>
          <w:i/>
          <w:iCs/>
        </w:rPr>
        <w:t>Advances in Cancer Research</w:t>
      </w:r>
      <w:r>
        <w:t>, GPCR Signaling in Cancer., A. K. Shukla, Ed. (Academic Press, 2020), pp. 1–27.</w:t>
      </w:r>
    </w:p>
    <w:p w14:paraId="3D4559AA" w14:textId="77777777" w:rsidR="000319D7" w:rsidRDefault="000319D7" w:rsidP="000319D7">
      <w:pPr>
        <w:pStyle w:val="Bibliography"/>
      </w:pPr>
      <w:r>
        <w:t xml:space="preserve">49. </w:t>
      </w:r>
      <w:r>
        <w:tab/>
        <w:t xml:space="preserve">H.-Q. He, R. D. Ye, The Formyl Peptide Receptors: Diversity of Ligands and Mechanism for Recognition. </w:t>
      </w:r>
      <w:r>
        <w:rPr>
          <w:i/>
          <w:iCs/>
        </w:rPr>
        <w:t>Molecules</w:t>
      </w:r>
      <w:r>
        <w:t xml:space="preserve"> </w:t>
      </w:r>
      <w:r>
        <w:rPr>
          <w:b/>
          <w:bCs/>
        </w:rPr>
        <w:t>22</w:t>
      </w:r>
      <w:r>
        <w:t>, 455 (2017).</w:t>
      </w:r>
    </w:p>
    <w:p w14:paraId="288DA6CD" w14:textId="77777777" w:rsidR="000319D7" w:rsidRDefault="000319D7" w:rsidP="000319D7">
      <w:pPr>
        <w:pStyle w:val="Bibliography"/>
      </w:pPr>
      <w:r>
        <w:t xml:space="preserve">50. </w:t>
      </w:r>
      <w:r>
        <w:tab/>
        <w:t xml:space="preserve">J. L. Maravillas-Montero, </w:t>
      </w:r>
      <w:r>
        <w:rPr>
          <w:i/>
          <w:iCs/>
        </w:rPr>
        <w:t>et al.</w:t>
      </w:r>
      <w:r>
        <w:t xml:space="preserve">, Cutting Edge: GPR35/CXCR8 Is the Receptor of the Mucosal Chemokine CXCL17. </w:t>
      </w:r>
      <w:r>
        <w:rPr>
          <w:i/>
          <w:iCs/>
        </w:rPr>
        <w:t>The Journal of Immunology</w:t>
      </w:r>
      <w:r>
        <w:t xml:space="preserve"> </w:t>
      </w:r>
      <w:r>
        <w:rPr>
          <w:b/>
          <w:bCs/>
        </w:rPr>
        <w:t>194</w:t>
      </w:r>
      <w:r>
        <w:t>, 29–33 (2015).</w:t>
      </w:r>
    </w:p>
    <w:p w14:paraId="5D44CA5B" w14:textId="77777777" w:rsidR="000319D7" w:rsidRDefault="000319D7" w:rsidP="000319D7">
      <w:pPr>
        <w:pStyle w:val="Bibliography"/>
      </w:pPr>
      <w:r>
        <w:t xml:space="preserve">51. </w:t>
      </w:r>
      <w:r>
        <w:tab/>
        <w:t xml:space="preserve">S. F. Altschul, W. Gish, W. Miller, E. W. Myers, D. J. Lipman, Basic local alignment search tool. </w:t>
      </w:r>
      <w:r>
        <w:rPr>
          <w:i/>
          <w:iCs/>
        </w:rPr>
        <w:t>Journal of Molecular Biology</w:t>
      </w:r>
      <w:r>
        <w:t xml:space="preserve"> </w:t>
      </w:r>
      <w:r>
        <w:rPr>
          <w:b/>
          <w:bCs/>
        </w:rPr>
        <w:t>215</w:t>
      </w:r>
      <w:r>
        <w:t>, 403–410 (1990).</w:t>
      </w:r>
    </w:p>
    <w:p w14:paraId="3313F4A1" w14:textId="77777777" w:rsidR="000319D7" w:rsidRDefault="000319D7" w:rsidP="000319D7">
      <w:pPr>
        <w:pStyle w:val="Bibliography"/>
      </w:pPr>
      <w:r>
        <w:t xml:space="preserve">52. </w:t>
      </w:r>
      <w:r>
        <w:tab/>
        <w:t xml:space="preserve">S. F. Altschul, </w:t>
      </w:r>
      <w:r>
        <w:rPr>
          <w:i/>
          <w:iCs/>
        </w:rPr>
        <w:t>et al.</w:t>
      </w:r>
      <w:r>
        <w:t xml:space="preserve">, Gapped BLAST and PSI-BLAST: a new generation of protein database search programs. </w:t>
      </w:r>
      <w:r>
        <w:rPr>
          <w:i/>
          <w:iCs/>
        </w:rPr>
        <w:t>Nucleic Acids Research</w:t>
      </w:r>
      <w:r>
        <w:t xml:space="preserve"> </w:t>
      </w:r>
      <w:r>
        <w:rPr>
          <w:b/>
          <w:bCs/>
        </w:rPr>
        <w:t>25</w:t>
      </w:r>
      <w:r>
        <w:t>, 3389–3402 (1997).</w:t>
      </w:r>
    </w:p>
    <w:p w14:paraId="1F9C89B9" w14:textId="77777777" w:rsidR="000319D7" w:rsidRDefault="000319D7" w:rsidP="000319D7">
      <w:pPr>
        <w:pStyle w:val="Bibliography"/>
      </w:pPr>
      <w:r>
        <w:t xml:space="preserve">53. </w:t>
      </w:r>
      <w:r>
        <w:tab/>
        <w:t xml:space="preserve">C. Camacho, </w:t>
      </w:r>
      <w:r>
        <w:rPr>
          <w:i/>
          <w:iCs/>
        </w:rPr>
        <w:t>et al.</w:t>
      </w:r>
      <w:r>
        <w:t xml:space="preserve">, BLAST+: architecture and applications. </w:t>
      </w:r>
      <w:r>
        <w:rPr>
          <w:i/>
          <w:iCs/>
        </w:rPr>
        <w:t>BMC Bioinformatics</w:t>
      </w:r>
      <w:r>
        <w:t xml:space="preserve"> </w:t>
      </w:r>
      <w:r>
        <w:rPr>
          <w:b/>
          <w:bCs/>
        </w:rPr>
        <w:t>10</w:t>
      </w:r>
      <w:r>
        <w:t>, 421 (2009).</w:t>
      </w:r>
    </w:p>
    <w:p w14:paraId="535C51C0" w14:textId="77777777" w:rsidR="000319D7" w:rsidRDefault="000319D7" w:rsidP="000319D7">
      <w:pPr>
        <w:pStyle w:val="Bibliography"/>
      </w:pPr>
      <w:r>
        <w:t xml:space="preserve">54. </w:t>
      </w:r>
      <w:r>
        <w:tab/>
        <w:t xml:space="preserve">T. Frickey, A. Lupas, CLANS: a Java application for visualizing protein families based on pairwise similarity. </w:t>
      </w:r>
      <w:r>
        <w:rPr>
          <w:i/>
          <w:iCs/>
        </w:rPr>
        <w:t>Bioinformatics</w:t>
      </w:r>
      <w:r>
        <w:t xml:space="preserve"> </w:t>
      </w:r>
      <w:r>
        <w:rPr>
          <w:b/>
          <w:bCs/>
        </w:rPr>
        <w:t>20</w:t>
      </w:r>
      <w:r>
        <w:t>, 3702–3704 (2004).</w:t>
      </w:r>
    </w:p>
    <w:p w14:paraId="17B920E6" w14:textId="77777777" w:rsidR="000319D7" w:rsidRDefault="000319D7" w:rsidP="000319D7">
      <w:pPr>
        <w:pStyle w:val="Bibliography"/>
      </w:pPr>
      <w:r>
        <w:t xml:space="preserve">55. </w:t>
      </w:r>
      <w:r>
        <w:tab/>
        <w:t xml:space="preserve">F. Gabler, </w:t>
      </w:r>
      <w:r>
        <w:rPr>
          <w:i/>
          <w:iCs/>
        </w:rPr>
        <w:t>et al.</w:t>
      </w:r>
      <w:r>
        <w:t xml:space="preserve">, Protein Sequence Analysis Using the MPI Bioinformatics Toolkit. </w:t>
      </w:r>
      <w:r>
        <w:rPr>
          <w:i/>
          <w:iCs/>
        </w:rPr>
        <w:t>Current Protocols in Bioinformatics</w:t>
      </w:r>
      <w:r>
        <w:t xml:space="preserve"> </w:t>
      </w:r>
      <w:r>
        <w:rPr>
          <w:b/>
          <w:bCs/>
        </w:rPr>
        <w:t>72</w:t>
      </w:r>
      <w:r>
        <w:t>, e108 (2020).</w:t>
      </w:r>
    </w:p>
    <w:p w14:paraId="342FCB7B" w14:textId="77777777" w:rsidR="000319D7" w:rsidRDefault="000319D7" w:rsidP="000319D7">
      <w:pPr>
        <w:pStyle w:val="Bibliography"/>
      </w:pPr>
      <w:r>
        <w:t xml:space="preserve">56. </w:t>
      </w:r>
      <w:r>
        <w:tab/>
        <w:t xml:space="preserve">S.-J. Park, S.-J. Lee, S.-Y. Nam, D.-S. Im, GPR35 mediates lodoxamide-induced migration inhibitory response but not CXCL17-induced migration stimulatory response in THP-1 cells; is GPR35 a receptor for CXCL17? </w:t>
      </w:r>
      <w:r>
        <w:rPr>
          <w:i/>
          <w:iCs/>
        </w:rPr>
        <w:t>British Journal of Pharmacology</w:t>
      </w:r>
      <w:r>
        <w:t xml:space="preserve"> </w:t>
      </w:r>
      <w:r>
        <w:rPr>
          <w:b/>
          <w:bCs/>
        </w:rPr>
        <w:t>175</w:t>
      </w:r>
      <w:r>
        <w:t>, 154–161 (2018).</w:t>
      </w:r>
    </w:p>
    <w:p w14:paraId="289E02CE" w14:textId="77777777" w:rsidR="000319D7" w:rsidRDefault="000319D7" w:rsidP="000319D7">
      <w:pPr>
        <w:pStyle w:val="Bibliography"/>
      </w:pPr>
      <w:r>
        <w:t xml:space="preserve">57. </w:t>
      </w:r>
      <w:r>
        <w:tab/>
        <w:t xml:space="preserve">N. A. S. B. M. Amir, </w:t>
      </w:r>
      <w:r>
        <w:rPr>
          <w:i/>
          <w:iCs/>
        </w:rPr>
        <w:t>et al.</w:t>
      </w:r>
      <w:r>
        <w:t xml:space="preserve">, Evidence for the Existence of a CXCL17 Receptor Distinct from GPR35. </w:t>
      </w:r>
      <w:r>
        <w:rPr>
          <w:i/>
          <w:iCs/>
        </w:rPr>
        <w:t>The Journal of Immunology</w:t>
      </w:r>
      <w:r>
        <w:t xml:space="preserve"> </w:t>
      </w:r>
      <w:r>
        <w:rPr>
          <w:b/>
          <w:bCs/>
        </w:rPr>
        <w:t>201</w:t>
      </w:r>
      <w:r>
        <w:t>, 714–724 (2018).</w:t>
      </w:r>
    </w:p>
    <w:p w14:paraId="50DE5980" w14:textId="77777777" w:rsidR="000319D7" w:rsidRDefault="000319D7" w:rsidP="000319D7">
      <w:pPr>
        <w:pStyle w:val="Bibliography"/>
      </w:pPr>
      <w:r>
        <w:t xml:space="preserve">58. </w:t>
      </w:r>
      <w:r>
        <w:tab/>
        <w:t xml:space="preserve">B. Q. Minh, M. A. T. Nguyen, A. von Haeseler, Ultrafast Approximation for Phylogenetic Bootstrap. </w:t>
      </w:r>
      <w:r>
        <w:rPr>
          <w:i/>
          <w:iCs/>
        </w:rPr>
        <w:t>Molecular Biology and Evolution</w:t>
      </w:r>
      <w:r>
        <w:t xml:space="preserve"> </w:t>
      </w:r>
      <w:r>
        <w:rPr>
          <w:b/>
          <w:bCs/>
        </w:rPr>
        <w:t>30</w:t>
      </w:r>
      <w:r>
        <w:t>, 1188–1195 (2013).</w:t>
      </w:r>
    </w:p>
    <w:p w14:paraId="7D1C53F8" w14:textId="77777777" w:rsidR="000319D7" w:rsidRDefault="000319D7" w:rsidP="000319D7">
      <w:pPr>
        <w:pStyle w:val="Bibliography"/>
      </w:pPr>
      <w:r>
        <w:t xml:space="preserve">59. </w:t>
      </w:r>
      <w:r>
        <w:tab/>
        <w:t xml:space="preserve">D. T. Hoang, O. Chernomor, A. von Haeseler, B. Q. Minh, L. S. Vinh, UFBoot2: Improving the Ultrafast Bootstrap Approximation. </w:t>
      </w:r>
      <w:r>
        <w:rPr>
          <w:i/>
          <w:iCs/>
        </w:rPr>
        <w:t>Molecular Biology and Evolution</w:t>
      </w:r>
      <w:r>
        <w:t xml:space="preserve"> </w:t>
      </w:r>
      <w:r>
        <w:rPr>
          <w:b/>
          <w:bCs/>
        </w:rPr>
        <w:t>35</w:t>
      </w:r>
      <w:r>
        <w:t>, 518–522 (2018).</w:t>
      </w:r>
    </w:p>
    <w:p w14:paraId="42CE5471" w14:textId="77777777" w:rsidR="000319D7" w:rsidRDefault="000319D7" w:rsidP="000319D7">
      <w:pPr>
        <w:pStyle w:val="Bibliography"/>
      </w:pPr>
      <w:r>
        <w:t xml:space="preserve">60. </w:t>
      </w:r>
      <w:r>
        <w:tab/>
        <w:t xml:space="preserve">F. Lemoine, </w:t>
      </w:r>
      <w:r>
        <w:rPr>
          <w:i/>
          <w:iCs/>
        </w:rPr>
        <w:t>et al.</w:t>
      </w:r>
      <w:r>
        <w:t xml:space="preserve">, Renewing Felsenstein’s phylogenetic bootstrap in the era of big data. </w:t>
      </w:r>
      <w:r>
        <w:rPr>
          <w:i/>
          <w:iCs/>
        </w:rPr>
        <w:t>Nature</w:t>
      </w:r>
      <w:r>
        <w:t xml:space="preserve"> </w:t>
      </w:r>
      <w:r>
        <w:rPr>
          <w:b/>
          <w:bCs/>
        </w:rPr>
        <w:t>556</w:t>
      </w:r>
      <w:r>
        <w:t>, 452–456 (2018).</w:t>
      </w:r>
    </w:p>
    <w:p w14:paraId="008A5CEE" w14:textId="77777777" w:rsidR="000319D7" w:rsidRDefault="000319D7" w:rsidP="000319D7">
      <w:pPr>
        <w:pStyle w:val="Bibliography"/>
      </w:pPr>
      <w:r>
        <w:t xml:space="preserve">61. </w:t>
      </w:r>
      <w:r>
        <w:tab/>
        <w:t xml:space="preserve">B. Morel, A. M. Kozlov, A. Stamatakis, G. J. Szöllősi, GeneRax: A Tool for Species-Tree-Aware Maximum Likelihood-Based Gene  Family Tree Inference under Gene Duplication, Transfer, and Loss. </w:t>
      </w:r>
      <w:r>
        <w:rPr>
          <w:i/>
          <w:iCs/>
        </w:rPr>
        <w:t>Molecular Biology and Evolution</w:t>
      </w:r>
      <w:r>
        <w:t xml:space="preserve"> </w:t>
      </w:r>
      <w:r>
        <w:rPr>
          <w:b/>
          <w:bCs/>
        </w:rPr>
        <w:t>37</w:t>
      </w:r>
      <w:r>
        <w:t>, 2763–2774 (2020).</w:t>
      </w:r>
    </w:p>
    <w:p w14:paraId="571BBCD3" w14:textId="77777777" w:rsidR="000319D7" w:rsidRDefault="000319D7" w:rsidP="000319D7">
      <w:pPr>
        <w:pStyle w:val="Bibliography"/>
      </w:pPr>
      <w:r>
        <w:lastRenderedPageBreak/>
        <w:t xml:space="preserve">62. </w:t>
      </w:r>
      <w:r>
        <w:tab/>
        <w:t xml:space="preserve">T. A. Williams, </w:t>
      </w:r>
      <w:r>
        <w:rPr>
          <w:i/>
          <w:iCs/>
        </w:rPr>
        <w:t>et al.</w:t>
      </w:r>
      <w:r>
        <w:t>, The power and limitations of species tree-aware phylogenetics. 2023.03.17.533068 (2023).</w:t>
      </w:r>
    </w:p>
    <w:p w14:paraId="5E27C47E" w14:textId="77777777" w:rsidR="000319D7" w:rsidRDefault="000319D7" w:rsidP="000319D7">
      <w:pPr>
        <w:pStyle w:val="Bibliography"/>
      </w:pPr>
      <w:r>
        <w:t xml:space="preserve">63. </w:t>
      </w:r>
      <w:r>
        <w:tab/>
        <w:t xml:space="preserve">H. Nomiyama, N. Osada, O. Yoshie, Systematic classification of vertebrate chemokines based on conserved synteny and evolutionary history. </w:t>
      </w:r>
      <w:r>
        <w:rPr>
          <w:i/>
          <w:iCs/>
        </w:rPr>
        <w:t>Genes to Cells</w:t>
      </w:r>
      <w:r>
        <w:t xml:space="preserve"> </w:t>
      </w:r>
      <w:r>
        <w:rPr>
          <w:b/>
          <w:bCs/>
        </w:rPr>
        <w:t>18</w:t>
      </w:r>
      <w:r>
        <w:t>, 1–16 (2013).</w:t>
      </w:r>
    </w:p>
    <w:p w14:paraId="36A9F2E9" w14:textId="77777777" w:rsidR="000319D7" w:rsidRDefault="000319D7" w:rsidP="000319D7">
      <w:pPr>
        <w:pStyle w:val="Bibliography"/>
      </w:pPr>
      <w:r>
        <w:t xml:space="preserve">64. </w:t>
      </w:r>
      <w:r>
        <w:tab/>
        <w:t xml:space="preserve">A. Zlotnik, O. Yoshie, H. Nomiyama, The chemokine and chemokine receptor superfamilies and their molecular evolution. </w:t>
      </w:r>
      <w:r>
        <w:rPr>
          <w:i/>
          <w:iCs/>
        </w:rPr>
        <w:t>Genome Biol</w:t>
      </w:r>
      <w:r>
        <w:t xml:space="preserve"> </w:t>
      </w:r>
      <w:r>
        <w:rPr>
          <w:b/>
          <w:bCs/>
        </w:rPr>
        <w:t>7</w:t>
      </w:r>
      <w:r>
        <w:t>, 243–243 (2006).</w:t>
      </w:r>
    </w:p>
    <w:p w14:paraId="30D8A605" w14:textId="77777777" w:rsidR="000319D7" w:rsidRDefault="000319D7" w:rsidP="000319D7">
      <w:pPr>
        <w:pStyle w:val="Bibliography"/>
      </w:pPr>
      <w:r>
        <w:t xml:space="preserve">65. </w:t>
      </w:r>
      <w:r>
        <w:tab/>
        <w:t xml:space="preserve">Z. Sun, </w:t>
      </w:r>
      <w:r>
        <w:rPr>
          <w:i/>
          <w:iCs/>
        </w:rPr>
        <w:t>et al.</w:t>
      </w:r>
      <w:r>
        <w:t xml:space="preserve">, The evolution and functional characterization of CXC chemokines and receptors in lamprey. </w:t>
      </w:r>
      <w:r>
        <w:rPr>
          <w:i/>
          <w:iCs/>
        </w:rPr>
        <w:t>Developmental &amp; Comparative Immunology</w:t>
      </w:r>
      <w:r>
        <w:t xml:space="preserve"> </w:t>
      </w:r>
      <w:r>
        <w:rPr>
          <w:b/>
          <w:bCs/>
        </w:rPr>
        <w:t>116</w:t>
      </w:r>
      <w:r>
        <w:t>, 103905 (2021).</w:t>
      </w:r>
    </w:p>
    <w:p w14:paraId="0265CB56" w14:textId="77777777" w:rsidR="000319D7" w:rsidRDefault="000319D7" w:rsidP="000319D7">
      <w:pPr>
        <w:pStyle w:val="Bibliography"/>
      </w:pPr>
      <w:r>
        <w:t xml:space="preserve">66. </w:t>
      </w:r>
      <w:r>
        <w:tab/>
        <w:t xml:space="preserve">A. Le Mercier, </w:t>
      </w:r>
      <w:r>
        <w:rPr>
          <w:i/>
          <w:iCs/>
        </w:rPr>
        <w:t>et al.</w:t>
      </w:r>
      <w:r>
        <w:t xml:space="preserve">, GPR182 is an endothelium-specific atypical chemokine receptor that maintains hematopoietic stem cell homeostasis. </w:t>
      </w:r>
      <w:r>
        <w:rPr>
          <w:i/>
          <w:iCs/>
        </w:rPr>
        <w:t>Proceedings of the National Academy of Sciences</w:t>
      </w:r>
      <w:r>
        <w:t xml:space="preserve"> </w:t>
      </w:r>
      <w:r>
        <w:rPr>
          <w:b/>
          <w:bCs/>
        </w:rPr>
        <w:t>118</w:t>
      </w:r>
      <w:r>
        <w:t>, e2021596118 (2021).</w:t>
      </w:r>
    </w:p>
    <w:p w14:paraId="16365A97" w14:textId="77777777" w:rsidR="000319D7" w:rsidRDefault="000319D7" w:rsidP="000319D7">
      <w:pPr>
        <w:pStyle w:val="Bibliography"/>
      </w:pPr>
      <w:r>
        <w:t xml:space="preserve">67. </w:t>
      </w:r>
      <w:r>
        <w:tab/>
        <w:t xml:space="preserve">P. Liò, M. Vannucci, Investigating the evolution and structure of chemokine receptors. </w:t>
      </w:r>
      <w:r>
        <w:rPr>
          <w:i/>
          <w:iCs/>
        </w:rPr>
        <w:t>Gene</w:t>
      </w:r>
      <w:r>
        <w:t xml:space="preserve"> </w:t>
      </w:r>
      <w:r>
        <w:rPr>
          <w:b/>
          <w:bCs/>
        </w:rPr>
        <w:t>317</w:t>
      </w:r>
      <w:r>
        <w:t>, 29–37 (2003).</w:t>
      </w:r>
    </w:p>
    <w:p w14:paraId="3E3E1D1D" w14:textId="77777777" w:rsidR="000319D7" w:rsidRDefault="000319D7" w:rsidP="000319D7">
      <w:pPr>
        <w:pStyle w:val="Bibliography"/>
      </w:pPr>
      <w:r>
        <w:t xml:space="preserve">68. </w:t>
      </w:r>
      <w:r>
        <w:tab/>
        <w:t xml:space="preserve">R. Fredriksson, M. C. Lagerström, L.-G. Lundin, H. B. Schiöth, The G-Protein-Coupled Receptors in the Human Genome Form Five Main Families. Phylogenetic Analysis, Paralogon Groups, and Fingerprints. </w:t>
      </w:r>
      <w:r>
        <w:rPr>
          <w:i/>
          <w:iCs/>
        </w:rPr>
        <w:t>Mol Pharmacol</w:t>
      </w:r>
      <w:r>
        <w:t xml:space="preserve"> </w:t>
      </w:r>
      <w:r>
        <w:rPr>
          <w:b/>
          <w:bCs/>
        </w:rPr>
        <w:t>63</w:t>
      </w:r>
      <w:r>
        <w:t>, 1256–1272 (2003).</w:t>
      </w:r>
    </w:p>
    <w:p w14:paraId="6FEFAC3C" w14:textId="77777777" w:rsidR="000319D7" w:rsidRDefault="000319D7" w:rsidP="000319D7">
      <w:pPr>
        <w:pStyle w:val="Bibliography"/>
      </w:pPr>
      <w:r>
        <w:t xml:space="preserve">69. </w:t>
      </w:r>
      <w:r>
        <w:tab/>
        <w:t xml:space="preserve">S. Xiao, W. Xie, L. Zhou, Mucosal chemokine CXCL17: What is known and not known. </w:t>
      </w:r>
      <w:r>
        <w:rPr>
          <w:i/>
          <w:iCs/>
        </w:rPr>
        <w:t>Scandinavian Journal of Immunology</w:t>
      </w:r>
      <w:r>
        <w:t xml:space="preserve"> </w:t>
      </w:r>
      <w:r>
        <w:rPr>
          <w:b/>
          <w:bCs/>
        </w:rPr>
        <w:t>93</w:t>
      </w:r>
      <w:r>
        <w:t>, e12965 (2021).</w:t>
      </w:r>
    </w:p>
    <w:p w14:paraId="58AF7DAB" w14:textId="77777777" w:rsidR="000319D7" w:rsidRDefault="000319D7" w:rsidP="000319D7">
      <w:pPr>
        <w:pStyle w:val="Bibliography"/>
      </w:pPr>
      <w:r>
        <w:t xml:space="preserve">70. </w:t>
      </w:r>
      <w:r>
        <w:tab/>
        <w:t xml:space="preserve">S. P. Giblin, J. E. Pease, What defines a chemokine? – The curious case of CXCL17. </w:t>
      </w:r>
      <w:r>
        <w:rPr>
          <w:i/>
          <w:iCs/>
        </w:rPr>
        <w:t>Cytokine</w:t>
      </w:r>
      <w:r>
        <w:t xml:space="preserve"> </w:t>
      </w:r>
      <w:r>
        <w:rPr>
          <w:b/>
          <w:bCs/>
        </w:rPr>
        <w:t>168</w:t>
      </w:r>
      <w:r>
        <w:t>, 156224 (2023).</w:t>
      </w:r>
    </w:p>
    <w:p w14:paraId="5F74FD55" w14:textId="77777777" w:rsidR="000319D7" w:rsidRDefault="000319D7" w:rsidP="000319D7">
      <w:pPr>
        <w:pStyle w:val="Bibliography"/>
      </w:pPr>
      <w:r>
        <w:t xml:space="preserve">71. </w:t>
      </w:r>
      <w:r>
        <w:tab/>
        <w:t xml:space="preserve">J. Duan, </w:t>
      </w:r>
      <w:r>
        <w:rPr>
          <w:i/>
          <w:iCs/>
        </w:rPr>
        <w:t>et al.</w:t>
      </w:r>
      <w:r>
        <w:t xml:space="preserve">, Insights into divalent cation regulation and G13-coupling of orphan receptor GPR35. </w:t>
      </w:r>
      <w:r>
        <w:rPr>
          <w:i/>
          <w:iCs/>
        </w:rPr>
        <w:t>Cell Discov</w:t>
      </w:r>
      <w:r>
        <w:t xml:space="preserve"> </w:t>
      </w:r>
      <w:r>
        <w:rPr>
          <w:b/>
          <w:bCs/>
        </w:rPr>
        <w:t>8</w:t>
      </w:r>
      <w:r>
        <w:t>, 1–12 (2022).</w:t>
      </w:r>
    </w:p>
    <w:p w14:paraId="26279B85" w14:textId="77777777" w:rsidR="000319D7" w:rsidRDefault="000319D7" w:rsidP="000319D7">
      <w:pPr>
        <w:pStyle w:val="Bibliography"/>
      </w:pPr>
      <w:r>
        <w:t xml:space="preserve">72. </w:t>
      </w:r>
      <w:r>
        <w:tab/>
        <w:t xml:space="preserve">M. Dohrmann, G. Wörheide, Dating early animal evolution using phylogenomic data. </w:t>
      </w:r>
      <w:r>
        <w:rPr>
          <w:i/>
          <w:iCs/>
        </w:rPr>
        <w:t>Sci Rep</w:t>
      </w:r>
      <w:r>
        <w:t xml:space="preserve"> </w:t>
      </w:r>
      <w:r>
        <w:rPr>
          <w:b/>
          <w:bCs/>
        </w:rPr>
        <w:t>7</w:t>
      </w:r>
      <w:r>
        <w:t>, 3599 (2017).</w:t>
      </w:r>
    </w:p>
    <w:p w14:paraId="5885F789" w14:textId="77777777" w:rsidR="000319D7" w:rsidRDefault="000319D7" w:rsidP="000319D7">
      <w:pPr>
        <w:pStyle w:val="Bibliography"/>
      </w:pPr>
      <w:r>
        <w:t xml:space="preserve">73. </w:t>
      </w:r>
      <w:r>
        <w:tab/>
        <w:t xml:space="preserve">F. Delsuc, </w:t>
      </w:r>
      <w:r>
        <w:rPr>
          <w:i/>
          <w:iCs/>
        </w:rPr>
        <w:t>et al.</w:t>
      </w:r>
      <w:r>
        <w:t xml:space="preserve">, A phylogenomic framework and timescale for comparative studies of tunicates. </w:t>
      </w:r>
      <w:r>
        <w:rPr>
          <w:i/>
          <w:iCs/>
        </w:rPr>
        <w:t>BMC Biol</w:t>
      </w:r>
      <w:r>
        <w:t xml:space="preserve"> </w:t>
      </w:r>
      <w:r>
        <w:rPr>
          <w:b/>
          <w:bCs/>
        </w:rPr>
        <w:t>16</w:t>
      </w:r>
      <w:r>
        <w:t>, 39 (2018).</w:t>
      </w:r>
    </w:p>
    <w:p w14:paraId="267621C8" w14:textId="77777777" w:rsidR="000319D7" w:rsidRDefault="000319D7" w:rsidP="000319D7">
      <w:pPr>
        <w:pStyle w:val="Bibliography"/>
      </w:pPr>
      <w:r>
        <w:t xml:space="preserve">74. </w:t>
      </w:r>
      <w:r>
        <w:tab/>
        <w:t xml:space="preserve">F. M. Gradstein, J. G. Ogg, “Chapter 2 - The Chronostratigraphic Scale” in </w:t>
      </w:r>
      <w:r>
        <w:rPr>
          <w:i/>
          <w:iCs/>
        </w:rPr>
        <w:t>The Geologic Time Scale</w:t>
      </w:r>
      <w:r>
        <w:t>, F. M. Gradstein, J. G. Ogg, M. D. Schmitz, G. M. Ogg, Eds. (Elsevier, 2012), pp. 31–42.</w:t>
      </w:r>
    </w:p>
    <w:p w14:paraId="1CFAB56C" w14:textId="77777777" w:rsidR="000319D7" w:rsidRDefault="000319D7" w:rsidP="000319D7">
      <w:pPr>
        <w:pStyle w:val="Bibliography"/>
      </w:pPr>
      <w:r>
        <w:t xml:space="preserve">75. </w:t>
      </w:r>
      <w:r>
        <w:tab/>
        <w:t xml:space="preserve">M. T. Pisabarro, </w:t>
      </w:r>
      <w:r>
        <w:rPr>
          <w:i/>
          <w:iCs/>
        </w:rPr>
        <w:t>et al.</w:t>
      </w:r>
      <w:r>
        <w:t xml:space="preserve">, Cutting Edge: Novel Human Dendritic Cell- and Monocyte-Attracting Chemokine-Like Protein Identified by Fold Recognition Methods. </w:t>
      </w:r>
      <w:r>
        <w:rPr>
          <w:i/>
          <w:iCs/>
        </w:rPr>
        <w:t>The Journal of Immunology</w:t>
      </w:r>
      <w:r>
        <w:t xml:space="preserve"> </w:t>
      </w:r>
      <w:r>
        <w:rPr>
          <w:b/>
          <w:bCs/>
        </w:rPr>
        <w:t>176</w:t>
      </w:r>
      <w:r>
        <w:t>, 2069–2073 (2006).</w:t>
      </w:r>
    </w:p>
    <w:p w14:paraId="590EB9D0" w14:textId="77777777" w:rsidR="000319D7" w:rsidRDefault="000319D7" w:rsidP="000319D7">
      <w:pPr>
        <w:pStyle w:val="Bibliography"/>
      </w:pPr>
      <w:r>
        <w:t xml:space="preserve">76. </w:t>
      </w:r>
      <w:r>
        <w:tab/>
        <w:t xml:space="preserve">E. J. Weinstein, </w:t>
      </w:r>
      <w:r>
        <w:rPr>
          <w:i/>
          <w:iCs/>
        </w:rPr>
        <w:t>et al.</w:t>
      </w:r>
      <w:r>
        <w:t xml:space="preserve">, VCC-1, a novel chemokine, promotes tumor growth. </w:t>
      </w:r>
      <w:r>
        <w:rPr>
          <w:i/>
          <w:iCs/>
        </w:rPr>
        <w:t>Biochemical and Biophysical Research Communications</w:t>
      </w:r>
      <w:r>
        <w:t xml:space="preserve"> </w:t>
      </w:r>
      <w:r>
        <w:rPr>
          <w:b/>
          <w:bCs/>
        </w:rPr>
        <w:t>350</w:t>
      </w:r>
      <w:r>
        <w:t>, 74–81 (2006).</w:t>
      </w:r>
    </w:p>
    <w:p w14:paraId="24FB48A4" w14:textId="77777777" w:rsidR="000319D7" w:rsidRDefault="000319D7" w:rsidP="000319D7">
      <w:pPr>
        <w:pStyle w:val="Bibliography"/>
      </w:pPr>
      <w:r>
        <w:t xml:space="preserve">77. </w:t>
      </w:r>
      <w:r>
        <w:tab/>
        <w:t xml:space="preserve">A. M. Najakshin, L. V. Mechetina, B. Y. Alabyev, A. V. Taranin, Identification of an IL-8 homolog in lamprey ( Lampetra fluviatilis ): early evolutionary divergence of chemokines. </w:t>
      </w:r>
      <w:r>
        <w:rPr>
          <w:i/>
          <w:iCs/>
        </w:rPr>
        <w:t>European Journal of Immunology</w:t>
      </w:r>
      <w:r>
        <w:t xml:space="preserve"> </w:t>
      </w:r>
      <w:r>
        <w:rPr>
          <w:b/>
          <w:bCs/>
        </w:rPr>
        <w:t>29</w:t>
      </w:r>
      <w:r>
        <w:t>, 375–382 (1999).</w:t>
      </w:r>
    </w:p>
    <w:p w14:paraId="571E7A84" w14:textId="77777777" w:rsidR="000319D7" w:rsidRDefault="000319D7" w:rsidP="000319D7">
      <w:pPr>
        <w:pStyle w:val="Bibliography"/>
      </w:pPr>
      <w:r>
        <w:t xml:space="preserve">78. </w:t>
      </w:r>
      <w:r>
        <w:tab/>
        <w:t xml:space="preserve">B. Bajoghli, </w:t>
      </w:r>
      <w:r>
        <w:rPr>
          <w:i/>
          <w:iCs/>
        </w:rPr>
        <w:t>et al.</w:t>
      </w:r>
      <w:r>
        <w:t xml:space="preserve">, Evolution of Genetic Networks Underlying the Emergence of Thymopoiesis in Vertebrates. </w:t>
      </w:r>
      <w:r>
        <w:rPr>
          <w:i/>
          <w:iCs/>
        </w:rPr>
        <w:t>Cell</w:t>
      </w:r>
      <w:r>
        <w:t xml:space="preserve"> </w:t>
      </w:r>
      <w:r>
        <w:rPr>
          <w:b/>
          <w:bCs/>
        </w:rPr>
        <w:t>138</w:t>
      </w:r>
      <w:r>
        <w:t>, 186–197 (2009).</w:t>
      </w:r>
    </w:p>
    <w:p w14:paraId="474F09F9" w14:textId="77777777" w:rsidR="000319D7" w:rsidRDefault="000319D7" w:rsidP="000319D7">
      <w:pPr>
        <w:pStyle w:val="Bibliography"/>
      </w:pPr>
      <w:r>
        <w:t xml:space="preserve">79. </w:t>
      </w:r>
      <w:r>
        <w:tab/>
        <w:t xml:space="preserve">L. Pan, J. Lv, Z. Zhang, Y. Zhang, Adaptation and Constraint in the Atypical Chemokine Receptor Family in Mammals. </w:t>
      </w:r>
      <w:r>
        <w:rPr>
          <w:i/>
          <w:iCs/>
        </w:rPr>
        <w:t>BioMed Research International</w:t>
      </w:r>
      <w:r>
        <w:t xml:space="preserve"> </w:t>
      </w:r>
      <w:r>
        <w:rPr>
          <w:b/>
          <w:bCs/>
        </w:rPr>
        <w:t>2018</w:t>
      </w:r>
      <w:r>
        <w:t>, 9065181 (2018).</w:t>
      </w:r>
    </w:p>
    <w:p w14:paraId="3E3E5E23" w14:textId="77777777" w:rsidR="000319D7" w:rsidRDefault="000319D7" w:rsidP="000319D7">
      <w:pPr>
        <w:pStyle w:val="Bibliography"/>
      </w:pPr>
      <w:r>
        <w:lastRenderedPageBreak/>
        <w:t xml:space="preserve">80. </w:t>
      </w:r>
      <w:r>
        <w:tab/>
        <w:t xml:space="preserve">S. J. Allen, S. E. Crown, T. M. Handel, Chemokine:Receptor Structure, Interactions, and Antagonism. </w:t>
      </w:r>
      <w:r>
        <w:rPr>
          <w:i/>
          <w:iCs/>
        </w:rPr>
        <w:t>Annual Review of Immunology</w:t>
      </w:r>
      <w:r>
        <w:t xml:space="preserve"> </w:t>
      </w:r>
      <w:r>
        <w:rPr>
          <w:b/>
          <w:bCs/>
        </w:rPr>
        <w:t>25</w:t>
      </w:r>
      <w:r>
        <w:t>, 787–820 (2007).</w:t>
      </w:r>
    </w:p>
    <w:p w14:paraId="79AE45E5" w14:textId="77777777" w:rsidR="000319D7" w:rsidRDefault="000319D7" w:rsidP="000319D7">
      <w:pPr>
        <w:pStyle w:val="Bibliography"/>
      </w:pPr>
      <w:r>
        <w:t xml:space="preserve">81. </w:t>
      </w:r>
      <w:r>
        <w:tab/>
        <w:t xml:space="preserve">R. Horuk, </w:t>
      </w:r>
      <w:r>
        <w:rPr>
          <w:i/>
          <w:iCs/>
        </w:rPr>
        <w:t>et al.</w:t>
      </w:r>
      <w:r>
        <w:t xml:space="preserve">, A Receptor for the Malarial Parasite Plasmodium vivax: the Erythrocyte Chemokine Receptor. </w:t>
      </w:r>
      <w:r>
        <w:rPr>
          <w:i/>
          <w:iCs/>
        </w:rPr>
        <w:t>Science</w:t>
      </w:r>
      <w:r>
        <w:t xml:space="preserve"> </w:t>
      </w:r>
      <w:r>
        <w:rPr>
          <w:b/>
          <w:bCs/>
        </w:rPr>
        <w:t>261</w:t>
      </w:r>
      <w:r>
        <w:t>, 1182–1184 (1993).</w:t>
      </w:r>
    </w:p>
    <w:p w14:paraId="2DBC5296" w14:textId="77777777" w:rsidR="000319D7" w:rsidRDefault="000319D7" w:rsidP="000319D7">
      <w:pPr>
        <w:pStyle w:val="Bibliography"/>
      </w:pPr>
      <w:r>
        <w:t xml:space="preserve">82. </w:t>
      </w:r>
      <w:r>
        <w:tab/>
        <w:t xml:space="preserve">R. Horuk, The Duffy Antigen Receptor for Chemokines DARC/ACKR1. </w:t>
      </w:r>
      <w:r>
        <w:rPr>
          <w:i/>
          <w:iCs/>
        </w:rPr>
        <w:t>Frontiers in Immunology</w:t>
      </w:r>
      <w:r>
        <w:t xml:space="preserve"> </w:t>
      </w:r>
      <w:r>
        <w:rPr>
          <w:b/>
          <w:bCs/>
        </w:rPr>
        <w:t>6</w:t>
      </w:r>
      <w:r>
        <w:t xml:space="preserve"> (2015).</w:t>
      </w:r>
    </w:p>
    <w:p w14:paraId="2CB909A7" w14:textId="77777777" w:rsidR="000319D7" w:rsidRDefault="000319D7" w:rsidP="000319D7">
      <w:pPr>
        <w:pStyle w:val="Bibliography"/>
      </w:pPr>
      <w:r>
        <w:t xml:space="preserve">83. </w:t>
      </w:r>
      <w:r>
        <w:tab/>
        <w:t xml:space="preserve">M. Kasahara, The 2R hypothesis: an update. </w:t>
      </w:r>
      <w:r>
        <w:rPr>
          <w:i/>
          <w:iCs/>
        </w:rPr>
        <w:t>Current Opinion in Immunology</w:t>
      </w:r>
      <w:r>
        <w:t xml:space="preserve"> </w:t>
      </w:r>
      <w:r>
        <w:rPr>
          <w:b/>
          <w:bCs/>
        </w:rPr>
        <w:t>19</w:t>
      </w:r>
      <w:r>
        <w:t>, 547–552 (2007).</w:t>
      </w:r>
    </w:p>
    <w:p w14:paraId="51B4183E" w14:textId="77777777" w:rsidR="000319D7" w:rsidRDefault="000319D7" w:rsidP="000319D7">
      <w:pPr>
        <w:pStyle w:val="Bibliography"/>
      </w:pPr>
      <w:r>
        <w:t xml:space="preserve">84. </w:t>
      </w:r>
      <w:r>
        <w:tab/>
        <w:t xml:space="preserve">O. Simakov, </w:t>
      </w:r>
      <w:r>
        <w:rPr>
          <w:i/>
          <w:iCs/>
        </w:rPr>
        <w:t>et al.</w:t>
      </w:r>
      <w:r>
        <w:t xml:space="preserve">, Deeply conserved synteny resolves early events in vertebrate evolution. </w:t>
      </w:r>
      <w:r>
        <w:rPr>
          <w:i/>
          <w:iCs/>
        </w:rPr>
        <w:t>Nat Ecol Evol</w:t>
      </w:r>
      <w:r>
        <w:t xml:space="preserve"> </w:t>
      </w:r>
      <w:r>
        <w:rPr>
          <w:b/>
          <w:bCs/>
        </w:rPr>
        <w:t>4</w:t>
      </w:r>
      <w:r>
        <w:t>, 820–830 (2020).</w:t>
      </w:r>
    </w:p>
    <w:p w14:paraId="0512F4CB" w14:textId="77777777" w:rsidR="000319D7" w:rsidRDefault="000319D7" w:rsidP="000319D7">
      <w:pPr>
        <w:pStyle w:val="Bibliography"/>
      </w:pPr>
      <w:r>
        <w:t xml:space="preserve">85. </w:t>
      </w:r>
      <w:r>
        <w:tab/>
        <w:t xml:space="preserve">P. M. Murphy, “15 - Chemokines and Chemokine Receptors” in </w:t>
      </w:r>
      <w:r>
        <w:rPr>
          <w:i/>
          <w:iCs/>
        </w:rPr>
        <w:t>Clinical Immunology (Sixth Edition)</w:t>
      </w:r>
      <w:r>
        <w:t xml:space="preserve">, R. R. Rich, </w:t>
      </w:r>
      <w:r>
        <w:rPr>
          <w:i/>
          <w:iCs/>
        </w:rPr>
        <w:t>et al.</w:t>
      </w:r>
      <w:r>
        <w:t>, Eds. (Elsevier, 2023), pp. 215–227.</w:t>
      </w:r>
    </w:p>
    <w:p w14:paraId="4345C34C" w14:textId="77777777" w:rsidR="000319D7" w:rsidRDefault="000319D7" w:rsidP="000319D7">
      <w:pPr>
        <w:pStyle w:val="Bibliography"/>
      </w:pPr>
      <w:r>
        <w:t xml:space="preserve">86. </w:t>
      </w:r>
      <w:r>
        <w:tab/>
        <w:t xml:space="preserve">W. Tang, Y. Li, A. Li, M. E. Bronner, Clonal analysis and dynamic imaging identify multipotency of individual Gallus gallus caudal hindbrain neural crest cells toward cardiac and enteric fates. </w:t>
      </w:r>
      <w:r>
        <w:rPr>
          <w:i/>
          <w:iCs/>
        </w:rPr>
        <w:t>Nat Commun</w:t>
      </w:r>
      <w:r>
        <w:t xml:space="preserve"> </w:t>
      </w:r>
      <w:r>
        <w:rPr>
          <w:b/>
          <w:bCs/>
        </w:rPr>
        <w:t>12</w:t>
      </w:r>
      <w:r>
        <w:t>, 1894 (2021).</w:t>
      </w:r>
    </w:p>
    <w:p w14:paraId="6662133F" w14:textId="77777777" w:rsidR="000319D7" w:rsidRDefault="000319D7" w:rsidP="000319D7">
      <w:pPr>
        <w:pStyle w:val="Bibliography"/>
      </w:pPr>
      <w:r>
        <w:t xml:space="preserve">87. </w:t>
      </w:r>
      <w:r>
        <w:tab/>
        <w:t xml:space="preserve">J. R. York, D. W. McCauley, The origin and evolution of vertebrate neural crest cells. </w:t>
      </w:r>
      <w:r>
        <w:rPr>
          <w:i/>
          <w:iCs/>
        </w:rPr>
        <w:t>Open Biology</w:t>
      </w:r>
      <w:r>
        <w:t xml:space="preserve"> </w:t>
      </w:r>
      <w:r>
        <w:rPr>
          <w:b/>
          <w:bCs/>
        </w:rPr>
        <w:t>10</w:t>
      </w:r>
      <w:r>
        <w:t>, 190285 (2020).</w:t>
      </w:r>
    </w:p>
    <w:p w14:paraId="5B895384" w14:textId="77777777" w:rsidR="000319D7" w:rsidRDefault="000319D7" w:rsidP="000319D7">
      <w:pPr>
        <w:pStyle w:val="Bibliography"/>
      </w:pPr>
      <w:r>
        <w:t xml:space="preserve">88. </w:t>
      </w:r>
      <w:r>
        <w:tab/>
        <w:t xml:space="preserve">R. M. Waterhouse, </w:t>
      </w:r>
      <w:r>
        <w:rPr>
          <w:i/>
          <w:iCs/>
        </w:rPr>
        <w:t>et al.</w:t>
      </w:r>
      <w:r>
        <w:t xml:space="preserve">, BUSCO Applications from Quality Assessments to Gene Prediction and Phylogenomics. </w:t>
      </w:r>
      <w:r>
        <w:rPr>
          <w:i/>
          <w:iCs/>
        </w:rPr>
        <w:t>Mol Biol Evol</w:t>
      </w:r>
      <w:r>
        <w:t xml:space="preserve"> </w:t>
      </w:r>
      <w:r>
        <w:rPr>
          <w:b/>
          <w:bCs/>
        </w:rPr>
        <w:t>35</w:t>
      </w:r>
      <w:r>
        <w:t>, 543–548 (2018).</w:t>
      </w:r>
    </w:p>
    <w:p w14:paraId="3E55E3EB" w14:textId="77777777" w:rsidR="000319D7" w:rsidRDefault="000319D7" w:rsidP="000319D7">
      <w:pPr>
        <w:pStyle w:val="Bibliography"/>
      </w:pPr>
      <w:r>
        <w:t xml:space="preserve">89. </w:t>
      </w:r>
      <w:r>
        <w:tab/>
        <w:t xml:space="preserve">M. Manni, M. R. Berkeley, M. Seppey, F. A. Simão, E. M. Zdobnov, BUSCO Update: Novel and Streamlined Workflows along with Broader and Deeper Phylogenetic Coverage for Scoring of Eukaryotic, Prokaryotic, and Viral Genomes. </w:t>
      </w:r>
      <w:r>
        <w:rPr>
          <w:i/>
          <w:iCs/>
        </w:rPr>
        <w:t>Molecular Biology and Evolution</w:t>
      </w:r>
      <w:r>
        <w:t xml:space="preserve"> </w:t>
      </w:r>
      <w:r>
        <w:rPr>
          <w:b/>
          <w:bCs/>
        </w:rPr>
        <w:t>38</w:t>
      </w:r>
      <w:r>
        <w:t>, 4647–4654 (2021).</w:t>
      </w:r>
    </w:p>
    <w:p w14:paraId="0015769B" w14:textId="77777777" w:rsidR="000319D7" w:rsidRDefault="000319D7" w:rsidP="000319D7">
      <w:pPr>
        <w:pStyle w:val="Bibliography"/>
      </w:pPr>
      <w:r>
        <w:t xml:space="preserve">90. </w:t>
      </w:r>
      <w:r>
        <w:tab/>
        <w:t xml:space="preserve">E. Boutet, </w:t>
      </w:r>
      <w:r>
        <w:rPr>
          <w:i/>
          <w:iCs/>
        </w:rPr>
        <w:t>et al.</w:t>
      </w:r>
      <w:r>
        <w:t xml:space="preserve">, “UniProtKB/Swiss-Prot, the Manually Annotated Section of the UniProt KnowledgeBase: How to Use the Entry View” in </w:t>
      </w:r>
      <w:r>
        <w:rPr>
          <w:i/>
          <w:iCs/>
        </w:rPr>
        <w:t>Plant Bioinformatics: Methods and Protocols</w:t>
      </w:r>
      <w:r>
        <w:t>, Methods in Molecular Biology., D. Edwards, Ed. (Springer, 2016), pp. 23–54.</w:t>
      </w:r>
    </w:p>
    <w:p w14:paraId="5273CFAE" w14:textId="77777777" w:rsidR="000319D7" w:rsidRDefault="000319D7" w:rsidP="000319D7">
      <w:pPr>
        <w:pStyle w:val="Bibliography"/>
      </w:pPr>
      <w:r>
        <w:t xml:space="preserve">91. </w:t>
      </w:r>
      <w:r>
        <w:tab/>
        <w:t xml:space="preserve">S. Poux, </w:t>
      </w:r>
      <w:r>
        <w:rPr>
          <w:i/>
          <w:iCs/>
        </w:rPr>
        <w:t>et al.</w:t>
      </w:r>
      <w:r>
        <w:t xml:space="preserve">, On expert curation and scalability: UniProtKB/Swiss-Prot as a case study. </w:t>
      </w:r>
      <w:r>
        <w:rPr>
          <w:i/>
          <w:iCs/>
        </w:rPr>
        <w:t>Bioinformatics</w:t>
      </w:r>
      <w:r>
        <w:t xml:space="preserve"> </w:t>
      </w:r>
      <w:r>
        <w:rPr>
          <w:b/>
          <w:bCs/>
        </w:rPr>
        <w:t>33</w:t>
      </w:r>
      <w:r>
        <w:t>, 3454–3460 (2017).</w:t>
      </w:r>
    </w:p>
    <w:p w14:paraId="3FF328F8" w14:textId="77777777" w:rsidR="000319D7" w:rsidRDefault="000319D7" w:rsidP="000319D7">
      <w:pPr>
        <w:pStyle w:val="Bibliography"/>
      </w:pPr>
      <w:r>
        <w:t xml:space="preserve">92. </w:t>
      </w:r>
      <w:r>
        <w:tab/>
        <w:t xml:space="preserve">J. J. Smith, </w:t>
      </w:r>
      <w:r>
        <w:rPr>
          <w:i/>
          <w:iCs/>
        </w:rPr>
        <w:t>et al.</w:t>
      </w:r>
      <w:r>
        <w:t xml:space="preserve">, Sequencing of the sea lamprey (Petromyzon marinus) genome provides insights into vertebrate evolution. </w:t>
      </w:r>
      <w:r>
        <w:rPr>
          <w:i/>
          <w:iCs/>
        </w:rPr>
        <w:t>Nat Genet</w:t>
      </w:r>
      <w:r>
        <w:t xml:space="preserve"> </w:t>
      </w:r>
      <w:r>
        <w:rPr>
          <w:b/>
          <w:bCs/>
        </w:rPr>
        <w:t>45</w:t>
      </w:r>
      <w:r>
        <w:t>, 415–421 (2013).</w:t>
      </w:r>
    </w:p>
    <w:p w14:paraId="6E7782A4" w14:textId="77777777" w:rsidR="000319D7" w:rsidRDefault="000319D7" w:rsidP="000319D7">
      <w:pPr>
        <w:pStyle w:val="Bibliography"/>
      </w:pPr>
      <w:r>
        <w:t xml:space="preserve">93. </w:t>
      </w:r>
      <w:r>
        <w:tab/>
        <w:t xml:space="preserve">D. Yu, </w:t>
      </w:r>
      <w:r>
        <w:rPr>
          <w:i/>
          <w:iCs/>
        </w:rPr>
        <w:t>et al.</w:t>
      </w:r>
      <w:r>
        <w:t>, Hagfish genome illuminates vertebrate whole genome duplications and their evolutionary consequences. 2023.04.08.536076 (2023).</w:t>
      </w:r>
    </w:p>
    <w:p w14:paraId="79DBB187" w14:textId="77777777" w:rsidR="000319D7" w:rsidRDefault="000319D7" w:rsidP="000319D7">
      <w:pPr>
        <w:pStyle w:val="Bibliography"/>
      </w:pPr>
      <w:r>
        <w:t xml:space="preserve">94. </w:t>
      </w:r>
      <w:r>
        <w:tab/>
        <w:t xml:space="preserve">E. M. Zdobnov, R. Apweiler, InterProScan – an integration platform for the signature-recognition methods in InterPro. </w:t>
      </w:r>
      <w:r>
        <w:rPr>
          <w:i/>
          <w:iCs/>
        </w:rPr>
        <w:t>Bioinformatics</w:t>
      </w:r>
      <w:r>
        <w:t xml:space="preserve"> </w:t>
      </w:r>
      <w:r>
        <w:rPr>
          <w:b/>
          <w:bCs/>
        </w:rPr>
        <w:t>17</w:t>
      </w:r>
      <w:r>
        <w:t>, 847–848 (2001).</w:t>
      </w:r>
    </w:p>
    <w:p w14:paraId="7C36943B" w14:textId="77777777" w:rsidR="000319D7" w:rsidRDefault="000319D7" w:rsidP="000319D7">
      <w:pPr>
        <w:pStyle w:val="Bibliography"/>
      </w:pPr>
      <w:r>
        <w:t xml:space="preserve">95. </w:t>
      </w:r>
      <w:r>
        <w:tab/>
        <w:t xml:space="preserve">P. Jones, </w:t>
      </w:r>
      <w:r>
        <w:rPr>
          <w:i/>
          <w:iCs/>
        </w:rPr>
        <w:t>et al.</w:t>
      </w:r>
      <w:r>
        <w:t xml:space="preserve">, InterProScan 5: genome-scale protein function classification. </w:t>
      </w:r>
      <w:r>
        <w:rPr>
          <w:i/>
          <w:iCs/>
        </w:rPr>
        <w:t>Bioinformatics</w:t>
      </w:r>
      <w:r>
        <w:t xml:space="preserve"> </w:t>
      </w:r>
      <w:r>
        <w:rPr>
          <w:b/>
          <w:bCs/>
        </w:rPr>
        <w:t>30</w:t>
      </w:r>
      <w:r>
        <w:t>, 1236–1240 (2014).</w:t>
      </w:r>
    </w:p>
    <w:p w14:paraId="54E195F1" w14:textId="77777777" w:rsidR="000319D7" w:rsidRDefault="000319D7" w:rsidP="000319D7">
      <w:pPr>
        <w:pStyle w:val="Bibliography"/>
      </w:pPr>
      <w:r>
        <w:t xml:space="preserve">96. </w:t>
      </w:r>
      <w:r>
        <w:tab/>
        <w:t xml:space="preserve">F. Bachelerie, </w:t>
      </w:r>
      <w:r>
        <w:rPr>
          <w:i/>
          <w:iCs/>
        </w:rPr>
        <w:t>et al.</w:t>
      </w:r>
      <w:r>
        <w:t xml:space="preserve">, Chemokine receptors (version 2020.5) in the IUPHAR/BPS Guide to Pharmacology Database. </w:t>
      </w:r>
      <w:r>
        <w:rPr>
          <w:i/>
          <w:iCs/>
        </w:rPr>
        <w:t>IUPHAR/BPS Guide to Pharmacology CITE</w:t>
      </w:r>
      <w:r>
        <w:t xml:space="preserve"> </w:t>
      </w:r>
      <w:r>
        <w:rPr>
          <w:b/>
          <w:bCs/>
        </w:rPr>
        <w:t>2020</w:t>
      </w:r>
      <w:r>
        <w:t xml:space="preserve"> (2020).</w:t>
      </w:r>
    </w:p>
    <w:p w14:paraId="6D4217CA" w14:textId="77777777" w:rsidR="000319D7" w:rsidRDefault="000319D7" w:rsidP="000319D7">
      <w:pPr>
        <w:pStyle w:val="Bibliography"/>
      </w:pPr>
      <w:r>
        <w:t xml:space="preserve">97. </w:t>
      </w:r>
      <w:r>
        <w:tab/>
        <w:t xml:space="preserve">The UniProt Consortium, UniProt: the Universal Protein Knowledgebase in 2023. </w:t>
      </w:r>
      <w:r>
        <w:rPr>
          <w:i/>
          <w:iCs/>
        </w:rPr>
        <w:t>Nucleic Acids Research</w:t>
      </w:r>
      <w:r>
        <w:t xml:space="preserve"> </w:t>
      </w:r>
      <w:r>
        <w:rPr>
          <w:b/>
          <w:bCs/>
        </w:rPr>
        <w:t>51</w:t>
      </w:r>
      <w:r>
        <w:t>, D523–D531 (2023).</w:t>
      </w:r>
    </w:p>
    <w:p w14:paraId="1B97870A" w14:textId="77777777" w:rsidR="000319D7" w:rsidRDefault="000319D7" w:rsidP="000319D7">
      <w:pPr>
        <w:pStyle w:val="Bibliography"/>
      </w:pPr>
      <w:r>
        <w:lastRenderedPageBreak/>
        <w:t xml:space="preserve">98. </w:t>
      </w:r>
      <w:r>
        <w:tab/>
        <w:t xml:space="preserve">L. Käll, A. Krogh, E. L. L. Sonnhammer, Advantages of combined transmembrane topology and signal peptide prediction—the Phobius web server. </w:t>
      </w:r>
      <w:r>
        <w:rPr>
          <w:i/>
          <w:iCs/>
        </w:rPr>
        <w:t>Nucleic Acids Research</w:t>
      </w:r>
      <w:r>
        <w:t xml:space="preserve"> </w:t>
      </w:r>
      <w:r>
        <w:rPr>
          <w:b/>
          <w:bCs/>
        </w:rPr>
        <w:t>35</w:t>
      </w:r>
      <w:r>
        <w:t>, W429–W432 (2007).</w:t>
      </w:r>
    </w:p>
    <w:p w14:paraId="1F24386B" w14:textId="77777777" w:rsidR="000319D7" w:rsidRDefault="000319D7" w:rsidP="000319D7">
      <w:pPr>
        <w:pStyle w:val="Bibliography"/>
      </w:pPr>
      <w:r>
        <w:t xml:space="preserve">99. </w:t>
      </w:r>
      <w:r>
        <w:tab/>
        <w:t xml:space="preserve">W. Li, L. Jaroszewski, A. Godzik, Clustering of highly homologous sequences to reduce the size of large protein databases. </w:t>
      </w:r>
      <w:r>
        <w:rPr>
          <w:i/>
          <w:iCs/>
        </w:rPr>
        <w:t>Bioinformatics</w:t>
      </w:r>
      <w:r>
        <w:t xml:space="preserve"> </w:t>
      </w:r>
      <w:r>
        <w:rPr>
          <w:b/>
          <w:bCs/>
        </w:rPr>
        <w:t>17</w:t>
      </w:r>
      <w:r>
        <w:t>, 282–283 (2001).</w:t>
      </w:r>
    </w:p>
    <w:p w14:paraId="4B9513AC" w14:textId="77777777" w:rsidR="000319D7" w:rsidRDefault="000319D7" w:rsidP="000319D7">
      <w:pPr>
        <w:pStyle w:val="Bibliography"/>
      </w:pPr>
      <w:r>
        <w:t xml:space="preserve">100. </w:t>
      </w:r>
      <w:r>
        <w:tab/>
        <w:t xml:space="preserve">L. Fu, B. Niu, Z. Zhu, S. Wu, W. Li, CD-HIT: accelerated for clustering the next-generation sequencing data. </w:t>
      </w:r>
      <w:r>
        <w:rPr>
          <w:i/>
          <w:iCs/>
        </w:rPr>
        <w:t>Bioinformatics</w:t>
      </w:r>
      <w:r>
        <w:t xml:space="preserve"> </w:t>
      </w:r>
      <w:r>
        <w:rPr>
          <w:b/>
          <w:bCs/>
        </w:rPr>
        <w:t>28</w:t>
      </w:r>
      <w:r>
        <w:t>, 3150–3152 (2012).</w:t>
      </w:r>
    </w:p>
    <w:p w14:paraId="31208D2B" w14:textId="77777777" w:rsidR="000319D7" w:rsidRDefault="000319D7" w:rsidP="000319D7">
      <w:pPr>
        <w:pStyle w:val="Bibliography"/>
      </w:pPr>
      <w:r>
        <w:t xml:space="preserve">101. </w:t>
      </w:r>
      <w:r>
        <w:tab/>
        <w:t xml:space="preserve">G. Pándy-Szekeres, </w:t>
      </w:r>
      <w:r>
        <w:rPr>
          <w:i/>
          <w:iCs/>
        </w:rPr>
        <w:t>et al.</w:t>
      </w:r>
      <w:r>
        <w:t xml:space="preserve">, GPCRdb in 2023: state-specific structure models using AlphaFold2 and new ligand resources. </w:t>
      </w:r>
      <w:r>
        <w:rPr>
          <w:i/>
          <w:iCs/>
        </w:rPr>
        <w:t>Nucleic Acids Research</w:t>
      </w:r>
      <w:r>
        <w:t xml:space="preserve"> </w:t>
      </w:r>
      <w:r>
        <w:rPr>
          <w:b/>
          <w:bCs/>
        </w:rPr>
        <w:t>51</w:t>
      </w:r>
      <w:r>
        <w:t>, D395–D402 (2023).</w:t>
      </w:r>
    </w:p>
    <w:p w14:paraId="48D482BD" w14:textId="77777777" w:rsidR="000319D7" w:rsidRDefault="000319D7" w:rsidP="000319D7">
      <w:pPr>
        <w:pStyle w:val="Bibliography"/>
      </w:pPr>
      <w:r>
        <w:t xml:space="preserve">102. </w:t>
      </w:r>
      <w:r>
        <w:tab/>
        <w:t xml:space="preserve">K. Katoh, K. Misawa, K. Kuma, T. Miyata, MAFFT: a novel method for rapid multiple sequence alignment based on fast Fourier transform. </w:t>
      </w:r>
      <w:r>
        <w:rPr>
          <w:i/>
          <w:iCs/>
        </w:rPr>
        <w:t>Nucleic Acids Research</w:t>
      </w:r>
      <w:r>
        <w:t xml:space="preserve"> </w:t>
      </w:r>
      <w:r>
        <w:rPr>
          <w:b/>
          <w:bCs/>
        </w:rPr>
        <w:t>30</w:t>
      </w:r>
      <w:r>
        <w:t>, 3059–3066 (2002).</w:t>
      </w:r>
    </w:p>
    <w:p w14:paraId="1BA85784" w14:textId="77777777" w:rsidR="000319D7" w:rsidRDefault="000319D7" w:rsidP="000319D7">
      <w:pPr>
        <w:pStyle w:val="Bibliography"/>
      </w:pPr>
      <w:r>
        <w:t xml:space="preserve">103. </w:t>
      </w:r>
      <w:r>
        <w:tab/>
        <w:t xml:space="preserve">K. Katoh, D. M. Standley, MAFFT Multiple Sequence Alignment Software Version 7: Improvements in Performance and Usability. </w:t>
      </w:r>
      <w:r>
        <w:rPr>
          <w:i/>
          <w:iCs/>
        </w:rPr>
        <w:t>Molecular Biology and Evolution</w:t>
      </w:r>
      <w:r>
        <w:t xml:space="preserve"> </w:t>
      </w:r>
      <w:r>
        <w:rPr>
          <w:b/>
          <w:bCs/>
        </w:rPr>
        <w:t>30</w:t>
      </w:r>
      <w:r>
        <w:t>, 772–780 (2013).</w:t>
      </w:r>
    </w:p>
    <w:p w14:paraId="2432280A" w14:textId="77777777" w:rsidR="000319D7" w:rsidRDefault="000319D7" w:rsidP="000319D7">
      <w:pPr>
        <w:pStyle w:val="Bibliography"/>
      </w:pPr>
      <w:r>
        <w:t xml:space="preserve">104. </w:t>
      </w:r>
      <w:r>
        <w:tab/>
        <w:t xml:space="preserve">S. Capella-Gutiérrez, J. M. Silla-Martínez, T. Gabaldón, trimAl: a tool for automated alignment trimming in large-scale phylogenetic analyses. </w:t>
      </w:r>
      <w:r>
        <w:rPr>
          <w:i/>
          <w:iCs/>
        </w:rPr>
        <w:t>Bioinformatics</w:t>
      </w:r>
      <w:r>
        <w:t xml:space="preserve"> </w:t>
      </w:r>
      <w:r>
        <w:rPr>
          <w:b/>
          <w:bCs/>
        </w:rPr>
        <w:t>25</w:t>
      </w:r>
      <w:r>
        <w:t>, 1972–1973 (2009).</w:t>
      </w:r>
    </w:p>
    <w:p w14:paraId="3336CD3E" w14:textId="77777777" w:rsidR="000319D7" w:rsidRDefault="000319D7" w:rsidP="000319D7">
      <w:pPr>
        <w:pStyle w:val="Bibliography"/>
      </w:pPr>
      <w:r>
        <w:t xml:space="preserve">105. </w:t>
      </w:r>
      <w:r>
        <w:tab/>
        <w:t xml:space="preserve">B. Q. Minh, </w:t>
      </w:r>
      <w:r>
        <w:rPr>
          <w:i/>
          <w:iCs/>
        </w:rPr>
        <w:t>et al.</w:t>
      </w:r>
      <w:r>
        <w:t xml:space="preserve">, IQ-TREE 2: New Models and Efficient Methods for Phylogenetic Inference in the Genomic Era. </w:t>
      </w:r>
      <w:r>
        <w:rPr>
          <w:i/>
          <w:iCs/>
        </w:rPr>
        <w:t>Molecular Biology and Evolution</w:t>
      </w:r>
      <w:r>
        <w:t xml:space="preserve"> </w:t>
      </w:r>
      <w:r>
        <w:rPr>
          <w:b/>
          <w:bCs/>
        </w:rPr>
        <w:t>37</w:t>
      </w:r>
      <w:r>
        <w:t>, 1530–1534 (2020).</w:t>
      </w:r>
    </w:p>
    <w:p w14:paraId="586C938C" w14:textId="77777777" w:rsidR="000319D7" w:rsidRDefault="000319D7" w:rsidP="000319D7">
      <w:pPr>
        <w:pStyle w:val="Bibliography"/>
      </w:pPr>
      <w:r>
        <w:t xml:space="preserve">106. </w:t>
      </w:r>
      <w:r>
        <w:tab/>
        <w:t xml:space="preserve">S. Kalyaanamoorthy, B. Q. Minh, T. K. F. Wong, A. von Haeseler, L. S. Jermiin, ModelFinder: fast model selection for accurate phylogenetic estimates. </w:t>
      </w:r>
      <w:r>
        <w:rPr>
          <w:i/>
          <w:iCs/>
        </w:rPr>
        <w:t>Nat Methods</w:t>
      </w:r>
      <w:r>
        <w:t xml:space="preserve"> </w:t>
      </w:r>
      <w:r>
        <w:rPr>
          <w:b/>
          <w:bCs/>
        </w:rPr>
        <w:t>14</w:t>
      </w:r>
      <w:r>
        <w:t>, 587–589 (2017).</w:t>
      </w:r>
    </w:p>
    <w:p w14:paraId="58653B66" w14:textId="77777777" w:rsidR="000319D7" w:rsidRDefault="000319D7" w:rsidP="000319D7">
      <w:pPr>
        <w:pStyle w:val="Bibliography"/>
      </w:pPr>
      <w:r>
        <w:t xml:space="preserve">107. </w:t>
      </w:r>
      <w:r>
        <w:tab/>
        <w:t xml:space="preserve">J. Huerta-Cepas, F. Serra, P. Bork, ETE 3: Reconstruction, Analysis, and Visualization of Phylogenomic Data. </w:t>
      </w:r>
      <w:r>
        <w:rPr>
          <w:i/>
          <w:iCs/>
        </w:rPr>
        <w:t>Molecular Biology and Evolution</w:t>
      </w:r>
      <w:r>
        <w:t xml:space="preserve"> </w:t>
      </w:r>
      <w:r>
        <w:rPr>
          <w:b/>
          <w:bCs/>
        </w:rPr>
        <w:t>33</w:t>
      </w:r>
      <w:r>
        <w:t>, 1635–1638 (2016).</w:t>
      </w:r>
    </w:p>
    <w:p w14:paraId="03D22412" w14:textId="17116466" w:rsidR="009A5A88" w:rsidRPr="003E3918" w:rsidRDefault="009E251D" w:rsidP="00AE2D9C">
      <w:pPr>
        <w:spacing w:line="360" w:lineRule="auto"/>
        <w:jc w:val="both"/>
        <w:rPr>
          <w:b/>
          <w:bCs/>
          <w:lang w:val="en-US"/>
        </w:rPr>
      </w:pPr>
      <w:r w:rsidRPr="003E3918">
        <w:rPr>
          <w:b/>
          <w:bCs/>
          <w:shd w:val="clear" w:color="auto" w:fill="E6E6E6"/>
          <w:lang w:val="en-US"/>
        </w:rPr>
        <w:fldChar w:fldCharType="end"/>
      </w:r>
    </w:p>
    <w:sectPr w:rsidR="009A5A88" w:rsidRPr="003E3918" w:rsidSect="004809F4">
      <w:footerReference w:type="default" r:id="rId15"/>
      <w:pgSz w:w="11909" w:h="16834"/>
      <w:pgMar w:top="1418" w:right="1418" w:bottom="1418" w:left="1985"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11005" w14:textId="77777777" w:rsidR="00074735" w:rsidRDefault="00074735">
      <w:r>
        <w:separator/>
      </w:r>
    </w:p>
  </w:endnote>
  <w:endnote w:type="continuationSeparator" w:id="0">
    <w:p w14:paraId="0DC823EA" w14:textId="77777777" w:rsidR="00074735" w:rsidRDefault="00074735">
      <w:r>
        <w:continuationSeparator/>
      </w:r>
    </w:p>
  </w:endnote>
  <w:endnote w:type="continuationNotice" w:id="1">
    <w:p w14:paraId="4280C1BF" w14:textId="77777777" w:rsidR="00074735" w:rsidRDefault="000747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699506"/>
      <w:docPartObj>
        <w:docPartGallery w:val="Page Numbers (Bottom of Page)"/>
        <w:docPartUnique/>
      </w:docPartObj>
    </w:sdtPr>
    <w:sdtEndPr>
      <w:rPr>
        <w:noProof/>
      </w:rPr>
    </w:sdtEndPr>
    <w:sdtContent>
      <w:p w14:paraId="4A9DC414" w14:textId="77F1593D" w:rsidR="00C205D0" w:rsidRDefault="00C205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000123" w14:textId="20388DF6" w:rsidR="006C5E85" w:rsidRDefault="006C5E85" w:rsidP="46E526A9">
    <w:pPr>
      <w:jc w:val="right"/>
      <w:rPr>
        <w:noProo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D08D4" w14:textId="77777777" w:rsidR="00074735" w:rsidRDefault="00074735">
      <w:r>
        <w:separator/>
      </w:r>
    </w:p>
  </w:footnote>
  <w:footnote w:type="continuationSeparator" w:id="0">
    <w:p w14:paraId="641CBF33" w14:textId="77777777" w:rsidR="00074735" w:rsidRDefault="00074735">
      <w:r>
        <w:continuationSeparator/>
      </w:r>
    </w:p>
  </w:footnote>
  <w:footnote w:type="continuationNotice" w:id="1">
    <w:p w14:paraId="51963C28" w14:textId="77777777" w:rsidR="00074735" w:rsidRDefault="00074735"/>
  </w:footnote>
</w:footnotes>
</file>

<file path=word/intelligence2.xml><?xml version="1.0" encoding="utf-8"?>
<int2:intelligence xmlns:int2="http://schemas.microsoft.com/office/intelligence/2020/intelligence" xmlns:oel="http://schemas.microsoft.com/office/2019/extlst">
  <int2:observations>
    <int2:textHash int2:hashCode="edQaR+j+xVhWpq" int2:id="TBDULia9">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C1571"/>
    <w:multiLevelType w:val="hybridMultilevel"/>
    <w:tmpl w:val="ADC8872C"/>
    <w:lvl w:ilvl="0" w:tplc="FFFFFFFF">
      <w:start w:val="1"/>
      <w:numFmt w:val="decimal"/>
      <w:lvlText w:val="%1."/>
      <w:lvlJc w:val="left"/>
      <w:pPr>
        <w:ind w:left="720" w:hanging="360"/>
      </w:pPr>
      <w:rPr>
        <w:rFonts w:ascii="Times New Roman" w:eastAsia="Times New Roman"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42954"/>
    <w:multiLevelType w:val="hybridMultilevel"/>
    <w:tmpl w:val="8D00BB44"/>
    <w:lvl w:ilvl="0" w:tplc="988E295E">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B022C9"/>
    <w:multiLevelType w:val="multilevel"/>
    <w:tmpl w:val="84B0E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2F443A"/>
    <w:multiLevelType w:val="hybridMultilevel"/>
    <w:tmpl w:val="647C8298"/>
    <w:lvl w:ilvl="0" w:tplc="79FC413E">
      <w:start w:val="3"/>
      <w:numFmt w:val="bullet"/>
      <w:lvlText w:val="-"/>
      <w:lvlJc w:val="left"/>
      <w:pPr>
        <w:ind w:left="1800" w:hanging="360"/>
      </w:pPr>
      <w:rPr>
        <w:rFonts w:ascii="Arial" w:eastAsia="Times New Roman"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 w15:restartNumberingAfterBreak="0">
    <w:nsid w:val="1B990483"/>
    <w:multiLevelType w:val="hybridMultilevel"/>
    <w:tmpl w:val="808AB6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F5D3678"/>
    <w:multiLevelType w:val="hybridMultilevel"/>
    <w:tmpl w:val="912A6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3F3B53"/>
    <w:multiLevelType w:val="hybridMultilevel"/>
    <w:tmpl w:val="4D96FC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3D56B78"/>
    <w:multiLevelType w:val="hybridMultilevel"/>
    <w:tmpl w:val="D564E220"/>
    <w:lvl w:ilvl="0" w:tplc="61B86EBE">
      <w:start w:val="19"/>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6C2D64"/>
    <w:multiLevelType w:val="hybridMultilevel"/>
    <w:tmpl w:val="12FEE4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37032031">
    <w:abstractNumId w:val="7"/>
  </w:num>
  <w:num w:numId="2" w16cid:durableId="572202269">
    <w:abstractNumId w:val="4"/>
  </w:num>
  <w:num w:numId="3" w16cid:durableId="1731493645">
    <w:abstractNumId w:val="3"/>
  </w:num>
  <w:num w:numId="4" w16cid:durableId="1840189414">
    <w:abstractNumId w:val="8"/>
  </w:num>
  <w:num w:numId="5" w16cid:durableId="1707022707">
    <w:abstractNumId w:val="5"/>
  </w:num>
  <w:num w:numId="6" w16cid:durableId="2049333238">
    <w:abstractNumId w:val="2"/>
  </w:num>
  <w:num w:numId="7" w16cid:durableId="961035111">
    <w:abstractNumId w:val="1"/>
  </w:num>
  <w:num w:numId="8" w16cid:durableId="1186671015">
    <w:abstractNumId w:val="0"/>
  </w:num>
  <w:num w:numId="9" w16cid:durableId="150026714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3MDU2Njc2MDM3NjFQ0lEKTi0uzszPAykwrgUA3iBBcCwAAAA="/>
  </w:docVars>
  <w:rsids>
    <w:rsidRoot w:val="00B562C8"/>
    <w:rsid w:val="00000613"/>
    <w:rsid w:val="0000083A"/>
    <w:rsid w:val="00000A9C"/>
    <w:rsid w:val="00000EC1"/>
    <w:rsid w:val="00003452"/>
    <w:rsid w:val="00003DAD"/>
    <w:rsid w:val="00005611"/>
    <w:rsid w:val="000067D0"/>
    <w:rsid w:val="00006B8E"/>
    <w:rsid w:val="000079B1"/>
    <w:rsid w:val="00010410"/>
    <w:rsid w:val="00010BB7"/>
    <w:rsid w:val="000112BA"/>
    <w:rsid w:val="000118FC"/>
    <w:rsid w:val="00011D12"/>
    <w:rsid w:val="00012777"/>
    <w:rsid w:val="00013D25"/>
    <w:rsid w:val="00014589"/>
    <w:rsid w:val="00014C02"/>
    <w:rsid w:val="00015437"/>
    <w:rsid w:val="000154AD"/>
    <w:rsid w:val="00017A80"/>
    <w:rsid w:val="0001C56B"/>
    <w:rsid w:val="000218C1"/>
    <w:rsid w:val="00021F10"/>
    <w:rsid w:val="000221E7"/>
    <w:rsid w:val="000238FB"/>
    <w:rsid w:val="00023A47"/>
    <w:rsid w:val="00024144"/>
    <w:rsid w:val="0002457C"/>
    <w:rsid w:val="00025114"/>
    <w:rsid w:val="000255A0"/>
    <w:rsid w:val="00026D94"/>
    <w:rsid w:val="00027EF9"/>
    <w:rsid w:val="00030214"/>
    <w:rsid w:val="00030227"/>
    <w:rsid w:val="000307C0"/>
    <w:rsid w:val="000319D7"/>
    <w:rsid w:val="00031BAF"/>
    <w:rsid w:val="00031D89"/>
    <w:rsid w:val="00032E55"/>
    <w:rsid w:val="000335B0"/>
    <w:rsid w:val="000353B4"/>
    <w:rsid w:val="00035D6A"/>
    <w:rsid w:val="000360CD"/>
    <w:rsid w:val="0003659F"/>
    <w:rsid w:val="000367F9"/>
    <w:rsid w:val="00036843"/>
    <w:rsid w:val="00036D5C"/>
    <w:rsid w:val="0003744F"/>
    <w:rsid w:val="000375CB"/>
    <w:rsid w:val="00037F0C"/>
    <w:rsid w:val="000404A0"/>
    <w:rsid w:val="00040A76"/>
    <w:rsid w:val="00040BCF"/>
    <w:rsid w:val="0004102E"/>
    <w:rsid w:val="0004567D"/>
    <w:rsid w:val="000458FE"/>
    <w:rsid w:val="00050664"/>
    <w:rsid w:val="00050CF0"/>
    <w:rsid w:val="00050FF3"/>
    <w:rsid w:val="000512F1"/>
    <w:rsid w:val="00051CC4"/>
    <w:rsid w:val="0005241F"/>
    <w:rsid w:val="00052805"/>
    <w:rsid w:val="00052E2D"/>
    <w:rsid w:val="0005362F"/>
    <w:rsid w:val="000539AE"/>
    <w:rsid w:val="0005509D"/>
    <w:rsid w:val="0005556F"/>
    <w:rsid w:val="00055AE8"/>
    <w:rsid w:val="0005602D"/>
    <w:rsid w:val="00056583"/>
    <w:rsid w:val="00057F14"/>
    <w:rsid w:val="00060578"/>
    <w:rsid w:val="0006138F"/>
    <w:rsid w:val="000620A1"/>
    <w:rsid w:val="00062D9F"/>
    <w:rsid w:val="0006479A"/>
    <w:rsid w:val="00064B69"/>
    <w:rsid w:val="00065F5C"/>
    <w:rsid w:val="00066B1A"/>
    <w:rsid w:val="00066BA7"/>
    <w:rsid w:val="00070086"/>
    <w:rsid w:val="00070BAD"/>
    <w:rsid w:val="00070E49"/>
    <w:rsid w:val="0007198B"/>
    <w:rsid w:val="00072040"/>
    <w:rsid w:val="000723B4"/>
    <w:rsid w:val="000723FE"/>
    <w:rsid w:val="00072867"/>
    <w:rsid w:val="000735E4"/>
    <w:rsid w:val="00074735"/>
    <w:rsid w:val="00075254"/>
    <w:rsid w:val="000775FF"/>
    <w:rsid w:val="000779C1"/>
    <w:rsid w:val="00077B2B"/>
    <w:rsid w:val="00080022"/>
    <w:rsid w:val="00080918"/>
    <w:rsid w:val="00080C9A"/>
    <w:rsid w:val="000811C9"/>
    <w:rsid w:val="00081339"/>
    <w:rsid w:val="00081BAA"/>
    <w:rsid w:val="00082291"/>
    <w:rsid w:val="000837C7"/>
    <w:rsid w:val="00083C62"/>
    <w:rsid w:val="00085477"/>
    <w:rsid w:val="00086D64"/>
    <w:rsid w:val="00087993"/>
    <w:rsid w:val="0008E9DD"/>
    <w:rsid w:val="00093304"/>
    <w:rsid w:val="00093741"/>
    <w:rsid w:val="000952B5"/>
    <w:rsid w:val="00095935"/>
    <w:rsid w:val="00096052"/>
    <w:rsid w:val="00097141"/>
    <w:rsid w:val="000A020B"/>
    <w:rsid w:val="000A0380"/>
    <w:rsid w:val="000A06F6"/>
    <w:rsid w:val="000A3885"/>
    <w:rsid w:val="000A480F"/>
    <w:rsid w:val="000A5BA8"/>
    <w:rsid w:val="000A5E75"/>
    <w:rsid w:val="000A63CD"/>
    <w:rsid w:val="000A6CB8"/>
    <w:rsid w:val="000A7715"/>
    <w:rsid w:val="000A7D0F"/>
    <w:rsid w:val="000B04E3"/>
    <w:rsid w:val="000B0A8F"/>
    <w:rsid w:val="000B1C06"/>
    <w:rsid w:val="000B22AB"/>
    <w:rsid w:val="000B2B8D"/>
    <w:rsid w:val="000B3DA1"/>
    <w:rsid w:val="000B42BA"/>
    <w:rsid w:val="000C0D33"/>
    <w:rsid w:val="000C0DEB"/>
    <w:rsid w:val="000C15B4"/>
    <w:rsid w:val="000C2F0C"/>
    <w:rsid w:val="000C33B2"/>
    <w:rsid w:val="000C361F"/>
    <w:rsid w:val="000C7AD4"/>
    <w:rsid w:val="000D0558"/>
    <w:rsid w:val="000D0958"/>
    <w:rsid w:val="000D0E71"/>
    <w:rsid w:val="000D36F7"/>
    <w:rsid w:val="000D3A42"/>
    <w:rsid w:val="000D3A54"/>
    <w:rsid w:val="000D3C0D"/>
    <w:rsid w:val="000D4482"/>
    <w:rsid w:val="000D4976"/>
    <w:rsid w:val="000D4EBA"/>
    <w:rsid w:val="000D75C2"/>
    <w:rsid w:val="000E1653"/>
    <w:rsid w:val="000E1658"/>
    <w:rsid w:val="000E1764"/>
    <w:rsid w:val="000E199C"/>
    <w:rsid w:val="000E1D80"/>
    <w:rsid w:val="000E2011"/>
    <w:rsid w:val="000E2E01"/>
    <w:rsid w:val="000E35A0"/>
    <w:rsid w:val="000E3ADC"/>
    <w:rsid w:val="000E41D6"/>
    <w:rsid w:val="000E515F"/>
    <w:rsid w:val="000E5614"/>
    <w:rsid w:val="000E6182"/>
    <w:rsid w:val="000E68CA"/>
    <w:rsid w:val="000E6F19"/>
    <w:rsid w:val="000F0BF9"/>
    <w:rsid w:val="000F1F30"/>
    <w:rsid w:val="000F2DB8"/>
    <w:rsid w:val="000F3332"/>
    <w:rsid w:val="000F47CE"/>
    <w:rsid w:val="000F649E"/>
    <w:rsid w:val="000F67AC"/>
    <w:rsid w:val="000F6DCD"/>
    <w:rsid w:val="000F7351"/>
    <w:rsid w:val="00100180"/>
    <w:rsid w:val="00100B0B"/>
    <w:rsid w:val="001010AC"/>
    <w:rsid w:val="0010144E"/>
    <w:rsid w:val="0010154C"/>
    <w:rsid w:val="00102EAD"/>
    <w:rsid w:val="00103187"/>
    <w:rsid w:val="00103DBF"/>
    <w:rsid w:val="00104EEA"/>
    <w:rsid w:val="0010526E"/>
    <w:rsid w:val="00105C66"/>
    <w:rsid w:val="00106A17"/>
    <w:rsid w:val="001115C1"/>
    <w:rsid w:val="0011266F"/>
    <w:rsid w:val="001150CB"/>
    <w:rsid w:val="00115E17"/>
    <w:rsid w:val="00117815"/>
    <w:rsid w:val="00117E26"/>
    <w:rsid w:val="001221A5"/>
    <w:rsid w:val="00122410"/>
    <w:rsid w:val="0012242F"/>
    <w:rsid w:val="00122C11"/>
    <w:rsid w:val="00123B6C"/>
    <w:rsid w:val="00124430"/>
    <w:rsid w:val="0012578D"/>
    <w:rsid w:val="001258D6"/>
    <w:rsid w:val="00126BD6"/>
    <w:rsid w:val="00127BC1"/>
    <w:rsid w:val="00129DE0"/>
    <w:rsid w:val="001305AD"/>
    <w:rsid w:val="001309D7"/>
    <w:rsid w:val="00131083"/>
    <w:rsid w:val="00132F38"/>
    <w:rsid w:val="001335F7"/>
    <w:rsid w:val="00133A47"/>
    <w:rsid w:val="00133AFF"/>
    <w:rsid w:val="00134798"/>
    <w:rsid w:val="00135633"/>
    <w:rsid w:val="001359F4"/>
    <w:rsid w:val="00136ABA"/>
    <w:rsid w:val="001379FC"/>
    <w:rsid w:val="0014003B"/>
    <w:rsid w:val="00140068"/>
    <w:rsid w:val="001426BB"/>
    <w:rsid w:val="001430F3"/>
    <w:rsid w:val="00143E67"/>
    <w:rsid w:val="00144C29"/>
    <w:rsid w:val="00147EA0"/>
    <w:rsid w:val="001503B5"/>
    <w:rsid w:val="00150A33"/>
    <w:rsid w:val="00152677"/>
    <w:rsid w:val="00153474"/>
    <w:rsid w:val="00154DBE"/>
    <w:rsid w:val="001550A5"/>
    <w:rsid w:val="00156D16"/>
    <w:rsid w:val="00156F9A"/>
    <w:rsid w:val="00157FF8"/>
    <w:rsid w:val="00160E6F"/>
    <w:rsid w:val="00160EF1"/>
    <w:rsid w:val="0016183B"/>
    <w:rsid w:val="001620D9"/>
    <w:rsid w:val="0016251F"/>
    <w:rsid w:val="00162FF3"/>
    <w:rsid w:val="0016491B"/>
    <w:rsid w:val="00164A98"/>
    <w:rsid w:val="0016545E"/>
    <w:rsid w:val="00166D1C"/>
    <w:rsid w:val="00166D78"/>
    <w:rsid w:val="00167D25"/>
    <w:rsid w:val="00170EA8"/>
    <w:rsid w:val="00171511"/>
    <w:rsid w:val="00171E66"/>
    <w:rsid w:val="001742F5"/>
    <w:rsid w:val="0017583C"/>
    <w:rsid w:val="00176823"/>
    <w:rsid w:val="0017774C"/>
    <w:rsid w:val="00180A53"/>
    <w:rsid w:val="00182543"/>
    <w:rsid w:val="001839E3"/>
    <w:rsid w:val="00184475"/>
    <w:rsid w:val="00184DA3"/>
    <w:rsid w:val="00184F0A"/>
    <w:rsid w:val="00185790"/>
    <w:rsid w:val="001860D4"/>
    <w:rsid w:val="001862FC"/>
    <w:rsid w:val="00186DBF"/>
    <w:rsid w:val="0018786B"/>
    <w:rsid w:val="0018A78F"/>
    <w:rsid w:val="0019029F"/>
    <w:rsid w:val="00190939"/>
    <w:rsid w:val="00190EFB"/>
    <w:rsid w:val="00191200"/>
    <w:rsid w:val="001918DC"/>
    <w:rsid w:val="001918E1"/>
    <w:rsid w:val="0019190E"/>
    <w:rsid w:val="00193523"/>
    <w:rsid w:val="00193DC8"/>
    <w:rsid w:val="00194612"/>
    <w:rsid w:val="00194CC6"/>
    <w:rsid w:val="0019518C"/>
    <w:rsid w:val="0019712F"/>
    <w:rsid w:val="001971BE"/>
    <w:rsid w:val="00197BA9"/>
    <w:rsid w:val="00197E48"/>
    <w:rsid w:val="001A0EE7"/>
    <w:rsid w:val="001A1C4E"/>
    <w:rsid w:val="001A1FC5"/>
    <w:rsid w:val="001A37F3"/>
    <w:rsid w:val="001A47F3"/>
    <w:rsid w:val="001A4D9A"/>
    <w:rsid w:val="001A61FD"/>
    <w:rsid w:val="001A6629"/>
    <w:rsid w:val="001A7004"/>
    <w:rsid w:val="001A719D"/>
    <w:rsid w:val="001A74C0"/>
    <w:rsid w:val="001A78E2"/>
    <w:rsid w:val="001B0155"/>
    <w:rsid w:val="001B17C4"/>
    <w:rsid w:val="001B2551"/>
    <w:rsid w:val="001B38A2"/>
    <w:rsid w:val="001B3AD7"/>
    <w:rsid w:val="001B4C17"/>
    <w:rsid w:val="001B4E6C"/>
    <w:rsid w:val="001B56D0"/>
    <w:rsid w:val="001B62E1"/>
    <w:rsid w:val="001B75B5"/>
    <w:rsid w:val="001C053B"/>
    <w:rsid w:val="001C0C54"/>
    <w:rsid w:val="001C120D"/>
    <w:rsid w:val="001C1A36"/>
    <w:rsid w:val="001C1DEC"/>
    <w:rsid w:val="001C1F03"/>
    <w:rsid w:val="001C20FB"/>
    <w:rsid w:val="001C2840"/>
    <w:rsid w:val="001C2D91"/>
    <w:rsid w:val="001C37D2"/>
    <w:rsid w:val="001C477B"/>
    <w:rsid w:val="001C49B9"/>
    <w:rsid w:val="001C4E05"/>
    <w:rsid w:val="001C56F2"/>
    <w:rsid w:val="001C669F"/>
    <w:rsid w:val="001C6A7A"/>
    <w:rsid w:val="001C77F9"/>
    <w:rsid w:val="001D01DE"/>
    <w:rsid w:val="001D0B5A"/>
    <w:rsid w:val="001D2654"/>
    <w:rsid w:val="001D38E9"/>
    <w:rsid w:val="001D39D8"/>
    <w:rsid w:val="001D3E73"/>
    <w:rsid w:val="001D45D6"/>
    <w:rsid w:val="001D4F29"/>
    <w:rsid w:val="001D51E8"/>
    <w:rsid w:val="001D5424"/>
    <w:rsid w:val="001D59B0"/>
    <w:rsid w:val="001D65E6"/>
    <w:rsid w:val="001D6DBB"/>
    <w:rsid w:val="001D707B"/>
    <w:rsid w:val="001D73A8"/>
    <w:rsid w:val="001D7B88"/>
    <w:rsid w:val="001E058C"/>
    <w:rsid w:val="001E0D1E"/>
    <w:rsid w:val="001E2D14"/>
    <w:rsid w:val="001E344E"/>
    <w:rsid w:val="001E40C9"/>
    <w:rsid w:val="001E429E"/>
    <w:rsid w:val="001E52E5"/>
    <w:rsid w:val="001E569A"/>
    <w:rsid w:val="001E56B6"/>
    <w:rsid w:val="001E5B4D"/>
    <w:rsid w:val="001E5DD8"/>
    <w:rsid w:val="001E7C7C"/>
    <w:rsid w:val="001E7DEB"/>
    <w:rsid w:val="001F08A9"/>
    <w:rsid w:val="001F15B5"/>
    <w:rsid w:val="001F174C"/>
    <w:rsid w:val="001F1ABF"/>
    <w:rsid w:val="001F4F09"/>
    <w:rsid w:val="001F5EE5"/>
    <w:rsid w:val="001F6829"/>
    <w:rsid w:val="001F6838"/>
    <w:rsid w:val="001F7348"/>
    <w:rsid w:val="002011D3"/>
    <w:rsid w:val="0020160B"/>
    <w:rsid w:val="0020294E"/>
    <w:rsid w:val="00202A74"/>
    <w:rsid w:val="002032BA"/>
    <w:rsid w:val="00203DAF"/>
    <w:rsid w:val="0020559D"/>
    <w:rsid w:val="00205EAF"/>
    <w:rsid w:val="00206197"/>
    <w:rsid w:val="00206E78"/>
    <w:rsid w:val="00206EBA"/>
    <w:rsid w:val="00207179"/>
    <w:rsid w:val="0020774F"/>
    <w:rsid w:val="00210125"/>
    <w:rsid w:val="00210644"/>
    <w:rsid w:val="00211268"/>
    <w:rsid w:val="0021146A"/>
    <w:rsid w:val="00211965"/>
    <w:rsid w:val="00213870"/>
    <w:rsid w:val="00213A6E"/>
    <w:rsid w:val="00214E98"/>
    <w:rsid w:val="0021564C"/>
    <w:rsid w:val="00215D0D"/>
    <w:rsid w:val="0021665E"/>
    <w:rsid w:val="002166C7"/>
    <w:rsid w:val="0021686E"/>
    <w:rsid w:val="00217288"/>
    <w:rsid w:val="00220BBF"/>
    <w:rsid w:val="00221306"/>
    <w:rsid w:val="00221351"/>
    <w:rsid w:val="00223195"/>
    <w:rsid w:val="002253C7"/>
    <w:rsid w:val="002261F5"/>
    <w:rsid w:val="00227338"/>
    <w:rsid w:val="00227673"/>
    <w:rsid w:val="00230047"/>
    <w:rsid w:val="00230783"/>
    <w:rsid w:val="00230883"/>
    <w:rsid w:val="00230B60"/>
    <w:rsid w:val="00230D51"/>
    <w:rsid w:val="00230F3D"/>
    <w:rsid w:val="00231081"/>
    <w:rsid w:val="00231101"/>
    <w:rsid w:val="0023115F"/>
    <w:rsid w:val="00231E66"/>
    <w:rsid w:val="00232F05"/>
    <w:rsid w:val="00233FFF"/>
    <w:rsid w:val="00234667"/>
    <w:rsid w:val="00235061"/>
    <w:rsid w:val="00235073"/>
    <w:rsid w:val="0023542D"/>
    <w:rsid w:val="002356F7"/>
    <w:rsid w:val="00236E35"/>
    <w:rsid w:val="0023749A"/>
    <w:rsid w:val="002412EE"/>
    <w:rsid w:val="00241728"/>
    <w:rsid w:val="00243C22"/>
    <w:rsid w:val="0024543C"/>
    <w:rsid w:val="00246136"/>
    <w:rsid w:val="0024790F"/>
    <w:rsid w:val="00247960"/>
    <w:rsid w:val="00247D38"/>
    <w:rsid w:val="002526B8"/>
    <w:rsid w:val="00252DA9"/>
    <w:rsid w:val="002536FC"/>
    <w:rsid w:val="00254B50"/>
    <w:rsid w:val="002556D2"/>
    <w:rsid w:val="00255FC3"/>
    <w:rsid w:val="002563DE"/>
    <w:rsid w:val="002564CA"/>
    <w:rsid w:val="002568C6"/>
    <w:rsid w:val="00256C3E"/>
    <w:rsid w:val="00256F27"/>
    <w:rsid w:val="002577C8"/>
    <w:rsid w:val="00257946"/>
    <w:rsid w:val="00257C69"/>
    <w:rsid w:val="0026118D"/>
    <w:rsid w:val="00262BF1"/>
    <w:rsid w:val="0026331F"/>
    <w:rsid w:val="00263C12"/>
    <w:rsid w:val="00264209"/>
    <w:rsid w:val="002643F0"/>
    <w:rsid w:val="002663A4"/>
    <w:rsid w:val="00266473"/>
    <w:rsid w:val="0027052B"/>
    <w:rsid w:val="00270824"/>
    <w:rsid w:val="002724E0"/>
    <w:rsid w:val="002726EE"/>
    <w:rsid w:val="00272D8A"/>
    <w:rsid w:val="00275009"/>
    <w:rsid w:val="00275F8C"/>
    <w:rsid w:val="00277020"/>
    <w:rsid w:val="00277F71"/>
    <w:rsid w:val="002800B5"/>
    <w:rsid w:val="00280D1E"/>
    <w:rsid w:val="00280EC4"/>
    <w:rsid w:val="002811AF"/>
    <w:rsid w:val="00281635"/>
    <w:rsid w:val="0028166F"/>
    <w:rsid w:val="0028276F"/>
    <w:rsid w:val="0028343F"/>
    <w:rsid w:val="00283A2C"/>
    <w:rsid w:val="00283EC2"/>
    <w:rsid w:val="00284C1E"/>
    <w:rsid w:val="00286193"/>
    <w:rsid w:val="00286F62"/>
    <w:rsid w:val="002877E6"/>
    <w:rsid w:val="00287CEE"/>
    <w:rsid w:val="0029120C"/>
    <w:rsid w:val="00291553"/>
    <w:rsid w:val="00293495"/>
    <w:rsid w:val="00293E01"/>
    <w:rsid w:val="00295A23"/>
    <w:rsid w:val="002960BC"/>
    <w:rsid w:val="002962EF"/>
    <w:rsid w:val="002963F8"/>
    <w:rsid w:val="00296E5E"/>
    <w:rsid w:val="00297238"/>
    <w:rsid w:val="00297310"/>
    <w:rsid w:val="002975BF"/>
    <w:rsid w:val="00297D7B"/>
    <w:rsid w:val="00297EB5"/>
    <w:rsid w:val="002A0030"/>
    <w:rsid w:val="002A0813"/>
    <w:rsid w:val="002A0A7F"/>
    <w:rsid w:val="002A1117"/>
    <w:rsid w:val="002A1B2F"/>
    <w:rsid w:val="002A275E"/>
    <w:rsid w:val="002A2CBA"/>
    <w:rsid w:val="002A2D63"/>
    <w:rsid w:val="002A3220"/>
    <w:rsid w:val="002A3F85"/>
    <w:rsid w:val="002A47C8"/>
    <w:rsid w:val="002A53E7"/>
    <w:rsid w:val="002A54A6"/>
    <w:rsid w:val="002A6752"/>
    <w:rsid w:val="002A70F0"/>
    <w:rsid w:val="002A75DD"/>
    <w:rsid w:val="002A7F71"/>
    <w:rsid w:val="002B0446"/>
    <w:rsid w:val="002B05C6"/>
    <w:rsid w:val="002B0B61"/>
    <w:rsid w:val="002B1DD9"/>
    <w:rsid w:val="002B316B"/>
    <w:rsid w:val="002B34DF"/>
    <w:rsid w:val="002B5CE6"/>
    <w:rsid w:val="002B5CF0"/>
    <w:rsid w:val="002B63DE"/>
    <w:rsid w:val="002B7E40"/>
    <w:rsid w:val="002C08E6"/>
    <w:rsid w:val="002C1BA2"/>
    <w:rsid w:val="002C2636"/>
    <w:rsid w:val="002C2B8F"/>
    <w:rsid w:val="002C2DA6"/>
    <w:rsid w:val="002C3C46"/>
    <w:rsid w:val="002C4169"/>
    <w:rsid w:val="002C4CE0"/>
    <w:rsid w:val="002C54C2"/>
    <w:rsid w:val="002C5E65"/>
    <w:rsid w:val="002C6131"/>
    <w:rsid w:val="002C7437"/>
    <w:rsid w:val="002C7DDC"/>
    <w:rsid w:val="002D1610"/>
    <w:rsid w:val="002D1FB1"/>
    <w:rsid w:val="002D26CF"/>
    <w:rsid w:val="002D35EB"/>
    <w:rsid w:val="002D3896"/>
    <w:rsid w:val="002D4026"/>
    <w:rsid w:val="002D41F0"/>
    <w:rsid w:val="002D729E"/>
    <w:rsid w:val="002D738E"/>
    <w:rsid w:val="002E03A3"/>
    <w:rsid w:val="002E0DBC"/>
    <w:rsid w:val="002E1820"/>
    <w:rsid w:val="002E1880"/>
    <w:rsid w:val="002E192C"/>
    <w:rsid w:val="002E38D6"/>
    <w:rsid w:val="002E448C"/>
    <w:rsid w:val="002E5118"/>
    <w:rsid w:val="002E7152"/>
    <w:rsid w:val="002E74EA"/>
    <w:rsid w:val="002F03BB"/>
    <w:rsid w:val="002F0D60"/>
    <w:rsid w:val="002F0D9D"/>
    <w:rsid w:val="002F1AAB"/>
    <w:rsid w:val="002F1ACC"/>
    <w:rsid w:val="002F26E8"/>
    <w:rsid w:val="002F2F68"/>
    <w:rsid w:val="002F2FA1"/>
    <w:rsid w:val="002F3050"/>
    <w:rsid w:val="002F4536"/>
    <w:rsid w:val="002F4F98"/>
    <w:rsid w:val="002F584C"/>
    <w:rsid w:val="002F5BEF"/>
    <w:rsid w:val="002F6BF7"/>
    <w:rsid w:val="002F6D2A"/>
    <w:rsid w:val="002F6ECC"/>
    <w:rsid w:val="002F7254"/>
    <w:rsid w:val="002F7973"/>
    <w:rsid w:val="002F7F63"/>
    <w:rsid w:val="00300473"/>
    <w:rsid w:val="0030062C"/>
    <w:rsid w:val="00301638"/>
    <w:rsid w:val="0030175A"/>
    <w:rsid w:val="0030276E"/>
    <w:rsid w:val="00302DF9"/>
    <w:rsid w:val="00302F9D"/>
    <w:rsid w:val="00303200"/>
    <w:rsid w:val="00303375"/>
    <w:rsid w:val="00305BAB"/>
    <w:rsid w:val="00305D6F"/>
    <w:rsid w:val="00306623"/>
    <w:rsid w:val="0030677B"/>
    <w:rsid w:val="003072FF"/>
    <w:rsid w:val="003103EC"/>
    <w:rsid w:val="003116A7"/>
    <w:rsid w:val="0031184C"/>
    <w:rsid w:val="00312299"/>
    <w:rsid w:val="003125BB"/>
    <w:rsid w:val="003129D1"/>
    <w:rsid w:val="00312E8D"/>
    <w:rsid w:val="003133C2"/>
    <w:rsid w:val="00313C32"/>
    <w:rsid w:val="00314A12"/>
    <w:rsid w:val="00314AE2"/>
    <w:rsid w:val="00315806"/>
    <w:rsid w:val="00315ABC"/>
    <w:rsid w:val="00315D24"/>
    <w:rsid w:val="003165F2"/>
    <w:rsid w:val="00316AA8"/>
    <w:rsid w:val="003175BB"/>
    <w:rsid w:val="00317AF1"/>
    <w:rsid w:val="00321284"/>
    <w:rsid w:val="0032188D"/>
    <w:rsid w:val="00323134"/>
    <w:rsid w:val="003240CD"/>
    <w:rsid w:val="00324236"/>
    <w:rsid w:val="00324E2A"/>
    <w:rsid w:val="0032521C"/>
    <w:rsid w:val="00325832"/>
    <w:rsid w:val="00326739"/>
    <w:rsid w:val="00327C69"/>
    <w:rsid w:val="00330065"/>
    <w:rsid w:val="003309AD"/>
    <w:rsid w:val="003310C9"/>
    <w:rsid w:val="0033140A"/>
    <w:rsid w:val="00331416"/>
    <w:rsid w:val="003314C4"/>
    <w:rsid w:val="00331A9C"/>
    <w:rsid w:val="00332008"/>
    <w:rsid w:val="003328BC"/>
    <w:rsid w:val="003330FB"/>
    <w:rsid w:val="00333B5D"/>
    <w:rsid w:val="00334043"/>
    <w:rsid w:val="00334F22"/>
    <w:rsid w:val="00335651"/>
    <w:rsid w:val="003368ED"/>
    <w:rsid w:val="00337751"/>
    <w:rsid w:val="0034033F"/>
    <w:rsid w:val="00340845"/>
    <w:rsid w:val="003409A8"/>
    <w:rsid w:val="00343245"/>
    <w:rsid w:val="003444F8"/>
    <w:rsid w:val="00345C1B"/>
    <w:rsid w:val="003464B5"/>
    <w:rsid w:val="003472B8"/>
    <w:rsid w:val="00347BAF"/>
    <w:rsid w:val="00347F6C"/>
    <w:rsid w:val="0034E1B8"/>
    <w:rsid w:val="00350282"/>
    <w:rsid w:val="003506EF"/>
    <w:rsid w:val="00350A84"/>
    <w:rsid w:val="00351DDB"/>
    <w:rsid w:val="00352A47"/>
    <w:rsid w:val="00352C8B"/>
    <w:rsid w:val="00354D2C"/>
    <w:rsid w:val="0035683F"/>
    <w:rsid w:val="00361040"/>
    <w:rsid w:val="00361232"/>
    <w:rsid w:val="00361382"/>
    <w:rsid w:val="00361833"/>
    <w:rsid w:val="00361F87"/>
    <w:rsid w:val="00362622"/>
    <w:rsid w:val="003647DF"/>
    <w:rsid w:val="0036599D"/>
    <w:rsid w:val="00366750"/>
    <w:rsid w:val="00366858"/>
    <w:rsid w:val="00366D91"/>
    <w:rsid w:val="00367A26"/>
    <w:rsid w:val="00371710"/>
    <w:rsid w:val="003718E8"/>
    <w:rsid w:val="003719B6"/>
    <w:rsid w:val="00373784"/>
    <w:rsid w:val="003747B0"/>
    <w:rsid w:val="003757B3"/>
    <w:rsid w:val="00375A5E"/>
    <w:rsid w:val="00376C49"/>
    <w:rsid w:val="003803B9"/>
    <w:rsid w:val="00380EA2"/>
    <w:rsid w:val="003810F7"/>
    <w:rsid w:val="003816BA"/>
    <w:rsid w:val="003825D8"/>
    <w:rsid w:val="00382605"/>
    <w:rsid w:val="00382ACA"/>
    <w:rsid w:val="00382EF2"/>
    <w:rsid w:val="00383EE7"/>
    <w:rsid w:val="003841C2"/>
    <w:rsid w:val="00385210"/>
    <w:rsid w:val="003853A6"/>
    <w:rsid w:val="00385B80"/>
    <w:rsid w:val="0038622C"/>
    <w:rsid w:val="00386329"/>
    <w:rsid w:val="003869C2"/>
    <w:rsid w:val="00387BC9"/>
    <w:rsid w:val="00387CE8"/>
    <w:rsid w:val="00391111"/>
    <w:rsid w:val="00391710"/>
    <w:rsid w:val="00391CFA"/>
    <w:rsid w:val="00391DAA"/>
    <w:rsid w:val="0039377D"/>
    <w:rsid w:val="0039418C"/>
    <w:rsid w:val="00395469"/>
    <w:rsid w:val="00395499"/>
    <w:rsid w:val="003959B9"/>
    <w:rsid w:val="0039602D"/>
    <w:rsid w:val="0039612E"/>
    <w:rsid w:val="00396584"/>
    <w:rsid w:val="00396EBB"/>
    <w:rsid w:val="00397AFF"/>
    <w:rsid w:val="003A042C"/>
    <w:rsid w:val="003A043F"/>
    <w:rsid w:val="003A14D0"/>
    <w:rsid w:val="003A164A"/>
    <w:rsid w:val="003A19C9"/>
    <w:rsid w:val="003A22D2"/>
    <w:rsid w:val="003A2971"/>
    <w:rsid w:val="003A37FC"/>
    <w:rsid w:val="003A44C1"/>
    <w:rsid w:val="003A4AF5"/>
    <w:rsid w:val="003A4AF9"/>
    <w:rsid w:val="003A5446"/>
    <w:rsid w:val="003A5D94"/>
    <w:rsid w:val="003A6A0F"/>
    <w:rsid w:val="003A7237"/>
    <w:rsid w:val="003A7B78"/>
    <w:rsid w:val="003B023D"/>
    <w:rsid w:val="003B177D"/>
    <w:rsid w:val="003B2CB8"/>
    <w:rsid w:val="003B30E5"/>
    <w:rsid w:val="003B3535"/>
    <w:rsid w:val="003B3DAE"/>
    <w:rsid w:val="003B3DC8"/>
    <w:rsid w:val="003B45C3"/>
    <w:rsid w:val="003B4986"/>
    <w:rsid w:val="003B5CCB"/>
    <w:rsid w:val="003B6436"/>
    <w:rsid w:val="003B6A05"/>
    <w:rsid w:val="003C03CE"/>
    <w:rsid w:val="003C0891"/>
    <w:rsid w:val="003C1C93"/>
    <w:rsid w:val="003C21C6"/>
    <w:rsid w:val="003C3E60"/>
    <w:rsid w:val="003C465C"/>
    <w:rsid w:val="003C46D7"/>
    <w:rsid w:val="003C555B"/>
    <w:rsid w:val="003C5B7A"/>
    <w:rsid w:val="003C6500"/>
    <w:rsid w:val="003C68D3"/>
    <w:rsid w:val="003C6AC0"/>
    <w:rsid w:val="003C7060"/>
    <w:rsid w:val="003C7EA3"/>
    <w:rsid w:val="003D0507"/>
    <w:rsid w:val="003D246A"/>
    <w:rsid w:val="003D6BCB"/>
    <w:rsid w:val="003D712F"/>
    <w:rsid w:val="003E00F4"/>
    <w:rsid w:val="003E0285"/>
    <w:rsid w:val="003E1203"/>
    <w:rsid w:val="003E1338"/>
    <w:rsid w:val="003E178C"/>
    <w:rsid w:val="003E1887"/>
    <w:rsid w:val="003E2465"/>
    <w:rsid w:val="003E31B3"/>
    <w:rsid w:val="003E3918"/>
    <w:rsid w:val="003E3F3F"/>
    <w:rsid w:val="003E6904"/>
    <w:rsid w:val="003E6F84"/>
    <w:rsid w:val="003E6FC1"/>
    <w:rsid w:val="003E72BE"/>
    <w:rsid w:val="003E7354"/>
    <w:rsid w:val="003F0610"/>
    <w:rsid w:val="003F19C6"/>
    <w:rsid w:val="003F2963"/>
    <w:rsid w:val="003F4C5F"/>
    <w:rsid w:val="003F5337"/>
    <w:rsid w:val="003F6178"/>
    <w:rsid w:val="003F7172"/>
    <w:rsid w:val="003F7309"/>
    <w:rsid w:val="00400324"/>
    <w:rsid w:val="0040083C"/>
    <w:rsid w:val="00400A91"/>
    <w:rsid w:val="00401490"/>
    <w:rsid w:val="004014D7"/>
    <w:rsid w:val="004014F5"/>
    <w:rsid w:val="00401690"/>
    <w:rsid w:val="00402BC6"/>
    <w:rsid w:val="00403036"/>
    <w:rsid w:val="0040362C"/>
    <w:rsid w:val="004043B2"/>
    <w:rsid w:val="00404581"/>
    <w:rsid w:val="0040584E"/>
    <w:rsid w:val="00406D7E"/>
    <w:rsid w:val="004078BC"/>
    <w:rsid w:val="0040EFCA"/>
    <w:rsid w:val="0041056E"/>
    <w:rsid w:val="0041117E"/>
    <w:rsid w:val="004135B5"/>
    <w:rsid w:val="004138FA"/>
    <w:rsid w:val="00413F0E"/>
    <w:rsid w:val="004151A7"/>
    <w:rsid w:val="004154DA"/>
    <w:rsid w:val="004202E4"/>
    <w:rsid w:val="00421294"/>
    <w:rsid w:val="00421FA3"/>
    <w:rsid w:val="00422631"/>
    <w:rsid w:val="00422DF8"/>
    <w:rsid w:val="00423830"/>
    <w:rsid w:val="00423D25"/>
    <w:rsid w:val="004263ED"/>
    <w:rsid w:val="00426461"/>
    <w:rsid w:val="00427666"/>
    <w:rsid w:val="00430C2E"/>
    <w:rsid w:val="00431EF5"/>
    <w:rsid w:val="004325EC"/>
    <w:rsid w:val="00432893"/>
    <w:rsid w:val="00432C57"/>
    <w:rsid w:val="004336FD"/>
    <w:rsid w:val="0043510F"/>
    <w:rsid w:val="00436720"/>
    <w:rsid w:val="00436BF1"/>
    <w:rsid w:val="00437225"/>
    <w:rsid w:val="00441215"/>
    <w:rsid w:val="00443A65"/>
    <w:rsid w:val="00443EB4"/>
    <w:rsid w:val="004443C7"/>
    <w:rsid w:val="004456BC"/>
    <w:rsid w:val="0044593B"/>
    <w:rsid w:val="004461A8"/>
    <w:rsid w:val="00447AC7"/>
    <w:rsid w:val="00450185"/>
    <w:rsid w:val="004503E7"/>
    <w:rsid w:val="00450A74"/>
    <w:rsid w:val="004529AF"/>
    <w:rsid w:val="004531B5"/>
    <w:rsid w:val="00454D69"/>
    <w:rsid w:val="0045716D"/>
    <w:rsid w:val="0046078D"/>
    <w:rsid w:val="00460FED"/>
    <w:rsid w:val="00461AF5"/>
    <w:rsid w:val="004629FE"/>
    <w:rsid w:val="00462D8D"/>
    <w:rsid w:val="00463417"/>
    <w:rsid w:val="0046391A"/>
    <w:rsid w:val="00463C1B"/>
    <w:rsid w:val="004648BC"/>
    <w:rsid w:val="00464ADE"/>
    <w:rsid w:val="00465382"/>
    <w:rsid w:val="0046554A"/>
    <w:rsid w:val="004660BF"/>
    <w:rsid w:val="00466606"/>
    <w:rsid w:val="004678C1"/>
    <w:rsid w:val="004701CB"/>
    <w:rsid w:val="00470A71"/>
    <w:rsid w:val="00471189"/>
    <w:rsid w:val="004714A3"/>
    <w:rsid w:val="00471747"/>
    <w:rsid w:val="00472727"/>
    <w:rsid w:val="00472759"/>
    <w:rsid w:val="00472E60"/>
    <w:rsid w:val="004733B2"/>
    <w:rsid w:val="004734CB"/>
    <w:rsid w:val="00473EEA"/>
    <w:rsid w:val="004742D8"/>
    <w:rsid w:val="00474816"/>
    <w:rsid w:val="0047593D"/>
    <w:rsid w:val="00476D66"/>
    <w:rsid w:val="0047755D"/>
    <w:rsid w:val="00480985"/>
    <w:rsid w:val="004809A8"/>
    <w:rsid w:val="004809F4"/>
    <w:rsid w:val="00480DE0"/>
    <w:rsid w:val="004817E0"/>
    <w:rsid w:val="004819D6"/>
    <w:rsid w:val="00481C80"/>
    <w:rsid w:val="00481CE6"/>
    <w:rsid w:val="004822F8"/>
    <w:rsid w:val="004833F1"/>
    <w:rsid w:val="00483AC9"/>
    <w:rsid w:val="00483B47"/>
    <w:rsid w:val="00483B61"/>
    <w:rsid w:val="004844CC"/>
    <w:rsid w:val="00484768"/>
    <w:rsid w:val="00484918"/>
    <w:rsid w:val="00485C8C"/>
    <w:rsid w:val="00487DB4"/>
    <w:rsid w:val="00491A66"/>
    <w:rsid w:val="0049311A"/>
    <w:rsid w:val="0049394D"/>
    <w:rsid w:val="00495242"/>
    <w:rsid w:val="00495D34"/>
    <w:rsid w:val="00496441"/>
    <w:rsid w:val="00496458"/>
    <w:rsid w:val="0049645A"/>
    <w:rsid w:val="004967C4"/>
    <w:rsid w:val="00497097"/>
    <w:rsid w:val="0049720D"/>
    <w:rsid w:val="0049795D"/>
    <w:rsid w:val="004A0378"/>
    <w:rsid w:val="004A055F"/>
    <w:rsid w:val="004A0FFF"/>
    <w:rsid w:val="004A29F1"/>
    <w:rsid w:val="004A324F"/>
    <w:rsid w:val="004A3781"/>
    <w:rsid w:val="004A3F20"/>
    <w:rsid w:val="004A4503"/>
    <w:rsid w:val="004A50DD"/>
    <w:rsid w:val="004A7579"/>
    <w:rsid w:val="004A75DE"/>
    <w:rsid w:val="004A76DE"/>
    <w:rsid w:val="004A7949"/>
    <w:rsid w:val="004A7D71"/>
    <w:rsid w:val="004AC3E3"/>
    <w:rsid w:val="004B2640"/>
    <w:rsid w:val="004B26CD"/>
    <w:rsid w:val="004B482B"/>
    <w:rsid w:val="004B5015"/>
    <w:rsid w:val="004B5C6D"/>
    <w:rsid w:val="004B6D42"/>
    <w:rsid w:val="004B710B"/>
    <w:rsid w:val="004B7C5E"/>
    <w:rsid w:val="004C0230"/>
    <w:rsid w:val="004C0DF7"/>
    <w:rsid w:val="004C1232"/>
    <w:rsid w:val="004C1D66"/>
    <w:rsid w:val="004C3471"/>
    <w:rsid w:val="004C3D27"/>
    <w:rsid w:val="004C48ED"/>
    <w:rsid w:val="004C4F6B"/>
    <w:rsid w:val="004C548B"/>
    <w:rsid w:val="004C7143"/>
    <w:rsid w:val="004C7BF5"/>
    <w:rsid w:val="004D045C"/>
    <w:rsid w:val="004D0C8A"/>
    <w:rsid w:val="004D12FA"/>
    <w:rsid w:val="004D1CE7"/>
    <w:rsid w:val="004D3314"/>
    <w:rsid w:val="004D3DA1"/>
    <w:rsid w:val="004D583C"/>
    <w:rsid w:val="004E02E9"/>
    <w:rsid w:val="004E1832"/>
    <w:rsid w:val="004E190B"/>
    <w:rsid w:val="004E1F79"/>
    <w:rsid w:val="004E2185"/>
    <w:rsid w:val="004E235D"/>
    <w:rsid w:val="004E33A4"/>
    <w:rsid w:val="004E399C"/>
    <w:rsid w:val="004E4040"/>
    <w:rsid w:val="004E47DC"/>
    <w:rsid w:val="004E4993"/>
    <w:rsid w:val="004E517B"/>
    <w:rsid w:val="004E5741"/>
    <w:rsid w:val="004E6783"/>
    <w:rsid w:val="004E7B17"/>
    <w:rsid w:val="004E7F28"/>
    <w:rsid w:val="004EE5F1"/>
    <w:rsid w:val="004F033A"/>
    <w:rsid w:val="004F0C79"/>
    <w:rsid w:val="004F346C"/>
    <w:rsid w:val="004F3A96"/>
    <w:rsid w:val="004F54C5"/>
    <w:rsid w:val="004F5A00"/>
    <w:rsid w:val="004F5FBF"/>
    <w:rsid w:val="004F6656"/>
    <w:rsid w:val="005004C9"/>
    <w:rsid w:val="00502270"/>
    <w:rsid w:val="005025B6"/>
    <w:rsid w:val="00502FC0"/>
    <w:rsid w:val="0050431A"/>
    <w:rsid w:val="00506B6B"/>
    <w:rsid w:val="0050700C"/>
    <w:rsid w:val="005075C6"/>
    <w:rsid w:val="00507A85"/>
    <w:rsid w:val="005106F6"/>
    <w:rsid w:val="00510BF0"/>
    <w:rsid w:val="00512506"/>
    <w:rsid w:val="00512CF8"/>
    <w:rsid w:val="00512D2E"/>
    <w:rsid w:val="00513181"/>
    <w:rsid w:val="005162C2"/>
    <w:rsid w:val="00516C9C"/>
    <w:rsid w:val="005170DE"/>
    <w:rsid w:val="005173F4"/>
    <w:rsid w:val="0052033F"/>
    <w:rsid w:val="00520650"/>
    <w:rsid w:val="0052261D"/>
    <w:rsid w:val="0052287C"/>
    <w:rsid w:val="00522F71"/>
    <w:rsid w:val="0052314F"/>
    <w:rsid w:val="0052383F"/>
    <w:rsid w:val="00523A25"/>
    <w:rsid w:val="005243FE"/>
    <w:rsid w:val="005253C8"/>
    <w:rsid w:val="00526312"/>
    <w:rsid w:val="0052657C"/>
    <w:rsid w:val="00530469"/>
    <w:rsid w:val="005308F8"/>
    <w:rsid w:val="00533B67"/>
    <w:rsid w:val="00534EC1"/>
    <w:rsid w:val="00534FFD"/>
    <w:rsid w:val="005352B4"/>
    <w:rsid w:val="0053594F"/>
    <w:rsid w:val="00535EFE"/>
    <w:rsid w:val="00536443"/>
    <w:rsid w:val="005377FC"/>
    <w:rsid w:val="0053791F"/>
    <w:rsid w:val="00537B4B"/>
    <w:rsid w:val="005405C5"/>
    <w:rsid w:val="00540E52"/>
    <w:rsid w:val="00541052"/>
    <w:rsid w:val="005428E1"/>
    <w:rsid w:val="005443AD"/>
    <w:rsid w:val="005462AB"/>
    <w:rsid w:val="005463B3"/>
    <w:rsid w:val="00546868"/>
    <w:rsid w:val="0054691F"/>
    <w:rsid w:val="005517D0"/>
    <w:rsid w:val="00551BC6"/>
    <w:rsid w:val="00551D20"/>
    <w:rsid w:val="0055230B"/>
    <w:rsid w:val="005543C2"/>
    <w:rsid w:val="00554494"/>
    <w:rsid w:val="0055459C"/>
    <w:rsid w:val="00555274"/>
    <w:rsid w:val="005556A8"/>
    <w:rsid w:val="005564BD"/>
    <w:rsid w:val="00556883"/>
    <w:rsid w:val="00556D5F"/>
    <w:rsid w:val="00557617"/>
    <w:rsid w:val="00557FBF"/>
    <w:rsid w:val="00560971"/>
    <w:rsid w:val="005609DF"/>
    <w:rsid w:val="005621A3"/>
    <w:rsid w:val="005621A5"/>
    <w:rsid w:val="0056244E"/>
    <w:rsid w:val="00563D36"/>
    <w:rsid w:val="00563ECC"/>
    <w:rsid w:val="00565C1B"/>
    <w:rsid w:val="00566440"/>
    <w:rsid w:val="00566955"/>
    <w:rsid w:val="00566977"/>
    <w:rsid w:val="005704FF"/>
    <w:rsid w:val="00570997"/>
    <w:rsid w:val="00572364"/>
    <w:rsid w:val="0057247C"/>
    <w:rsid w:val="005728F0"/>
    <w:rsid w:val="00572AC5"/>
    <w:rsid w:val="005733EE"/>
    <w:rsid w:val="00573AF8"/>
    <w:rsid w:val="00574EF4"/>
    <w:rsid w:val="00575355"/>
    <w:rsid w:val="00577479"/>
    <w:rsid w:val="005800BB"/>
    <w:rsid w:val="0058018B"/>
    <w:rsid w:val="00580F50"/>
    <w:rsid w:val="00580FAB"/>
    <w:rsid w:val="00581103"/>
    <w:rsid w:val="005821D6"/>
    <w:rsid w:val="00582DD0"/>
    <w:rsid w:val="00583B73"/>
    <w:rsid w:val="00583E56"/>
    <w:rsid w:val="005851D5"/>
    <w:rsid w:val="005858D6"/>
    <w:rsid w:val="00585E08"/>
    <w:rsid w:val="0058700F"/>
    <w:rsid w:val="005874E6"/>
    <w:rsid w:val="00587788"/>
    <w:rsid w:val="0058798F"/>
    <w:rsid w:val="00587F11"/>
    <w:rsid w:val="0059075C"/>
    <w:rsid w:val="00590FF1"/>
    <w:rsid w:val="00591147"/>
    <w:rsid w:val="00591FE1"/>
    <w:rsid w:val="00592406"/>
    <w:rsid w:val="00593823"/>
    <w:rsid w:val="00593EA1"/>
    <w:rsid w:val="00593F45"/>
    <w:rsid w:val="005940C4"/>
    <w:rsid w:val="00594527"/>
    <w:rsid w:val="00594DF4"/>
    <w:rsid w:val="00594E25"/>
    <w:rsid w:val="00595030"/>
    <w:rsid w:val="00595296"/>
    <w:rsid w:val="005954C3"/>
    <w:rsid w:val="005955DC"/>
    <w:rsid w:val="005962A8"/>
    <w:rsid w:val="005965EB"/>
    <w:rsid w:val="0059E9D8"/>
    <w:rsid w:val="005A0191"/>
    <w:rsid w:val="005A02D6"/>
    <w:rsid w:val="005A0B88"/>
    <w:rsid w:val="005A149F"/>
    <w:rsid w:val="005A1652"/>
    <w:rsid w:val="005A231F"/>
    <w:rsid w:val="005A252E"/>
    <w:rsid w:val="005A2731"/>
    <w:rsid w:val="005A274B"/>
    <w:rsid w:val="005A3446"/>
    <w:rsid w:val="005A3E45"/>
    <w:rsid w:val="005A415A"/>
    <w:rsid w:val="005A4712"/>
    <w:rsid w:val="005A51CC"/>
    <w:rsid w:val="005A6AFE"/>
    <w:rsid w:val="005A6F4D"/>
    <w:rsid w:val="005B08B8"/>
    <w:rsid w:val="005B0A2D"/>
    <w:rsid w:val="005B0C51"/>
    <w:rsid w:val="005B0E9B"/>
    <w:rsid w:val="005B19A5"/>
    <w:rsid w:val="005B1B31"/>
    <w:rsid w:val="005B1DB5"/>
    <w:rsid w:val="005B1F60"/>
    <w:rsid w:val="005B20ED"/>
    <w:rsid w:val="005B27D3"/>
    <w:rsid w:val="005B2B3F"/>
    <w:rsid w:val="005B318D"/>
    <w:rsid w:val="005B33A2"/>
    <w:rsid w:val="005B4338"/>
    <w:rsid w:val="005B4E01"/>
    <w:rsid w:val="005B69AE"/>
    <w:rsid w:val="005B700A"/>
    <w:rsid w:val="005C0001"/>
    <w:rsid w:val="005C0249"/>
    <w:rsid w:val="005C07C0"/>
    <w:rsid w:val="005C2A57"/>
    <w:rsid w:val="005C75E0"/>
    <w:rsid w:val="005C7BBF"/>
    <w:rsid w:val="005C7C5B"/>
    <w:rsid w:val="005C7DB7"/>
    <w:rsid w:val="005D0285"/>
    <w:rsid w:val="005D1889"/>
    <w:rsid w:val="005D1ECE"/>
    <w:rsid w:val="005D20B6"/>
    <w:rsid w:val="005D20C8"/>
    <w:rsid w:val="005D23EA"/>
    <w:rsid w:val="005D28A6"/>
    <w:rsid w:val="005D2C94"/>
    <w:rsid w:val="005D31D1"/>
    <w:rsid w:val="005D32CC"/>
    <w:rsid w:val="005D3D1A"/>
    <w:rsid w:val="005D3E03"/>
    <w:rsid w:val="005D4CEF"/>
    <w:rsid w:val="005D6144"/>
    <w:rsid w:val="005D72B8"/>
    <w:rsid w:val="005E04B4"/>
    <w:rsid w:val="005E0B3F"/>
    <w:rsid w:val="005E12A3"/>
    <w:rsid w:val="005E14B9"/>
    <w:rsid w:val="005E18DB"/>
    <w:rsid w:val="005E3153"/>
    <w:rsid w:val="005E4B2F"/>
    <w:rsid w:val="005E5B67"/>
    <w:rsid w:val="005E6409"/>
    <w:rsid w:val="005E6C3F"/>
    <w:rsid w:val="005E731A"/>
    <w:rsid w:val="005E74B5"/>
    <w:rsid w:val="005F1495"/>
    <w:rsid w:val="005F1E2D"/>
    <w:rsid w:val="005F32D6"/>
    <w:rsid w:val="005F3B80"/>
    <w:rsid w:val="005F3D64"/>
    <w:rsid w:val="005F4023"/>
    <w:rsid w:val="005F570D"/>
    <w:rsid w:val="005F5C32"/>
    <w:rsid w:val="005F62E9"/>
    <w:rsid w:val="00601462"/>
    <w:rsid w:val="006023D3"/>
    <w:rsid w:val="006048C8"/>
    <w:rsid w:val="0060518E"/>
    <w:rsid w:val="006056B0"/>
    <w:rsid w:val="00605DF4"/>
    <w:rsid w:val="00606918"/>
    <w:rsid w:val="00607F8F"/>
    <w:rsid w:val="00610A8F"/>
    <w:rsid w:val="00610F21"/>
    <w:rsid w:val="00610FC1"/>
    <w:rsid w:val="006113E9"/>
    <w:rsid w:val="0061182E"/>
    <w:rsid w:val="00611DC0"/>
    <w:rsid w:val="006127DA"/>
    <w:rsid w:val="00612F9C"/>
    <w:rsid w:val="006133BC"/>
    <w:rsid w:val="006136B6"/>
    <w:rsid w:val="0061478C"/>
    <w:rsid w:val="00615675"/>
    <w:rsid w:val="006160A4"/>
    <w:rsid w:val="00616B27"/>
    <w:rsid w:val="00617018"/>
    <w:rsid w:val="00617372"/>
    <w:rsid w:val="006215E8"/>
    <w:rsid w:val="00621E7F"/>
    <w:rsid w:val="0062240A"/>
    <w:rsid w:val="006229AE"/>
    <w:rsid w:val="00622B01"/>
    <w:rsid w:val="00623182"/>
    <w:rsid w:val="00623945"/>
    <w:rsid w:val="00625B34"/>
    <w:rsid w:val="00626071"/>
    <w:rsid w:val="006261A6"/>
    <w:rsid w:val="00626570"/>
    <w:rsid w:val="00627011"/>
    <w:rsid w:val="006271B5"/>
    <w:rsid w:val="0062789D"/>
    <w:rsid w:val="00627DE3"/>
    <w:rsid w:val="00627EEF"/>
    <w:rsid w:val="006301B0"/>
    <w:rsid w:val="0063033E"/>
    <w:rsid w:val="0063077A"/>
    <w:rsid w:val="00630910"/>
    <w:rsid w:val="00632D81"/>
    <w:rsid w:val="0063305F"/>
    <w:rsid w:val="0063380A"/>
    <w:rsid w:val="00633ACA"/>
    <w:rsid w:val="00634919"/>
    <w:rsid w:val="00634CD9"/>
    <w:rsid w:val="00634EAC"/>
    <w:rsid w:val="0063509E"/>
    <w:rsid w:val="006355A5"/>
    <w:rsid w:val="006358CC"/>
    <w:rsid w:val="00635D37"/>
    <w:rsid w:val="006375E0"/>
    <w:rsid w:val="006375EE"/>
    <w:rsid w:val="00637A40"/>
    <w:rsid w:val="00640F68"/>
    <w:rsid w:val="00643043"/>
    <w:rsid w:val="00644677"/>
    <w:rsid w:val="00645373"/>
    <w:rsid w:val="006474B2"/>
    <w:rsid w:val="006507B1"/>
    <w:rsid w:val="00650C76"/>
    <w:rsid w:val="006510F0"/>
    <w:rsid w:val="00651565"/>
    <w:rsid w:val="00651F23"/>
    <w:rsid w:val="006554C4"/>
    <w:rsid w:val="0065571C"/>
    <w:rsid w:val="006557C2"/>
    <w:rsid w:val="006565A0"/>
    <w:rsid w:val="006570A8"/>
    <w:rsid w:val="006613A9"/>
    <w:rsid w:val="00662741"/>
    <w:rsid w:val="00663119"/>
    <w:rsid w:val="00663643"/>
    <w:rsid w:val="00663E13"/>
    <w:rsid w:val="00663E2A"/>
    <w:rsid w:val="0066444B"/>
    <w:rsid w:val="00665CEC"/>
    <w:rsid w:val="00665D1D"/>
    <w:rsid w:val="00665F27"/>
    <w:rsid w:val="006669F2"/>
    <w:rsid w:val="00666C40"/>
    <w:rsid w:val="00666C94"/>
    <w:rsid w:val="0066766E"/>
    <w:rsid w:val="006677BB"/>
    <w:rsid w:val="006718AC"/>
    <w:rsid w:val="006725A2"/>
    <w:rsid w:val="006727AB"/>
    <w:rsid w:val="00673144"/>
    <w:rsid w:val="0067477C"/>
    <w:rsid w:val="00674CCA"/>
    <w:rsid w:val="00675FAE"/>
    <w:rsid w:val="00676808"/>
    <w:rsid w:val="00677202"/>
    <w:rsid w:val="00677DD2"/>
    <w:rsid w:val="0068084D"/>
    <w:rsid w:val="00681277"/>
    <w:rsid w:val="00682A90"/>
    <w:rsid w:val="00682E39"/>
    <w:rsid w:val="0068315F"/>
    <w:rsid w:val="00684276"/>
    <w:rsid w:val="00684448"/>
    <w:rsid w:val="0068490A"/>
    <w:rsid w:val="0068691B"/>
    <w:rsid w:val="00686D0C"/>
    <w:rsid w:val="00686E42"/>
    <w:rsid w:val="00687688"/>
    <w:rsid w:val="006876E7"/>
    <w:rsid w:val="00687D96"/>
    <w:rsid w:val="00690975"/>
    <w:rsid w:val="00690CA8"/>
    <w:rsid w:val="006911D3"/>
    <w:rsid w:val="00691770"/>
    <w:rsid w:val="00691F49"/>
    <w:rsid w:val="00692BD1"/>
    <w:rsid w:val="00692FCA"/>
    <w:rsid w:val="0069335F"/>
    <w:rsid w:val="00693470"/>
    <w:rsid w:val="00693FB8"/>
    <w:rsid w:val="00694BBE"/>
    <w:rsid w:val="00694D15"/>
    <w:rsid w:val="006952A4"/>
    <w:rsid w:val="00695583"/>
    <w:rsid w:val="00695FE5"/>
    <w:rsid w:val="006967AC"/>
    <w:rsid w:val="006971AD"/>
    <w:rsid w:val="00697EE4"/>
    <w:rsid w:val="006A2458"/>
    <w:rsid w:val="006A2652"/>
    <w:rsid w:val="006A3449"/>
    <w:rsid w:val="006A6348"/>
    <w:rsid w:val="006A6497"/>
    <w:rsid w:val="006A68D5"/>
    <w:rsid w:val="006A73E6"/>
    <w:rsid w:val="006A7F32"/>
    <w:rsid w:val="006B09F6"/>
    <w:rsid w:val="006B1214"/>
    <w:rsid w:val="006B2F4F"/>
    <w:rsid w:val="006B3BE1"/>
    <w:rsid w:val="006B575C"/>
    <w:rsid w:val="006B5F78"/>
    <w:rsid w:val="006B5FFC"/>
    <w:rsid w:val="006B61BC"/>
    <w:rsid w:val="006B6464"/>
    <w:rsid w:val="006B6C58"/>
    <w:rsid w:val="006B6FBA"/>
    <w:rsid w:val="006B725E"/>
    <w:rsid w:val="006C00DB"/>
    <w:rsid w:val="006C1636"/>
    <w:rsid w:val="006C1987"/>
    <w:rsid w:val="006C1A13"/>
    <w:rsid w:val="006C341F"/>
    <w:rsid w:val="006C34B4"/>
    <w:rsid w:val="006C384B"/>
    <w:rsid w:val="006C3AB3"/>
    <w:rsid w:val="006C4591"/>
    <w:rsid w:val="006C4649"/>
    <w:rsid w:val="006C5E85"/>
    <w:rsid w:val="006D149C"/>
    <w:rsid w:val="006D2043"/>
    <w:rsid w:val="006D2B5A"/>
    <w:rsid w:val="006D3297"/>
    <w:rsid w:val="006D48DC"/>
    <w:rsid w:val="006D5E91"/>
    <w:rsid w:val="006D6208"/>
    <w:rsid w:val="006D6D4C"/>
    <w:rsid w:val="006D7C0D"/>
    <w:rsid w:val="006D7F18"/>
    <w:rsid w:val="006D7F22"/>
    <w:rsid w:val="006E08B5"/>
    <w:rsid w:val="006E0C9B"/>
    <w:rsid w:val="006E1D7B"/>
    <w:rsid w:val="006E330A"/>
    <w:rsid w:val="006E3B8E"/>
    <w:rsid w:val="006E3D92"/>
    <w:rsid w:val="006E4214"/>
    <w:rsid w:val="006E437A"/>
    <w:rsid w:val="006E4AA4"/>
    <w:rsid w:val="006E4CD2"/>
    <w:rsid w:val="006E50B9"/>
    <w:rsid w:val="006E51B4"/>
    <w:rsid w:val="006E535B"/>
    <w:rsid w:val="006E60CA"/>
    <w:rsid w:val="006E76AA"/>
    <w:rsid w:val="006E7762"/>
    <w:rsid w:val="006EBEF8"/>
    <w:rsid w:val="006F00AA"/>
    <w:rsid w:val="006F0386"/>
    <w:rsid w:val="006F1BB1"/>
    <w:rsid w:val="006F289B"/>
    <w:rsid w:val="006F348F"/>
    <w:rsid w:val="006F37EB"/>
    <w:rsid w:val="006F4B70"/>
    <w:rsid w:val="006F558E"/>
    <w:rsid w:val="006F5C4E"/>
    <w:rsid w:val="006F7631"/>
    <w:rsid w:val="00700046"/>
    <w:rsid w:val="007001E0"/>
    <w:rsid w:val="00700FBC"/>
    <w:rsid w:val="007019AA"/>
    <w:rsid w:val="00701B9D"/>
    <w:rsid w:val="007038FD"/>
    <w:rsid w:val="007058AC"/>
    <w:rsid w:val="00705F7D"/>
    <w:rsid w:val="0070699D"/>
    <w:rsid w:val="007070B3"/>
    <w:rsid w:val="00707B5C"/>
    <w:rsid w:val="00710449"/>
    <w:rsid w:val="00711218"/>
    <w:rsid w:val="00711E28"/>
    <w:rsid w:val="00713279"/>
    <w:rsid w:val="00714C86"/>
    <w:rsid w:val="00715A29"/>
    <w:rsid w:val="00715D95"/>
    <w:rsid w:val="00715FAF"/>
    <w:rsid w:val="00716115"/>
    <w:rsid w:val="00716D50"/>
    <w:rsid w:val="007172E4"/>
    <w:rsid w:val="007176E5"/>
    <w:rsid w:val="007217C1"/>
    <w:rsid w:val="00721E2C"/>
    <w:rsid w:val="00722676"/>
    <w:rsid w:val="00722AF3"/>
    <w:rsid w:val="00722BFE"/>
    <w:rsid w:val="00723564"/>
    <w:rsid w:val="00723A03"/>
    <w:rsid w:val="00724350"/>
    <w:rsid w:val="0072559A"/>
    <w:rsid w:val="007256F5"/>
    <w:rsid w:val="0072640F"/>
    <w:rsid w:val="00726826"/>
    <w:rsid w:val="007270FD"/>
    <w:rsid w:val="00727833"/>
    <w:rsid w:val="007305E9"/>
    <w:rsid w:val="0073121C"/>
    <w:rsid w:val="0073168E"/>
    <w:rsid w:val="00731954"/>
    <w:rsid w:val="00731C61"/>
    <w:rsid w:val="00731D56"/>
    <w:rsid w:val="00731F17"/>
    <w:rsid w:val="007327F8"/>
    <w:rsid w:val="00732FD1"/>
    <w:rsid w:val="00732FD9"/>
    <w:rsid w:val="007339C2"/>
    <w:rsid w:val="007344E9"/>
    <w:rsid w:val="007368D4"/>
    <w:rsid w:val="00736C88"/>
    <w:rsid w:val="0073724E"/>
    <w:rsid w:val="0073773B"/>
    <w:rsid w:val="00737C1C"/>
    <w:rsid w:val="00737E39"/>
    <w:rsid w:val="00737F29"/>
    <w:rsid w:val="00740EE1"/>
    <w:rsid w:val="007419E7"/>
    <w:rsid w:val="00741A1B"/>
    <w:rsid w:val="007434B5"/>
    <w:rsid w:val="00743879"/>
    <w:rsid w:val="00744A40"/>
    <w:rsid w:val="00744C4D"/>
    <w:rsid w:val="00745522"/>
    <w:rsid w:val="00745732"/>
    <w:rsid w:val="007459EE"/>
    <w:rsid w:val="00745AE6"/>
    <w:rsid w:val="00746428"/>
    <w:rsid w:val="00746FA9"/>
    <w:rsid w:val="00750562"/>
    <w:rsid w:val="0075229F"/>
    <w:rsid w:val="00753E7D"/>
    <w:rsid w:val="00755EE8"/>
    <w:rsid w:val="00756454"/>
    <w:rsid w:val="007575EC"/>
    <w:rsid w:val="00760822"/>
    <w:rsid w:val="00761368"/>
    <w:rsid w:val="00761863"/>
    <w:rsid w:val="0076426F"/>
    <w:rsid w:val="007649AE"/>
    <w:rsid w:val="007656FB"/>
    <w:rsid w:val="0076757B"/>
    <w:rsid w:val="00767FF1"/>
    <w:rsid w:val="00770DBE"/>
    <w:rsid w:val="0077181E"/>
    <w:rsid w:val="007718AB"/>
    <w:rsid w:val="00771A66"/>
    <w:rsid w:val="00771E6B"/>
    <w:rsid w:val="0077474D"/>
    <w:rsid w:val="00774CCD"/>
    <w:rsid w:val="00774F8B"/>
    <w:rsid w:val="00775258"/>
    <w:rsid w:val="00775871"/>
    <w:rsid w:val="007770B2"/>
    <w:rsid w:val="00780946"/>
    <w:rsid w:val="00782038"/>
    <w:rsid w:val="0078297B"/>
    <w:rsid w:val="00783AD1"/>
    <w:rsid w:val="00787854"/>
    <w:rsid w:val="00791314"/>
    <w:rsid w:val="007913D2"/>
    <w:rsid w:val="00791F43"/>
    <w:rsid w:val="00792A34"/>
    <w:rsid w:val="00792E13"/>
    <w:rsid w:val="007931EC"/>
    <w:rsid w:val="007951C1"/>
    <w:rsid w:val="00795B2A"/>
    <w:rsid w:val="00795E87"/>
    <w:rsid w:val="007973F6"/>
    <w:rsid w:val="007A083B"/>
    <w:rsid w:val="007A1083"/>
    <w:rsid w:val="007A13EE"/>
    <w:rsid w:val="007A18B4"/>
    <w:rsid w:val="007A2238"/>
    <w:rsid w:val="007A22E9"/>
    <w:rsid w:val="007A23B5"/>
    <w:rsid w:val="007A3999"/>
    <w:rsid w:val="007A3FF3"/>
    <w:rsid w:val="007A4590"/>
    <w:rsid w:val="007A4944"/>
    <w:rsid w:val="007A4D99"/>
    <w:rsid w:val="007A5579"/>
    <w:rsid w:val="007A5C42"/>
    <w:rsid w:val="007A72CC"/>
    <w:rsid w:val="007A7858"/>
    <w:rsid w:val="007A7DDB"/>
    <w:rsid w:val="007B02AB"/>
    <w:rsid w:val="007B0AB1"/>
    <w:rsid w:val="007B0E61"/>
    <w:rsid w:val="007B2A17"/>
    <w:rsid w:val="007B3112"/>
    <w:rsid w:val="007B3D57"/>
    <w:rsid w:val="007B3DED"/>
    <w:rsid w:val="007B45BE"/>
    <w:rsid w:val="007B4E87"/>
    <w:rsid w:val="007B4F68"/>
    <w:rsid w:val="007B5734"/>
    <w:rsid w:val="007B6092"/>
    <w:rsid w:val="007B6258"/>
    <w:rsid w:val="007B7C26"/>
    <w:rsid w:val="007C2BC5"/>
    <w:rsid w:val="007C2F7B"/>
    <w:rsid w:val="007C3E2B"/>
    <w:rsid w:val="007C4068"/>
    <w:rsid w:val="007C4A3B"/>
    <w:rsid w:val="007C5645"/>
    <w:rsid w:val="007C5C4B"/>
    <w:rsid w:val="007C5CA1"/>
    <w:rsid w:val="007C6345"/>
    <w:rsid w:val="007C70A6"/>
    <w:rsid w:val="007C7BEC"/>
    <w:rsid w:val="007C7C73"/>
    <w:rsid w:val="007D0C9D"/>
    <w:rsid w:val="007D1AF1"/>
    <w:rsid w:val="007D2938"/>
    <w:rsid w:val="007D29ED"/>
    <w:rsid w:val="007D2C28"/>
    <w:rsid w:val="007D34F7"/>
    <w:rsid w:val="007D38FD"/>
    <w:rsid w:val="007D5AD5"/>
    <w:rsid w:val="007D6130"/>
    <w:rsid w:val="007D64BF"/>
    <w:rsid w:val="007D6CE3"/>
    <w:rsid w:val="007D76A0"/>
    <w:rsid w:val="007D7D07"/>
    <w:rsid w:val="007E030B"/>
    <w:rsid w:val="007E18B8"/>
    <w:rsid w:val="007E195E"/>
    <w:rsid w:val="007E2E47"/>
    <w:rsid w:val="007E3490"/>
    <w:rsid w:val="007E36E0"/>
    <w:rsid w:val="007E455D"/>
    <w:rsid w:val="007E4ED9"/>
    <w:rsid w:val="007E7050"/>
    <w:rsid w:val="007E7096"/>
    <w:rsid w:val="007E7937"/>
    <w:rsid w:val="007F0303"/>
    <w:rsid w:val="007F0306"/>
    <w:rsid w:val="007F0EF6"/>
    <w:rsid w:val="007F12AA"/>
    <w:rsid w:val="007F1A3E"/>
    <w:rsid w:val="007F2C4C"/>
    <w:rsid w:val="007F32D9"/>
    <w:rsid w:val="007F3F85"/>
    <w:rsid w:val="007F4AE5"/>
    <w:rsid w:val="007F6121"/>
    <w:rsid w:val="007F628F"/>
    <w:rsid w:val="007F64C3"/>
    <w:rsid w:val="007F690F"/>
    <w:rsid w:val="007F7223"/>
    <w:rsid w:val="00800701"/>
    <w:rsid w:val="008015A5"/>
    <w:rsid w:val="00801A64"/>
    <w:rsid w:val="00802557"/>
    <w:rsid w:val="00802D30"/>
    <w:rsid w:val="00804A75"/>
    <w:rsid w:val="00804D64"/>
    <w:rsid w:val="008133E4"/>
    <w:rsid w:val="008136D9"/>
    <w:rsid w:val="00813A82"/>
    <w:rsid w:val="00814230"/>
    <w:rsid w:val="00814401"/>
    <w:rsid w:val="008149B1"/>
    <w:rsid w:val="00814D20"/>
    <w:rsid w:val="0081569E"/>
    <w:rsid w:val="008156ED"/>
    <w:rsid w:val="00815D2F"/>
    <w:rsid w:val="00816939"/>
    <w:rsid w:val="00816C4C"/>
    <w:rsid w:val="008171F3"/>
    <w:rsid w:val="00817315"/>
    <w:rsid w:val="00822FE1"/>
    <w:rsid w:val="00823D95"/>
    <w:rsid w:val="00824CA3"/>
    <w:rsid w:val="00825DBF"/>
    <w:rsid w:val="00825FDD"/>
    <w:rsid w:val="00826345"/>
    <w:rsid w:val="008301DC"/>
    <w:rsid w:val="00830CD9"/>
    <w:rsid w:val="00831B2E"/>
    <w:rsid w:val="0083261B"/>
    <w:rsid w:val="00832976"/>
    <w:rsid w:val="00833364"/>
    <w:rsid w:val="00833FED"/>
    <w:rsid w:val="008341C6"/>
    <w:rsid w:val="00834445"/>
    <w:rsid w:val="00834C67"/>
    <w:rsid w:val="00834FA9"/>
    <w:rsid w:val="00835793"/>
    <w:rsid w:val="00836BA0"/>
    <w:rsid w:val="00837453"/>
    <w:rsid w:val="008375CF"/>
    <w:rsid w:val="00837ABA"/>
    <w:rsid w:val="00840163"/>
    <w:rsid w:val="00841C8D"/>
    <w:rsid w:val="0084257F"/>
    <w:rsid w:val="00842D34"/>
    <w:rsid w:val="00843546"/>
    <w:rsid w:val="008437AF"/>
    <w:rsid w:val="0084487B"/>
    <w:rsid w:val="0084545A"/>
    <w:rsid w:val="00846015"/>
    <w:rsid w:val="008465AC"/>
    <w:rsid w:val="00846658"/>
    <w:rsid w:val="00847560"/>
    <w:rsid w:val="00850614"/>
    <w:rsid w:val="008510AA"/>
    <w:rsid w:val="00851116"/>
    <w:rsid w:val="008517C3"/>
    <w:rsid w:val="00852759"/>
    <w:rsid w:val="008528B6"/>
    <w:rsid w:val="0085321C"/>
    <w:rsid w:val="008549B3"/>
    <w:rsid w:val="00854E2E"/>
    <w:rsid w:val="00854F52"/>
    <w:rsid w:val="00855E8F"/>
    <w:rsid w:val="00856E69"/>
    <w:rsid w:val="008573BA"/>
    <w:rsid w:val="008573DC"/>
    <w:rsid w:val="00857B0E"/>
    <w:rsid w:val="00860020"/>
    <w:rsid w:val="00861E6F"/>
    <w:rsid w:val="0086395C"/>
    <w:rsid w:val="0086504C"/>
    <w:rsid w:val="00865708"/>
    <w:rsid w:val="00865B03"/>
    <w:rsid w:val="00866A15"/>
    <w:rsid w:val="00870787"/>
    <w:rsid w:val="008712F0"/>
    <w:rsid w:val="0087204B"/>
    <w:rsid w:val="0087393A"/>
    <w:rsid w:val="00874E6E"/>
    <w:rsid w:val="0087539F"/>
    <w:rsid w:val="00877F6F"/>
    <w:rsid w:val="008800EC"/>
    <w:rsid w:val="00880A7F"/>
    <w:rsid w:val="0088106A"/>
    <w:rsid w:val="00881AF1"/>
    <w:rsid w:val="00881D0A"/>
    <w:rsid w:val="00881D9C"/>
    <w:rsid w:val="00882828"/>
    <w:rsid w:val="008828E4"/>
    <w:rsid w:val="00882D7C"/>
    <w:rsid w:val="00882E86"/>
    <w:rsid w:val="00883110"/>
    <w:rsid w:val="00883DB0"/>
    <w:rsid w:val="0088407B"/>
    <w:rsid w:val="008842E6"/>
    <w:rsid w:val="0088436D"/>
    <w:rsid w:val="00884BC6"/>
    <w:rsid w:val="0088602B"/>
    <w:rsid w:val="0088647F"/>
    <w:rsid w:val="00886BF9"/>
    <w:rsid w:val="0089004F"/>
    <w:rsid w:val="00890194"/>
    <w:rsid w:val="00890AD5"/>
    <w:rsid w:val="008925AD"/>
    <w:rsid w:val="008930B7"/>
    <w:rsid w:val="0089380A"/>
    <w:rsid w:val="00893DBF"/>
    <w:rsid w:val="00893F8B"/>
    <w:rsid w:val="00894246"/>
    <w:rsid w:val="008946BA"/>
    <w:rsid w:val="00895352"/>
    <w:rsid w:val="008966CE"/>
    <w:rsid w:val="008970FC"/>
    <w:rsid w:val="008A055A"/>
    <w:rsid w:val="008A0C7A"/>
    <w:rsid w:val="008A1A75"/>
    <w:rsid w:val="008A1F96"/>
    <w:rsid w:val="008A67DC"/>
    <w:rsid w:val="008B029D"/>
    <w:rsid w:val="008B1975"/>
    <w:rsid w:val="008B2003"/>
    <w:rsid w:val="008B23E9"/>
    <w:rsid w:val="008B273D"/>
    <w:rsid w:val="008B2818"/>
    <w:rsid w:val="008B2BC6"/>
    <w:rsid w:val="008B35B0"/>
    <w:rsid w:val="008B38E6"/>
    <w:rsid w:val="008B4409"/>
    <w:rsid w:val="008B5904"/>
    <w:rsid w:val="008B5FA3"/>
    <w:rsid w:val="008B673D"/>
    <w:rsid w:val="008B679E"/>
    <w:rsid w:val="008B6982"/>
    <w:rsid w:val="008B6A12"/>
    <w:rsid w:val="008B7A83"/>
    <w:rsid w:val="008C0787"/>
    <w:rsid w:val="008C1809"/>
    <w:rsid w:val="008C1856"/>
    <w:rsid w:val="008C3F5F"/>
    <w:rsid w:val="008C4531"/>
    <w:rsid w:val="008C4A03"/>
    <w:rsid w:val="008C5864"/>
    <w:rsid w:val="008C5B6E"/>
    <w:rsid w:val="008C62E7"/>
    <w:rsid w:val="008D039E"/>
    <w:rsid w:val="008D172B"/>
    <w:rsid w:val="008D17DC"/>
    <w:rsid w:val="008D29FF"/>
    <w:rsid w:val="008D2EDE"/>
    <w:rsid w:val="008D35FA"/>
    <w:rsid w:val="008D36AC"/>
    <w:rsid w:val="008D39A3"/>
    <w:rsid w:val="008D4036"/>
    <w:rsid w:val="008D6368"/>
    <w:rsid w:val="008D68DF"/>
    <w:rsid w:val="008D7883"/>
    <w:rsid w:val="008D7E82"/>
    <w:rsid w:val="008E0108"/>
    <w:rsid w:val="008E0DA4"/>
    <w:rsid w:val="008E1A01"/>
    <w:rsid w:val="008E1D92"/>
    <w:rsid w:val="008E2519"/>
    <w:rsid w:val="008E3A7D"/>
    <w:rsid w:val="008E3F3C"/>
    <w:rsid w:val="008E3F42"/>
    <w:rsid w:val="008E4C9D"/>
    <w:rsid w:val="008E5073"/>
    <w:rsid w:val="008E5903"/>
    <w:rsid w:val="008E5D75"/>
    <w:rsid w:val="008E5DB0"/>
    <w:rsid w:val="008E70C9"/>
    <w:rsid w:val="008F02B3"/>
    <w:rsid w:val="008F38BD"/>
    <w:rsid w:val="008F39E6"/>
    <w:rsid w:val="008F3BB0"/>
    <w:rsid w:val="008F4012"/>
    <w:rsid w:val="008F4B8D"/>
    <w:rsid w:val="008F5E8C"/>
    <w:rsid w:val="008F6DF9"/>
    <w:rsid w:val="008F6E7B"/>
    <w:rsid w:val="008F72B6"/>
    <w:rsid w:val="009017D3"/>
    <w:rsid w:val="0090187D"/>
    <w:rsid w:val="00902139"/>
    <w:rsid w:val="00902645"/>
    <w:rsid w:val="00902FC3"/>
    <w:rsid w:val="00903ABE"/>
    <w:rsid w:val="00904A27"/>
    <w:rsid w:val="009061E5"/>
    <w:rsid w:val="00906B57"/>
    <w:rsid w:val="00906C42"/>
    <w:rsid w:val="00907C4E"/>
    <w:rsid w:val="00907D36"/>
    <w:rsid w:val="0090DBE7"/>
    <w:rsid w:val="0091031E"/>
    <w:rsid w:val="009116B0"/>
    <w:rsid w:val="0091185C"/>
    <w:rsid w:val="009118EF"/>
    <w:rsid w:val="00912F72"/>
    <w:rsid w:val="009132FB"/>
    <w:rsid w:val="00913393"/>
    <w:rsid w:val="009144E6"/>
    <w:rsid w:val="00915B99"/>
    <w:rsid w:val="00916CDF"/>
    <w:rsid w:val="009202AF"/>
    <w:rsid w:val="009225D4"/>
    <w:rsid w:val="00923B4D"/>
    <w:rsid w:val="00923D91"/>
    <w:rsid w:val="00924622"/>
    <w:rsid w:val="00924F17"/>
    <w:rsid w:val="009315EE"/>
    <w:rsid w:val="00932BAC"/>
    <w:rsid w:val="00933A11"/>
    <w:rsid w:val="009342C5"/>
    <w:rsid w:val="00934367"/>
    <w:rsid w:val="00934A77"/>
    <w:rsid w:val="00935FC5"/>
    <w:rsid w:val="00935FCC"/>
    <w:rsid w:val="009374B5"/>
    <w:rsid w:val="00940C0B"/>
    <w:rsid w:val="00941348"/>
    <w:rsid w:val="00941AB0"/>
    <w:rsid w:val="00941C8E"/>
    <w:rsid w:val="009429B3"/>
    <w:rsid w:val="00944D93"/>
    <w:rsid w:val="00944FA8"/>
    <w:rsid w:val="0094535A"/>
    <w:rsid w:val="0094556F"/>
    <w:rsid w:val="0094580B"/>
    <w:rsid w:val="00946659"/>
    <w:rsid w:val="009469F3"/>
    <w:rsid w:val="0094730E"/>
    <w:rsid w:val="00950961"/>
    <w:rsid w:val="009511AC"/>
    <w:rsid w:val="0095122C"/>
    <w:rsid w:val="00951242"/>
    <w:rsid w:val="00952412"/>
    <w:rsid w:val="009526F9"/>
    <w:rsid w:val="00952F53"/>
    <w:rsid w:val="00953275"/>
    <w:rsid w:val="0095447D"/>
    <w:rsid w:val="00955A9E"/>
    <w:rsid w:val="00955AC9"/>
    <w:rsid w:val="00956747"/>
    <w:rsid w:val="009569E1"/>
    <w:rsid w:val="00956A98"/>
    <w:rsid w:val="00956E0B"/>
    <w:rsid w:val="00956FA8"/>
    <w:rsid w:val="00961ACA"/>
    <w:rsid w:val="00963CEC"/>
    <w:rsid w:val="00964614"/>
    <w:rsid w:val="00964AF9"/>
    <w:rsid w:val="009659EB"/>
    <w:rsid w:val="00965BEE"/>
    <w:rsid w:val="00967671"/>
    <w:rsid w:val="00970C98"/>
    <w:rsid w:val="00971E8B"/>
    <w:rsid w:val="009729D2"/>
    <w:rsid w:val="00972D21"/>
    <w:rsid w:val="0097394A"/>
    <w:rsid w:val="00973C30"/>
    <w:rsid w:val="009741DF"/>
    <w:rsid w:val="00975752"/>
    <w:rsid w:val="00975D55"/>
    <w:rsid w:val="0097605F"/>
    <w:rsid w:val="00976D6D"/>
    <w:rsid w:val="0098099E"/>
    <w:rsid w:val="00980CC6"/>
    <w:rsid w:val="00980F23"/>
    <w:rsid w:val="00981C7B"/>
    <w:rsid w:val="00981FF0"/>
    <w:rsid w:val="009821E1"/>
    <w:rsid w:val="00982A4B"/>
    <w:rsid w:val="00983D35"/>
    <w:rsid w:val="00984CFD"/>
    <w:rsid w:val="009856E4"/>
    <w:rsid w:val="00985724"/>
    <w:rsid w:val="0099016E"/>
    <w:rsid w:val="0099018B"/>
    <w:rsid w:val="0099057E"/>
    <w:rsid w:val="00991CA9"/>
    <w:rsid w:val="009936E4"/>
    <w:rsid w:val="00994061"/>
    <w:rsid w:val="0099427A"/>
    <w:rsid w:val="00994933"/>
    <w:rsid w:val="00995579"/>
    <w:rsid w:val="00995D11"/>
    <w:rsid w:val="009964ED"/>
    <w:rsid w:val="00996CBB"/>
    <w:rsid w:val="009A05D0"/>
    <w:rsid w:val="009A22B2"/>
    <w:rsid w:val="009A2B8F"/>
    <w:rsid w:val="009A449C"/>
    <w:rsid w:val="009A5251"/>
    <w:rsid w:val="009A52E7"/>
    <w:rsid w:val="009A56E9"/>
    <w:rsid w:val="009A5A88"/>
    <w:rsid w:val="009A5B92"/>
    <w:rsid w:val="009A754A"/>
    <w:rsid w:val="009B073D"/>
    <w:rsid w:val="009B0A01"/>
    <w:rsid w:val="009B0CF6"/>
    <w:rsid w:val="009B2044"/>
    <w:rsid w:val="009B233D"/>
    <w:rsid w:val="009B25C5"/>
    <w:rsid w:val="009B31B5"/>
    <w:rsid w:val="009B4B36"/>
    <w:rsid w:val="009B55F3"/>
    <w:rsid w:val="009B5865"/>
    <w:rsid w:val="009B5AAF"/>
    <w:rsid w:val="009B5F30"/>
    <w:rsid w:val="009B7CDB"/>
    <w:rsid w:val="009C06EB"/>
    <w:rsid w:val="009C0DE5"/>
    <w:rsid w:val="009C14CB"/>
    <w:rsid w:val="009C1513"/>
    <w:rsid w:val="009C1CC7"/>
    <w:rsid w:val="009C215C"/>
    <w:rsid w:val="009C2964"/>
    <w:rsid w:val="009C2977"/>
    <w:rsid w:val="009C2C1C"/>
    <w:rsid w:val="009C2DC2"/>
    <w:rsid w:val="009C39B3"/>
    <w:rsid w:val="009C3C13"/>
    <w:rsid w:val="009C43C3"/>
    <w:rsid w:val="009C51CD"/>
    <w:rsid w:val="009C58DD"/>
    <w:rsid w:val="009C5A1D"/>
    <w:rsid w:val="009C67BC"/>
    <w:rsid w:val="009C7639"/>
    <w:rsid w:val="009C77FE"/>
    <w:rsid w:val="009C7C36"/>
    <w:rsid w:val="009D04D3"/>
    <w:rsid w:val="009D094B"/>
    <w:rsid w:val="009D1A66"/>
    <w:rsid w:val="009D3484"/>
    <w:rsid w:val="009D3548"/>
    <w:rsid w:val="009D3E0C"/>
    <w:rsid w:val="009D4EC5"/>
    <w:rsid w:val="009D5181"/>
    <w:rsid w:val="009D6D5E"/>
    <w:rsid w:val="009D78FC"/>
    <w:rsid w:val="009E1402"/>
    <w:rsid w:val="009E16A5"/>
    <w:rsid w:val="009E178F"/>
    <w:rsid w:val="009E1DBA"/>
    <w:rsid w:val="009E1DBD"/>
    <w:rsid w:val="009E212A"/>
    <w:rsid w:val="009E218C"/>
    <w:rsid w:val="009E251D"/>
    <w:rsid w:val="009E25E0"/>
    <w:rsid w:val="009E37A9"/>
    <w:rsid w:val="009E50F1"/>
    <w:rsid w:val="009E5713"/>
    <w:rsid w:val="009E5B45"/>
    <w:rsid w:val="009E5E1C"/>
    <w:rsid w:val="009E68FE"/>
    <w:rsid w:val="009E6B33"/>
    <w:rsid w:val="009E7F27"/>
    <w:rsid w:val="009F0436"/>
    <w:rsid w:val="009F08D2"/>
    <w:rsid w:val="009F096F"/>
    <w:rsid w:val="009F123D"/>
    <w:rsid w:val="009F1D9C"/>
    <w:rsid w:val="009F2F2C"/>
    <w:rsid w:val="009F3ACC"/>
    <w:rsid w:val="009F3C49"/>
    <w:rsid w:val="009F450D"/>
    <w:rsid w:val="009F47FF"/>
    <w:rsid w:val="009F4936"/>
    <w:rsid w:val="009F5947"/>
    <w:rsid w:val="009F6092"/>
    <w:rsid w:val="009F695E"/>
    <w:rsid w:val="009F6B96"/>
    <w:rsid w:val="00A014C6"/>
    <w:rsid w:val="00A015FD"/>
    <w:rsid w:val="00A02066"/>
    <w:rsid w:val="00A027DC"/>
    <w:rsid w:val="00A037ED"/>
    <w:rsid w:val="00A03C93"/>
    <w:rsid w:val="00A03D2B"/>
    <w:rsid w:val="00A04571"/>
    <w:rsid w:val="00A04858"/>
    <w:rsid w:val="00A062EA"/>
    <w:rsid w:val="00A0631F"/>
    <w:rsid w:val="00A06A93"/>
    <w:rsid w:val="00A12CD9"/>
    <w:rsid w:val="00A12FFC"/>
    <w:rsid w:val="00A13165"/>
    <w:rsid w:val="00A134CF"/>
    <w:rsid w:val="00A14FB1"/>
    <w:rsid w:val="00A1517E"/>
    <w:rsid w:val="00A15D92"/>
    <w:rsid w:val="00A15DBD"/>
    <w:rsid w:val="00A16830"/>
    <w:rsid w:val="00A170BA"/>
    <w:rsid w:val="00A17468"/>
    <w:rsid w:val="00A20106"/>
    <w:rsid w:val="00A20E35"/>
    <w:rsid w:val="00A21533"/>
    <w:rsid w:val="00A237B8"/>
    <w:rsid w:val="00A25334"/>
    <w:rsid w:val="00A2543E"/>
    <w:rsid w:val="00A2563E"/>
    <w:rsid w:val="00A26091"/>
    <w:rsid w:val="00A264C8"/>
    <w:rsid w:val="00A26F47"/>
    <w:rsid w:val="00A27668"/>
    <w:rsid w:val="00A27FDE"/>
    <w:rsid w:val="00A30904"/>
    <w:rsid w:val="00A31343"/>
    <w:rsid w:val="00A31C3A"/>
    <w:rsid w:val="00A357B0"/>
    <w:rsid w:val="00A359CD"/>
    <w:rsid w:val="00A368FE"/>
    <w:rsid w:val="00A369B2"/>
    <w:rsid w:val="00A376C4"/>
    <w:rsid w:val="00A42C3F"/>
    <w:rsid w:val="00A436DE"/>
    <w:rsid w:val="00A44B50"/>
    <w:rsid w:val="00A44FE4"/>
    <w:rsid w:val="00A456E8"/>
    <w:rsid w:val="00A4627B"/>
    <w:rsid w:val="00A469CA"/>
    <w:rsid w:val="00A46C3B"/>
    <w:rsid w:val="00A47CF7"/>
    <w:rsid w:val="00A503B7"/>
    <w:rsid w:val="00A509CB"/>
    <w:rsid w:val="00A50AA4"/>
    <w:rsid w:val="00A50C0F"/>
    <w:rsid w:val="00A51E83"/>
    <w:rsid w:val="00A53A5E"/>
    <w:rsid w:val="00A542E5"/>
    <w:rsid w:val="00A54AFA"/>
    <w:rsid w:val="00A55157"/>
    <w:rsid w:val="00A557C3"/>
    <w:rsid w:val="00A5685B"/>
    <w:rsid w:val="00A579AB"/>
    <w:rsid w:val="00A60124"/>
    <w:rsid w:val="00A60388"/>
    <w:rsid w:val="00A60DF7"/>
    <w:rsid w:val="00A61977"/>
    <w:rsid w:val="00A61CB1"/>
    <w:rsid w:val="00A6231C"/>
    <w:rsid w:val="00A630E5"/>
    <w:rsid w:val="00A63ECB"/>
    <w:rsid w:val="00A64224"/>
    <w:rsid w:val="00A64D44"/>
    <w:rsid w:val="00A65FEA"/>
    <w:rsid w:val="00A6652C"/>
    <w:rsid w:val="00A666A0"/>
    <w:rsid w:val="00A66E46"/>
    <w:rsid w:val="00A66FCC"/>
    <w:rsid w:val="00A70E72"/>
    <w:rsid w:val="00A712AB"/>
    <w:rsid w:val="00A714E5"/>
    <w:rsid w:val="00A71760"/>
    <w:rsid w:val="00A727ED"/>
    <w:rsid w:val="00A72E3B"/>
    <w:rsid w:val="00A73344"/>
    <w:rsid w:val="00A74143"/>
    <w:rsid w:val="00A75F1D"/>
    <w:rsid w:val="00A7693D"/>
    <w:rsid w:val="00A80216"/>
    <w:rsid w:val="00A80A58"/>
    <w:rsid w:val="00A810ED"/>
    <w:rsid w:val="00A814A5"/>
    <w:rsid w:val="00A817AF"/>
    <w:rsid w:val="00A8196D"/>
    <w:rsid w:val="00A81C75"/>
    <w:rsid w:val="00A81D89"/>
    <w:rsid w:val="00A822EE"/>
    <w:rsid w:val="00A82B21"/>
    <w:rsid w:val="00A83014"/>
    <w:rsid w:val="00A8319E"/>
    <w:rsid w:val="00A83999"/>
    <w:rsid w:val="00A83F6C"/>
    <w:rsid w:val="00A84089"/>
    <w:rsid w:val="00A84516"/>
    <w:rsid w:val="00A8520D"/>
    <w:rsid w:val="00A85488"/>
    <w:rsid w:val="00A85A3C"/>
    <w:rsid w:val="00A86545"/>
    <w:rsid w:val="00A87FC3"/>
    <w:rsid w:val="00A9062F"/>
    <w:rsid w:val="00A91E8A"/>
    <w:rsid w:val="00A92833"/>
    <w:rsid w:val="00A93886"/>
    <w:rsid w:val="00A94A9E"/>
    <w:rsid w:val="00A961A0"/>
    <w:rsid w:val="00A97195"/>
    <w:rsid w:val="00A976E3"/>
    <w:rsid w:val="00AA01D8"/>
    <w:rsid w:val="00AA07BC"/>
    <w:rsid w:val="00AA0D32"/>
    <w:rsid w:val="00AA199C"/>
    <w:rsid w:val="00AA19B9"/>
    <w:rsid w:val="00AA1B44"/>
    <w:rsid w:val="00AA2707"/>
    <w:rsid w:val="00AA2945"/>
    <w:rsid w:val="00AA32E1"/>
    <w:rsid w:val="00AA3A85"/>
    <w:rsid w:val="00AA4227"/>
    <w:rsid w:val="00AA4767"/>
    <w:rsid w:val="00AA4B46"/>
    <w:rsid w:val="00AA4F65"/>
    <w:rsid w:val="00AA566D"/>
    <w:rsid w:val="00AA5A5E"/>
    <w:rsid w:val="00AA5F7D"/>
    <w:rsid w:val="00AA671D"/>
    <w:rsid w:val="00AA7574"/>
    <w:rsid w:val="00AA759A"/>
    <w:rsid w:val="00AB04AC"/>
    <w:rsid w:val="00AB050E"/>
    <w:rsid w:val="00AB0985"/>
    <w:rsid w:val="00AB34C3"/>
    <w:rsid w:val="00AB6104"/>
    <w:rsid w:val="00AC0091"/>
    <w:rsid w:val="00AC0F37"/>
    <w:rsid w:val="00AC107C"/>
    <w:rsid w:val="00AC1963"/>
    <w:rsid w:val="00AC23EC"/>
    <w:rsid w:val="00AC23F9"/>
    <w:rsid w:val="00AC2E87"/>
    <w:rsid w:val="00AC502A"/>
    <w:rsid w:val="00AC5DAB"/>
    <w:rsid w:val="00AC6FB6"/>
    <w:rsid w:val="00ACD609"/>
    <w:rsid w:val="00AD2298"/>
    <w:rsid w:val="00AD3339"/>
    <w:rsid w:val="00AD3752"/>
    <w:rsid w:val="00AD4D45"/>
    <w:rsid w:val="00AD5556"/>
    <w:rsid w:val="00AD592A"/>
    <w:rsid w:val="00AD686E"/>
    <w:rsid w:val="00AD74B5"/>
    <w:rsid w:val="00ADE48D"/>
    <w:rsid w:val="00AE0799"/>
    <w:rsid w:val="00AE2D9C"/>
    <w:rsid w:val="00AE44E2"/>
    <w:rsid w:val="00AE5251"/>
    <w:rsid w:val="00AE620D"/>
    <w:rsid w:val="00AE63F1"/>
    <w:rsid w:val="00AE685D"/>
    <w:rsid w:val="00AE6F0A"/>
    <w:rsid w:val="00AE7229"/>
    <w:rsid w:val="00AE7B8A"/>
    <w:rsid w:val="00AF0AD4"/>
    <w:rsid w:val="00AF0E8B"/>
    <w:rsid w:val="00AF148F"/>
    <w:rsid w:val="00AF2554"/>
    <w:rsid w:val="00AF2B90"/>
    <w:rsid w:val="00AF3913"/>
    <w:rsid w:val="00AF40AB"/>
    <w:rsid w:val="00AF41C0"/>
    <w:rsid w:val="00AF5A35"/>
    <w:rsid w:val="00AF5FBC"/>
    <w:rsid w:val="00AF6285"/>
    <w:rsid w:val="00AF62C0"/>
    <w:rsid w:val="00AF6524"/>
    <w:rsid w:val="00AF752F"/>
    <w:rsid w:val="00AF7E4C"/>
    <w:rsid w:val="00AF7E71"/>
    <w:rsid w:val="00B00338"/>
    <w:rsid w:val="00B00A47"/>
    <w:rsid w:val="00B02640"/>
    <w:rsid w:val="00B02F10"/>
    <w:rsid w:val="00B03040"/>
    <w:rsid w:val="00B03B84"/>
    <w:rsid w:val="00B0463A"/>
    <w:rsid w:val="00B04AC1"/>
    <w:rsid w:val="00B055CE"/>
    <w:rsid w:val="00B059D5"/>
    <w:rsid w:val="00B123CA"/>
    <w:rsid w:val="00B144AF"/>
    <w:rsid w:val="00B14886"/>
    <w:rsid w:val="00B15D30"/>
    <w:rsid w:val="00B16040"/>
    <w:rsid w:val="00B1627D"/>
    <w:rsid w:val="00B16411"/>
    <w:rsid w:val="00B205B1"/>
    <w:rsid w:val="00B20C43"/>
    <w:rsid w:val="00B20DCD"/>
    <w:rsid w:val="00B21FA3"/>
    <w:rsid w:val="00B23682"/>
    <w:rsid w:val="00B2374F"/>
    <w:rsid w:val="00B24561"/>
    <w:rsid w:val="00B253CC"/>
    <w:rsid w:val="00B25979"/>
    <w:rsid w:val="00B259A6"/>
    <w:rsid w:val="00B25E92"/>
    <w:rsid w:val="00B25FA1"/>
    <w:rsid w:val="00B26D27"/>
    <w:rsid w:val="00B26DA7"/>
    <w:rsid w:val="00B276A7"/>
    <w:rsid w:val="00B27716"/>
    <w:rsid w:val="00B308E7"/>
    <w:rsid w:val="00B30D58"/>
    <w:rsid w:val="00B318E2"/>
    <w:rsid w:val="00B31A7E"/>
    <w:rsid w:val="00B32DE6"/>
    <w:rsid w:val="00B32E7C"/>
    <w:rsid w:val="00B335A1"/>
    <w:rsid w:val="00B347D2"/>
    <w:rsid w:val="00B35076"/>
    <w:rsid w:val="00B35A73"/>
    <w:rsid w:val="00B35E2F"/>
    <w:rsid w:val="00B41505"/>
    <w:rsid w:val="00B42BB4"/>
    <w:rsid w:val="00B42C1E"/>
    <w:rsid w:val="00B431FF"/>
    <w:rsid w:val="00B43419"/>
    <w:rsid w:val="00B4401B"/>
    <w:rsid w:val="00B44265"/>
    <w:rsid w:val="00B44349"/>
    <w:rsid w:val="00B45830"/>
    <w:rsid w:val="00B469E0"/>
    <w:rsid w:val="00B47FD7"/>
    <w:rsid w:val="00B5051A"/>
    <w:rsid w:val="00B513EB"/>
    <w:rsid w:val="00B51DEC"/>
    <w:rsid w:val="00B5300B"/>
    <w:rsid w:val="00B53550"/>
    <w:rsid w:val="00B536B2"/>
    <w:rsid w:val="00B5373A"/>
    <w:rsid w:val="00B55DE0"/>
    <w:rsid w:val="00B562C8"/>
    <w:rsid w:val="00B563C6"/>
    <w:rsid w:val="00B57975"/>
    <w:rsid w:val="00B57DC3"/>
    <w:rsid w:val="00B6048B"/>
    <w:rsid w:val="00B60697"/>
    <w:rsid w:val="00B60F4B"/>
    <w:rsid w:val="00B6219D"/>
    <w:rsid w:val="00B62324"/>
    <w:rsid w:val="00B625DE"/>
    <w:rsid w:val="00B625EA"/>
    <w:rsid w:val="00B62AC6"/>
    <w:rsid w:val="00B62FC8"/>
    <w:rsid w:val="00B63BD5"/>
    <w:rsid w:val="00B6436D"/>
    <w:rsid w:val="00B64446"/>
    <w:rsid w:val="00B6464D"/>
    <w:rsid w:val="00B64AC8"/>
    <w:rsid w:val="00B64E4F"/>
    <w:rsid w:val="00B6588C"/>
    <w:rsid w:val="00B6596E"/>
    <w:rsid w:val="00B66053"/>
    <w:rsid w:val="00B660E5"/>
    <w:rsid w:val="00B661AF"/>
    <w:rsid w:val="00B668D0"/>
    <w:rsid w:val="00B67CB1"/>
    <w:rsid w:val="00B711BE"/>
    <w:rsid w:val="00B71398"/>
    <w:rsid w:val="00B71BEF"/>
    <w:rsid w:val="00B71E97"/>
    <w:rsid w:val="00B72B2C"/>
    <w:rsid w:val="00B73B93"/>
    <w:rsid w:val="00B74840"/>
    <w:rsid w:val="00B766F4"/>
    <w:rsid w:val="00B77ACD"/>
    <w:rsid w:val="00B77D5F"/>
    <w:rsid w:val="00B80B6C"/>
    <w:rsid w:val="00B81ED3"/>
    <w:rsid w:val="00B82954"/>
    <w:rsid w:val="00B831BA"/>
    <w:rsid w:val="00B836B6"/>
    <w:rsid w:val="00B83800"/>
    <w:rsid w:val="00B83A82"/>
    <w:rsid w:val="00B83D40"/>
    <w:rsid w:val="00B844A6"/>
    <w:rsid w:val="00B84C48"/>
    <w:rsid w:val="00B85F10"/>
    <w:rsid w:val="00B86207"/>
    <w:rsid w:val="00B868B5"/>
    <w:rsid w:val="00B872EC"/>
    <w:rsid w:val="00B875A7"/>
    <w:rsid w:val="00B908BE"/>
    <w:rsid w:val="00B90941"/>
    <w:rsid w:val="00B90F8F"/>
    <w:rsid w:val="00B910FD"/>
    <w:rsid w:val="00B9235C"/>
    <w:rsid w:val="00B92383"/>
    <w:rsid w:val="00B928ED"/>
    <w:rsid w:val="00B933E5"/>
    <w:rsid w:val="00B93EFD"/>
    <w:rsid w:val="00B94B95"/>
    <w:rsid w:val="00B94D5B"/>
    <w:rsid w:val="00B953F7"/>
    <w:rsid w:val="00B954AA"/>
    <w:rsid w:val="00B959C9"/>
    <w:rsid w:val="00B95A9B"/>
    <w:rsid w:val="00B961DF"/>
    <w:rsid w:val="00B96292"/>
    <w:rsid w:val="00B96C0A"/>
    <w:rsid w:val="00B9700B"/>
    <w:rsid w:val="00BA0B14"/>
    <w:rsid w:val="00BA18EA"/>
    <w:rsid w:val="00BA19AF"/>
    <w:rsid w:val="00BA1C62"/>
    <w:rsid w:val="00BA4226"/>
    <w:rsid w:val="00BA49FB"/>
    <w:rsid w:val="00BA5AD4"/>
    <w:rsid w:val="00BA6671"/>
    <w:rsid w:val="00BA6A99"/>
    <w:rsid w:val="00BA7D3C"/>
    <w:rsid w:val="00BB0248"/>
    <w:rsid w:val="00BB056E"/>
    <w:rsid w:val="00BB05C6"/>
    <w:rsid w:val="00BB1F3B"/>
    <w:rsid w:val="00BB2109"/>
    <w:rsid w:val="00BB22A4"/>
    <w:rsid w:val="00BB27A3"/>
    <w:rsid w:val="00BB29E9"/>
    <w:rsid w:val="00BB305F"/>
    <w:rsid w:val="00BB31AA"/>
    <w:rsid w:val="00BB547C"/>
    <w:rsid w:val="00BB5D9F"/>
    <w:rsid w:val="00BB6031"/>
    <w:rsid w:val="00BB6455"/>
    <w:rsid w:val="00BC00EC"/>
    <w:rsid w:val="00BC098B"/>
    <w:rsid w:val="00BC0A45"/>
    <w:rsid w:val="00BC10FE"/>
    <w:rsid w:val="00BC14CC"/>
    <w:rsid w:val="00BC1FC2"/>
    <w:rsid w:val="00BC34D4"/>
    <w:rsid w:val="00BC3B4A"/>
    <w:rsid w:val="00BC52C7"/>
    <w:rsid w:val="00BC5379"/>
    <w:rsid w:val="00BC66ED"/>
    <w:rsid w:val="00BC6DA5"/>
    <w:rsid w:val="00BCEB37"/>
    <w:rsid w:val="00BD084B"/>
    <w:rsid w:val="00BD0957"/>
    <w:rsid w:val="00BD0AD4"/>
    <w:rsid w:val="00BD522C"/>
    <w:rsid w:val="00BD5A08"/>
    <w:rsid w:val="00BD5BC1"/>
    <w:rsid w:val="00BD673A"/>
    <w:rsid w:val="00BD6B31"/>
    <w:rsid w:val="00BD74DA"/>
    <w:rsid w:val="00BE05B0"/>
    <w:rsid w:val="00BE0B73"/>
    <w:rsid w:val="00BE1360"/>
    <w:rsid w:val="00BE14A3"/>
    <w:rsid w:val="00BE1513"/>
    <w:rsid w:val="00BE18FC"/>
    <w:rsid w:val="00BE1955"/>
    <w:rsid w:val="00BE218B"/>
    <w:rsid w:val="00BE29B0"/>
    <w:rsid w:val="00BE2A88"/>
    <w:rsid w:val="00BE2BFE"/>
    <w:rsid w:val="00BE3655"/>
    <w:rsid w:val="00BE44EF"/>
    <w:rsid w:val="00BE573F"/>
    <w:rsid w:val="00BE59C9"/>
    <w:rsid w:val="00BE720E"/>
    <w:rsid w:val="00BE7F15"/>
    <w:rsid w:val="00BECD75"/>
    <w:rsid w:val="00BF07C8"/>
    <w:rsid w:val="00BF1356"/>
    <w:rsid w:val="00BF2830"/>
    <w:rsid w:val="00BF29D8"/>
    <w:rsid w:val="00BF2A3D"/>
    <w:rsid w:val="00BF3BE4"/>
    <w:rsid w:val="00BF3FF4"/>
    <w:rsid w:val="00BF5B42"/>
    <w:rsid w:val="00BF5C04"/>
    <w:rsid w:val="00BF5F5E"/>
    <w:rsid w:val="00BF7867"/>
    <w:rsid w:val="00C00724"/>
    <w:rsid w:val="00C011B3"/>
    <w:rsid w:val="00C019AC"/>
    <w:rsid w:val="00C01BBC"/>
    <w:rsid w:val="00C01C82"/>
    <w:rsid w:val="00C022B3"/>
    <w:rsid w:val="00C024FB"/>
    <w:rsid w:val="00C02678"/>
    <w:rsid w:val="00C0364A"/>
    <w:rsid w:val="00C046A9"/>
    <w:rsid w:val="00C052EE"/>
    <w:rsid w:val="00C05313"/>
    <w:rsid w:val="00C0665E"/>
    <w:rsid w:val="00C0725A"/>
    <w:rsid w:val="00C0787E"/>
    <w:rsid w:val="00C07B3C"/>
    <w:rsid w:val="00C102A1"/>
    <w:rsid w:val="00C105C6"/>
    <w:rsid w:val="00C1153D"/>
    <w:rsid w:val="00C12B62"/>
    <w:rsid w:val="00C14553"/>
    <w:rsid w:val="00C153B6"/>
    <w:rsid w:val="00C15FFE"/>
    <w:rsid w:val="00C17069"/>
    <w:rsid w:val="00C20521"/>
    <w:rsid w:val="00C205D0"/>
    <w:rsid w:val="00C2072C"/>
    <w:rsid w:val="00C21F60"/>
    <w:rsid w:val="00C2243C"/>
    <w:rsid w:val="00C23860"/>
    <w:rsid w:val="00C23A54"/>
    <w:rsid w:val="00C2511C"/>
    <w:rsid w:val="00C257D3"/>
    <w:rsid w:val="00C25EED"/>
    <w:rsid w:val="00C25F8F"/>
    <w:rsid w:val="00C27251"/>
    <w:rsid w:val="00C272DF"/>
    <w:rsid w:val="00C319CA"/>
    <w:rsid w:val="00C31B6E"/>
    <w:rsid w:val="00C3227F"/>
    <w:rsid w:val="00C32CAB"/>
    <w:rsid w:val="00C32F4B"/>
    <w:rsid w:val="00C32F8E"/>
    <w:rsid w:val="00C353A9"/>
    <w:rsid w:val="00C357D9"/>
    <w:rsid w:val="00C367E0"/>
    <w:rsid w:val="00C37928"/>
    <w:rsid w:val="00C37BC5"/>
    <w:rsid w:val="00C4096E"/>
    <w:rsid w:val="00C40A83"/>
    <w:rsid w:val="00C4299D"/>
    <w:rsid w:val="00C42BB3"/>
    <w:rsid w:val="00C43F78"/>
    <w:rsid w:val="00C446FA"/>
    <w:rsid w:val="00C454C1"/>
    <w:rsid w:val="00C50601"/>
    <w:rsid w:val="00C5080D"/>
    <w:rsid w:val="00C50F96"/>
    <w:rsid w:val="00C53613"/>
    <w:rsid w:val="00C537D3"/>
    <w:rsid w:val="00C5399F"/>
    <w:rsid w:val="00C53AFF"/>
    <w:rsid w:val="00C54543"/>
    <w:rsid w:val="00C54E61"/>
    <w:rsid w:val="00C56AD9"/>
    <w:rsid w:val="00C574A3"/>
    <w:rsid w:val="00C57BCC"/>
    <w:rsid w:val="00C57F00"/>
    <w:rsid w:val="00C60166"/>
    <w:rsid w:val="00C60773"/>
    <w:rsid w:val="00C612A1"/>
    <w:rsid w:val="00C6134D"/>
    <w:rsid w:val="00C613B6"/>
    <w:rsid w:val="00C615AA"/>
    <w:rsid w:val="00C61C02"/>
    <w:rsid w:val="00C6380A"/>
    <w:rsid w:val="00C63994"/>
    <w:rsid w:val="00C63D15"/>
    <w:rsid w:val="00C65405"/>
    <w:rsid w:val="00C65B16"/>
    <w:rsid w:val="00C65BFE"/>
    <w:rsid w:val="00C66478"/>
    <w:rsid w:val="00C66B8F"/>
    <w:rsid w:val="00C673EF"/>
    <w:rsid w:val="00C67C78"/>
    <w:rsid w:val="00C70F85"/>
    <w:rsid w:val="00C70F8C"/>
    <w:rsid w:val="00C71277"/>
    <w:rsid w:val="00C71386"/>
    <w:rsid w:val="00C7144C"/>
    <w:rsid w:val="00C71F7A"/>
    <w:rsid w:val="00C720B5"/>
    <w:rsid w:val="00C72F7D"/>
    <w:rsid w:val="00C733F7"/>
    <w:rsid w:val="00C73BB5"/>
    <w:rsid w:val="00C74A0A"/>
    <w:rsid w:val="00C75CA2"/>
    <w:rsid w:val="00C76044"/>
    <w:rsid w:val="00C762A6"/>
    <w:rsid w:val="00C772BF"/>
    <w:rsid w:val="00C77B59"/>
    <w:rsid w:val="00C809D1"/>
    <w:rsid w:val="00C81927"/>
    <w:rsid w:val="00C81E85"/>
    <w:rsid w:val="00C8302A"/>
    <w:rsid w:val="00C84417"/>
    <w:rsid w:val="00C8528E"/>
    <w:rsid w:val="00C86A4A"/>
    <w:rsid w:val="00C86ECC"/>
    <w:rsid w:val="00C90A51"/>
    <w:rsid w:val="00C92133"/>
    <w:rsid w:val="00C93203"/>
    <w:rsid w:val="00C941C1"/>
    <w:rsid w:val="00C94C04"/>
    <w:rsid w:val="00C967A5"/>
    <w:rsid w:val="00C96C13"/>
    <w:rsid w:val="00C97206"/>
    <w:rsid w:val="00C9D411"/>
    <w:rsid w:val="00CA3384"/>
    <w:rsid w:val="00CA3917"/>
    <w:rsid w:val="00CA4A5E"/>
    <w:rsid w:val="00CA5781"/>
    <w:rsid w:val="00CA593D"/>
    <w:rsid w:val="00CA5BA2"/>
    <w:rsid w:val="00CA6CC3"/>
    <w:rsid w:val="00CB003E"/>
    <w:rsid w:val="00CB0274"/>
    <w:rsid w:val="00CB20CD"/>
    <w:rsid w:val="00CB25D3"/>
    <w:rsid w:val="00CB281C"/>
    <w:rsid w:val="00CB2D37"/>
    <w:rsid w:val="00CB3325"/>
    <w:rsid w:val="00CB6A14"/>
    <w:rsid w:val="00CB71C7"/>
    <w:rsid w:val="00CB742E"/>
    <w:rsid w:val="00CB77C6"/>
    <w:rsid w:val="00CB783F"/>
    <w:rsid w:val="00CB7E75"/>
    <w:rsid w:val="00CC0D89"/>
    <w:rsid w:val="00CC0E7C"/>
    <w:rsid w:val="00CC0F4C"/>
    <w:rsid w:val="00CC260A"/>
    <w:rsid w:val="00CC3137"/>
    <w:rsid w:val="00CC4464"/>
    <w:rsid w:val="00CC48E4"/>
    <w:rsid w:val="00CC4BE9"/>
    <w:rsid w:val="00CC504C"/>
    <w:rsid w:val="00CC5A8E"/>
    <w:rsid w:val="00CC5EAC"/>
    <w:rsid w:val="00CC60CF"/>
    <w:rsid w:val="00CC62BE"/>
    <w:rsid w:val="00CC6513"/>
    <w:rsid w:val="00CC6AB0"/>
    <w:rsid w:val="00CC7C90"/>
    <w:rsid w:val="00CC7D35"/>
    <w:rsid w:val="00CD068C"/>
    <w:rsid w:val="00CD1F20"/>
    <w:rsid w:val="00CD1FC5"/>
    <w:rsid w:val="00CD201B"/>
    <w:rsid w:val="00CD23F6"/>
    <w:rsid w:val="00CD267C"/>
    <w:rsid w:val="00CD2BAB"/>
    <w:rsid w:val="00CD45EC"/>
    <w:rsid w:val="00CD49E3"/>
    <w:rsid w:val="00CD5ADC"/>
    <w:rsid w:val="00CD5C63"/>
    <w:rsid w:val="00CD5D04"/>
    <w:rsid w:val="00CD6E98"/>
    <w:rsid w:val="00CD7832"/>
    <w:rsid w:val="00CE1AC4"/>
    <w:rsid w:val="00CE24D0"/>
    <w:rsid w:val="00CE2705"/>
    <w:rsid w:val="00CE2C85"/>
    <w:rsid w:val="00CE2CCF"/>
    <w:rsid w:val="00CE35BF"/>
    <w:rsid w:val="00CE36BA"/>
    <w:rsid w:val="00CE3865"/>
    <w:rsid w:val="00CE3C6B"/>
    <w:rsid w:val="00CE40A2"/>
    <w:rsid w:val="00CE42CC"/>
    <w:rsid w:val="00CE4796"/>
    <w:rsid w:val="00CE482A"/>
    <w:rsid w:val="00CE4841"/>
    <w:rsid w:val="00CE5CF1"/>
    <w:rsid w:val="00CE5EF9"/>
    <w:rsid w:val="00CE7208"/>
    <w:rsid w:val="00CF0A73"/>
    <w:rsid w:val="00CF16F6"/>
    <w:rsid w:val="00CF2233"/>
    <w:rsid w:val="00CF2760"/>
    <w:rsid w:val="00CF2C50"/>
    <w:rsid w:val="00CF3BCD"/>
    <w:rsid w:val="00CF4260"/>
    <w:rsid w:val="00CF60E8"/>
    <w:rsid w:val="00CF615C"/>
    <w:rsid w:val="00CF6CF0"/>
    <w:rsid w:val="00CF7694"/>
    <w:rsid w:val="00D006A5"/>
    <w:rsid w:val="00D01342"/>
    <w:rsid w:val="00D01B3C"/>
    <w:rsid w:val="00D02745"/>
    <w:rsid w:val="00D0287A"/>
    <w:rsid w:val="00D035F7"/>
    <w:rsid w:val="00D0413B"/>
    <w:rsid w:val="00D0554D"/>
    <w:rsid w:val="00D05BF5"/>
    <w:rsid w:val="00D06CD0"/>
    <w:rsid w:val="00D06ED3"/>
    <w:rsid w:val="00D112DA"/>
    <w:rsid w:val="00D12950"/>
    <w:rsid w:val="00D146E4"/>
    <w:rsid w:val="00D14980"/>
    <w:rsid w:val="00D149E4"/>
    <w:rsid w:val="00D14AB3"/>
    <w:rsid w:val="00D164B6"/>
    <w:rsid w:val="00D166CF"/>
    <w:rsid w:val="00D17357"/>
    <w:rsid w:val="00D21077"/>
    <w:rsid w:val="00D2250A"/>
    <w:rsid w:val="00D22AA0"/>
    <w:rsid w:val="00D2433F"/>
    <w:rsid w:val="00D249CD"/>
    <w:rsid w:val="00D2530E"/>
    <w:rsid w:val="00D2683C"/>
    <w:rsid w:val="00D26F22"/>
    <w:rsid w:val="00D27FCF"/>
    <w:rsid w:val="00D303E9"/>
    <w:rsid w:val="00D3092D"/>
    <w:rsid w:val="00D31719"/>
    <w:rsid w:val="00D33174"/>
    <w:rsid w:val="00D331B3"/>
    <w:rsid w:val="00D3407E"/>
    <w:rsid w:val="00D34A35"/>
    <w:rsid w:val="00D3540B"/>
    <w:rsid w:val="00D354EC"/>
    <w:rsid w:val="00D361E5"/>
    <w:rsid w:val="00D40545"/>
    <w:rsid w:val="00D40922"/>
    <w:rsid w:val="00D42A6F"/>
    <w:rsid w:val="00D43141"/>
    <w:rsid w:val="00D43697"/>
    <w:rsid w:val="00D43D5A"/>
    <w:rsid w:val="00D43E88"/>
    <w:rsid w:val="00D4434E"/>
    <w:rsid w:val="00D448A6"/>
    <w:rsid w:val="00D45F1F"/>
    <w:rsid w:val="00D45F5E"/>
    <w:rsid w:val="00D46CB6"/>
    <w:rsid w:val="00D46D14"/>
    <w:rsid w:val="00D46F2B"/>
    <w:rsid w:val="00D478E1"/>
    <w:rsid w:val="00D4880C"/>
    <w:rsid w:val="00D50144"/>
    <w:rsid w:val="00D50EBB"/>
    <w:rsid w:val="00D50FEB"/>
    <w:rsid w:val="00D5182C"/>
    <w:rsid w:val="00D5206E"/>
    <w:rsid w:val="00D522CD"/>
    <w:rsid w:val="00D5370E"/>
    <w:rsid w:val="00D53EFC"/>
    <w:rsid w:val="00D54178"/>
    <w:rsid w:val="00D545F8"/>
    <w:rsid w:val="00D54A62"/>
    <w:rsid w:val="00D54D56"/>
    <w:rsid w:val="00D55A1E"/>
    <w:rsid w:val="00D55E22"/>
    <w:rsid w:val="00D5684A"/>
    <w:rsid w:val="00D60FDA"/>
    <w:rsid w:val="00D612D5"/>
    <w:rsid w:val="00D61574"/>
    <w:rsid w:val="00D63DA9"/>
    <w:rsid w:val="00D70872"/>
    <w:rsid w:val="00D718CF"/>
    <w:rsid w:val="00D7235E"/>
    <w:rsid w:val="00D727C7"/>
    <w:rsid w:val="00D72C1C"/>
    <w:rsid w:val="00D730B1"/>
    <w:rsid w:val="00D74A57"/>
    <w:rsid w:val="00D7574A"/>
    <w:rsid w:val="00D7634D"/>
    <w:rsid w:val="00D76FC0"/>
    <w:rsid w:val="00D77106"/>
    <w:rsid w:val="00D773D9"/>
    <w:rsid w:val="00D7C07C"/>
    <w:rsid w:val="00D80632"/>
    <w:rsid w:val="00D80A99"/>
    <w:rsid w:val="00D81B2A"/>
    <w:rsid w:val="00D81BD8"/>
    <w:rsid w:val="00D82CD7"/>
    <w:rsid w:val="00D834BC"/>
    <w:rsid w:val="00D834E9"/>
    <w:rsid w:val="00D836D6"/>
    <w:rsid w:val="00D83DE0"/>
    <w:rsid w:val="00D842A1"/>
    <w:rsid w:val="00D85755"/>
    <w:rsid w:val="00D85C5D"/>
    <w:rsid w:val="00D862DF"/>
    <w:rsid w:val="00D8811D"/>
    <w:rsid w:val="00D9027F"/>
    <w:rsid w:val="00D91027"/>
    <w:rsid w:val="00D91E87"/>
    <w:rsid w:val="00D9274C"/>
    <w:rsid w:val="00D94153"/>
    <w:rsid w:val="00D9430E"/>
    <w:rsid w:val="00D94A18"/>
    <w:rsid w:val="00D94E10"/>
    <w:rsid w:val="00D950D3"/>
    <w:rsid w:val="00D9556C"/>
    <w:rsid w:val="00D95900"/>
    <w:rsid w:val="00D96E8A"/>
    <w:rsid w:val="00D977EE"/>
    <w:rsid w:val="00D97946"/>
    <w:rsid w:val="00D97BF8"/>
    <w:rsid w:val="00DA2074"/>
    <w:rsid w:val="00DA2371"/>
    <w:rsid w:val="00DA27F3"/>
    <w:rsid w:val="00DA3902"/>
    <w:rsid w:val="00DA4191"/>
    <w:rsid w:val="00DA4192"/>
    <w:rsid w:val="00DA57FF"/>
    <w:rsid w:val="00DA612E"/>
    <w:rsid w:val="00DA6F77"/>
    <w:rsid w:val="00DA700B"/>
    <w:rsid w:val="00DA736E"/>
    <w:rsid w:val="00DB13E2"/>
    <w:rsid w:val="00DB1F17"/>
    <w:rsid w:val="00DB233D"/>
    <w:rsid w:val="00DB6675"/>
    <w:rsid w:val="00DB676A"/>
    <w:rsid w:val="00DC10E5"/>
    <w:rsid w:val="00DC113C"/>
    <w:rsid w:val="00DC2695"/>
    <w:rsid w:val="00DC2761"/>
    <w:rsid w:val="00DC36DE"/>
    <w:rsid w:val="00DC460A"/>
    <w:rsid w:val="00DC4FF4"/>
    <w:rsid w:val="00DC531D"/>
    <w:rsid w:val="00DC5A85"/>
    <w:rsid w:val="00DC5CF1"/>
    <w:rsid w:val="00DC7331"/>
    <w:rsid w:val="00DC73B1"/>
    <w:rsid w:val="00DC7D95"/>
    <w:rsid w:val="00DD0725"/>
    <w:rsid w:val="00DD0756"/>
    <w:rsid w:val="00DD124B"/>
    <w:rsid w:val="00DD16C9"/>
    <w:rsid w:val="00DD1E18"/>
    <w:rsid w:val="00DD1F99"/>
    <w:rsid w:val="00DD2345"/>
    <w:rsid w:val="00DD2A7F"/>
    <w:rsid w:val="00DD4243"/>
    <w:rsid w:val="00DD5F6F"/>
    <w:rsid w:val="00DD6B47"/>
    <w:rsid w:val="00DD729B"/>
    <w:rsid w:val="00DE09F5"/>
    <w:rsid w:val="00DE180F"/>
    <w:rsid w:val="00DE1BA1"/>
    <w:rsid w:val="00DE1FB8"/>
    <w:rsid w:val="00DE2183"/>
    <w:rsid w:val="00DE2E94"/>
    <w:rsid w:val="00DE3B64"/>
    <w:rsid w:val="00DE3D14"/>
    <w:rsid w:val="00DE4046"/>
    <w:rsid w:val="00DE42CF"/>
    <w:rsid w:val="00DE44BA"/>
    <w:rsid w:val="00DE527B"/>
    <w:rsid w:val="00DE5868"/>
    <w:rsid w:val="00DE6240"/>
    <w:rsid w:val="00DE6DBB"/>
    <w:rsid w:val="00DE73A3"/>
    <w:rsid w:val="00DF157A"/>
    <w:rsid w:val="00DF29E3"/>
    <w:rsid w:val="00DF2E28"/>
    <w:rsid w:val="00DF3698"/>
    <w:rsid w:val="00DF387E"/>
    <w:rsid w:val="00DF3E42"/>
    <w:rsid w:val="00DF43D0"/>
    <w:rsid w:val="00DF44C1"/>
    <w:rsid w:val="00DF453A"/>
    <w:rsid w:val="00DF466E"/>
    <w:rsid w:val="00DF4A97"/>
    <w:rsid w:val="00DF4E65"/>
    <w:rsid w:val="00DF66B2"/>
    <w:rsid w:val="00DF6E72"/>
    <w:rsid w:val="00E017EF"/>
    <w:rsid w:val="00E02332"/>
    <w:rsid w:val="00E02A96"/>
    <w:rsid w:val="00E038A6"/>
    <w:rsid w:val="00E0415E"/>
    <w:rsid w:val="00E04388"/>
    <w:rsid w:val="00E047D0"/>
    <w:rsid w:val="00E04BC9"/>
    <w:rsid w:val="00E04C60"/>
    <w:rsid w:val="00E0560A"/>
    <w:rsid w:val="00E073C1"/>
    <w:rsid w:val="00E0768E"/>
    <w:rsid w:val="00E1079D"/>
    <w:rsid w:val="00E10BDA"/>
    <w:rsid w:val="00E12160"/>
    <w:rsid w:val="00E12541"/>
    <w:rsid w:val="00E12B65"/>
    <w:rsid w:val="00E14E75"/>
    <w:rsid w:val="00E16609"/>
    <w:rsid w:val="00E201DD"/>
    <w:rsid w:val="00E20369"/>
    <w:rsid w:val="00E20DB4"/>
    <w:rsid w:val="00E213B5"/>
    <w:rsid w:val="00E21A3D"/>
    <w:rsid w:val="00E21BAD"/>
    <w:rsid w:val="00E22154"/>
    <w:rsid w:val="00E22242"/>
    <w:rsid w:val="00E22C69"/>
    <w:rsid w:val="00E23520"/>
    <w:rsid w:val="00E241AA"/>
    <w:rsid w:val="00E25DE7"/>
    <w:rsid w:val="00E26294"/>
    <w:rsid w:val="00E2659A"/>
    <w:rsid w:val="00E30E2E"/>
    <w:rsid w:val="00E31072"/>
    <w:rsid w:val="00E314A5"/>
    <w:rsid w:val="00E3254B"/>
    <w:rsid w:val="00E32BF8"/>
    <w:rsid w:val="00E3375B"/>
    <w:rsid w:val="00E33927"/>
    <w:rsid w:val="00E3662E"/>
    <w:rsid w:val="00E370E4"/>
    <w:rsid w:val="00E407E4"/>
    <w:rsid w:val="00E41988"/>
    <w:rsid w:val="00E41FFB"/>
    <w:rsid w:val="00E43010"/>
    <w:rsid w:val="00E438F5"/>
    <w:rsid w:val="00E439DA"/>
    <w:rsid w:val="00E43CEE"/>
    <w:rsid w:val="00E4496A"/>
    <w:rsid w:val="00E44BDF"/>
    <w:rsid w:val="00E44D1F"/>
    <w:rsid w:val="00E45425"/>
    <w:rsid w:val="00E457B5"/>
    <w:rsid w:val="00E46E02"/>
    <w:rsid w:val="00E47B8D"/>
    <w:rsid w:val="00E507CA"/>
    <w:rsid w:val="00E51BBD"/>
    <w:rsid w:val="00E5216F"/>
    <w:rsid w:val="00E521B1"/>
    <w:rsid w:val="00E52C64"/>
    <w:rsid w:val="00E55580"/>
    <w:rsid w:val="00E55F62"/>
    <w:rsid w:val="00E5643F"/>
    <w:rsid w:val="00E56ABB"/>
    <w:rsid w:val="00E56CCB"/>
    <w:rsid w:val="00E579CB"/>
    <w:rsid w:val="00E603F6"/>
    <w:rsid w:val="00E60DD3"/>
    <w:rsid w:val="00E61093"/>
    <w:rsid w:val="00E612A4"/>
    <w:rsid w:val="00E6276D"/>
    <w:rsid w:val="00E63021"/>
    <w:rsid w:val="00E630AA"/>
    <w:rsid w:val="00E6393C"/>
    <w:rsid w:val="00E645B4"/>
    <w:rsid w:val="00E64D0A"/>
    <w:rsid w:val="00E64F0E"/>
    <w:rsid w:val="00E6593F"/>
    <w:rsid w:val="00E65B91"/>
    <w:rsid w:val="00E65D85"/>
    <w:rsid w:val="00E65E87"/>
    <w:rsid w:val="00E6601B"/>
    <w:rsid w:val="00E66A1C"/>
    <w:rsid w:val="00E66F58"/>
    <w:rsid w:val="00E676FE"/>
    <w:rsid w:val="00E67B54"/>
    <w:rsid w:val="00E701B3"/>
    <w:rsid w:val="00E70614"/>
    <w:rsid w:val="00E70FFE"/>
    <w:rsid w:val="00E73C5B"/>
    <w:rsid w:val="00E759DF"/>
    <w:rsid w:val="00E7687B"/>
    <w:rsid w:val="00E778CD"/>
    <w:rsid w:val="00E80C8F"/>
    <w:rsid w:val="00E81AFE"/>
    <w:rsid w:val="00E81E2C"/>
    <w:rsid w:val="00E86ADD"/>
    <w:rsid w:val="00E86B97"/>
    <w:rsid w:val="00E8759B"/>
    <w:rsid w:val="00E879F9"/>
    <w:rsid w:val="00E9018C"/>
    <w:rsid w:val="00E903D8"/>
    <w:rsid w:val="00E91092"/>
    <w:rsid w:val="00E91324"/>
    <w:rsid w:val="00E91AF0"/>
    <w:rsid w:val="00E92153"/>
    <w:rsid w:val="00E924F6"/>
    <w:rsid w:val="00E92EF9"/>
    <w:rsid w:val="00E94B08"/>
    <w:rsid w:val="00E94B76"/>
    <w:rsid w:val="00E950F6"/>
    <w:rsid w:val="00E9519A"/>
    <w:rsid w:val="00E95F0C"/>
    <w:rsid w:val="00E960F8"/>
    <w:rsid w:val="00E966FB"/>
    <w:rsid w:val="00E967BA"/>
    <w:rsid w:val="00E96E24"/>
    <w:rsid w:val="00E96F38"/>
    <w:rsid w:val="00E97406"/>
    <w:rsid w:val="00EA0BC4"/>
    <w:rsid w:val="00EA1EF2"/>
    <w:rsid w:val="00EA2A7C"/>
    <w:rsid w:val="00EA2AF4"/>
    <w:rsid w:val="00EA3748"/>
    <w:rsid w:val="00EA3D9D"/>
    <w:rsid w:val="00EA4697"/>
    <w:rsid w:val="00EA6397"/>
    <w:rsid w:val="00EA68B4"/>
    <w:rsid w:val="00EB01FC"/>
    <w:rsid w:val="00EB08D4"/>
    <w:rsid w:val="00EB1699"/>
    <w:rsid w:val="00EB1FC3"/>
    <w:rsid w:val="00EB24B1"/>
    <w:rsid w:val="00EB3B4D"/>
    <w:rsid w:val="00EB3BEC"/>
    <w:rsid w:val="00EB5A07"/>
    <w:rsid w:val="00EB66DC"/>
    <w:rsid w:val="00EB777B"/>
    <w:rsid w:val="00EC0187"/>
    <w:rsid w:val="00EC142E"/>
    <w:rsid w:val="00EC14BD"/>
    <w:rsid w:val="00EC1F7F"/>
    <w:rsid w:val="00EC2053"/>
    <w:rsid w:val="00EC2107"/>
    <w:rsid w:val="00EC2323"/>
    <w:rsid w:val="00EC3444"/>
    <w:rsid w:val="00EC39DA"/>
    <w:rsid w:val="00EC3E4E"/>
    <w:rsid w:val="00EC540F"/>
    <w:rsid w:val="00EC6EAF"/>
    <w:rsid w:val="00EC73B7"/>
    <w:rsid w:val="00EC7539"/>
    <w:rsid w:val="00EC7747"/>
    <w:rsid w:val="00EC7C98"/>
    <w:rsid w:val="00ED02B5"/>
    <w:rsid w:val="00ED3393"/>
    <w:rsid w:val="00ED37A2"/>
    <w:rsid w:val="00ED54B0"/>
    <w:rsid w:val="00ED61EF"/>
    <w:rsid w:val="00ED6C21"/>
    <w:rsid w:val="00EE1F73"/>
    <w:rsid w:val="00EE229D"/>
    <w:rsid w:val="00EE31B3"/>
    <w:rsid w:val="00EE4790"/>
    <w:rsid w:val="00EE5817"/>
    <w:rsid w:val="00EE6167"/>
    <w:rsid w:val="00EE632B"/>
    <w:rsid w:val="00EE6D6E"/>
    <w:rsid w:val="00EF07F7"/>
    <w:rsid w:val="00EF1674"/>
    <w:rsid w:val="00EF2042"/>
    <w:rsid w:val="00EF2066"/>
    <w:rsid w:val="00EF26EE"/>
    <w:rsid w:val="00EF2CEE"/>
    <w:rsid w:val="00EF2F00"/>
    <w:rsid w:val="00EF3E39"/>
    <w:rsid w:val="00EF469E"/>
    <w:rsid w:val="00EF5675"/>
    <w:rsid w:val="00EF598A"/>
    <w:rsid w:val="00F00283"/>
    <w:rsid w:val="00F004DF"/>
    <w:rsid w:val="00F019C5"/>
    <w:rsid w:val="00F02310"/>
    <w:rsid w:val="00F02924"/>
    <w:rsid w:val="00F03736"/>
    <w:rsid w:val="00F04B85"/>
    <w:rsid w:val="00F06A9D"/>
    <w:rsid w:val="00F070AB"/>
    <w:rsid w:val="00F07580"/>
    <w:rsid w:val="00F1096E"/>
    <w:rsid w:val="00F11FED"/>
    <w:rsid w:val="00F12318"/>
    <w:rsid w:val="00F13243"/>
    <w:rsid w:val="00F13386"/>
    <w:rsid w:val="00F14D2D"/>
    <w:rsid w:val="00F1519F"/>
    <w:rsid w:val="00F15482"/>
    <w:rsid w:val="00F15B07"/>
    <w:rsid w:val="00F17288"/>
    <w:rsid w:val="00F17D8B"/>
    <w:rsid w:val="00F20932"/>
    <w:rsid w:val="00F21437"/>
    <w:rsid w:val="00F22ADF"/>
    <w:rsid w:val="00F23049"/>
    <w:rsid w:val="00F238A7"/>
    <w:rsid w:val="00F23E8D"/>
    <w:rsid w:val="00F249AA"/>
    <w:rsid w:val="00F25442"/>
    <w:rsid w:val="00F26510"/>
    <w:rsid w:val="00F26CA3"/>
    <w:rsid w:val="00F27030"/>
    <w:rsid w:val="00F27742"/>
    <w:rsid w:val="00F30388"/>
    <w:rsid w:val="00F30A5F"/>
    <w:rsid w:val="00F31406"/>
    <w:rsid w:val="00F31A84"/>
    <w:rsid w:val="00F31D30"/>
    <w:rsid w:val="00F31F6F"/>
    <w:rsid w:val="00F31FF3"/>
    <w:rsid w:val="00F3241F"/>
    <w:rsid w:val="00F33B60"/>
    <w:rsid w:val="00F34752"/>
    <w:rsid w:val="00F358D6"/>
    <w:rsid w:val="00F35B86"/>
    <w:rsid w:val="00F36585"/>
    <w:rsid w:val="00F37EC6"/>
    <w:rsid w:val="00F41CEC"/>
    <w:rsid w:val="00F41FA0"/>
    <w:rsid w:val="00F42287"/>
    <w:rsid w:val="00F4380D"/>
    <w:rsid w:val="00F43A3C"/>
    <w:rsid w:val="00F45C7A"/>
    <w:rsid w:val="00F4796C"/>
    <w:rsid w:val="00F509B9"/>
    <w:rsid w:val="00F50F68"/>
    <w:rsid w:val="00F5126C"/>
    <w:rsid w:val="00F51615"/>
    <w:rsid w:val="00F522D0"/>
    <w:rsid w:val="00F522F5"/>
    <w:rsid w:val="00F5230E"/>
    <w:rsid w:val="00F53B70"/>
    <w:rsid w:val="00F543A2"/>
    <w:rsid w:val="00F54799"/>
    <w:rsid w:val="00F55567"/>
    <w:rsid w:val="00F55DC5"/>
    <w:rsid w:val="00F55ECD"/>
    <w:rsid w:val="00F5604F"/>
    <w:rsid w:val="00F564D3"/>
    <w:rsid w:val="00F57278"/>
    <w:rsid w:val="00F578FC"/>
    <w:rsid w:val="00F60587"/>
    <w:rsid w:val="00F61A6D"/>
    <w:rsid w:val="00F61FDB"/>
    <w:rsid w:val="00F626F0"/>
    <w:rsid w:val="00F62881"/>
    <w:rsid w:val="00F63409"/>
    <w:rsid w:val="00F63DBB"/>
    <w:rsid w:val="00F648CF"/>
    <w:rsid w:val="00F66921"/>
    <w:rsid w:val="00F67133"/>
    <w:rsid w:val="00F7017F"/>
    <w:rsid w:val="00F71409"/>
    <w:rsid w:val="00F71F1B"/>
    <w:rsid w:val="00F72EDB"/>
    <w:rsid w:val="00F72EE4"/>
    <w:rsid w:val="00F73576"/>
    <w:rsid w:val="00F74C31"/>
    <w:rsid w:val="00F76AD9"/>
    <w:rsid w:val="00F809AD"/>
    <w:rsid w:val="00F8155F"/>
    <w:rsid w:val="00F81D4F"/>
    <w:rsid w:val="00F8256F"/>
    <w:rsid w:val="00F8458C"/>
    <w:rsid w:val="00F85313"/>
    <w:rsid w:val="00F8571D"/>
    <w:rsid w:val="00F864EF"/>
    <w:rsid w:val="00F86CFB"/>
    <w:rsid w:val="00F875BD"/>
    <w:rsid w:val="00F87CAE"/>
    <w:rsid w:val="00F87ED6"/>
    <w:rsid w:val="00F90287"/>
    <w:rsid w:val="00F913AD"/>
    <w:rsid w:val="00F91D3C"/>
    <w:rsid w:val="00F92109"/>
    <w:rsid w:val="00F94435"/>
    <w:rsid w:val="00F94E47"/>
    <w:rsid w:val="00F95A37"/>
    <w:rsid w:val="00F95D99"/>
    <w:rsid w:val="00F95E5E"/>
    <w:rsid w:val="00F972D2"/>
    <w:rsid w:val="00FA08BE"/>
    <w:rsid w:val="00FA0C1F"/>
    <w:rsid w:val="00FA0D52"/>
    <w:rsid w:val="00FA1144"/>
    <w:rsid w:val="00FA1B0F"/>
    <w:rsid w:val="00FA1DA5"/>
    <w:rsid w:val="00FA2139"/>
    <w:rsid w:val="00FA29B3"/>
    <w:rsid w:val="00FA47C6"/>
    <w:rsid w:val="00FA48CB"/>
    <w:rsid w:val="00FA4A67"/>
    <w:rsid w:val="00FA59C2"/>
    <w:rsid w:val="00FA5F7E"/>
    <w:rsid w:val="00FA6862"/>
    <w:rsid w:val="00FA6A29"/>
    <w:rsid w:val="00FA6B2F"/>
    <w:rsid w:val="00FA6B60"/>
    <w:rsid w:val="00FA7BAB"/>
    <w:rsid w:val="00FB03EE"/>
    <w:rsid w:val="00FB0477"/>
    <w:rsid w:val="00FB0741"/>
    <w:rsid w:val="00FB0D5B"/>
    <w:rsid w:val="00FB1A6E"/>
    <w:rsid w:val="00FB23A2"/>
    <w:rsid w:val="00FB3480"/>
    <w:rsid w:val="00FB3D80"/>
    <w:rsid w:val="00FB4701"/>
    <w:rsid w:val="00FB4851"/>
    <w:rsid w:val="00FB4E03"/>
    <w:rsid w:val="00FB57B2"/>
    <w:rsid w:val="00FB661C"/>
    <w:rsid w:val="00FB69C1"/>
    <w:rsid w:val="00FB7C8F"/>
    <w:rsid w:val="00FC04CD"/>
    <w:rsid w:val="00FC06EF"/>
    <w:rsid w:val="00FC0BEE"/>
    <w:rsid w:val="00FC105B"/>
    <w:rsid w:val="00FC129A"/>
    <w:rsid w:val="00FC1373"/>
    <w:rsid w:val="00FC23FD"/>
    <w:rsid w:val="00FC3594"/>
    <w:rsid w:val="00FC4263"/>
    <w:rsid w:val="00FC4ECF"/>
    <w:rsid w:val="00FC596B"/>
    <w:rsid w:val="00FC7762"/>
    <w:rsid w:val="00FD0E79"/>
    <w:rsid w:val="00FD15FA"/>
    <w:rsid w:val="00FD1D86"/>
    <w:rsid w:val="00FD2540"/>
    <w:rsid w:val="00FD3714"/>
    <w:rsid w:val="00FD44A9"/>
    <w:rsid w:val="00FD472F"/>
    <w:rsid w:val="00FD5133"/>
    <w:rsid w:val="00FD6DC6"/>
    <w:rsid w:val="00FD70A7"/>
    <w:rsid w:val="00FD7951"/>
    <w:rsid w:val="00FD7DF8"/>
    <w:rsid w:val="00FE098D"/>
    <w:rsid w:val="00FE2257"/>
    <w:rsid w:val="00FE2360"/>
    <w:rsid w:val="00FE4A0E"/>
    <w:rsid w:val="00FE4B58"/>
    <w:rsid w:val="00FE6CFC"/>
    <w:rsid w:val="00FE6E18"/>
    <w:rsid w:val="00FE74E2"/>
    <w:rsid w:val="00FE755F"/>
    <w:rsid w:val="00FE7C8B"/>
    <w:rsid w:val="00FE7FD3"/>
    <w:rsid w:val="00FF0560"/>
    <w:rsid w:val="00FF141D"/>
    <w:rsid w:val="00FF2615"/>
    <w:rsid w:val="00FF2988"/>
    <w:rsid w:val="00FF2D73"/>
    <w:rsid w:val="00FF3AEC"/>
    <w:rsid w:val="00FF42D1"/>
    <w:rsid w:val="00FF42F8"/>
    <w:rsid w:val="00FF4671"/>
    <w:rsid w:val="00FF531B"/>
    <w:rsid w:val="00FF6161"/>
    <w:rsid w:val="00FF6341"/>
    <w:rsid w:val="00FF7139"/>
    <w:rsid w:val="0100EDD3"/>
    <w:rsid w:val="01035A19"/>
    <w:rsid w:val="01068811"/>
    <w:rsid w:val="010CE0A2"/>
    <w:rsid w:val="012858A1"/>
    <w:rsid w:val="012CA448"/>
    <w:rsid w:val="013B0F91"/>
    <w:rsid w:val="0149F883"/>
    <w:rsid w:val="014D7B07"/>
    <w:rsid w:val="014E1C08"/>
    <w:rsid w:val="014EB98B"/>
    <w:rsid w:val="01501E6B"/>
    <w:rsid w:val="01652E39"/>
    <w:rsid w:val="016A76B2"/>
    <w:rsid w:val="017FAAE4"/>
    <w:rsid w:val="018CE1E3"/>
    <w:rsid w:val="0190E5EF"/>
    <w:rsid w:val="019AE4B4"/>
    <w:rsid w:val="01A0E6D1"/>
    <w:rsid w:val="01A9474B"/>
    <w:rsid w:val="01A9D3D2"/>
    <w:rsid w:val="01B6589D"/>
    <w:rsid w:val="01BA84EF"/>
    <w:rsid w:val="01BB4F52"/>
    <w:rsid w:val="01C560F7"/>
    <w:rsid w:val="01D0BE86"/>
    <w:rsid w:val="01D3931E"/>
    <w:rsid w:val="01D8913A"/>
    <w:rsid w:val="01DCBB7A"/>
    <w:rsid w:val="01DE5C78"/>
    <w:rsid w:val="01F7C08C"/>
    <w:rsid w:val="01FC9945"/>
    <w:rsid w:val="01FCF2BA"/>
    <w:rsid w:val="0208CA44"/>
    <w:rsid w:val="021B238A"/>
    <w:rsid w:val="02211E5A"/>
    <w:rsid w:val="02222AEF"/>
    <w:rsid w:val="02321E26"/>
    <w:rsid w:val="0234E96D"/>
    <w:rsid w:val="0242082A"/>
    <w:rsid w:val="024752D8"/>
    <w:rsid w:val="0249B4EE"/>
    <w:rsid w:val="0253D889"/>
    <w:rsid w:val="02607BDC"/>
    <w:rsid w:val="0265EDE0"/>
    <w:rsid w:val="026D7CAA"/>
    <w:rsid w:val="02704989"/>
    <w:rsid w:val="0271DDDE"/>
    <w:rsid w:val="02818C43"/>
    <w:rsid w:val="02850B65"/>
    <w:rsid w:val="028F295E"/>
    <w:rsid w:val="02968417"/>
    <w:rsid w:val="02973442"/>
    <w:rsid w:val="029D7C3A"/>
    <w:rsid w:val="02B02CDD"/>
    <w:rsid w:val="02BD9415"/>
    <w:rsid w:val="02C4C9FC"/>
    <w:rsid w:val="02C60A62"/>
    <w:rsid w:val="02C98442"/>
    <w:rsid w:val="02CBD22F"/>
    <w:rsid w:val="02CE9BA3"/>
    <w:rsid w:val="02F938DE"/>
    <w:rsid w:val="02F9AFE2"/>
    <w:rsid w:val="030888D2"/>
    <w:rsid w:val="030E2D4E"/>
    <w:rsid w:val="03134FB0"/>
    <w:rsid w:val="0317BECC"/>
    <w:rsid w:val="03300C80"/>
    <w:rsid w:val="0335A1F2"/>
    <w:rsid w:val="0367F03F"/>
    <w:rsid w:val="03749DB9"/>
    <w:rsid w:val="037B0928"/>
    <w:rsid w:val="037C1081"/>
    <w:rsid w:val="037FEE15"/>
    <w:rsid w:val="038831F9"/>
    <w:rsid w:val="0391EF15"/>
    <w:rsid w:val="03945197"/>
    <w:rsid w:val="039C16E1"/>
    <w:rsid w:val="03A39B8F"/>
    <w:rsid w:val="03A9A6A0"/>
    <w:rsid w:val="03AE23FC"/>
    <w:rsid w:val="03B1492A"/>
    <w:rsid w:val="03C1A563"/>
    <w:rsid w:val="03C1F2BC"/>
    <w:rsid w:val="03C67002"/>
    <w:rsid w:val="03C772B2"/>
    <w:rsid w:val="03CEB087"/>
    <w:rsid w:val="03DD8564"/>
    <w:rsid w:val="03E2DD53"/>
    <w:rsid w:val="03E59A0E"/>
    <w:rsid w:val="03EC6921"/>
    <w:rsid w:val="03EE3C23"/>
    <w:rsid w:val="03F01669"/>
    <w:rsid w:val="040174D3"/>
    <w:rsid w:val="0408E61E"/>
    <w:rsid w:val="040A4A9F"/>
    <w:rsid w:val="040FE19B"/>
    <w:rsid w:val="0410849E"/>
    <w:rsid w:val="0412562C"/>
    <w:rsid w:val="04178FD8"/>
    <w:rsid w:val="041ABDF0"/>
    <w:rsid w:val="042D0036"/>
    <w:rsid w:val="042FBD56"/>
    <w:rsid w:val="043438A3"/>
    <w:rsid w:val="043929F4"/>
    <w:rsid w:val="04394C9B"/>
    <w:rsid w:val="043E3D5A"/>
    <w:rsid w:val="04694379"/>
    <w:rsid w:val="046E1790"/>
    <w:rsid w:val="0473566B"/>
    <w:rsid w:val="04749C11"/>
    <w:rsid w:val="04772CC8"/>
    <w:rsid w:val="04792C58"/>
    <w:rsid w:val="047FE646"/>
    <w:rsid w:val="048231E8"/>
    <w:rsid w:val="0482A93F"/>
    <w:rsid w:val="048414CC"/>
    <w:rsid w:val="04959CE6"/>
    <w:rsid w:val="04960F25"/>
    <w:rsid w:val="0497B5EA"/>
    <w:rsid w:val="049B32C7"/>
    <w:rsid w:val="04A1F3A2"/>
    <w:rsid w:val="04A59F58"/>
    <w:rsid w:val="04B0859B"/>
    <w:rsid w:val="04B3851A"/>
    <w:rsid w:val="04B45335"/>
    <w:rsid w:val="04DB4A60"/>
    <w:rsid w:val="04DB84A7"/>
    <w:rsid w:val="04E5E1FD"/>
    <w:rsid w:val="04EA23E9"/>
    <w:rsid w:val="04ECBE52"/>
    <w:rsid w:val="04F20B83"/>
    <w:rsid w:val="04F3E7FD"/>
    <w:rsid w:val="04F5A072"/>
    <w:rsid w:val="04F8ABA1"/>
    <w:rsid w:val="0514982F"/>
    <w:rsid w:val="051F9129"/>
    <w:rsid w:val="0524B408"/>
    <w:rsid w:val="052C3D42"/>
    <w:rsid w:val="052C4EA4"/>
    <w:rsid w:val="0532A68F"/>
    <w:rsid w:val="053788A2"/>
    <w:rsid w:val="05402982"/>
    <w:rsid w:val="0541A912"/>
    <w:rsid w:val="0542D431"/>
    <w:rsid w:val="05444D67"/>
    <w:rsid w:val="0544AAF9"/>
    <w:rsid w:val="05473BD3"/>
    <w:rsid w:val="05624063"/>
    <w:rsid w:val="057076EA"/>
    <w:rsid w:val="057105DB"/>
    <w:rsid w:val="057485D0"/>
    <w:rsid w:val="05809551"/>
    <w:rsid w:val="0580D605"/>
    <w:rsid w:val="0584440A"/>
    <w:rsid w:val="0588D705"/>
    <w:rsid w:val="058A71AB"/>
    <w:rsid w:val="058C6969"/>
    <w:rsid w:val="05918E5A"/>
    <w:rsid w:val="059913B6"/>
    <w:rsid w:val="05B052CD"/>
    <w:rsid w:val="05B57308"/>
    <w:rsid w:val="05B80030"/>
    <w:rsid w:val="05C257A8"/>
    <w:rsid w:val="05C68F4A"/>
    <w:rsid w:val="05CA5F0F"/>
    <w:rsid w:val="05D0B5AB"/>
    <w:rsid w:val="05DEB210"/>
    <w:rsid w:val="05DF8276"/>
    <w:rsid w:val="05E6827B"/>
    <w:rsid w:val="05E76730"/>
    <w:rsid w:val="05E97ADD"/>
    <w:rsid w:val="0614FCB9"/>
    <w:rsid w:val="0635C339"/>
    <w:rsid w:val="06370328"/>
    <w:rsid w:val="064D035C"/>
    <w:rsid w:val="064DB76F"/>
    <w:rsid w:val="064F450B"/>
    <w:rsid w:val="06597569"/>
    <w:rsid w:val="066729D0"/>
    <w:rsid w:val="06776F48"/>
    <w:rsid w:val="067DE302"/>
    <w:rsid w:val="068BE067"/>
    <w:rsid w:val="068D067D"/>
    <w:rsid w:val="069367B3"/>
    <w:rsid w:val="0694B4DA"/>
    <w:rsid w:val="0698A3A7"/>
    <w:rsid w:val="06A1ACA5"/>
    <w:rsid w:val="06A8F8FC"/>
    <w:rsid w:val="06B09AA2"/>
    <w:rsid w:val="06BB06F2"/>
    <w:rsid w:val="06BF222F"/>
    <w:rsid w:val="06C2E379"/>
    <w:rsid w:val="06C563BE"/>
    <w:rsid w:val="06C81F05"/>
    <w:rsid w:val="06CF5196"/>
    <w:rsid w:val="06E07B5A"/>
    <w:rsid w:val="06E61F49"/>
    <w:rsid w:val="06E953DD"/>
    <w:rsid w:val="06F15721"/>
    <w:rsid w:val="06F59C12"/>
    <w:rsid w:val="06F849ED"/>
    <w:rsid w:val="06FE10C4"/>
    <w:rsid w:val="07195814"/>
    <w:rsid w:val="071B0044"/>
    <w:rsid w:val="072020C3"/>
    <w:rsid w:val="0725DCE5"/>
    <w:rsid w:val="073ACB19"/>
    <w:rsid w:val="073FD092"/>
    <w:rsid w:val="07436139"/>
    <w:rsid w:val="07547A13"/>
    <w:rsid w:val="0755C200"/>
    <w:rsid w:val="0757E2C8"/>
    <w:rsid w:val="075E4704"/>
    <w:rsid w:val="0770AFBF"/>
    <w:rsid w:val="0771F736"/>
    <w:rsid w:val="077372A2"/>
    <w:rsid w:val="07835926"/>
    <w:rsid w:val="0793649E"/>
    <w:rsid w:val="0797F29C"/>
    <w:rsid w:val="0799F510"/>
    <w:rsid w:val="079CA5CD"/>
    <w:rsid w:val="07AB9DFE"/>
    <w:rsid w:val="07BD0D4A"/>
    <w:rsid w:val="07C023ED"/>
    <w:rsid w:val="07C203F0"/>
    <w:rsid w:val="07CC0249"/>
    <w:rsid w:val="07CCFD7A"/>
    <w:rsid w:val="07CF56AC"/>
    <w:rsid w:val="07D105DA"/>
    <w:rsid w:val="07D44507"/>
    <w:rsid w:val="07EBF956"/>
    <w:rsid w:val="081DB672"/>
    <w:rsid w:val="081DBD2D"/>
    <w:rsid w:val="08206DA6"/>
    <w:rsid w:val="0825F8EF"/>
    <w:rsid w:val="0829AC45"/>
    <w:rsid w:val="0830494F"/>
    <w:rsid w:val="08366749"/>
    <w:rsid w:val="0842BD8C"/>
    <w:rsid w:val="0842BE0C"/>
    <w:rsid w:val="0845B17C"/>
    <w:rsid w:val="08498CDB"/>
    <w:rsid w:val="0854A8A3"/>
    <w:rsid w:val="085731EB"/>
    <w:rsid w:val="085B727E"/>
    <w:rsid w:val="085EB3DA"/>
    <w:rsid w:val="0864E776"/>
    <w:rsid w:val="08677EAD"/>
    <w:rsid w:val="08686CC2"/>
    <w:rsid w:val="0888F944"/>
    <w:rsid w:val="088D3B0E"/>
    <w:rsid w:val="089712CE"/>
    <w:rsid w:val="089B8D46"/>
    <w:rsid w:val="089DAEAC"/>
    <w:rsid w:val="08C1C1FC"/>
    <w:rsid w:val="08C1F153"/>
    <w:rsid w:val="08C92F1C"/>
    <w:rsid w:val="08DF2C17"/>
    <w:rsid w:val="08E086A3"/>
    <w:rsid w:val="08E62375"/>
    <w:rsid w:val="08E96380"/>
    <w:rsid w:val="08F4B190"/>
    <w:rsid w:val="09051CC9"/>
    <w:rsid w:val="0906322C"/>
    <w:rsid w:val="091E233D"/>
    <w:rsid w:val="092C01CD"/>
    <w:rsid w:val="0933C2FD"/>
    <w:rsid w:val="09564C38"/>
    <w:rsid w:val="0957CE76"/>
    <w:rsid w:val="09589CC6"/>
    <w:rsid w:val="0962072C"/>
    <w:rsid w:val="0968E1B3"/>
    <w:rsid w:val="096C58AA"/>
    <w:rsid w:val="097121BD"/>
    <w:rsid w:val="09747E9F"/>
    <w:rsid w:val="0979BA58"/>
    <w:rsid w:val="09819B6B"/>
    <w:rsid w:val="09848E01"/>
    <w:rsid w:val="098CA29E"/>
    <w:rsid w:val="098D2351"/>
    <w:rsid w:val="09928754"/>
    <w:rsid w:val="0992BB57"/>
    <w:rsid w:val="09935875"/>
    <w:rsid w:val="09937260"/>
    <w:rsid w:val="09A09393"/>
    <w:rsid w:val="09A56654"/>
    <w:rsid w:val="09AB3E1C"/>
    <w:rsid w:val="09AF59C5"/>
    <w:rsid w:val="09AF732E"/>
    <w:rsid w:val="09B22968"/>
    <w:rsid w:val="09CF00AE"/>
    <w:rsid w:val="09DE8E95"/>
    <w:rsid w:val="09E4C112"/>
    <w:rsid w:val="09ECBE88"/>
    <w:rsid w:val="09F245B1"/>
    <w:rsid w:val="09FD2232"/>
    <w:rsid w:val="09FEF3BF"/>
    <w:rsid w:val="0A0F4D1A"/>
    <w:rsid w:val="0A171CE8"/>
    <w:rsid w:val="0A1ABA44"/>
    <w:rsid w:val="0A2D3CD4"/>
    <w:rsid w:val="0A37ABDF"/>
    <w:rsid w:val="0A42F0AA"/>
    <w:rsid w:val="0A6516F7"/>
    <w:rsid w:val="0A66A50E"/>
    <w:rsid w:val="0A74F151"/>
    <w:rsid w:val="0A78145F"/>
    <w:rsid w:val="0A7F47CD"/>
    <w:rsid w:val="0A833317"/>
    <w:rsid w:val="0A83B0C7"/>
    <w:rsid w:val="0A8889BF"/>
    <w:rsid w:val="0A8D75F9"/>
    <w:rsid w:val="0A901D4A"/>
    <w:rsid w:val="0A9F487D"/>
    <w:rsid w:val="0A9FFEC0"/>
    <w:rsid w:val="0AAAEBD4"/>
    <w:rsid w:val="0ABA752B"/>
    <w:rsid w:val="0ABDFF3C"/>
    <w:rsid w:val="0AC0C8F9"/>
    <w:rsid w:val="0ACD2379"/>
    <w:rsid w:val="0ACF76DE"/>
    <w:rsid w:val="0ADF2F82"/>
    <w:rsid w:val="0AE4DBDA"/>
    <w:rsid w:val="0AE4E44C"/>
    <w:rsid w:val="0AE659A8"/>
    <w:rsid w:val="0AEADF0B"/>
    <w:rsid w:val="0AEBB60D"/>
    <w:rsid w:val="0AF46D27"/>
    <w:rsid w:val="0AFA7584"/>
    <w:rsid w:val="0AFB3698"/>
    <w:rsid w:val="0AFE5F5B"/>
    <w:rsid w:val="0B02AC87"/>
    <w:rsid w:val="0B08B401"/>
    <w:rsid w:val="0B0E17AE"/>
    <w:rsid w:val="0B1A85DC"/>
    <w:rsid w:val="0B1B6DE5"/>
    <w:rsid w:val="0B1FC71F"/>
    <w:rsid w:val="0B200709"/>
    <w:rsid w:val="0B2343EB"/>
    <w:rsid w:val="0B2B5662"/>
    <w:rsid w:val="0B33F7EF"/>
    <w:rsid w:val="0B356613"/>
    <w:rsid w:val="0B49426E"/>
    <w:rsid w:val="0B49B446"/>
    <w:rsid w:val="0B50D503"/>
    <w:rsid w:val="0B578EF6"/>
    <w:rsid w:val="0B5F2AFB"/>
    <w:rsid w:val="0B60F096"/>
    <w:rsid w:val="0B672E69"/>
    <w:rsid w:val="0B6CAB2B"/>
    <w:rsid w:val="0B70A48A"/>
    <w:rsid w:val="0B7F35DB"/>
    <w:rsid w:val="0B82EDEB"/>
    <w:rsid w:val="0B845CA4"/>
    <w:rsid w:val="0B86135C"/>
    <w:rsid w:val="0B8ED2AD"/>
    <w:rsid w:val="0B93AD52"/>
    <w:rsid w:val="0BA4AAA1"/>
    <w:rsid w:val="0BAE90DE"/>
    <w:rsid w:val="0BB118E0"/>
    <w:rsid w:val="0BB95C3A"/>
    <w:rsid w:val="0BC2FDDA"/>
    <w:rsid w:val="0BE28FB7"/>
    <w:rsid w:val="0BE5DB75"/>
    <w:rsid w:val="0BF24276"/>
    <w:rsid w:val="0C003D10"/>
    <w:rsid w:val="0C100D6A"/>
    <w:rsid w:val="0C108F31"/>
    <w:rsid w:val="0C12C54E"/>
    <w:rsid w:val="0C1CB8EE"/>
    <w:rsid w:val="0C25E2BA"/>
    <w:rsid w:val="0C41BFB0"/>
    <w:rsid w:val="0C54349E"/>
    <w:rsid w:val="0C57D923"/>
    <w:rsid w:val="0C6122A6"/>
    <w:rsid w:val="0C75CBF5"/>
    <w:rsid w:val="0C7AE559"/>
    <w:rsid w:val="0C88E419"/>
    <w:rsid w:val="0C8A178F"/>
    <w:rsid w:val="0C903D88"/>
    <w:rsid w:val="0C92FEE4"/>
    <w:rsid w:val="0C938305"/>
    <w:rsid w:val="0C94F9E3"/>
    <w:rsid w:val="0C9B0DA0"/>
    <w:rsid w:val="0C9CEE4D"/>
    <w:rsid w:val="0CAFC713"/>
    <w:rsid w:val="0CB9837E"/>
    <w:rsid w:val="0CB9EA40"/>
    <w:rsid w:val="0CBB1E8D"/>
    <w:rsid w:val="0CBB9780"/>
    <w:rsid w:val="0CCBD730"/>
    <w:rsid w:val="0CCCC35F"/>
    <w:rsid w:val="0CCD105F"/>
    <w:rsid w:val="0CD1DB73"/>
    <w:rsid w:val="0CD402E0"/>
    <w:rsid w:val="0CD796B4"/>
    <w:rsid w:val="0CE13FEC"/>
    <w:rsid w:val="0D084C54"/>
    <w:rsid w:val="0D0D00D6"/>
    <w:rsid w:val="0D151F95"/>
    <w:rsid w:val="0D15314C"/>
    <w:rsid w:val="0D222C51"/>
    <w:rsid w:val="0D23CAB6"/>
    <w:rsid w:val="0D23E9CF"/>
    <w:rsid w:val="0D248241"/>
    <w:rsid w:val="0D2A46DB"/>
    <w:rsid w:val="0D2F6881"/>
    <w:rsid w:val="0D322782"/>
    <w:rsid w:val="0D37640E"/>
    <w:rsid w:val="0D3D8463"/>
    <w:rsid w:val="0D4000E1"/>
    <w:rsid w:val="0D5D2C09"/>
    <w:rsid w:val="0D64D10B"/>
    <w:rsid w:val="0D656E93"/>
    <w:rsid w:val="0D6A53FC"/>
    <w:rsid w:val="0D6ECB91"/>
    <w:rsid w:val="0D761FEB"/>
    <w:rsid w:val="0D7BDEA8"/>
    <w:rsid w:val="0D8FE2C4"/>
    <w:rsid w:val="0DA1033F"/>
    <w:rsid w:val="0DAFB521"/>
    <w:rsid w:val="0DB62041"/>
    <w:rsid w:val="0DB7DA7C"/>
    <w:rsid w:val="0DB8E909"/>
    <w:rsid w:val="0DC98CDD"/>
    <w:rsid w:val="0DD85667"/>
    <w:rsid w:val="0DED99E7"/>
    <w:rsid w:val="0DEED02C"/>
    <w:rsid w:val="0DEEFAC5"/>
    <w:rsid w:val="0DF19460"/>
    <w:rsid w:val="0DF9521E"/>
    <w:rsid w:val="0DFA9F7C"/>
    <w:rsid w:val="0DFFE9E3"/>
    <w:rsid w:val="0E053BE5"/>
    <w:rsid w:val="0E18CAC8"/>
    <w:rsid w:val="0E259E6E"/>
    <w:rsid w:val="0E284048"/>
    <w:rsid w:val="0E2BD99C"/>
    <w:rsid w:val="0E36001D"/>
    <w:rsid w:val="0E3D4903"/>
    <w:rsid w:val="0E477642"/>
    <w:rsid w:val="0E4A454A"/>
    <w:rsid w:val="0E4ACC0B"/>
    <w:rsid w:val="0E694F8A"/>
    <w:rsid w:val="0E6B9D95"/>
    <w:rsid w:val="0E6CEE66"/>
    <w:rsid w:val="0E6DE5FD"/>
    <w:rsid w:val="0E6E7B41"/>
    <w:rsid w:val="0E75E2EB"/>
    <w:rsid w:val="0E7AB311"/>
    <w:rsid w:val="0E859A8B"/>
    <w:rsid w:val="0E85AD45"/>
    <w:rsid w:val="0E8875C5"/>
    <w:rsid w:val="0E8DACA8"/>
    <w:rsid w:val="0EA3B723"/>
    <w:rsid w:val="0EC3D3DF"/>
    <w:rsid w:val="0EC6CE21"/>
    <w:rsid w:val="0EC7782E"/>
    <w:rsid w:val="0ED2A68E"/>
    <w:rsid w:val="0ED9100D"/>
    <w:rsid w:val="0EE780A1"/>
    <w:rsid w:val="0EF77B9D"/>
    <w:rsid w:val="0F025B96"/>
    <w:rsid w:val="0F02D7AC"/>
    <w:rsid w:val="0F062517"/>
    <w:rsid w:val="0F0FB98C"/>
    <w:rsid w:val="0F24BEE6"/>
    <w:rsid w:val="0F29F90C"/>
    <w:rsid w:val="0F2DF6A4"/>
    <w:rsid w:val="0F301A6F"/>
    <w:rsid w:val="0F4131DF"/>
    <w:rsid w:val="0F4AB4B5"/>
    <w:rsid w:val="0F651ABE"/>
    <w:rsid w:val="0F6C110C"/>
    <w:rsid w:val="0F6F763B"/>
    <w:rsid w:val="0F7317FA"/>
    <w:rsid w:val="0F773E0B"/>
    <w:rsid w:val="0F8ACB26"/>
    <w:rsid w:val="0F8D773D"/>
    <w:rsid w:val="0F91536A"/>
    <w:rsid w:val="0F96FF44"/>
    <w:rsid w:val="0F9A1E0E"/>
    <w:rsid w:val="0FA61E0C"/>
    <w:rsid w:val="0FA9595B"/>
    <w:rsid w:val="0FB0A8EB"/>
    <w:rsid w:val="0FE54D75"/>
    <w:rsid w:val="0FE64719"/>
    <w:rsid w:val="0FF153AD"/>
    <w:rsid w:val="0FF282D6"/>
    <w:rsid w:val="0FFEEFE8"/>
    <w:rsid w:val="1003A493"/>
    <w:rsid w:val="10093D5A"/>
    <w:rsid w:val="1017C43C"/>
    <w:rsid w:val="101E3292"/>
    <w:rsid w:val="102C42E7"/>
    <w:rsid w:val="10392F7B"/>
    <w:rsid w:val="10417800"/>
    <w:rsid w:val="104288C9"/>
    <w:rsid w:val="10472335"/>
    <w:rsid w:val="10485ED8"/>
    <w:rsid w:val="1061803E"/>
    <w:rsid w:val="106393D4"/>
    <w:rsid w:val="1066C82D"/>
    <w:rsid w:val="106A5553"/>
    <w:rsid w:val="106C9711"/>
    <w:rsid w:val="10734A14"/>
    <w:rsid w:val="10734D68"/>
    <w:rsid w:val="1073994D"/>
    <w:rsid w:val="107AF85C"/>
    <w:rsid w:val="108169ED"/>
    <w:rsid w:val="1087000E"/>
    <w:rsid w:val="108A4189"/>
    <w:rsid w:val="108CA552"/>
    <w:rsid w:val="108D25BB"/>
    <w:rsid w:val="108DDDD2"/>
    <w:rsid w:val="108ED9DC"/>
    <w:rsid w:val="109A3A9C"/>
    <w:rsid w:val="10B3E78F"/>
    <w:rsid w:val="10B86A15"/>
    <w:rsid w:val="10B9378D"/>
    <w:rsid w:val="10BA9FC0"/>
    <w:rsid w:val="10C6CF7E"/>
    <w:rsid w:val="10C849B2"/>
    <w:rsid w:val="10CCCE0D"/>
    <w:rsid w:val="10DA5F5F"/>
    <w:rsid w:val="10DBE5C0"/>
    <w:rsid w:val="10E33F5A"/>
    <w:rsid w:val="10E37244"/>
    <w:rsid w:val="10E9516E"/>
    <w:rsid w:val="10F95A21"/>
    <w:rsid w:val="10FB8315"/>
    <w:rsid w:val="1100B258"/>
    <w:rsid w:val="1107B94E"/>
    <w:rsid w:val="110B469C"/>
    <w:rsid w:val="110E2F60"/>
    <w:rsid w:val="1110D774"/>
    <w:rsid w:val="111C3831"/>
    <w:rsid w:val="111DF0F6"/>
    <w:rsid w:val="112793C5"/>
    <w:rsid w:val="11311DC8"/>
    <w:rsid w:val="113AEC35"/>
    <w:rsid w:val="1144E5D8"/>
    <w:rsid w:val="11560F18"/>
    <w:rsid w:val="115EBED0"/>
    <w:rsid w:val="1163AEAB"/>
    <w:rsid w:val="11674E4D"/>
    <w:rsid w:val="117ADE3C"/>
    <w:rsid w:val="1185D0D5"/>
    <w:rsid w:val="118E5915"/>
    <w:rsid w:val="119396A6"/>
    <w:rsid w:val="11973917"/>
    <w:rsid w:val="119762B3"/>
    <w:rsid w:val="119E66EC"/>
    <w:rsid w:val="119F1125"/>
    <w:rsid w:val="11A807D1"/>
    <w:rsid w:val="11AAE754"/>
    <w:rsid w:val="11B3732A"/>
    <w:rsid w:val="11B76B94"/>
    <w:rsid w:val="11B942A8"/>
    <w:rsid w:val="11BCCBFE"/>
    <w:rsid w:val="11C23B18"/>
    <w:rsid w:val="11C3E253"/>
    <w:rsid w:val="11C9A23C"/>
    <w:rsid w:val="11DB6FE8"/>
    <w:rsid w:val="11E2F396"/>
    <w:rsid w:val="11E33406"/>
    <w:rsid w:val="11E917E4"/>
    <w:rsid w:val="11F1077A"/>
    <w:rsid w:val="11F321C1"/>
    <w:rsid w:val="1200641C"/>
    <w:rsid w:val="1205C5B1"/>
    <w:rsid w:val="120F1A75"/>
    <w:rsid w:val="121BCAFD"/>
    <w:rsid w:val="12205A64"/>
    <w:rsid w:val="122227E4"/>
    <w:rsid w:val="122767AA"/>
    <w:rsid w:val="1229AE33"/>
    <w:rsid w:val="123322B2"/>
    <w:rsid w:val="123D506A"/>
    <w:rsid w:val="123F5746"/>
    <w:rsid w:val="1241110A"/>
    <w:rsid w:val="124E9DE1"/>
    <w:rsid w:val="125782C7"/>
    <w:rsid w:val="1260165A"/>
    <w:rsid w:val="127AB057"/>
    <w:rsid w:val="127AC12C"/>
    <w:rsid w:val="1284F787"/>
    <w:rsid w:val="128878FB"/>
    <w:rsid w:val="128A4CAB"/>
    <w:rsid w:val="128C52F1"/>
    <w:rsid w:val="129B3285"/>
    <w:rsid w:val="129D1BC9"/>
    <w:rsid w:val="12A207A0"/>
    <w:rsid w:val="12A867E6"/>
    <w:rsid w:val="12A86B85"/>
    <w:rsid w:val="12AA4EA7"/>
    <w:rsid w:val="12B10069"/>
    <w:rsid w:val="12B3D97A"/>
    <w:rsid w:val="12BACCA0"/>
    <w:rsid w:val="12CDD23A"/>
    <w:rsid w:val="12DE75C4"/>
    <w:rsid w:val="12E9E37F"/>
    <w:rsid w:val="12EDB11A"/>
    <w:rsid w:val="12F45666"/>
    <w:rsid w:val="12F47D6F"/>
    <w:rsid w:val="12FBB16B"/>
    <w:rsid w:val="12FDB2E0"/>
    <w:rsid w:val="12FF7F0C"/>
    <w:rsid w:val="13002CB4"/>
    <w:rsid w:val="1303CE33"/>
    <w:rsid w:val="131438DB"/>
    <w:rsid w:val="13148B44"/>
    <w:rsid w:val="1329E0C3"/>
    <w:rsid w:val="13369305"/>
    <w:rsid w:val="1336C723"/>
    <w:rsid w:val="133A7EC7"/>
    <w:rsid w:val="134B9BC0"/>
    <w:rsid w:val="13593844"/>
    <w:rsid w:val="13606919"/>
    <w:rsid w:val="136C487E"/>
    <w:rsid w:val="13764D70"/>
    <w:rsid w:val="13774049"/>
    <w:rsid w:val="1390539B"/>
    <w:rsid w:val="1391539B"/>
    <w:rsid w:val="1394BBAE"/>
    <w:rsid w:val="139B4420"/>
    <w:rsid w:val="13ACA236"/>
    <w:rsid w:val="13B04816"/>
    <w:rsid w:val="13B53FD9"/>
    <w:rsid w:val="13B54E76"/>
    <w:rsid w:val="13BFD146"/>
    <w:rsid w:val="13D02989"/>
    <w:rsid w:val="13D0CCC8"/>
    <w:rsid w:val="13D5CCB9"/>
    <w:rsid w:val="13DB922D"/>
    <w:rsid w:val="13EC51B5"/>
    <w:rsid w:val="13F61015"/>
    <w:rsid w:val="140140BE"/>
    <w:rsid w:val="1401E8BD"/>
    <w:rsid w:val="14094693"/>
    <w:rsid w:val="140AC322"/>
    <w:rsid w:val="140D8E96"/>
    <w:rsid w:val="14150797"/>
    <w:rsid w:val="1419C449"/>
    <w:rsid w:val="141DD733"/>
    <w:rsid w:val="1423F157"/>
    <w:rsid w:val="14297151"/>
    <w:rsid w:val="1439F9E2"/>
    <w:rsid w:val="1442E75E"/>
    <w:rsid w:val="144C09B2"/>
    <w:rsid w:val="144CE389"/>
    <w:rsid w:val="145841BD"/>
    <w:rsid w:val="1458472D"/>
    <w:rsid w:val="145B1A5D"/>
    <w:rsid w:val="14613A61"/>
    <w:rsid w:val="146243CD"/>
    <w:rsid w:val="147D0DB5"/>
    <w:rsid w:val="1481F2C3"/>
    <w:rsid w:val="1483171B"/>
    <w:rsid w:val="148B2B85"/>
    <w:rsid w:val="148D7FBE"/>
    <w:rsid w:val="14AAE710"/>
    <w:rsid w:val="14B17BFC"/>
    <w:rsid w:val="14B1D163"/>
    <w:rsid w:val="14BDC0B8"/>
    <w:rsid w:val="14C25884"/>
    <w:rsid w:val="14C3FD62"/>
    <w:rsid w:val="14CB3B25"/>
    <w:rsid w:val="14E3111D"/>
    <w:rsid w:val="14E758E5"/>
    <w:rsid w:val="14F015FF"/>
    <w:rsid w:val="14FE08E8"/>
    <w:rsid w:val="150A2DD9"/>
    <w:rsid w:val="150C12D3"/>
    <w:rsid w:val="151A6B5B"/>
    <w:rsid w:val="151A958D"/>
    <w:rsid w:val="15249007"/>
    <w:rsid w:val="152497C6"/>
    <w:rsid w:val="15395ECB"/>
    <w:rsid w:val="153D6673"/>
    <w:rsid w:val="153D97D9"/>
    <w:rsid w:val="154146A5"/>
    <w:rsid w:val="154885F7"/>
    <w:rsid w:val="154C8AC3"/>
    <w:rsid w:val="155C00AB"/>
    <w:rsid w:val="15640103"/>
    <w:rsid w:val="15766750"/>
    <w:rsid w:val="157E4C91"/>
    <w:rsid w:val="1592A54F"/>
    <w:rsid w:val="159BBD5C"/>
    <w:rsid w:val="159CBF04"/>
    <w:rsid w:val="15AD32B4"/>
    <w:rsid w:val="15AE775C"/>
    <w:rsid w:val="15B18E27"/>
    <w:rsid w:val="15B5493C"/>
    <w:rsid w:val="15B5CBDB"/>
    <w:rsid w:val="15BEAF88"/>
    <w:rsid w:val="15BF4596"/>
    <w:rsid w:val="15C5F4EE"/>
    <w:rsid w:val="15D23631"/>
    <w:rsid w:val="15D7401C"/>
    <w:rsid w:val="15D7B897"/>
    <w:rsid w:val="15E05F48"/>
    <w:rsid w:val="15EBF50B"/>
    <w:rsid w:val="15F1979C"/>
    <w:rsid w:val="15F2A153"/>
    <w:rsid w:val="15F75979"/>
    <w:rsid w:val="16004C7B"/>
    <w:rsid w:val="1620782C"/>
    <w:rsid w:val="16239482"/>
    <w:rsid w:val="16352450"/>
    <w:rsid w:val="1636209E"/>
    <w:rsid w:val="1638D9C2"/>
    <w:rsid w:val="16411202"/>
    <w:rsid w:val="164C814A"/>
    <w:rsid w:val="165878D8"/>
    <w:rsid w:val="165D7747"/>
    <w:rsid w:val="16607797"/>
    <w:rsid w:val="1667367E"/>
    <w:rsid w:val="166A1E5D"/>
    <w:rsid w:val="166DBBF0"/>
    <w:rsid w:val="167CC798"/>
    <w:rsid w:val="16851DD0"/>
    <w:rsid w:val="16880671"/>
    <w:rsid w:val="168D7416"/>
    <w:rsid w:val="1691092E"/>
    <w:rsid w:val="1699131A"/>
    <w:rsid w:val="169B1F54"/>
    <w:rsid w:val="16A8DFA6"/>
    <w:rsid w:val="16AF7E7A"/>
    <w:rsid w:val="16B30A9F"/>
    <w:rsid w:val="16CCD004"/>
    <w:rsid w:val="16D0361D"/>
    <w:rsid w:val="16ED7E0B"/>
    <w:rsid w:val="16F01AF3"/>
    <w:rsid w:val="16F093A2"/>
    <w:rsid w:val="16F3001C"/>
    <w:rsid w:val="16FD2E10"/>
    <w:rsid w:val="16FE2690"/>
    <w:rsid w:val="1712D663"/>
    <w:rsid w:val="1719B45A"/>
    <w:rsid w:val="171C7969"/>
    <w:rsid w:val="17220ACE"/>
    <w:rsid w:val="1727C188"/>
    <w:rsid w:val="17308555"/>
    <w:rsid w:val="1740F1E3"/>
    <w:rsid w:val="174204AE"/>
    <w:rsid w:val="1746AA5C"/>
    <w:rsid w:val="174BE425"/>
    <w:rsid w:val="1752EE55"/>
    <w:rsid w:val="1753C549"/>
    <w:rsid w:val="175A7FE9"/>
    <w:rsid w:val="175A8E5E"/>
    <w:rsid w:val="176311AA"/>
    <w:rsid w:val="17874A9D"/>
    <w:rsid w:val="17978F59"/>
    <w:rsid w:val="17A255F1"/>
    <w:rsid w:val="17B28798"/>
    <w:rsid w:val="17B75A2A"/>
    <w:rsid w:val="17BFCEC6"/>
    <w:rsid w:val="17C8ED2B"/>
    <w:rsid w:val="17CCCA36"/>
    <w:rsid w:val="17D2CBD7"/>
    <w:rsid w:val="17D414F3"/>
    <w:rsid w:val="17D52E29"/>
    <w:rsid w:val="17ED11DE"/>
    <w:rsid w:val="17EFD1D4"/>
    <w:rsid w:val="17F0DBCB"/>
    <w:rsid w:val="180637AD"/>
    <w:rsid w:val="1807F781"/>
    <w:rsid w:val="180F6E38"/>
    <w:rsid w:val="1811F22F"/>
    <w:rsid w:val="182464D2"/>
    <w:rsid w:val="182D772E"/>
    <w:rsid w:val="1830670F"/>
    <w:rsid w:val="183FEEFA"/>
    <w:rsid w:val="1842B823"/>
    <w:rsid w:val="1845265B"/>
    <w:rsid w:val="184A25FC"/>
    <w:rsid w:val="184A3F61"/>
    <w:rsid w:val="184B6124"/>
    <w:rsid w:val="184EBF42"/>
    <w:rsid w:val="184F1E7B"/>
    <w:rsid w:val="18522E89"/>
    <w:rsid w:val="1855213D"/>
    <w:rsid w:val="18723920"/>
    <w:rsid w:val="187903E0"/>
    <w:rsid w:val="187FFEAC"/>
    <w:rsid w:val="188134AE"/>
    <w:rsid w:val="1881AAE1"/>
    <w:rsid w:val="1885558A"/>
    <w:rsid w:val="1889A259"/>
    <w:rsid w:val="188F6EED"/>
    <w:rsid w:val="18918F91"/>
    <w:rsid w:val="189308BC"/>
    <w:rsid w:val="1895AE77"/>
    <w:rsid w:val="1898FE71"/>
    <w:rsid w:val="18A66017"/>
    <w:rsid w:val="18AB3A50"/>
    <w:rsid w:val="18AE712E"/>
    <w:rsid w:val="18B50248"/>
    <w:rsid w:val="18B8B450"/>
    <w:rsid w:val="18C36567"/>
    <w:rsid w:val="18C41B7E"/>
    <w:rsid w:val="18C53604"/>
    <w:rsid w:val="18D88B0F"/>
    <w:rsid w:val="18DB10AE"/>
    <w:rsid w:val="18DC12A5"/>
    <w:rsid w:val="18E4EAFF"/>
    <w:rsid w:val="18EDAC28"/>
    <w:rsid w:val="18F8B154"/>
    <w:rsid w:val="18FA3767"/>
    <w:rsid w:val="18FAB8FA"/>
    <w:rsid w:val="18FF9FB2"/>
    <w:rsid w:val="19078668"/>
    <w:rsid w:val="1910E6AA"/>
    <w:rsid w:val="1913F9B9"/>
    <w:rsid w:val="1917B586"/>
    <w:rsid w:val="191E4EFE"/>
    <w:rsid w:val="19373762"/>
    <w:rsid w:val="193C4B86"/>
    <w:rsid w:val="1954DC2D"/>
    <w:rsid w:val="195A6FB4"/>
    <w:rsid w:val="195E5EE1"/>
    <w:rsid w:val="196B5DD1"/>
    <w:rsid w:val="19757D0B"/>
    <w:rsid w:val="1975AC99"/>
    <w:rsid w:val="1984D3DE"/>
    <w:rsid w:val="1994658C"/>
    <w:rsid w:val="19A07322"/>
    <w:rsid w:val="19A33AAD"/>
    <w:rsid w:val="19A803AB"/>
    <w:rsid w:val="19B7012F"/>
    <w:rsid w:val="19B924E8"/>
    <w:rsid w:val="19BC7AC3"/>
    <w:rsid w:val="19C9F2AA"/>
    <w:rsid w:val="19DBBF5B"/>
    <w:rsid w:val="19E776A1"/>
    <w:rsid w:val="19FECC21"/>
    <w:rsid w:val="1A082C24"/>
    <w:rsid w:val="1A0CB414"/>
    <w:rsid w:val="1A13B177"/>
    <w:rsid w:val="1A1CC5CE"/>
    <w:rsid w:val="1A2D72FC"/>
    <w:rsid w:val="1A305689"/>
    <w:rsid w:val="1A339DF1"/>
    <w:rsid w:val="1A34CED2"/>
    <w:rsid w:val="1A3D5BDB"/>
    <w:rsid w:val="1A4F4062"/>
    <w:rsid w:val="1A5BA937"/>
    <w:rsid w:val="1A5E0CA2"/>
    <w:rsid w:val="1A8F7EEA"/>
    <w:rsid w:val="1A9607C8"/>
    <w:rsid w:val="1A9D591D"/>
    <w:rsid w:val="1A9E9F70"/>
    <w:rsid w:val="1AB3BAA4"/>
    <w:rsid w:val="1AB75A54"/>
    <w:rsid w:val="1ABADBE7"/>
    <w:rsid w:val="1ABD3CB7"/>
    <w:rsid w:val="1AC21EB8"/>
    <w:rsid w:val="1ACA274E"/>
    <w:rsid w:val="1AD2D126"/>
    <w:rsid w:val="1ADCC70B"/>
    <w:rsid w:val="1ADF1721"/>
    <w:rsid w:val="1AEA66A5"/>
    <w:rsid w:val="1AEC2E43"/>
    <w:rsid w:val="1AF07E27"/>
    <w:rsid w:val="1AF5A57A"/>
    <w:rsid w:val="1AF705A5"/>
    <w:rsid w:val="1B019C34"/>
    <w:rsid w:val="1B034F1C"/>
    <w:rsid w:val="1B089AC4"/>
    <w:rsid w:val="1B19D3EC"/>
    <w:rsid w:val="1B25EF1F"/>
    <w:rsid w:val="1B2B880A"/>
    <w:rsid w:val="1B3340A8"/>
    <w:rsid w:val="1B385ABE"/>
    <w:rsid w:val="1B44EA2B"/>
    <w:rsid w:val="1B462F26"/>
    <w:rsid w:val="1B4CA8BC"/>
    <w:rsid w:val="1B63208D"/>
    <w:rsid w:val="1B6440D2"/>
    <w:rsid w:val="1B6F6122"/>
    <w:rsid w:val="1B7334D1"/>
    <w:rsid w:val="1B775A63"/>
    <w:rsid w:val="1B7B2579"/>
    <w:rsid w:val="1B8BCE1A"/>
    <w:rsid w:val="1B8D77DC"/>
    <w:rsid w:val="1B988E79"/>
    <w:rsid w:val="1BA3D060"/>
    <w:rsid w:val="1BA6A039"/>
    <w:rsid w:val="1BA6B162"/>
    <w:rsid w:val="1BAFECE9"/>
    <w:rsid w:val="1BB90CD4"/>
    <w:rsid w:val="1BBE7ED7"/>
    <w:rsid w:val="1BBFF947"/>
    <w:rsid w:val="1BC09442"/>
    <w:rsid w:val="1BC9B2B5"/>
    <w:rsid w:val="1BCEC9AA"/>
    <w:rsid w:val="1BDFCEF5"/>
    <w:rsid w:val="1BF4AFE9"/>
    <w:rsid w:val="1BF8DB46"/>
    <w:rsid w:val="1BF90164"/>
    <w:rsid w:val="1BFDC9BE"/>
    <w:rsid w:val="1BFE53E4"/>
    <w:rsid w:val="1C10E02D"/>
    <w:rsid w:val="1C12B170"/>
    <w:rsid w:val="1C1451FA"/>
    <w:rsid w:val="1C1512E4"/>
    <w:rsid w:val="1C1D0992"/>
    <w:rsid w:val="1C20ACA1"/>
    <w:rsid w:val="1C284F58"/>
    <w:rsid w:val="1C390C25"/>
    <w:rsid w:val="1C576545"/>
    <w:rsid w:val="1C590D18"/>
    <w:rsid w:val="1C5CF80A"/>
    <w:rsid w:val="1C607956"/>
    <w:rsid w:val="1C79ADA9"/>
    <w:rsid w:val="1C7E91B8"/>
    <w:rsid w:val="1C81B3DF"/>
    <w:rsid w:val="1C8335F1"/>
    <w:rsid w:val="1C87DA26"/>
    <w:rsid w:val="1C8C736C"/>
    <w:rsid w:val="1C9E157E"/>
    <w:rsid w:val="1CA4AADD"/>
    <w:rsid w:val="1CA5AE9B"/>
    <w:rsid w:val="1CA89F4C"/>
    <w:rsid w:val="1CAB4B99"/>
    <w:rsid w:val="1CAE1F9C"/>
    <w:rsid w:val="1CBF2D68"/>
    <w:rsid w:val="1CC1BF80"/>
    <w:rsid w:val="1CC1FE97"/>
    <w:rsid w:val="1CC4536C"/>
    <w:rsid w:val="1CC5EADD"/>
    <w:rsid w:val="1CC734A7"/>
    <w:rsid w:val="1CC9E041"/>
    <w:rsid w:val="1CCACFD5"/>
    <w:rsid w:val="1CCE9726"/>
    <w:rsid w:val="1CD0EAE8"/>
    <w:rsid w:val="1CD2BDAB"/>
    <w:rsid w:val="1CD9A8D0"/>
    <w:rsid w:val="1CF45FF9"/>
    <w:rsid w:val="1D0788C8"/>
    <w:rsid w:val="1D0EA7F9"/>
    <w:rsid w:val="1D19C83B"/>
    <w:rsid w:val="1D1CEA6A"/>
    <w:rsid w:val="1D1D7D17"/>
    <w:rsid w:val="1D2DC56F"/>
    <w:rsid w:val="1D3123D2"/>
    <w:rsid w:val="1D3E6C1C"/>
    <w:rsid w:val="1D4129BD"/>
    <w:rsid w:val="1D46E3F0"/>
    <w:rsid w:val="1D5C64A3"/>
    <w:rsid w:val="1D5DC8D6"/>
    <w:rsid w:val="1D658316"/>
    <w:rsid w:val="1D69AF8A"/>
    <w:rsid w:val="1D76B897"/>
    <w:rsid w:val="1D80AB0E"/>
    <w:rsid w:val="1D844934"/>
    <w:rsid w:val="1D886415"/>
    <w:rsid w:val="1D8DA45D"/>
    <w:rsid w:val="1D96A2C7"/>
    <w:rsid w:val="1D9A7A65"/>
    <w:rsid w:val="1D9BF9A2"/>
    <w:rsid w:val="1D9D1A17"/>
    <w:rsid w:val="1DCDB9BD"/>
    <w:rsid w:val="1DDAFF84"/>
    <w:rsid w:val="1DDB49F0"/>
    <w:rsid w:val="1DEA2634"/>
    <w:rsid w:val="1DF54629"/>
    <w:rsid w:val="1DF6E67E"/>
    <w:rsid w:val="1DF702ED"/>
    <w:rsid w:val="1DFA4A64"/>
    <w:rsid w:val="1E07A76C"/>
    <w:rsid w:val="1E07EC5C"/>
    <w:rsid w:val="1E1EB995"/>
    <w:rsid w:val="1E263427"/>
    <w:rsid w:val="1E37413D"/>
    <w:rsid w:val="1E41C351"/>
    <w:rsid w:val="1E41E029"/>
    <w:rsid w:val="1E4AB060"/>
    <w:rsid w:val="1E4D76C1"/>
    <w:rsid w:val="1E50FAA6"/>
    <w:rsid w:val="1E663BDE"/>
    <w:rsid w:val="1E6B3F81"/>
    <w:rsid w:val="1E713DE1"/>
    <w:rsid w:val="1E7F6E56"/>
    <w:rsid w:val="1E80AFD2"/>
    <w:rsid w:val="1E9051A1"/>
    <w:rsid w:val="1E96F958"/>
    <w:rsid w:val="1EA9AA0F"/>
    <w:rsid w:val="1EAF307E"/>
    <w:rsid w:val="1ECB1695"/>
    <w:rsid w:val="1ED21C31"/>
    <w:rsid w:val="1ED39163"/>
    <w:rsid w:val="1ED41AA2"/>
    <w:rsid w:val="1EDCCC43"/>
    <w:rsid w:val="1EE3590A"/>
    <w:rsid w:val="1EE7810A"/>
    <w:rsid w:val="1EE9BC8C"/>
    <w:rsid w:val="1EF71707"/>
    <w:rsid w:val="1EF8E182"/>
    <w:rsid w:val="1F06E752"/>
    <w:rsid w:val="1F07D295"/>
    <w:rsid w:val="1F10F1B6"/>
    <w:rsid w:val="1F1231CD"/>
    <w:rsid w:val="1F15ED61"/>
    <w:rsid w:val="1F2D20E9"/>
    <w:rsid w:val="1F2DDC31"/>
    <w:rsid w:val="1F333DDC"/>
    <w:rsid w:val="1F384DFF"/>
    <w:rsid w:val="1F3E495B"/>
    <w:rsid w:val="1F404E4D"/>
    <w:rsid w:val="1F445457"/>
    <w:rsid w:val="1F4880EF"/>
    <w:rsid w:val="1F49BB1B"/>
    <w:rsid w:val="1F5CAE21"/>
    <w:rsid w:val="1F606054"/>
    <w:rsid w:val="1F6436F9"/>
    <w:rsid w:val="1F66E5E2"/>
    <w:rsid w:val="1F73FD0D"/>
    <w:rsid w:val="1F756305"/>
    <w:rsid w:val="1F75984D"/>
    <w:rsid w:val="1F802A2F"/>
    <w:rsid w:val="1F820464"/>
    <w:rsid w:val="1F872BC7"/>
    <w:rsid w:val="1F8E8FE3"/>
    <w:rsid w:val="1F944F1C"/>
    <w:rsid w:val="1FD01EC5"/>
    <w:rsid w:val="1FD08128"/>
    <w:rsid w:val="1FD30D8F"/>
    <w:rsid w:val="1FD910AF"/>
    <w:rsid w:val="1FD9F6DC"/>
    <w:rsid w:val="1FE34286"/>
    <w:rsid w:val="1FED064B"/>
    <w:rsid w:val="1FF006EE"/>
    <w:rsid w:val="1FF33CA0"/>
    <w:rsid w:val="1FF5A8DC"/>
    <w:rsid w:val="1FF86423"/>
    <w:rsid w:val="1FFDE4A7"/>
    <w:rsid w:val="1FFFF231"/>
    <w:rsid w:val="2001D173"/>
    <w:rsid w:val="20221C12"/>
    <w:rsid w:val="20253E0C"/>
    <w:rsid w:val="202FDA3E"/>
    <w:rsid w:val="20328AE8"/>
    <w:rsid w:val="203ACFD3"/>
    <w:rsid w:val="203BCC7A"/>
    <w:rsid w:val="2046A5F4"/>
    <w:rsid w:val="2047F373"/>
    <w:rsid w:val="204FA0D6"/>
    <w:rsid w:val="205DB9E9"/>
    <w:rsid w:val="20797CC8"/>
    <w:rsid w:val="207D35CD"/>
    <w:rsid w:val="2086D4E3"/>
    <w:rsid w:val="20914711"/>
    <w:rsid w:val="20915B64"/>
    <w:rsid w:val="20AA3352"/>
    <w:rsid w:val="20AF2D9B"/>
    <w:rsid w:val="20AFC8ED"/>
    <w:rsid w:val="20B67268"/>
    <w:rsid w:val="20B7EC50"/>
    <w:rsid w:val="20BD6A7C"/>
    <w:rsid w:val="20D00E92"/>
    <w:rsid w:val="20D01DCD"/>
    <w:rsid w:val="20D59ED6"/>
    <w:rsid w:val="20DF5E11"/>
    <w:rsid w:val="20E3379B"/>
    <w:rsid w:val="20F8BC65"/>
    <w:rsid w:val="20FC382E"/>
    <w:rsid w:val="20FFE969"/>
    <w:rsid w:val="21035956"/>
    <w:rsid w:val="21095F95"/>
    <w:rsid w:val="2123CE22"/>
    <w:rsid w:val="2139B101"/>
    <w:rsid w:val="214315E7"/>
    <w:rsid w:val="21487B32"/>
    <w:rsid w:val="214E1BCD"/>
    <w:rsid w:val="2154A236"/>
    <w:rsid w:val="21554FB6"/>
    <w:rsid w:val="21559ABF"/>
    <w:rsid w:val="2157607A"/>
    <w:rsid w:val="215D4759"/>
    <w:rsid w:val="2166F23C"/>
    <w:rsid w:val="217479E7"/>
    <w:rsid w:val="2175EF58"/>
    <w:rsid w:val="217AC8F9"/>
    <w:rsid w:val="219432A7"/>
    <w:rsid w:val="219CEB43"/>
    <w:rsid w:val="21A2822C"/>
    <w:rsid w:val="21D34DEB"/>
    <w:rsid w:val="21D78022"/>
    <w:rsid w:val="21EF836E"/>
    <w:rsid w:val="21FCCA89"/>
    <w:rsid w:val="2204DC30"/>
    <w:rsid w:val="2209BCF3"/>
    <w:rsid w:val="22184850"/>
    <w:rsid w:val="221C8B8B"/>
    <w:rsid w:val="22240F4F"/>
    <w:rsid w:val="22317EC6"/>
    <w:rsid w:val="2248B521"/>
    <w:rsid w:val="224AFDFC"/>
    <w:rsid w:val="224E4712"/>
    <w:rsid w:val="2264A5A8"/>
    <w:rsid w:val="22651FF8"/>
    <w:rsid w:val="2268BA21"/>
    <w:rsid w:val="2274FA55"/>
    <w:rsid w:val="227A9FF0"/>
    <w:rsid w:val="227B775C"/>
    <w:rsid w:val="22843B29"/>
    <w:rsid w:val="2286EFC5"/>
    <w:rsid w:val="2287A578"/>
    <w:rsid w:val="228B894E"/>
    <w:rsid w:val="228F254C"/>
    <w:rsid w:val="2293BE29"/>
    <w:rsid w:val="22944EE3"/>
    <w:rsid w:val="22A4C742"/>
    <w:rsid w:val="22B34F2A"/>
    <w:rsid w:val="22BEEE2E"/>
    <w:rsid w:val="22CFF047"/>
    <w:rsid w:val="22D5F0E9"/>
    <w:rsid w:val="22E87FD5"/>
    <w:rsid w:val="22E8C085"/>
    <w:rsid w:val="22E9A8B4"/>
    <w:rsid w:val="22F65373"/>
    <w:rsid w:val="22FC50F6"/>
    <w:rsid w:val="230282D6"/>
    <w:rsid w:val="2304BF9B"/>
    <w:rsid w:val="230529CA"/>
    <w:rsid w:val="230CA23C"/>
    <w:rsid w:val="230D754E"/>
    <w:rsid w:val="230E9E42"/>
    <w:rsid w:val="2314DE2C"/>
    <w:rsid w:val="23159620"/>
    <w:rsid w:val="2318FC05"/>
    <w:rsid w:val="23190DCF"/>
    <w:rsid w:val="23227381"/>
    <w:rsid w:val="23305A83"/>
    <w:rsid w:val="233272C9"/>
    <w:rsid w:val="233394F0"/>
    <w:rsid w:val="233B753E"/>
    <w:rsid w:val="2344B993"/>
    <w:rsid w:val="23532AAD"/>
    <w:rsid w:val="23579166"/>
    <w:rsid w:val="235FA7DB"/>
    <w:rsid w:val="23630BCB"/>
    <w:rsid w:val="236C37D5"/>
    <w:rsid w:val="237463AD"/>
    <w:rsid w:val="23800F1D"/>
    <w:rsid w:val="2381F4F9"/>
    <w:rsid w:val="23826C48"/>
    <w:rsid w:val="239CD547"/>
    <w:rsid w:val="239F25BC"/>
    <w:rsid w:val="23BA738A"/>
    <w:rsid w:val="23C78A53"/>
    <w:rsid w:val="23D1F8F5"/>
    <w:rsid w:val="23D71BFF"/>
    <w:rsid w:val="23FC5BD6"/>
    <w:rsid w:val="24055171"/>
    <w:rsid w:val="2407AF54"/>
    <w:rsid w:val="2414C675"/>
    <w:rsid w:val="241A38EA"/>
    <w:rsid w:val="242CD57B"/>
    <w:rsid w:val="24301F44"/>
    <w:rsid w:val="2436DFAB"/>
    <w:rsid w:val="243DE194"/>
    <w:rsid w:val="24464AD4"/>
    <w:rsid w:val="244975B3"/>
    <w:rsid w:val="244A370D"/>
    <w:rsid w:val="245CE29A"/>
    <w:rsid w:val="246874BC"/>
    <w:rsid w:val="2472B5E3"/>
    <w:rsid w:val="2472EA28"/>
    <w:rsid w:val="2479D1B9"/>
    <w:rsid w:val="247D3140"/>
    <w:rsid w:val="24891177"/>
    <w:rsid w:val="248CBD74"/>
    <w:rsid w:val="2491C839"/>
    <w:rsid w:val="2495F3A4"/>
    <w:rsid w:val="2498168D"/>
    <w:rsid w:val="24A7D100"/>
    <w:rsid w:val="24A7F26C"/>
    <w:rsid w:val="24AFBCC2"/>
    <w:rsid w:val="24B16681"/>
    <w:rsid w:val="24B3E81F"/>
    <w:rsid w:val="24B5371F"/>
    <w:rsid w:val="24BF596A"/>
    <w:rsid w:val="24C8E7A8"/>
    <w:rsid w:val="24C9F1A4"/>
    <w:rsid w:val="24D6500B"/>
    <w:rsid w:val="24D8EA48"/>
    <w:rsid w:val="24DA22EE"/>
    <w:rsid w:val="24DCAD7B"/>
    <w:rsid w:val="24E548C5"/>
    <w:rsid w:val="24EBFE6C"/>
    <w:rsid w:val="24FB8182"/>
    <w:rsid w:val="250292D2"/>
    <w:rsid w:val="25080934"/>
    <w:rsid w:val="2508537D"/>
    <w:rsid w:val="250AB983"/>
    <w:rsid w:val="251DB4DE"/>
    <w:rsid w:val="251FDC57"/>
    <w:rsid w:val="252DAFBC"/>
    <w:rsid w:val="2531543D"/>
    <w:rsid w:val="25345A22"/>
    <w:rsid w:val="2538D754"/>
    <w:rsid w:val="253DB035"/>
    <w:rsid w:val="253E42CA"/>
    <w:rsid w:val="254A045B"/>
    <w:rsid w:val="254BEE55"/>
    <w:rsid w:val="254F7451"/>
    <w:rsid w:val="255217D6"/>
    <w:rsid w:val="2575677D"/>
    <w:rsid w:val="257CCB2D"/>
    <w:rsid w:val="2588FB64"/>
    <w:rsid w:val="25895C8B"/>
    <w:rsid w:val="259DBF7E"/>
    <w:rsid w:val="259EE463"/>
    <w:rsid w:val="25A51941"/>
    <w:rsid w:val="25C6EC02"/>
    <w:rsid w:val="25D29B4B"/>
    <w:rsid w:val="25D7B8E4"/>
    <w:rsid w:val="25DCD140"/>
    <w:rsid w:val="25ED49CD"/>
    <w:rsid w:val="25F2AEFE"/>
    <w:rsid w:val="25F46DC9"/>
    <w:rsid w:val="2606A451"/>
    <w:rsid w:val="260B52B8"/>
    <w:rsid w:val="2625B6B8"/>
    <w:rsid w:val="26267353"/>
    <w:rsid w:val="262EF30F"/>
    <w:rsid w:val="263516FB"/>
    <w:rsid w:val="26377997"/>
    <w:rsid w:val="263A37E8"/>
    <w:rsid w:val="264A63C7"/>
    <w:rsid w:val="2651AF29"/>
    <w:rsid w:val="2663AFF1"/>
    <w:rsid w:val="266B35B2"/>
    <w:rsid w:val="266D06B3"/>
    <w:rsid w:val="267AB5ED"/>
    <w:rsid w:val="26808B16"/>
    <w:rsid w:val="2687C30C"/>
    <w:rsid w:val="26902560"/>
    <w:rsid w:val="269B2954"/>
    <w:rsid w:val="26A2F5D0"/>
    <w:rsid w:val="26B734F7"/>
    <w:rsid w:val="26C1FA90"/>
    <w:rsid w:val="26C5E8F1"/>
    <w:rsid w:val="26D66E47"/>
    <w:rsid w:val="26EFCBF0"/>
    <w:rsid w:val="26F217DA"/>
    <w:rsid w:val="26F445A6"/>
    <w:rsid w:val="26F78072"/>
    <w:rsid w:val="2701C064"/>
    <w:rsid w:val="2705ECC3"/>
    <w:rsid w:val="27079AE7"/>
    <w:rsid w:val="270FACFF"/>
    <w:rsid w:val="271354D9"/>
    <w:rsid w:val="271E4F26"/>
    <w:rsid w:val="27512424"/>
    <w:rsid w:val="27534D74"/>
    <w:rsid w:val="27654266"/>
    <w:rsid w:val="2771FD55"/>
    <w:rsid w:val="277517D4"/>
    <w:rsid w:val="2780088B"/>
    <w:rsid w:val="2791D28C"/>
    <w:rsid w:val="2796E144"/>
    <w:rsid w:val="279F9A9A"/>
    <w:rsid w:val="27A85EBC"/>
    <w:rsid w:val="27B95515"/>
    <w:rsid w:val="27C67610"/>
    <w:rsid w:val="27CDF1DF"/>
    <w:rsid w:val="27D88315"/>
    <w:rsid w:val="27E67FE0"/>
    <w:rsid w:val="27E6BBD3"/>
    <w:rsid w:val="27EF8B6B"/>
    <w:rsid w:val="27FBAA03"/>
    <w:rsid w:val="27FDC629"/>
    <w:rsid w:val="280E0874"/>
    <w:rsid w:val="2810262E"/>
    <w:rsid w:val="2815DDF6"/>
    <w:rsid w:val="28181639"/>
    <w:rsid w:val="2819D584"/>
    <w:rsid w:val="281D7C26"/>
    <w:rsid w:val="281E7F65"/>
    <w:rsid w:val="2857929F"/>
    <w:rsid w:val="285B82F9"/>
    <w:rsid w:val="285DDB9E"/>
    <w:rsid w:val="28683C3E"/>
    <w:rsid w:val="28707816"/>
    <w:rsid w:val="2875FF4D"/>
    <w:rsid w:val="2879C119"/>
    <w:rsid w:val="2881001E"/>
    <w:rsid w:val="2896F8B7"/>
    <w:rsid w:val="2896FAE6"/>
    <w:rsid w:val="289EF0C6"/>
    <w:rsid w:val="28A30A24"/>
    <w:rsid w:val="28BFE0EE"/>
    <w:rsid w:val="28D20A83"/>
    <w:rsid w:val="28D4AD22"/>
    <w:rsid w:val="28ECBFF5"/>
    <w:rsid w:val="28F68D8A"/>
    <w:rsid w:val="28FAC288"/>
    <w:rsid w:val="28FD43F1"/>
    <w:rsid w:val="28FDCC7A"/>
    <w:rsid w:val="28FEDBD1"/>
    <w:rsid w:val="290981FF"/>
    <w:rsid w:val="290B5DA6"/>
    <w:rsid w:val="29152332"/>
    <w:rsid w:val="291BA700"/>
    <w:rsid w:val="291CBE32"/>
    <w:rsid w:val="29225C48"/>
    <w:rsid w:val="292DA61E"/>
    <w:rsid w:val="2939AAE7"/>
    <w:rsid w:val="293B57C9"/>
    <w:rsid w:val="2946C84B"/>
    <w:rsid w:val="2949D5B7"/>
    <w:rsid w:val="294C0CC3"/>
    <w:rsid w:val="2955B55F"/>
    <w:rsid w:val="295ED27D"/>
    <w:rsid w:val="295F07FA"/>
    <w:rsid w:val="29629BA9"/>
    <w:rsid w:val="296970CA"/>
    <w:rsid w:val="297EA01D"/>
    <w:rsid w:val="2984988A"/>
    <w:rsid w:val="2984F44D"/>
    <w:rsid w:val="298C11EC"/>
    <w:rsid w:val="299474E9"/>
    <w:rsid w:val="29A05D6F"/>
    <w:rsid w:val="29A110EE"/>
    <w:rsid w:val="29A805E6"/>
    <w:rsid w:val="29A9D8D5"/>
    <w:rsid w:val="29AAF6B0"/>
    <w:rsid w:val="29AF42CF"/>
    <w:rsid w:val="29B9FF30"/>
    <w:rsid w:val="29C1CAE5"/>
    <w:rsid w:val="29C9BECD"/>
    <w:rsid w:val="29E11511"/>
    <w:rsid w:val="29E577C2"/>
    <w:rsid w:val="29EDEE03"/>
    <w:rsid w:val="29F0F0D3"/>
    <w:rsid w:val="29F173FF"/>
    <w:rsid w:val="29FABC39"/>
    <w:rsid w:val="2A027F5F"/>
    <w:rsid w:val="2A031C99"/>
    <w:rsid w:val="2A0FB8CB"/>
    <w:rsid w:val="2A11CFAE"/>
    <w:rsid w:val="2A1ACF68"/>
    <w:rsid w:val="2A1BA252"/>
    <w:rsid w:val="2A23F1B0"/>
    <w:rsid w:val="2A29E858"/>
    <w:rsid w:val="2A323846"/>
    <w:rsid w:val="2A3E8519"/>
    <w:rsid w:val="2A48685B"/>
    <w:rsid w:val="2A4E461B"/>
    <w:rsid w:val="2A53565A"/>
    <w:rsid w:val="2A5CA9C1"/>
    <w:rsid w:val="2A5F4AA3"/>
    <w:rsid w:val="2A81F03B"/>
    <w:rsid w:val="2A9664BE"/>
    <w:rsid w:val="2AAC3296"/>
    <w:rsid w:val="2AAFE8E8"/>
    <w:rsid w:val="2AB0D7B6"/>
    <w:rsid w:val="2AB39759"/>
    <w:rsid w:val="2ABFBBC3"/>
    <w:rsid w:val="2AC3FAAE"/>
    <w:rsid w:val="2AC43CE3"/>
    <w:rsid w:val="2AC9BC2F"/>
    <w:rsid w:val="2ADFD006"/>
    <w:rsid w:val="2AE298AC"/>
    <w:rsid w:val="2AEB6B58"/>
    <w:rsid w:val="2AEB72E4"/>
    <w:rsid w:val="2AFAD85B"/>
    <w:rsid w:val="2B06A1F1"/>
    <w:rsid w:val="2B09C32A"/>
    <w:rsid w:val="2B1CBB19"/>
    <w:rsid w:val="2B22EEC2"/>
    <w:rsid w:val="2B290D69"/>
    <w:rsid w:val="2B38BFDA"/>
    <w:rsid w:val="2B409134"/>
    <w:rsid w:val="2B41CB1A"/>
    <w:rsid w:val="2B4BFFBB"/>
    <w:rsid w:val="2B50F16E"/>
    <w:rsid w:val="2B55C416"/>
    <w:rsid w:val="2B5A3BEA"/>
    <w:rsid w:val="2B5F2F6F"/>
    <w:rsid w:val="2B692F6F"/>
    <w:rsid w:val="2B7D2A57"/>
    <w:rsid w:val="2B897135"/>
    <w:rsid w:val="2B8B35D6"/>
    <w:rsid w:val="2B8FBF24"/>
    <w:rsid w:val="2B95A10C"/>
    <w:rsid w:val="2B9C15DD"/>
    <w:rsid w:val="2BA09BB6"/>
    <w:rsid w:val="2BB337C5"/>
    <w:rsid w:val="2BC37BC2"/>
    <w:rsid w:val="2BCB1F6B"/>
    <w:rsid w:val="2BD19762"/>
    <w:rsid w:val="2BE4EFC9"/>
    <w:rsid w:val="2BE8CE81"/>
    <w:rsid w:val="2BECBC48"/>
    <w:rsid w:val="2BF52958"/>
    <w:rsid w:val="2BF7536C"/>
    <w:rsid w:val="2C2B1C27"/>
    <w:rsid w:val="2C369FBD"/>
    <w:rsid w:val="2C378317"/>
    <w:rsid w:val="2C46FA68"/>
    <w:rsid w:val="2C4963BF"/>
    <w:rsid w:val="2C4F67BA"/>
    <w:rsid w:val="2C5015E3"/>
    <w:rsid w:val="2C6C0A93"/>
    <w:rsid w:val="2C73CD29"/>
    <w:rsid w:val="2C8A0ADF"/>
    <w:rsid w:val="2C904F3F"/>
    <w:rsid w:val="2CA16302"/>
    <w:rsid w:val="2CA8001F"/>
    <w:rsid w:val="2CBEBF23"/>
    <w:rsid w:val="2CC21505"/>
    <w:rsid w:val="2CCA4655"/>
    <w:rsid w:val="2CD3E713"/>
    <w:rsid w:val="2CD74C0C"/>
    <w:rsid w:val="2CDA9039"/>
    <w:rsid w:val="2CDD482F"/>
    <w:rsid w:val="2CDDBA84"/>
    <w:rsid w:val="2CDDBB0A"/>
    <w:rsid w:val="2CE30CA3"/>
    <w:rsid w:val="2CEA3281"/>
    <w:rsid w:val="2CEDC2B7"/>
    <w:rsid w:val="2D0D43B6"/>
    <w:rsid w:val="2D0F0DF7"/>
    <w:rsid w:val="2D15CBBF"/>
    <w:rsid w:val="2D16E34B"/>
    <w:rsid w:val="2D2D09FF"/>
    <w:rsid w:val="2D33382D"/>
    <w:rsid w:val="2D352A75"/>
    <w:rsid w:val="2D35B8EA"/>
    <w:rsid w:val="2D4EB5DD"/>
    <w:rsid w:val="2D5A0C8E"/>
    <w:rsid w:val="2D5A43BC"/>
    <w:rsid w:val="2D625AE0"/>
    <w:rsid w:val="2D6D67C3"/>
    <w:rsid w:val="2D6F9293"/>
    <w:rsid w:val="2D7D0B26"/>
    <w:rsid w:val="2D9BCA23"/>
    <w:rsid w:val="2D9C5444"/>
    <w:rsid w:val="2DA111E6"/>
    <w:rsid w:val="2DA8BCBA"/>
    <w:rsid w:val="2DA8DA52"/>
    <w:rsid w:val="2DAE8161"/>
    <w:rsid w:val="2DB40157"/>
    <w:rsid w:val="2DB5C4BF"/>
    <w:rsid w:val="2DC14FF2"/>
    <w:rsid w:val="2DCCD001"/>
    <w:rsid w:val="2DCF5E20"/>
    <w:rsid w:val="2DD51077"/>
    <w:rsid w:val="2DE06A9A"/>
    <w:rsid w:val="2DE23109"/>
    <w:rsid w:val="2DE8E1C7"/>
    <w:rsid w:val="2DEA4999"/>
    <w:rsid w:val="2DEEB297"/>
    <w:rsid w:val="2DFD1343"/>
    <w:rsid w:val="2E07DAF4"/>
    <w:rsid w:val="2E0F43EE"/>
    <w:rsid w:val="2E2A7F0D"/>
    <w:rsid w:val="2E307586"/>
    <w:rsid w:val="2E32791D"/>
    <w:rsid w:val="2E3638DD"/>
    <w:rsid w:val="2E481EA7"/>
    <w:rsid w:val="2E4AAD95"/>
    <w:rsid w:val="2E4E3C73"/>
    <w:rsid w:val="2E4E78FA"/>
    <w:rsid w:val="2E6C50BD"/>
    <w:rsid w:val="2E71C138"/>
    <w:rsid w:val="2E747DF4"/>
    <w:rsid w:val="2E7EAC9D"/>
    <w:rsid w:val="2E7ECC7C"/>
    <w:rsid w:val="2E7FCC8E"/>
    <w:rsid w:val="2E82C6EF"/>
    <w:rsid w:val="2E8679DF"/>
    <w:rsid w:val="2E992917"/>
    <w:rsid w:val="2EA2BD1D"/>
    <w:rsid w:val="2EA6C4B6"/>
    <w:rsid w:val="2EC87C7B"/>
    <w:rsid w:val="2ECC7D50"/>
    <w:rsid w:val="2ECD0C75"/>
    <w:rsid w:val="2ECED9A3"/>
    <w:rsid w:val="2EF28670"/>
    <w:rsid w:val="2EF871A7"/>
    <w:rsid w:val="2EFBB5C6"/>
    <w:rsid w:val="2F10BA8B"/>
    <w:rsid w:val="2F17E100"/>
    <w:rsid w:val="2F1D5486"/>
    <w:rsid w:val="2F2A1C56"/>
    <w:rsid w:val="2F2B1280"/>
    <w:rsid w:val="2F5FEB7A"/>
    <w:rsid w:val="2F685C8D"/>
    <w:rsid w:val="2F6E533D"/>
    <w:rsid w:val="2F7A3CD2"/>
    <w:rsid w:val="2F7E016A"/>
    <w:rsid w:val="2F7E50F7"/>
    <w:rsid w:val="2F7FB219"/>
    <w:rsid w:val="2F807BF2"/>
    <w:rsid w:val="2F9BC0F9"/>
    <w:rsid w:val="2F9C73E8"/>
    <w:rsid w:val="2F9D2D52"/>
    <w:rsid w:val="2FA264BC"/>
    <w:rsid w:val="2FA47957"/>
    <w:rsid w:val="2FAA9AFF"/>
    <w:rsid w:val="2FB5D6FE"/>
    <w:rsid w:val="2FBE2E01"/>
    <w:rsid w:val="2FE1008C"/>
    <w:rsid w:val="2FE2B6BA"/>
    <w:rsid w:val="2FE49F6A"/>
    <w:rsid w:val="300FE66E"/>
    <w:rsid w:val="3018BD72"/>
    <w:rsid w:val="301DDF49"/>
    <w:rsid w:val="301FE526"/>
    <w:rsid w:val="30224A40"/>
    <w:rsid w:val="3032AF86"/>
    <w:rsid w:val="303DD50C"/>
    <w:rsid w:val="3042EA35"/>
    <w:rsid w:val="30445403"/>
    <w:rsid w:val="304C0E26"/>
    <w:rsid w:val="30575F38"/>
    <w:rsid w:val="30592345"/>
    <w:rsid w:val="30679729"/>
    <w:rsid w:val="3076FDD1"/>
    <w:rsid w:val="307E2D67"/>
    <w:rsid w:val="309622FC"/>
    <w:rsid w:val="309E43CD"/>
    <w:rsid w:val="309F8E07"/>
    <w:rsid w:val="30A5742B"/>
    <w:rsid w:val="30A9A098"/>
    <w:rsid w:val="30B26F63"/>
    <w:rsid w:val="30B4ABE8"/>
    <w:rsid w:val="30C5ECB7"/>
    <w:rsid w:val="30CAAEAF"/>
    <w:rsid w:val="30CB5DB5"/>
    <w:rsid w:val="30D5A699"/>
    <w:rsid w:val="30D92060"/>
    <w:rsid w:val="30DEB921"/>
    <w:rsid w:val="31055C96"/>
    <w:rsid w:val="31097279"/>
    <w:rsid w:val="310A0AEE"/>
    <w:rsid w:val="310B51DA"/>
    <w:rsid w:val="311CA2E2"/>
    <w:rsid w:val="31242141"/>
    <w:rsid w:val="312480E0"/>
    <w:rsid w:val="31277C72"/>
    <w:rsid w:val="3127894B"/>
    <w:rsid w:val="312879AC"/>
    <w:rsid w:val="313E51C5"/>
    <w:rsid w:val="3140D824"/>
    <w:rsid w:val="3149EFC5"/>
    <w:rsid w:val="315E004C"/>
    <w:rsid w:val="3163ACE7"/>
    <w:rsid w:val="316A3B28"/>
    <w:rsid w:val="316CED76"/>
    <w:rsid w:val="3184C3C5"/>
    <w:rsid w:val="319225AB"/>
    <w:rsid w:val="3195DDD0"/>
    <w:rsid w:val="31B8B70E"/>
    <w:rsid w:val="31C48B98"/>
    <w:rsid w:val="31C63FFD"/>
    <w:rsid w:val="31C73EA2"/>
    <w:rsid w:val="31CE28CE"/>
    <w:rsid w:val="31DF350E"/>
    <w:rsid w:val="31E14189"/>
    <w:rsid w:val="31F97B86"/>
    <w:rsid w:val="32060EB8"/>
    <w:rsid w:val="3214BFFB"/>
    <w:rsid w:val="3218A057"/>
    <w:rsid w:val="321A0FF2"/>
    <w:rsid w:val="3220A4B5"/>
    <w:rsid w:val="32240D1D"/>
    <w:rsid w:val="323400AD"/>
    <w:rsid w:val="3268DA60"/>
    <w:rsid w:val="32709932"/>
    <w:rsid w:val="32727E5B"/>
    <w:rsid w:val="32A772BA"/>
    <w:rsid w:val="32AA470F"/>
    <w:rsid w:val="32B25285"/>
    <w:rsid w:val="32B700B0"/>
    <w:rsid w:val="32BBF769"/>
    <w:rsid w:val="32C9A94E"/>
    <w:rsid w:val="32CAB547"/>
    <w:rsid w:val="32CDAD39"/>
    <w:rsid w:val="32CFCEB0"/>
    <w:rsid w:val="32D4F511"/>
    <w:rsid w:val="32DE1AB5"/>
    <w:rsid w:val="32E24263"/>
    <w:rsid w:val="32E5C9B4"/>
    <w:rsid w:val="32FBC2F6"/>
    <w:rsid w:val="33012F1F"/>
    <w:rsid w:val="33111246"/>
    <w:rsid w:val="3316622B"/>
    <w:rsid w:val="33199407"/>
    <w:rsid w:val="331A577C"/>
    <w:rsid w:val="331B85ED"/>
    <w:rsid w:val="3326AA30"/>
    <w:rsid w:val="3327825F"/>
    <w:rsid w:val="33291851"/>
    <w:rsid w:val="333A1554"/>
    <w:rsid w:val="333A2EDD"/>
    <w:rsid w:val="333C2B98"/>
    <w:rsid w:val="334AD85E"/>
    <w:rsid w:val="334C46CA"/>
    <w:rsid w:val="335963ED"/>
    <w:rsid w:val="335A54A8"/>
    <w:rsid w:val="33674B5D"/>
    <w:rsid w:val="336F146C"/>
    <w:rsid w:val="33873650"/>
    <w:rsid w:val="3389828D"/>
    <w:rsid w:val="33B3E6AB"/>
    <w:rsid w:val="33B5B207"/>
    <w:rsid w:val="33BAF4EB"/>
    <w:rsid w:val="33C2CD0E"/>
    <w:rsid w:val="33C49F65"/>
    <w:rsid w:val="33CE005C"/>
    <w:rsid w:val="33D43876"/>
    <w:rsid w:val="33E1B3C3"/>
    <w:rsid w:val="33E1DAA2"/>
    <w:rsid w:val="33E712E0"/>
    <w:rsid w:val="33EA4D23"/>
    <w:rsid w:val="33EEA2B7"/>
    <w:rsid w:val="33F29E33"/>
    <w:rsid w:val="33F3F52A"/>
    <w:rsid w:val="340850C0"/>
    <w:rsid w:val="34089F30"/>
    <w:rsid w:val="34135DD6"/>
    <w:rsid w:val="341CCCD9"/>
    <w:rsid w:val="341D758C"/>
    <w:rsid w:val="3420539B"/>
    <w:rsid w:val="3420D903"/>
    <w:rsid w:val="342A82E9"/>
    <w:rsid w:val="342D0CDE"/>
    <w:rsid w:val="342EB178"/>
    <w:rsid w:val="342FBB0F"/>
    <w:rsid w:val="343811B3"/>
    <w:rsid w:val="3445395A"/>
    <w:rsid w:val="344F241B"/>
    <w:rsid w:val="34509359"/>
    <w:rsid w:val="3456215E"/>
    <w:rsid w:val="346A02C6"/>
    <w:rsid w:val="348EE432"/>
    <w:rsid w:val="34934C8A"/>
    <w:rsid w:val="3494073F"/>
    <w:rsid w:val="3495B7BF"/>
    <w:rsid w:val="34971DA9"/>
    <w:rsid w:val="349CD24C"/>
    <w:rsid w:val="34B05403"/>
    <w:rsid w:val="34B2328C"/>
    <w:rsid w:val="34B4A5B5"/>
    <w:rsid w:val="34B6D0C4"/>
    <w:rsid w:val="34BC54D7"/>
    <w:rsid w:val="34C0764C"/>
    <w:rsid w:val="34D5E5B5"/>
    <w:rsid w:val="34D6A62A"/>
    <w:rsid w:val="34D9D498"/>
    <w:rsid w:val="34E35791"/>
    <w:rsid w:val="34E698DD"/>
    <w:rsid w:val="34E8EB54"/>
    <w:rsid w:val="34EB13E9"/>
    <w:rsid w:val="34EDAC91"/>
    <w:rsid w:val="34EE0742"/>
    <w:rsid w:val="34F5AD48"/>
    <w:rsid w:val="34FFBF7B"/>
    <w:rsid w:val="34FFC53E"/>
    <w:rsid w:val="35101562"/>
    <w:rsid w:val="351937C4"/>
    <w:rsid w:val="352E8410"/>
    <w:rsid w:val="3534F9C3"/>
    <w:rsid w:val="35372634"/>
    <w:rsid w:val="353BECAD"/>
    <w:rsid w:val="3542EB70"/>
    <w:rsid w:val="355601B5"/>
    <w:rsid w:val="356864CF"/>
    <w:rsid w:val="357597BD"/>
    <w:rsid w:val="357B6152"/>
    <w:rsid w:val="35827D87"/>
    <w:rsid w:val="358B564A"/>
    <w:rsid w:val="358EA64B"/>
    <w:rsid w:val="359E1FD2"/>
    <w:rsid w:val="35A38CB7"/>
    <w:rsid w:val="35A902E4"/>
    <w:rsid w:val="35C01056"/>
    <w:rsid w:val="35C600F6"/>
    <w:rsid w:val="35DFEB8D"/>
    <w:rsid w:val="35E1E772"/>
    <w:rsid w:val="35E4F4B7"/>
    <w:rsid w:val="35EB285D"/>
    <w:rsid w:val="35F0D700"/>
    <w:rsid w:val="35F3AFB2"/>
    <w:rsid w:val="35F69D7F"/>
    <w:rsid w:val="35FB21B4"/>
    <w:rsid w:val="3602CE88"/>
    <w:rsid w:val="360686F9"/>
    <w:rsid w:val="3608E79E"/>
    <w:rsid w:val="360E3365"/>
    <w:rsid w:val="3627BABE"/>
    <w:rsid w:val="36558AE7"/>
    <w:rsid w:val="3660D1D0"/>
    <w:rsid w:val="3669407C"/>
    <w:rsid w:val="36698E3A"/>
    <w:rsid w:val="3678EE20"/>
    <w:rsid w:val="3680A546"/>
    <w:rsid w:val="36A7CE0D"/>
    <w:rsid w:val="36AE9719"/>
    <w:rsid w:val="36AF7FE2"/>
    <w:rsid w:val="36B29450"/>
    <w:rsid w:val="36BFA142"/>
    <w:rsid w:val="36C10720"/>
    <w:rsid w:val="36C8DB48"/>
    <w:rsid w:val="36C92124"/>
    <w:rsid w:val="36CB7D3F"/>
    <w:rsid w:val="36CCA169"/>
    <w:rsid w:val="36CE9B22"/>
    <w:rsid w:val="36F910FE"/>
    <w:rsid w:val="36F94F8C"/>
    <w:rsid w:val="36FB813A"/>
    <w:rsid w:val="37020ECD"/>
    <w:rsid w:val="37043530"/>
    <w:rsid w:val="3706246B"/>
    <w:rsid w:val="3708A9A5"/>
    <w:rsid w:val="370E04FE"/>
    <w:rsid w:val="37228464"/>
    <w:rsid w:val="373A83AA"/>
    <w:rsid w:val="373B5B91"/>
    <w:rsid w:val="373F086D"/>
    <w:rsid w:val="37403FF2"/>
    <w:rsid w:val="3744EE01"/>
    <w:rsid w:val="3750BF96"/>
    <w:rsid w:val="37555435"/>
    <w:rsid w:val="375563A7"/>
    <w:rsid w:val="37714976"/>
    <w:rsid w:val="3773EDFC"/>
    <w:rsid w:val="3777E59D"/>
    <w:rsid w:val="377C9511"/>
    <w:rsid w:val="37854EB7"/>
    <w:rsid w:val="378E1462"/>
    <w:rsid w:val="37C03306"/>
    <w:rsid w:val="37C04D0B"/>
    <w:rsid w:val="37C123FC"/>
    <w:rsid w:val="37C584E0"/>
    <w:rsid w:val="37CA550A"/>
    <w:rsid w:val="37D9AC10"/>
    <w:rsid w:val="37DEF4E0"/>
    <w:rsid w:val="37E2ED93"/>
    <w:rsid w:val="37E7F8C0"/>
    <w:rsid w:val="37EC62FD"/>
    <w:rsid w:val="37EDC89F"/>
    <w:rsid w:val="3801672F"/>
    <w:rsid w:val="380E2C43"/>
    <w:rsid w:val="3811EF08"/>
    <w:rsid w:val="3814B7C4"/>
    <w:rsid w:val="38184BB4"/>
    <w:rsid w:val="381C4AA2"/>
    <w:rsid w:val="38254503"/>
    <w:rsid w:val="38269F95"/>
    <w:rsid w:val="382EB315"/>
    <w:rsid w:val="38327894"/>
    <w:rsid w:val="383A260D"/>
    <w:rsid w:val="383D2B4F"/>
    <w:rsid w:val="384F85C9"/>
    <w:rsid w:val="38524C47"/>
    <w:rsid w:val="38617088"/>
    <w:rsid w:val="386377EB"/>
    <w:rsid w:val="386D5C2D"/>
    <w:rsid w:val="386DFD96"/>
    <w:rsid w:val="386F0CE2"/>
    <w:rsid w:val="38798D56"/>
    <w:rsid w:val="387D68AE"/>
    <w:rsid w:val="38815B24"/>
    <w:rsid w:val="38978840"/>
    <w:rsid w:val="3897BBF6"/>
    <w:rsid w:val="389F6246"/>
    <w:rsid w:val="38A2228E"/>
    <w:rsid w:val="38A535C6"/>
    <w:rsid w:val="38A74656"/>
    <w:rsid w:val="38B1004E"/>
    <w:rsid w:val="38B62B63"/>
    <w:rsid w:val="38BAD6DE"/>
    <w:rsid w:val="38BCE616"/>
    <w:rsid w:val="38C305E2"/>
    <w:rsid w:val="38D09FEE"/>
    <w:rsid w:val="38D3C907"/>
    <w:rsid w:val="38D78726"/>
    <w:rsid w:val="3902D2C9"/>
    <w:rsid w:val="3908795A"/>
    <w:rsid w:val="390AD65F"/>
    <w:rsid w:val="390DACCF"/>
    <w:rsid w:val="39274F6E"/>
    <w:rsid w:val="393AB737"/>
    <w:rsid w:val="393B7921"/>
    <w:rsid w:val="393F9A06"/>
    <w:rsid w:val="39488987"/>
    <w:rsid w:val="394E68CA"/>
    <w:rsid w:val="3957E8B9"/>
    <w:rsid w:val="395DA830"/>
    <w:rsid w:val="3960F370"/>
    <w:rsid w:val="39613676"/>
    <w:rsid w:val="39626590"/>
    <w:rsid w:val="3965E1FF"/>
    <w:rsid w:val="3968DC92"/>
    <w:rsid w:val="396928E2"/>
    <w:rsid w:val="397F4502"/>
    <w:rsid w:val="3981C952"/>
    <w:rsid w:val="399C710A"/>
    <w:rsid w:val="39AD2AC7"/>
    <w:rsid w:val="39B55CFA"/>
    <w:rsid w:val="39C4C9DF"/>
    <w:rsid w:val="39D0824C"/>
    <w:rsid w:val="39E5BF48"/>
    <w:rsid w:val="39E8894B"/>
    <w:rsid w:val="39EEB489"/>
    <w:rsid w:val="39EEDD82"/>
    <w:rsid w:val="39F104FE"/>
    <w:rsid w:val="39F8A7E2"/>
    <w:rsid w:val="39FA90B3"/>
    <w:rsid w:val="3A057766"/>
    <w:rsid w:val="3A05EFC3"/>
    <w:rsid w:val="3A0679C1"/>
    <w:rsid w:val="3A0F8ED3"/>
    <w:rsid w:val="3A28B730"/>
    <w:rsid w:val="3A3805C4"/>
    <w:rsid w:val="3A3C530A"/>
    <w:rsid w:val="3A57BDDD"/>
    <w:rsid w:val="3A65ACE3"/>
    <w:rsid w:val="3A69C6A8"/>
    <w:rsid w:val="3A6B0576"/>
    <w:rsid w:val="3A6C9A2A"/>
    <w:rsid w:val="3A72FC53"/>
    <w:rsid w:val="3A87104E"/>
    <w:rsid w:val="3A939120"/>
    <w:rsid w:val="3A9394D4"/>
    <w:rsid w:val="3A9C4E62"/>
    <w:rsid w:val="3A9D8E5E"/>
    <w:rsid w:val="3AAAF7AB"/>
    <w:rsid w:val="3AAC5988"/>
    <w:rsid w:val="3AAFCBAC"/>
    <w:rsid w:val="3AB23AC9"/>
    <w:rsid w:val="3AB24D5C"/>
    <w:rsid w:val="3AB37CC7"/>
    <w:rsid w:val="3AB75D09"/>
    <w:rsid w:val="3AC842B2"/>
    <w:rsid w:val="3AC8F71F"/>
    <w:rsid w:val="3AC9ED6B"/>
    <w:rsid w:val="3AD71CE2"/>
    <w:rsid w:val="3AD74978"/>
    <w:rsid w:val="3ADF8B3A"/>
    <w:rsid w:val="3AE1F4DD"/>
    <w:rsid w:val="3AE630B7"/>
    <w:rsid w:val="3AEC472A"/>
    <w:rsid w:val="3AEC55CD"/>
    <w:rsid w:val="3AFBC34E"/>
    <w:rsid w:val="3AFF25A0"/>
    <w:rsid w:val="3AFF481B"/>
    <w:rsid w:val="3B0276B8"/>
    <w:rsid w:val="3B04F943"/>
    <w:rsid w:val="3B0EB212"/>
    <w:rsid w:val="3B206880"/>
    <w:rsid w:val="3B218956"/>
    <w:rsid w:val="3B223AEF"/>
    <w:rsid w:val="3B22A156"/>
    <w:rsid w:val="3B27F0A7"/>
    <w:rsid w:val="3B443E05"/>
    <w:rsid w:val="3B452739"/>
    <w:rsid w:val="3B4B763A"/>
    <w:rsid w:val="3B57A76E"/>
    <w:rsid w:val="3B60EDD7"/>
    <w:rsid w:val="3B6B8E1A"/>
    <w:rsid w:val="3B6E2AF4"/>
    <w:rsid w:val="3B713472"/>
    <w:rsid w:val="3B80CDE5"/>
    <w:rsid w:val="3B90DED9"/>
    <w:rsid w:val="3B93D15B"/>
    <w:rsid w:val="3B93D4E6"/>
    <w:rsid w:val="3B94EA45"/>
    <w:rsid w:val="3BB3CCCD"/>
    <w:rsid w:val="3BB5756B"/>
    <w:rsid w:val="3BC2F850"/>
    <w:rsid w:val="3BE16F71"/>
    <w:rsid w:val="3BE40AEF"/>
    <w:rsid w:val="3BE68FDB"/>
    <w:rsid w:val="3BEB4BE0"/>
    <w:rsid w:val="3BEB96BB"/>
    <w:rsid w:val="3BF2E1AB"/>
    <w:rsid w:val="3BF74B8E"/>
    <w:rsid w:val="3BF859DC"/>
    <w:rsid w:val="3BFA97CE"/>
    <w:rsid w:val="3BFB02A7"/>
    <w:rsid w:val="3BFCCE93"/>
    <w:rsid w:val="3C05861E"/>
    <w:rsid w:val="3C086A8B"/>
    <w:rsid w:val="3C1088AE"/>
    <w:rsid w:val="3C11AECA"/>
    <w:rsid w:val="3C286F95"/>
    <w:rsid w:val="3C288A5C"/>
    <w:rsid w:val="3C2E74A6"/>
    <w:rsid w:val="3C375E9F"/>
    <w:rsid w:val="3C38EA2C"/>
    <w:rsid w:val="3C431A92"/>
    <w:rsid w:val="3C4A6670"/>
    <w:rsid w:val="3C534D6F"/>
    <w:rsid w:val="3C5D7A50"/>
    <w:rsid w:val="3C652970"/>
    <w:rsid w:val="3C661447"/>
    <w:rsid w:val="3C69D115"/>
    <w:rsid w:val="3C6EF49E"/>
    <w:rsid w:val="3C7F5432"/>
    <w:rsid w:val="3C812F1F"/>
    <w:rsid w:val="3C945A06"/>
    <w:rsid w:val="3CA47811"/>
    <w:rsid w:val="3CAA8273"/>
    <w:rsid w:val="3CB3C627"/>
    <w:rsid w:val="3CBB77A7"/>
    <w:rsid w:val="3CC35C34"/>
    <w:rsid w:val="3CCF508F"/>
    <w:rsid w:val="3CF37554"/>
    <w:rsid w:val="3D01E67E"/>
    <w:rsid w:val="3D0D8AC3"/>
    <w:rsid w:val="3D0E06BD"/>
    <w:rsid w:val="3D13608C"/>
    <w:rsid w:val="3D14F039"/>
    <w:rsid w:val="3D1A6C2A"/>
    <w:rsid w:val="3D1CE7EC"/>
    <w:rsid w:val="3D20D353"/>
    <w:rsid w:val="3D2489EC"/>
    <w:rsid w:val="3D36793D"/>
    <w:rsid w:val="3D44C001"/>
    <w:rsid w:val="3D50E125"/>
    <w:rsid w:val="3D523A8E"/>
    <w:rsid w:val="3D5C9D16"/>
    <w:rsid w:val="3D61D6B2"/>
    <w:rsid w:val="3D6737FC"/>
    <w:rsid w:val="3D6B299F"/>
    <w:rsid w:val="3D750CDA"/>
    <w:rsid w:val="3D7AA17E"/>
    <w:rsid w:val="3D82E738"/>
    <w:rsid w:val="3D8AB34A"/>
    <w:rsid w:val="3D93180A"/>
    <w:rsid w:val="3D95EED9"/>
    <w:rsid w:val="3D984B94"/>
    <w:rsid w:val="3D9ED17A"/>
    <w:rsid w:val="3D9F10E8"/>
    <w:rsid w:val="3DA247AD"/>
    <w:rsid w:val="3DA43AEC"/>
    <w:rsid w:val="3DB53102"/>
    <w:rsid w:val="3DBAC6C7"/>
    <w:rsid w:val="3DBD920E"/>
    <w:rsid w:val="3DC452FF"/>
    <w:rsid w:val="3DCA6C2F"/>
    <w:rsid w:val="3DD0995B"/>
    <w:rsid w:val="3DD34454"/>
    <w:rsid w:val="3DD43CA8"/>
    <w:rsid w:val="3DD9C189"/>
    <w:rsid w:val="3DE501C2"/>
    <w:rsid w:val="3DE836BE"/>
    <w:rsid w:val="3DF624FF"/>
    <w:rsid w:val="3DF7BFEE"/>
    <w:rsid w:val="3E01E4A8"/>
    <w:rsid w:val="3E0C8F41"/>
    <w:rsid w:val="3E22A095"/>
    <w:rsid w:val="3E2729D0"/>
    <w:rsid w:val="3E304CAB"/>
    <w:rsid w:val="3E318585"/>
    <w:rsid w:val="3E319F99"/>
    <w:rsid w:val="3E332444"/>
    <w:rsid w:val="3E4952C4"/>
    <w:rsid w:val="3E4A0A83"/>
    <w:rsid w:val="3E4ACAEE"/>
    <w:rsid w:val="3E54601B"/>
    <w:rsid w:val="3E55A025"/>
    <w:rsid w:val="3E5C6CA6"/>
    <w:rsid w:val="3E6BF70D"/>
    <w:rsid w:val="3E717961"/>
    <w:rsid w:val="3E809BEA"/>
    <w:rsid w:val="3E8171BC"/>
    <w:rsid w:val="3E8CB1EC"/>
    <w:rsid w:val="3E91C6E1"/>
    <w:rsid w:val="3EA66B5F"/>
    <w:rsid w:val="3EA95B24"/>
    <w:rsid w:val="3EA9A634"/>
    <w:rsid w:val="3EB348F2"/>
    <w:rsid w:val="3EB8E3CF"/>
    <w:rsid w:val="3EBBA0DA"/>
    <w:rsid w:val="3EBC649D"/>
    <w:rsid w:val="3EC34107"/>
    <w:rsid w:val="3EDB2E5A"/>
    <w:rsid w:val="3EDC68D0"/>
    <w:rsid w:val="3EDFFB72"/>
    <w:rsid w:val="3EE2FFF6"/>
    <w:rsid w:val="3EE8722D"/>
    <w:rsid w:val="3EEAFFE1"/>
    <w:rsid w:val="3EFC2C00"/>
    <w:rsid w:val="3F13A429"/>
    <w:rsid w:val="3F1456EE"/>
    <w:rsid w:val="3F15A6CC"/>
    <w:rsid w:val="3F1D19BB"/>
    <w:rsid w:val="3F217455"/>
    <w:rsid w:val="3F21DD43"/>
    <w:rsid w:val="3F22A27A"/>
    <w:rsid w:val="3F24666A"/>
    <w:rsid w:val="3F2CCDA1"/>
    <w:rsid w:val="3F3A35C0"/>
    <w:rsid w:val="3F400B4D"/>
    <w:rsid w:val="3F4201C9"/>
    <w:rsid w:val="3F4F5A49"/>
    <w:rsid w:val="3F53BADF"/>
    <w:rsid w:val="3F594F11"/>
    <w:rsid w:val="3F5D9542"/>
    <w:rsid w:val="3F6963BE"/>
    <w:rsid w:val="3F7ABB54"/>
    <w:rsid w:val="3F7CCAD3"/>
    <w:rsid w:val="3F7E16DC"/>
    <w:rsid w:val="3F7EEE51"/>
    <w:rsid w:val="3F81A9E9"/>
    <w:rsid w:val="3F847423"/>
    <w:rsid w:val="3F86DD16"/>
    <w:rsid w:val="3F91923E"/>
    <w:rsid w:val="3F91A829"/>
    <w:rsid w:val="3F932228"/>
    <w:rsid w:val="3FAABA9B"/>
    <w:rsid w:val="3FB9B924"/>
    <w:rsid w:val="3FBAF215"/>
    <w:rsid w:val="3FC0E982"/>
    <w:rsid w:val="3FC247AB"/>
    <w:rsid w:val="3FC2A1BA"/>
    <w:rsid w:val="3FC43E94"/>
    <w:rsid w:val="3FD1AA76"/>
    <w:rsid w:val="3FDE0A68"/>
    <w:rsid w:val="3FEFFEEE"/>
    <w:rsid w:val="3FFCDA37"/>
    <w:rsid w:val="40018F92"/>
    <w:rsid w:val="400248FE"/>
    <w:rsid w:val="400D7269"/>
    <w:rsid w:val="4015A7BC"/>
    <w:rsid w:val="4018802C"/>
    <w:rsid w:val="40322809"/>
    <w:rsid w:val="40378870"/>
    <w:rsid w:val="4049068B"/>
    <w:rsid w:val="404D1E88"/>
    <w:rsid w:val="40532691"/>
    <w:rsid w:val="406EE090"/>
    <w:rsid w:val="406F598A"/>
    <w:rsid w:val="4073D87B"/>
    <w:rsid w:val="40792C32"/>
    <w:rsid w:val="407F1A89"/>
    <w:rsid w:val="40807FAC"/>
    <w:rsid w:val="40966FB5"/>
    <w:rsid w:val="409ECF98"/>
    <w:rsid w:val="40A9F3D6"/>
    <w:rsid w:val="40AFBEA0"/>
    <w:rsid w:val="40B0FF29"/>
    <w:rsid w:val="40B94FD5"/>
    <w:rsid w:val="40BC7408"/>
    <w:rsid w:val="40BFF08C"/>
    <w:rsid w:val="40C57040"/>
    <w:rsid w:val="40C900A3"/>
    <w:rsid w:val="40D5162F"/>
    <w:rsid w:val="40EC3809"/>
    <w:rsid w:val="40F26789"/>
    <w:rsid w:val="40F2CA71"/>
    <w:rsid w:val="4102CCC2"/>
    <w:rsid w:val="41043373"/>
    <w:rsid w:val="41046725"/>
    <w:rsid w:val="410E61A8"/>
    <w:rsid w:val="410F430F"/>
    <w:rsid w:val="4115B095"/>
    <w:rsid w:val="4120E656"/>
    <w:rsid w:val="412D788A"/>
    <w:rsid w:val="413210DE"/>
    <w:rsid w:val="413A9676"/>
    <w:rsid w:val="413D1987"/>
    <w:rsid w:val="414140D1"/>
    <w:rsid w:val="41525EA0"/>
    <w:rsid w:val="4153EEA7"/>
    <w:rsid w:val="4155DEC5"/>
    <w:rsid w:val="415D970F"/>
    <w:rsid w:val="4161090D"/>
    <w:rsid w:val="416565C9"/>
    <w:rsid w:val="416D31D2"/>
    <w:rsid w:val="417380D4"/>
    <w:rsid w:val="418162F5"/>
    <w:rsid w:val="4194D27C"/>
    <w:rsid w:val="41978B30"/>
    <w:rsid w:val="41996CA3"/>
    <w:rsid w:val="41A9C595"/>
    <w:rsid w:val="41AC1B23"/>
    <w:rsid w:val="41AF3958"/>
    <w:rsid w:val="41B036FB"/>
    <w:rsid w:val="41B207E5"/>
    <w:rsid w:val="41CF62F1"/>
    <w:rsid w:val="41D28138"/>
    <w:rsid w:val="41D7C0FA"/>
    <w:rsid w:val="41D88A48"/>
    <w:rsid w:val="41E2A82D"/>
    <w:rsid w:val="41E9D4DC"/>
    <w:rsid w:val="41FED871"/>
    <w:rsid w:val="42112D06"/>
    <w:rsid w:val="42152AA1"/>
    <w:rsid w:val="4217059E"/>
    <w:rsid w:val="42262005"/>
    <w:rsid w:val="422975EA"/>
    <w:rsid w:val="422FA79D"/>
    <w:rsid w:val="4239CEA7"/>
    <w:rsid w:val="425FED67"/>
    <w:rsid w:val="4267E709"/>
    <w:rsid w:val="4271B689"/>
    <w:rsid w:val="4279911C"/>
    <w:rsid w:val="42856773"/>
    <w:rsid w:val="428D4461"/>
    <w:rsid w:val="428E6880"/>
    <w:rsid w:val="429EA6B9"/>
    <w:rsid w:val="42A166A6"/>
    <w:rsid w:val="42A9D2B8"/>
    <w:rsid w:val="42ABB0F8"/>
    <w:rsid w:val="42AC02FF"/>
    <w:rsid w:val="42B5FDC7"/>
    <w:rsid w:val="42C2D895"/>
    <w:rsid w:val="42C93300"/>
    <w:rsid w:val="42D4C59A"/>
    <w:rsid w:val="42E6857C"/>
    <w:rsid w:val="42E70F71"/>
    <w:rsid w:val="42EA9571"/>
    <w:rsid w:val="42FF7C8C"/>
    <w:rsid w:val="430B7246"/>
    <w:rsid w:val="430C9F4B"/>
    <w:rsid w:val="43195AF0"/>
    <w:rsid w:val="431C6515"/>
    <w:rsid w:val="432054E4"/>
    <w:rsid w:val="43323F44"/>
    <w:rsid w:val="43374276"/>
    <w:rsid w:val="433E10F6"/>
    <w:rsid w:val="433FA006"/>
    <w:rsid w:val="43443AF4"/>
    <w:rsid w:val="43448273"/>
    <w:rsid w:val="4350F7F7"/>
    <w:rsid w:val="43660642"/>
    <w:rsid w:val="436E5199"/>
    <w:rsid w:val="437541B0"/>
    <w:rsid w:val="43897397"/>
    <w:rsid w:val="438A2B09"/>
    <w:rsid w:val="438B63DC"/>
    <w:rsid w:val="438CBF33"/>
    <w:rsid w:val="43925E1D"/>
    <w:rsid w:val="439A1307"/>
    <w:rsid w:val="439E8D0E"/>
    <w:rsid w:val="43B813B0"/>
    <w:rsid w:val="43C1F066"/>
    <w:rsid w:val="43C729DA"/>
    <w:rsid w:val="43CCBEDB"/>
    <w:rsid w:val="43D79F3A"/>
    <w:rsid w:val="43DA2430"/>
    <w:rsid w:val="43E535D8"/>
    <w:rsid w:val="43E623FE"/>
    <w:rsid w:val="43E9E632"/>
    <w:rsid w:val="43EC8156"/>
    <w:rsid w:val="43ED4521"/>
    <w:rsid w:val="43F4E578"/>
    <w:rsid w:val="44009B41"/>
    <w:rsid w:val="44049131"/>
    <w:rsid w:val="441A33DF"/>
    <w:rsid w:val="44210976"/>
    <w:rsid w:val="4421F114"/>
    <w:rsid w:val="44243E39"/>
    <w:rsid w:val="44319CE2"/>
    <w:rsid w:val="443A25FD"/>
    <w:rsid w:val="443DBA68"/>
    <w:rsid w:val="444127E1"/>
    <w:rsid w:val="444AA962"/>
    <w:rsid w:val="44513F0F"/>
    <w:rsid w:val="44531C1C"/>
    <w:rsid w:val="446C3436"/>
    <w:rsid w:val="447738C7"/>
    <w:rsid w:val="447848F4"/>
    <w:rsid w:val="447EF985"/>
    <w:rsid w:val="44913BF8"/>
    <w:rsid w:val="449350F2"/>
    <w:rsid w:val="4497003F"/>
    <w:rsid w:val="449BC40F"/>
    <w:rsid w:val="44A267CD"/>
    <w:rsid w:val="44A338D3"/>
    <w:rsid w:val="44A95493"/>
    <w:rsid w:val="44AAE576"/>
    <w:rsid w:val="44D1C066"/>
    <w:rsid w:val="44D2BEB6"/>
    <w:rsid w:val="44DF83DA"/>
    <w:rsid w:val="44E3944A"/>
    <w:rsid w:val="44EB9D70"/>
    <w:rsid w:val="44F34850"/>
    <w:rsid w:val="44FD38C9"/>
    <w:rsid w:val="4503B375"/>
    <w:rsid w:val="4504CC3A"/>
    <w:rsid w:val="450AEF65"/>
    <w:rsid w:val="450C9E0E"/>
    <w:rsid w:val="4522373E"/>
    <w:rsid w:val="452BAF18"/>
    <w:rsid w:val="452CE667"/>
    <w:rsid w:val="454492F6"/>
    <w:rsid w:val="454D50C0"/>
    <w:rsid w:val="45673271"/>
    <w:rsid w:val="456CA101"/>
    <w:rsid w:val="457A4651"/>
    <w:rsid w:val="457C49BD"/>
    <w:rsid w:val="4598DB2A"/>
    <w:rsid w:val="459B7AD6"/>
    <w:rsid w:val="459CC7F9"/>
    <w:rsid w:val="45A6E63D"/>
    <w:rsid w:val="45AC837E"/>
    <w:rsid w:val="45AD1A5E"/>
    <w:rsid w:val="45AEB025"/>
    <w:rsid w:val="45AEEB94"/>
    <w:rsid w:val="45B98707"/>
    <w:rsid w:val="45C4CD08"/>
    <w:rsid w:val="45CBC5EC"/>
    <w:rsid w:val="45D8D2AD"/>
    <w:rsid w:val="45DBD803"/>
    <w:rsid w:val="45E2C471"/>
    <w:rsid w:val="45E6F637"/>
    <w:rsid w:val="45EAE289"/>
    <w:rsid w:val="45ED0F70"/>
    <w:rsid w:val="45ED3E4E"/>
    <w:rsid w:val="45FBA611"/>
    <w:rsid w:val="45FD01B8"/>
    <w:rsid w:val="45FE9E47"/>
    <w:rsid w:val="46062C85"/>
    <w:rsid w:val="4608251E"/>
    <w:rsid w:val="46091DD0"/>
    <w:rsid w:val="46186872"/>
    <w:rsid w:val="46251882"/>
    <w:rsid w:val="463B2D54"/>
    <w:rsid w:val="463DB16A"/>
    <w:rsid w:val="464A23CC"/>
    <w:rsid w:val="465AA86D"/>
    <w:rsid w:val="466D8C0B"/>
    <w:rsid w:val="46723DE8"/>
    <w:rsid w:val="467603B4"/>
    <w:rsid w:val="46846F8F"/>
    <w:rsid w:val="4694C3B1"/>
    <w:rsid w:val="469A394F"/>
    <w:rsid w:val="46A108F8"/>
    <w:rsid w:val="46A1116C"/>
    <w:rsid w:val="46AF5BA2"/>
    <w:rsid w:val="46E526A9"/>
    <w:rsid w:val="46E73F92"/>
    <w:rsid w:val="46EFB472"/>
    <w:rsid w:val="46F22472"/>
    <w:rsid w:val="46F69368"/>
    <w:rsid w:val="471AB588"/>
    <w:rsid w:val="47277219"/>
    <w:rsid w:val="472A97C8"/>
    <w:rsid w:val="472FF448"/>
    <w:rsid w:val="4730F84D"/>
    <w:rsid w:val="473423DA"/>
    <w:rsid w:val="473D8EF3"/>
    <w:rsid w:val="4742007E"/>
    <w:rsid w:val="4745DDC9"/>
    <w:rsid w:val="4748F348"/>
    <w:rsid w:val="47533F8B"/>
    <w:rsid w:val="4753FB06"/>
    <w:rsid w:val="475C58D3"/>
    <w:rsid w:val="475E5142"/>
    <w:rsid w:val="47755BB0"/>
    <w:rsid w:val="47789551"/>
    <w:rsid w:val="4788DFD1"/>
    <w:rsid w:val="47895B21"/>
    <w:rsid w:val="478985F1"/>
    <w:rsid w:val="4792AF6A"/>
    <w:rsid w:val="47AE83F1"/>
    <w:rsid w:val="47AF06DE"/>
    <w:rsid w:val="47C258C1"/>
    <w:rsid w:val="47C51E14"/>
    <w:rsid w:val="47D0F949"/>
    <w:rsid w:val="47D7141B"/>
    <w:rsid w:val="47D72FA4"/>
    <w:rsid w:val="47E382D8"/>
    <w:rsid w:val="47F823CB"/>
    <w:rsid w:val="480846F5"/>
    <w:rsid w:val="4814A6E5"/>
    <w:rsid w:val="4828E52E"/>
    <w:rsid w:val="48342CAA"/>
    <w:rsid w:val="48345D69"/>
    <w:rsid w:val="48512A23"/>
    <w:rsid w:val="4853B679"/>
    <w:rsid w:val="48556C00"/>
    <w:rsid w:val="486753AA"/>
    <w:rsid w:val="487AFE8D"/>
    <w:rsid w:val="4881C793"/>
    <w:rsid w:val="4888ED0A"/>
    <w:rsid w:val="488F15AA"/>
    <w:rsid w:val="489F71AC"/>
    <w:rsid w:val="48AC538A"/>
    <w:rsid w:val="48B961D2"/>
    <w:rsid w:val="48CF4CD2"/>
    <w:rsid w:val="48D0A158"/>
    <w:rsid w:val="48D8C987"/>
    <w:rsid w:val="48E8AD80"/>
    <w:rsid w:val="48FC52BC"/>
    <w:rsid w:val="48FC81E5"/>
    <w:rsid w:val="49050D70"/>
    <w:rsid w:val="49069BA7"/>
    <w:rsid w:val="4908753D"/>
    <w:rsid w:val="490FBE12"/>
    <w:rsid w:val="491E64DD"/>
    <w:rsid w:val="49210BD2"/>
    <w:rsid w:val="4924B032"/>
    <w:rsid w:val="4932D3B5"/>
    <w:rsid w:val="493E154F"/>
    <w:rsid w:val="4942CE06"/>
    <w:rsid w:val="49460C79"/>
    <w:rsid w:val="495D4816"/>
    <w:rsid w:val="496212F7"/>
    <w:rsid w:val="4968BF59"/>
    <w:rsid w:val="496AEFE6"/>
    <w:rsid w:val="496B5745"/>
    <w:rsid w:val="497463F5"/>
    <w:rsid w:val="49A07F6E"/>
    <w:rsid w:val="49A4A7A9"/>
    <w:rsid w:val="49A62550"/>
    <w:rsid w:val="49ACD33D"/>
    <w:rsid w:val="49AFE148"/>
    <w:rsid w:val="49BC127F"/>
    <w:rsid w:val="49BCC10A"/>
    <w:rsid w:val="49C19652"/>
    <w:rsid w:val="49D46069"/>
    <w:rsid w:val="49DA6389"/>
    <w:rsid w:val="49DB3385"/>
    <w:rsid w:val="49F2F1F4"/>
    <w:rsid w:val="49F8B51B"/>
    <w:rsid w:val="49F8CAD6"/>
    <w:rsid w:val="4A084662"/>
    <w:rsid w:val="4A0B4601"/>
    <w:rsid w:val="4A0BF55E"/>
    <w:rsid w:val="4A0F979B"/>
    <w:rsid w:val="4A189670"/>
    <w:rsid w:val="4A1FAC74"/>
    <w:rsid w:val="4A2ECAEE"/>
    <w:rsid w:val="4A344068"/>
    <w:rsid w:val="4A358BD7"/>
    <w:rsid w:val="4A3CDDBD"/>
    <w:rsid w:val="4A3DFBD3"/>
    <w:rsid w:val="4A42A176"/>
    <w:rsid w:val="4A49ACA7"/>
    <w:rsid w:val="4A4DAA75"/>
    <w:rsid w:val="4A51AD00"/>
    <w:rsid w:val="4A5AC3D5"/>
    <w:rsid w:val="4A5D73E1"/>
    <w:rsid w:val="4A619D0B"/>
    <w:rsid w:val="4A7052F4"/>
    <w:rsid w:val="4A7381E9"/>
    <w:rsid w:val="4A73A394"/>
    <w:rsid w:val="4A768C8D"/>
    <w:rsid w:val="4A7E1E9C"/>
    <w:rsid w:val="4A80845A"/>
    <w:rsid w:val="4A81E618"/>
    <w:rsid w:val="4A8B49EC"/>
    <w:rsid w:val="4A8BB3DC"/>
    <w:rsid w:val="4AAAE371"/>
    <w:rsid w:val="4AACFC72"/>
    <w:rsid w:val="4AADDD84"/>
    <w:rsid w:val="4AB71184"/>
    <w:rsid w:val="4ABEA10E"/>
    <w:rsid w:val="4AD775BF"/>
    <w:rsid w:val="4AD98CAF"/>
    <w:rsid w:val="4ADB75BA"/>
    <w:rsid w:val="4ADEE0F6"/>
    <w:rsid w:val="4AE2FFB9"/>
    <w:rsid w:val="4AF152CD"/>
    <w:rsid w:val="4AF1A1DF"/>
    <w:rsid w:val="4B092A83"/>
    <w:rsid w:val="4B0EAD6F"/>
    <w:rsid w:val="4B238BC7"/>
    <w:rsid w:val="4B3A1C12"/>
    <w:rsid w:val="4B3B3CEB"/>
    <w:rsid w:val="4B3BB4C2"/>
    <w:rsid w:val="4B3C54E0"/>
    <w:rsid w:val="4B429D31"/>
    <w:rsid w:val="4B482471"/>
    <w:rsid w:val="4B52453B"/>
    <w:rsid w:val="4B593304"/>
    <w:rsid w:val="4B5B89AE"/>
    <w:rsid w:val="4B5F8DF3"/>
    <w:rsid w:val="4B633889"/>
    <w:rsid w:val="4B6A67E8"/>
    <w:rsid w:val="4B6A9900"/>
    <w:rsid w:val="4B6EDFC7"/>
    <w:rsid w:val="4B7956A6"/>
    <w:rsid w:val="4B797CE1"/>
    <w:rsid w:val="4B7A30E9"/>
    <w:rsid w:val="4B7DA718"/>
    <w:rsid w:val="4B8A3079"/>
    <w:rsid w:val="4B9534DE"/>
    <w:rsid w:val="4B9876F3"/>
    <w:rsid w:val="4B9C00AD"/>
    <w:rsid w:val="4B9DCFD1"/>
    <w:rsid w:val="4BA41F3C"/>
    <w:rsid w:val="4BAAB34D"/>
    <w:rsid w:val="4BB0A731"/>
    <w:rsid w:val="4BBB8547"/>
    <w:rsid w:val="4BC1A93D"/>
    <w:rsid w:val="4BC8B49F"/>
    <w:rsid w:val="4BCE5762"/>
    <w:rsid w:val="4BCFDC55"/>
    <w:rsid w:val="4BE0B034"/>
    <w:rsid w:val="4BE431C6"/>
    <w:rsid w:val="4BE57D08"/>
    <w:rsid w:val="4BF23C18"/>
    <w:rsid w:val="4C02818B"/>
    <w:rsid w:val="4C03517D"/>
    <w:rsid w:val="4C05F316"/>
    <w:rsid w:val="4C4350E6"/>
    <w:rsid w:val="4C4AE6CF"/>
    <w:rsid w:val="4C53D48A"/>
    <w:rsid w:val="4C583422"/>
    <w:rsid w:val="4C59A2EA"/>
    <w:rsid w:val="4C5CBFAD"/>
    <w:rsid w:val="4C88FFE1"/>
    <w:rsid w:val="4C8C1D59"/>
    <w:rsid w:val="4C8CA6C7"/>
    <w:rsid w:val="4C9080E1"/>
    <w:rsid w:val="4C96DC9C"/>
    <w:rsid w:val="4CA0EC49"/>
    <w:rsid w:val="4CA45B6E"/>
    <w:rsid w:val="4CAA7DD0"/>
    <w:rsid w:val="4CC29601"/>
    <w:rsid w:val="4CC2F9AC"/>
    <w:rsid w:val="4CC508A4"/>
    <w:rsid w:val="4CD1733F"/>
    <w:rsid w:val="4CD51C53"/>
    <w:rsid w:val="4CD6BB3E"/>
    <w:rsid w:val="4CDDB218"/>
    <w:rsid w:val="4CE72268"/>
    <w:rsid w:val="4CFB5E54"/>
    <w:rsid w:val="4CFF08EA"/>
    <w:rsid w:val="4D0C6630"/>
    <w:rsid w:val="4D1A7EBF"/>
    <w:rsid w:val="4D2ADA12"/>
    <w:rsid w:val="4D3EE9CE"/>
    <w:rsid w:val="4D49AEAD"/>
    <w:rsid w:val="4D4D2A93"/>
    <w:rsid w:val="4D5F5C88"/>
    <w:rsid w:val="4D70715B"/>
    <w:rsid w:val="4D77603F"/>
    <w:rsid w:val="4D7CE043"/>
    <w:rsid w:val="4DA05E7D"/>
    <w:rsid w:val="4DA8296B"/>
    <w:rsid w:val="4DAEC9B0"/>
    <w:rsid w:val="4DB5BF5E"/>
    <w:rsid w:val="4DBF33CE"/>
    <w:rsid w:val="4DC24C3C"/>
    <w:rsid w:val="4DC6B53E"/>
    <w:rsid w:val="4DC83FBD"/>
    <w:rsid w:val="4DCC2F86"/>
    <w:rsid w:val="4DD0F260"/>
    <w:rsid w:val="4DDA0C29"/>
    <w:rsid w:val="4DE339B9"/>
    <w:rsid w:val="4DE65C13"/>
    <w:rsid w:val="4DE94068"/>
    <w:rsid w:val="4DF377B8"/>
    <w:rsid w:val="4DF75672"/>
    <w:rsid w:val="4DFDD786"/>
    <w:rsid w:val="4E08E4DE"/>
    <w:rsid w:val="4E2372B7"/>
    <w:rsid w:val="4E31A306"/>
    <w:rsid w:val="4E36A338"/>
    <w:rsid w:val="4E381E3E"/>
    <w:rsid w:val="4E4A9082"/>
    <w:rsid w:val="4E4E3BB7"/>
    <w:rsid w:val="4E550A2E"/>
    <w:rsid w:val="4E5F5175"/>
    <w:rsid w:val="4E6031AD"/>
    <w:rsid w:val="4E635FCC"/>
    <w:rsid w:val="4E8B07C8"/>
    <w:rsid w:val="4E8FFDD2"/>
    <w:rsid w:val="4E972EB5"/>
    <w:rsid w:val="4E9AC11B"/>
    <w:rsid w:val="4E9F2279"/>
    <w:rsid w:val="4EA5EF62"/>
    <w:rsid w:val="4EB18A94"/>
    <w:rsid w:val="4EB6A6A4"/>
    <w:rsid w:val="4EB73A2C"/>
    <w:rsid w:val="4EB96440"/>
    <w:rsid w:val="4EBB0367"/>
    <w:rsid w:val="4EDA7C43"/>
    <w:rsid w:val="4EDB37E5"/>
    <w:rsid w:val="4EE0058E"/>
    <w:rsid w:val="4EE39086"/>
    <w:rsid w:val="4EE5D13A"/>
    <w:rsid w:val="4EE85DF7"/>
    <w:rsid w:val="4EE9836D"/>
    <w:rsid w:val="4F0E026F"/>
    <w:rsid w:val="4F248263"/>
    <w:rsid w:val="4F2CD573"/>
    <w:rsid w:val="4F2D5865"/>
    <w:rsid w:val="4F37C507"/>
    <w:rsid w:val="4F386762"/>
    <w:rsid w:val="4F38A4A1"/>
    <w:rsid w:val="4F39ABF4"/>
    <w:rsid w:val="4F3A1124"/>
    <w:rsid w:val="4F447332"/>
    <w:rsid w:val="4F5092E3"/>
    <w:rsid w:val="4F53F57D"/>
    <w:rsid w:val="4F65C277"/>
    <w:rsid w:val="4F6ADE75"/>
    <w:rsid w:val="4F706E1B"/>
    <w:rsid w:val="4F72FBFC"/>
    <w:rsid w:val="4F73267B"/>
    <w:rsid w:val="4F769BA1"/>
    <w:rsid w:val="4F78CB9E"/>
    <w:rsid w:val="4F7B206D"/>
    <w:rsid w:val="4F88248B"/>
    <w:rsid w:val="4F8C7923"/>
    <w:rsid w:val="4F9A1984"/>
    <w:rsid w:val="4FA7B608"/>
    <w:rsid w:val="4FAF9491"/>
    <w:rsid w:val="4FC370E5"/>
    <w:rsid w:val="4FDF7F02"/>
    <w:rsid w:val="4FE89F8F"/>
    <w:rsid w:val="4FF7A4B4"/>
    <w:rsid w:val="4FFC020E"/>
    <w:rsid w:val="50027806"/>
    <w:rsid w:val="5009FA1E"/>
    <w:rsid w:val="5029C610"/>
    <w:rsid w:val="5032FF16"/>
    <w:rsid w:val="5033AC44"/>
    <w:rsid w:val="5036917C"/>
    <w:rsid w:val="504EB28E"/>
    <w:rsid w:val="50544A0A"/>
    <w:rsid w:val="505BEE94"/>
    <w:rsid w:val="505D50C2"/>
    <w:rsid w:val="5077B18B"/>
    <w:rsid w:val="50845E1C"/>
    <w:rsid w:val="50881937"/>
    <w:rsid w:val="508B3C86"/>
    <w:rsid w:val="508EE377"/>
    <w:rsid w:val="50916319"/>
    <w:rsid w:val="50927108"/>
    <w:rsid w:val="509ADAF2"/>
    <w:rsid w:val="509D4693"/>
    <w:rsid w:val="50A2761D"/>
    <w:rsid w:val="50A7ECA0"/>
    <w:rsid w:val="50A9D2D0"/>
    <w:rsid w:val="50AE5B76"/>
    <w:rsid w:val="50AE9FA3"/>
    <w:rsid w:val="50B10818"/>
    <w:rsid w:val="50B2DDD7"/>
    <w:rsid w:val="50C1A0C9"/>
    <w:rsid w:val="50C5768D"/>
    <w:rsid w:val="50D23A9D"/>
    <w:rsid w:val="50D3258F"/>
    <w:rsid w:val="50DCAB0A"/>
    <w:rsid w:val="50EB70C6"/>
    <w:rsid w:val="50F5FE57"/>
    <w:rsid w:val="50FD32D4"/>
    <w:rsid w:val="50FD9D00"/>
    <w:rsid w:val="510AF16C"/>
    <w:rsid w:val="510B4E82"/>
    <w:rsid w:val="5116F0CE"/>
    <w:rsid w:val="511A6172"/>
    <w:rsid w:val="512327E7"/>
    <w:rsid w:val="5129836B"/>
    <w:rsid w:val="51359DDB"/>
    <w:rsid w:val="513AB3D4"/>
    <w:rsid w:val="513D80C3"/>
    <w:rsid w:val="51482534"/>
    <w:rsid w:val="514B64F2"/>
    <w:rsid w:val="5160F85E"/>
    <w:rsid w:val="5168E106"/>
    <w:rsid w:val="5176B885"/>
    <w:rsid w:val="517888BF"/>
    <w:rsid w:val="517BADE0"/>
    <w:rsid w:val="51888311"/>
    <w:rsid w:val="5198DDB8"/>
    <w:rsid w:val="519F26FC"/>
    <w:rsid w:val="51B0A622"/>
    <w:rsid w:val="51C079B1"/>
    <w:rsid w:val="51C9A478"/>
    <w:rsid w:val="51CDC8ED"/>
    <w:rsid w:val="51D1103C"/>
    <w:rsid w:val="51D261DD"/>
    <w:rsid w:val="51DB66E5"/>
    <w:rsid w:val="51E804DA"/>
    <w:rsid w:val="51F0C789"/>
    <w:rsid w:val="52101CFD"/>
    <w:rsid w:val="5221242F"/>
    <w:rsid w:val="5234EDC6"/>
    <w:rsid w:val="523B30DE"/>
    <w:rsid w:val="523E243F"/>
    <w:rsid w:val="5246E0D9"/>
    <w:rsid w:val="52488394"/>
    <w:rsid w:val="524A7004"/>
    <w:rsid w:val="526DF9D1"/>
    <w:rsid w:val="526EFC1D"/>
    <w:rsid w:val="527A8E39"/>
    <w:rsid w:val="528248EB"/>
    <w:rsid w:val="52875C5A"/>
    <w:rsid w:val="5298BEBE"/>
    <w:rsid w:val="52BF88E0"/>
    <w:rsid w:val="52DBAC7A"/>
    <w:rsid w:val="52DDC922"/>
    <w:rsid w:val="52E03E45"/>
    <w:rsid w:val="52F36901"/>
    <w:rsid w:val="52FA4F8C"/>
    <w:rsid w:val="53061E20"/>
    <w:rsid w:val="530737B7"/>
    <w:rsid w:val="53211846"/>
    <w:rsid w:val="532BB143"/>
    <w:rsid w:val="532D2DFC"/>
    <w:rsid w:val="5340B8D8"/>
    <w:rsid w:val="534CC58C"/>
    <w:rsid w:val="53545F24"/>
    <w:rsid w:val="535F6D77"/>
    <w:rsid w:val="536827B0"/>
    <w:rsid w:val="53719AE4"/>
    <w:rsid w:val="537B35E2"/>
    <w:rsid w:val="53828278"/>
    <w:rsid w:val="5390DF19"/>
    <w:rsid w:val="53949C43"/>
    <w:rsid w:val="5398818F"/>
    <w:rsid w:val="53A31A76"/>
    <w:rsid w:val="53A9A1F6"/>
    <w:rsid w:val="53B3A81F"/>
    <w:rsid w:val="53B418C6"/>
    <w:rsid w:val="53BC9638"/>
    <w:rsid w:val="53C775CE"/>
    <w:rsid w:val="53D59662"/>
    <w:rsid w:val="53DA16DF"/>
    <w:rsid w:val="53DEA786"/>
    <w:rsid w:val="53EE3479"/>
    <w:rsid w:val="53F1CCE3"/>
    <w:rsid w:val="53F3C2C7"/>
    <w:rsid w:val="53F61FC9"/>
    <w:rsid w:val="54057067"/>
    <w:rsid w:val="542139A6"/>
    <w:rsid w:val="542E629F"/>
    <w:rsid w:val="5435A8E4"/>
    <w:rsid w:val="54377D27"/>
    <w:rsid w:val="543D0B38"/>
    <w:rsid w:val="543F75FF"/>
    <w:rsid w:val="544F1F1C"/>
    <w:rsid w:val="544FB24F"/>
    <w:rsid w:val="546011F5"/>
    <w:rsid w:val="5461242D"/>
    <w:rsid w:val="54631131"/>
    <w:rsid w:val="54777CDB"/>
    <w:rsid w:val="5484001D"/>
    <w:rsid w:val="5484FB91"/>
    <w:rsid w:val="5486552F"/>
    <w:rsid w:val="548A0F4F"/>
    <w:rsid w:val="5490DEEA"/>
    <w:rsid w:val="549ECF25"/>
    <w:rsid w:val="54A46514"/>
    <w:rsid w:val="54B7E2E2"/>
    <w:rsid w:val="54D81775"/>
    <w:rsid w:val="54DD76A1"/>
    <w:rsid w:val="54FFD8B7"/>
    <w:rsid w:val="550E92D0"/>
    <w:rsid w:val="551459C1"/>
    <w:rsid w:val="551EDC5B"/>
    <w:rsid w:val="551F9047"/>
    <w:rsid w:val="55303193"/>
    <w:rsid w:val="553759C1"/>
    <w:rsid w:val="553D0C09"/>
    <w:rsid w:val="5547BDD8"/>
    <w:rsid w:val="5549B771"/>
    <w:rsid w:val="5562EB19"/>
    <w:rsid w:val="5568E869"/>
    <w:rsid w:val="557052CA"/>
    <w:rsid w:val="55751B4E"/>
    <w:rsid w:val="557DD2F6"/>
    <w:rsid w:val="55864EFA"/>
    <w:rsid w:val="5589B596"/>
    <w:rsid w:val="558FE220"/>
    <w:rsid w:val="55961686"/>
    <w:rsid w:val="559D7E75"/>
    <w:rsid w:val="55A943B0"/>
    <w:rsid w:val="55BA14E5"/>
    <w:rsid w:val="55BB166C"/>
    <w:rsid w:val="55BD0A07"/>
    <w:rsid w:val="55BFEEB2"/>
    <w:rsid w:val="55C980C0"/>
    <w:rsid w:val="55D8A27C"/>
    <w:rsid w:val="55DA821E"/>
    <w:rsid w:val="55E65C6D"/>
    <w:rsid w:val="55E90C4B"/>
    <w:rsid w:val="55ECFD85"/>
    <w:rsid w:val="55F9BCAD"/>
    <w:rsid w:val="560BAEFF"/>
    <w:rsid w:val="5612A342"/>
    <w:rsid w:val="561EAE33"/>
    <w:rsid w:val="561EE165"/>
    <w:rsid w:val="561EE512"/>
    <w:rsid w:val="56222590"/>
    <w:rsid w:val="562507DC"/>
    <w:rsid w:val="56498057"/>
    <w:rsid w:val="565C3F5B"/>
    <w:rsid w:val="566492BB"/>
    <w:rsid w:val="567687BE"/>
    <w:rsid w:val="5677536A"/>
    <w:rsid w:val="56783180"/>
    <w:rsid w:val="5683C924"/>
    <w:rsid w:val="5691050F"/>
    <w:rsid w:val="569B75EB"/>
    <w:rsid w:val="56A82D8A"/>
    <w:rsid w:val="56A9901C"/>
    <w:rsid w:val="56AE9EC9"/>
    <w:rsid w:val="56AF4AB9"/>
    <w:rsid w:val="56D470F9"/>
    <w:rsid w:val="56D4D42E"/>
    <w:rsid w:val="56D54825"/>
    <w:rsid w:val="56DCD988"/>
    <w:rsid w:val="56E1590B"/>
    <w:rsid w:val="56EBD6E1"/>
    <w:rsid w:val="56FAC0BB"/>
    <w:rsid w:val="56FFB93D"/>
    <w:rsid w:val="570926D2"/>
    <w:rsid w:val="570EDB71"/>
    <w:rsid w:val="571D57B7"/>
    <w:rsid w:val="5720B9B6"/>
    <w:rsid w:val="5725DC2F"/>
    <w:rsid w:val="572A2AAB"/>
    <w:rsid w:val="573044C9"/>
    <w:rsid w:val="5732B937"/>
    <w:rsid w:val="5737D797"/>
    <w:rsid w:val="574FD5CF"/>
    <w:rsid w:val="5758DA68"/>
    <w:rsid w:val="575CA1A4"/>
    <w:rsid w:val="5761AA1B"/>
    <w:rsid w:val="576B601C"/>
    <w:rsid w:val="576C78F8"/>
    <w:rsid w:val="576D5797"/>
    <w:rsid w:val="5772A5A1"/>
    <w:rsid w:val="577480AC"/>
    <w:rsid w:val="5775F05A"/>
    <w:rsid w:val="578A0ACE"/>
    <w:rsid w:val="578B46FD"/>
    <w:rsid w:val="5790712A"/>
    <w:rsid w:val="5794CEB4"/>
    <w:rsid w:val="5797D57A"/>
    <w:rsid w:val="57A9B704"/>
    <w:rsid w:val="57AA8CD0"/>
    <w:rsid w:val="57B72AC3"/>
    <w:rsid w:val="57C0BDFD"/>
    <w:rsid w:val="57C74215"/>
    <w:rsid w:val="57CA5DCD"/>
    <w:rsid w:val="57D7DE4C"/>
    <w:rsid w:val="57DF8BE3"/>
    <w:rsid w:val="57E71340"/>
    <w:rsid w:val="57E818EE"/>
    <w:rsid w:val="57E881CB"/>
    <w:rsid w:val="57E8A668"/>
    <w:rsid w:val="57F3D720"/>
    <w:rsid w:val="57F6AABD"/>
    <w:rsid w:val="57FAE0AD"/>
    <w:rsid w:val="5803DE89"/>
    <w:rsid w:val="580848C1"/>
    <w:rsid w:val="580E256D"/>
    <w:rsid w:val="5814E078"/>
    <w:rsid w:val="58201DFF"/>
    <w:rsid w:val="58287B04"/>
    <w:rsid w:val="5838FFCC"/>
    <w:rsid w:val="5839E853"/>
    <w:rsid w:val="584BBBC7"/>
    <w:rsid w:val="584EA705"/>
    <w:rsid w:val="584FF02E"/>
    <w:rsid w:val="585D2648"/>
    <w:rsid w:val="586A9FAB"/>
    <w:rsid w:val="5870415A"/>
    <w:rsid w:val="58730884"/>
    <w:rsid w:val="5875DC0A"/>
    <w:rsid w:val="587A5A89"/>
    <w:rsid w:val="587F0D14"/>
    <w:rsid w:val="589656D9"/>
    <w:rsid w:val="5896B772"/>
    <w:rsid w:val="58A0892B"/>
    <w:rsid w:val="58A1C742"/>
    <w:rsid w:val="58C2452B"/>
    <w:rsid w:val="58C7BC15"/>
    <w:rsid w:val="58E95913"/>
    <w:rsid w:val="58F6A96F"/>
    <w:rsid w:val="58FB9272"/>
    <w:rsid w:val="59079CB4"/>
    <w:rsid w:val="59103D44"/>
    <w:rsid w:val="59195CED"/>
    <w:rsid w:val="59198303"/>
    <w:rsid w:val="591DFD2F"/>
    <w:rsid w:val="592F3D61"/>
    <w:rsid w:val="5936B72A"/>
    <w:rsid w:val="593C3A04"/>
    <w:rsid w:val="593F74E4"/>
    <w:rsid w:val="5940FBCA"/>
    <w:rsid w:val="59477371"/>
    <w:rsid w:val="5956593E"/>
    <w:rsid w:val="59594A21"/>
    <w:rsid w:val="59600766"/>
    <w:rsid w:val="5984D60B"/>
    <w:rsid w:val="59864259"/>
    <w:rsid w:val="598FA781"/>
    <w:rsid w:val="5996AC1E"/>
    <w:rsid w:val="599FBAEB"/>
    <w:rsid w:val="59A4EF7D"/>
    <w:rsid w:val="59B452FD"/>
    <w:rsid w:val="59C9F82E"/>
    <w:rsid w:val="59CA6F20"/>
    <w:rsid w:val="59DFCA16"/>
    <w:rsid w:val="59E3B22E"/>
    <w:rsid w:val="59E3E182"/>
    <w:rsid w:val="59E580D0"/>
    <w:rsid w:val="59E7462A"/>
    <w:rsid w:val="59EEAA66"/>
    <w:rsid w:val="5A02259E"/>
    <w:rsid w:val="5A13CF1E"/>
    <w:rsid w:val="5A1644D0"/>
    <w:rsid w:val="5A1BC772"/>
    <w:rsid w:val="5A22609B"/>
    <w:rsid w:val="5A25BA9E"/>
    <w:rsid w:val="5A30BE71"/>
    <w:rsid w:val="5A3EB753"/>
    <w:rsid w:val="5A3F9831"/>
    <w:rsid w:val="5A3FDBAB"/>
    <w:rsid w:val="5A4097C0"/>
    <w:rsid w:val="5A420170"/>
    <w:rsid w:val="5A4C8559"/>
    <w:rsid w:val="5A576C3B"/>
    <w:rsid w:val="5A5F6929"/>
    <w:rsid w:val="5A6EB6F3"/>
    <w:rsid w:val="5A6FCD93"/>
    <w:rsid w:val="5A74F390"/>
    <w:rsid w:val="5A7F0135"/>
    <w:rsid w:val="5A921E98"/>
    <w:rsid w:val="5A94CC26"/>
    <w:rsid w:val="5AA040E0"/>
    <w:rsid w:val="5AA7D8DC"/>
    <w:rsid w:val="5AB37D2A"/>
    <w:rsid w:val="5ABCB54F"/>
    <w:rsid w:val="5ABE110B"/>
    <w:rsid w:val="5AC34DC8"/>
    <w:rsid w:val="5AC7C9EE"/>
    <w:rsid w:val="5AD4C975"/>
    <w:rsid w:val="5AD74B20"/>
    <w:rsid w:val="5ADA7D45"/>
    <w:rsid w:val="5AE6D242"/>
    <w:rsid w:val="5AEE1D9D"/>
    <w:rsid w:val="5AFF66A5"/>
    <w:rsid w:val="5B0C0224"/>
    <w:rsid w:val="5B0D4F74"/>
    <w:rsid w:val="5B281FAB"/>
    <w:rsid w:val="5B2CBEBF"/>
    <w:rsid w:val="5B31B593"/>
    <w:rsid w:val="5B32BF88"/>
    <w:rsid w:val="5B390043"/>
    <w:rsid w:val="5B39B4A1"/>
    <w:rsid w:val="5B3A6B07"/>
    <w:rsid w:val="5B3C5ADE"/>
    <w:rsid w:val="5B3DFCE4"/>
    <w:rsid w:val="5B3F913F"/>
    <w:rsid w:val="5B42E46F"/>
    <w:rsid w:val="5B598C23"/>
    <w:rsid w:val="5B59E6EF"/>
    <w:rsid w:val="5B5DB7CA"/>
    <w:rsid w:val="5B618485"/>
    <w:rsid w:val="5B637425"/>
    <w:rsid w:val="5B641299"/>
    <w:rsid w:val="5B6656D0"/>
    <w:rsid w:val="5B7E7D36"/>
    <w:rsid w:val="5B910649"/>
    <w:rsid w:val="5B9164E4"/>
    <w:rsid w:val="5BADC5F7"/>
    <w:rsid w:val="5BB26B75"/>
    <w:rsid w:val="5BB31E01"/>
    <w:rsid w:val="5BBE5326"/>
    <w:rsid w:val="5BCD7946"/>
    <w:rsid w:val="5BD08A4B"/>
    <w:rsid w:val="5BF7ECF6"/>
    <w:rsid w:val="5C027AC3"/>
    <w:rsid w:val="5C049FA3"/>
    <w:rsid w:val="5C05AF93"/>
    <w:rsid w:val="5C126D0E"/>
    <w:rsid w:val="5C229F6C"/>
    <w:rsid w:val="5C31C04A"/>
    <w:rsid w:val="5C4E17E5"/>
    <w:rsid w:val="5C56D0CE"/>
    <w:rsid w:val="5C5D84D9"/>
    <w:rsid w:val="5C66A8CA"/>
    <w:rsid w:val="5C66DD9D"/>
    <w:rsid w:val="5C6DA170"/>
    <w:rsid w:val="5C72129C"/>
    <w:rsid w:val="5C738B25"/>
    <w:rsid w:val="5C823210"/>
    <w:rsid w:val="5C8DAF42"/>
    <w:rsid w:val="5CA0037C"/>
    <w:rsid w:val="5CA33628"/>
    <w:rsid w:val="5CA7E0FA"/>
    <w:rsid w:val="5CB4B60E"/>
    <w:rsid w:val="5CB93574"/>
    <w:rsid w:val="5CD4D0A4"/>
    <w:rsid w:val="5CDA6496"/>
    <w:rsid w:val="5CDD2FC7"/>
    <w:rsid w:val="5CDD64C6"/>
    <w:rsid w:val="5CF2A7FB"/>
    <w:rsid w:val="5CF7F3D7"/>
    <w:rsid w:val="5D00F475"/>
    <w:rsid w:val="5D083BD8"/>
    <w:rsid w:val="5D085951"/>
    <w:rsid w:val="5D0F73EC"/>
    <w:rsid w:val="5D126CB5"/>
    <w:rsid w:val="5D1F3AE4"/>
    <w:rsid w:val="5D26AFA5"/>
    <w:rsid w:val="5D2B8BDD"/>
    <w:rsid w:val="5D3536D2"/>
    <w:rsid w:val="5D362C4B"/>
    <w:rsid w:val="5D538A49"/>
    <w:rsid w:val="5D554FB3"/>
    <w:rsid w:val="5D57171B"/>
    <w:rsid w:val="5D5C4200"/>
    <w:rsid w:val="5D62F7FA"/>
    <w:rsid w:val="5D68CB68"/>
    <w:rsid w:val="5D6D8B75"/>
    <w:rsid w:val="5D72978D"/>
    <w:rsid w:val="5D774421"/>
    <w:rsid w:val="5D783882"/>
    <w:rsid w:val="5D7E34E0"/>
    <w:rsid w:val="5D8ACC46"/>
    <w:rsid w:val="5D95B7C8"/>
    <w:rsid w:val="5D984C8F"/>
    <w:rsid w:val="5D99DF36"/>
    <w:rsid w:val="5DA0F035"/>
    <w:rsid w:val="5DAC2959"/>
    <w:rsid w:val="5DB30883"/>
    <w:rsid w:val="5DBA6CEA"/>
    <w:rsid w:val="5DBE6FCD"/>
    <w:rsid w:val="5DC819EA"/>
    <w:rsid w:val="5DE25D46"/>
    <w:rsid w:val="5DE5202C"/>
    <w:rsid w:val="5DE5F4CE"/>
    <w:rsid w:val="5DE9E846"/>
    <w:rsid w:val="5DEA9815"/>
    <w:rsid w:val="5DF09874"/>
    <w:rsid w:val="5DF16E52"/>
    <w:rsid w:val="5DF573D6"/>
    <w:rsid w:val="5DFB6518"/>
    <w:rsid w:val="5E02AE84"/>
    <w:rsid w:val="5E0E327C"/>
    <w:rsid w:val="5E255C5E"/>
    <w:rsid w:val="5E3AE5F9"/>
    <w:rsid w:val="5E3E0132"/>
    <w:rsid w:val="5E403550"/>
    <w:rsid w:val="5E40F592"/>
    <w:rsid w:val="5E54A345"/>
    <w:rsid w:val="5E5C0493"/>
    <w:rsid w:val="5E5F969E"/>
    <w:rsid w:val="5E62B5BF"/>
    <w:rsid w:val="5E6CEC75"/>
    <w:rsid w:val="5E7638E7"/>
    <w:rsid w:val="5E7DB6BF"/>
    <w:rsid w:val="5E816F8B"/>
    <w:rsid w:val="5E8421FC"/>
    <w:rsid w:val="5E8754CE"/>
    <w:rsid w:val="5E9986EA"/>
    <w:rsid w:val="5E9BE8D1"/>
    <w:rsid w:val="5EA8F32C"/>
    <w:rsid w:val="5EB7FED4"/>
    <w:rsid w:val="5EB9B563"/>
    <w:rsid w:val="5EBCC80A"/>
    <w:rsid w:val="5EC180C8"/>
    <w:rsid w:val="5ECB55D9"/>
    <w:rsid w:val="5ECD3B5B"/>
    <w:rsid w:val="5EECA73E"/>
    <w:rsid w:val="5F05A1AD"/>
    <w:rsid w:val="5F0E56F4"/>
    <w:rsid w:val="5F115A85"/>
    <w:rsid w:val="5F22D956"/>
    <w:rsid w:val="5F288F92"/>
    <w:rsid w:val="5F3EFA17"/>
    <w:rsid w:val="5F563D4B"/>
    <w:rsid w:val="5F5AFD0F"/>
    <w:rsid w:val="5F838E5F"/>
    <w:rsid w:val="5F85B8A7"/>
    <w:rsid w:val="5F908CE6"/>
    <w:rsid w:val="5F925C0B"/>
    <w:rsid w:val="5F96BEEB"/>
    <w:rsid w:val="5F990987"/>
    <w:rsid w:val="5F9CFAF7"/>
    <w:rsid w:val="5F9E7E5F"/>
    <w:rsid w:val="5FAB5F3E"/>
    <w:rsid w:val="5FAC7107"/>
    <w:rsid w:val="5FACE0B4"/>
    <w:rsid w:val="5FAE75EC"/>
    <w:rsid w:val="5FB5016E"/>
    <w:rsid w:val="5FBA7398"/>
    <w:rsid w:val="5FD73A40"/>
    <w:rsid w:val="5FD90CEB"/>
    <w:rsid w:val="5FE4FDA4"/>
    <w:rsid w:val="5FEC9DBC"/>
    <w:rsid w:val="5FF8AA19"/>
    <w:rsid w:val="600843A2"/>
    <w:rsid w:val="6012779D"/>
    <w:rsid w:val="6017AE7D"/>
    <w:rsid w:val="6019683B"/>
    <w:rsid w:val="60358BF0"/>
    <w:rsid w:val="6039CB55"/>
    <w:rsid w:val="603C5525"/>
    <w:rsid w:val="603D04BB"/>
    <w:rsid w:val="60413BEB"/>
    <w:rsid w:val="60429BD8"/>
    <w:rsid w:val="6051BD94"/>
    <w:rsid w:val="6067468B"/>
    <w:rsid w:val="606867E8"/>
    <w:rsid w:val="606EF7E3"/>
    <w:rsid w:val="606F2747"/>
    <w:rsid w:val="606F453C"/>
    <w:rsid w:val="6071C195"/>
    <w:rsid w:val="608627E9"/>
    <w:rsid w:val="60867CE0"/>
    <w:rsid w:val="60880811"/>
    <w:rsid w:val="60899D33"/>
    <w:rsid w:val="608F8ABD"/>
    <w:rsid w:val="6091FED8"/>
    <w:rsid w:val="609C89AC"/>
    <w:rsid w:val="60A40041"/>
    <w:rsid w:val="60AB9B10"/>
    <w:rsid w:val="60B28C1F"/>
    <w:rsid w:val="60B95DB5"/>
    <w:rsid w:val="60B9D6D9"/>
    <w:rsid w:val="60BDD71E"/>
    <w:rsid w:val="60C32C5A"/>
    <w:rsid w:val="60CB5729"/>
    <w:rsid w:val="60DA149B"/>
    <w:rsid w:val="60DACA78"/>
    <w:rsid w:val="60DD6E9A"/>
    <w:rsid w:val="60DE49F6"/>
    <w:rsid w:val="60E244E8"/>
    <w:rsid w:val="60E697FF"/>
    <w:rsid w:val="60E6E8C7"/>
    <w:rsid w:val="60E9717E"/>
    <w:rsid w:val="60F6F40B"/>
    <w:rsid w:val="60FDA778"/>
    <w:rsid w:val="6105316D"/>
    <w:rsid w:val="61071E8D"/>
    <w:rsid w:val="6113EC3B"/>
    <w:rsid w:val="6117FB91"/>
    <w:rsid w:val="6117FC1A"/>
    <w:rsid w:val="611BC9D8"/>
    <w:rsid w:val="61227349"/>
    <w:rsid w:val="61290F14"/>
    <w:rsid w:val="613016E1"/>
    <w:rsid w:val="61333879"/>
    <w:rsid w:val="61335865"/>
    <w:rsid w:val="6134AE74"/>
    <w:rsid w:val="613A4F46"/>
    <w:rsid w:val="613F2EE8"/>
    <w:rsid w:val="613F5994"/>
    <w:rsid w:val="614676DB"/>
    <w:rsid w:val="6149FF46"/>
    <w:rsid w:val="614A3324"/>
    <w:rsid w:val="614ECA55"/>
    <w:rsid w:val="61593747"/>
    <w:rsid w:val="615E32C9"/>
    <w:rsid w:val="61668C3A"/>
    <w:rsid w:val="616EAC6B"/>
    <w:rsid w:val="6183C128"/>
    <w:rsid w:val="61844D18"/>
    <w:rsid w:val="6194817B"/>
    <w:rsid w:val="61B69F4B"/>
    <w:rsid w:val="61BCEEEA"/>
    <w:rsid w:val="61D052D8"/>
    <w:rsid w:val="61D59BB6"/>
    <w:rsid w:val="61D85B2C"/>
    <w:rsid w:val="61DE1E80"/>
    <w:rsid w:val="61EAE031"/>
    <w:rsid w:val="61F2C981"/>
    <w:rsid w:val="61F31856"/>
    <w:rsid w:val="61F35971"/>
    <w:rsid w:val="61FA20C8"/>
    <w:rsid w:val="61FBD55B"/>
    <w:rsid w:val="620265C4"/>
    <w:rsid w:val="62058E75"/>
    <w:rsid w:val="620B159D"/>
    <w:rsid w:val="620CC6FD"/>
    <w:rsid w:val="620F0DF3"/>
    <w:rsid w:val="621D1300"/>
    <w:rsid w:val="62210E3B"/>
    <w:rsid w:val="62264318"/>
    <w:rsid w:val="6233F45F"/>
    <w:rsid w:val="623444C9"/>
    <w:rsid w:val="62380E5F"/>
    <w:rsid w:val="62442839"/>
    <w:rsid w:val="624891A8"/>
    <w:rsid w:val="625E835A"/>
    <w:rsid w:val="6264E582"/>
    <w:rsid w:val="62716518"/>
    <w:rsid w:val="627FAC02"/>
    <w:rsid w:val="629BB4A6"/>
    <w:rsid w:val="62A85EBF"/>
    <w:rsid w:val="62AACEC4"/>
    <w:rsid w:val="62B0D93E"/>
    <w:rsid w:val="62B3CC7B"/>
    <w:rsid w:val="62CB2C2C"/>
    <w:rsid w:val="62D7D612"/>
    <w:rsid w:val="62DA636F"/>
    <w:rsid w:val="62E45413"/>
    <w:rsid w:val="62E5CFA7"/>
    <w:rsid w:val="62EFCB96"/>
    <w:rsid w:val="62F0C557"/>
    <w:rsid w:val="62F1A9C1"/>
    <w:rsid w:val="62F2DCDC"/>
    <w:rsid w:val="62FAEBBF"/>
    <w:rsid w:val="6308042B"/>
    <w:rsid w:val="630ACBC5"/>
    <w:rsid w:val="630DADBD"/>
    <w:rsid w:val="6312CECA"/>
    <w:rsid w:val="631F6A8F"/>
    <w:rsid w:val="63297068"/>
    <w:rsid w:val="63366F55"/>
    <w:rsid w:val="633B0A12"/>
    <w:rsid w:val="634073AB"/>
    <w:rsid w:val="6342BCD2"/>
    <w:rsid w:val="63593E5F"/>
    <w:rsid w:val="635D082E"/>
    <w:rsid w:val="63609DBB"/>
    <w:rsid w:val="637035F9"/>
    <w:rsid w:val="6372F933"/>
    <w:rsid w:val="6376B911"/>
    <w:rsid w:val="637DC3D2"/>
    <w:rsid w:val="63804E26"/>
    <w:rsid w:val="6390FCB6"/>
    <w:rsid w:val="6392F160"/>
    <w:rsid w:val="63A61DD3"/>
    <w:rsid w:val="63AD6FEB"/>
    <w:rsid w:val="63B0DED1"/>
    <w:rsid w:val="63BC91F8"/>
    <w:rsid w:val="63D7C4EE"/>
    <w:rsid w:val="63E0CEC2"/>
    <w:rsid w:val="63E1BE7A"/>
    <w:rsid w:val="63E4CF5D"/>
    <w:rsid w:val="63EE3209"/>
    <w:rsid w:val="63F3BCDA"/>
    <w:rsid w:val="63F9CACA"/>
    <w:rsid w:val="64051780"/>
    <w:rsid w:val="6406CD81"/>
    <w:rsid w:val="640A9327"/>
    <w:rsid w:val="64129E0B"/>
    <w:rsid w:val="641AF60F"/>
    <w:rsid w:val="64297604"/>
    <w:rsid w:val="6430ABA6"/>
    <w:rsid w:val="64387FBD"/>
    <w:rsid w:val="643FEB84"/>
    <w:rsid w:val="644741C3"/>
    <w:rsid w:val="644B8CFD"/>
    <w:rsid w:val="644C8B32"/>
    <w:rsid w:val="6465A804"/>
    <w:rsid w:val="6465DDB9"/>
    <w:rsid w:val="6481A008"/>
    <w:rsid w:val="6490F3E6"/>
    <w:rsid w:val="64919A40"/>
    <w:rsid w:val="6499AE6B"/>
    <w:rsid w:val="64B4213C"/>
    <w:rsid w:val="64B74D1A"/>
    <w:rsid w:val="64BA78A8"/>
    <w:rsid w:val="64C315ED"/>
    <w:rsid w:val="64CDC026"/>
    <w:rsid w:val="64CF7E7B"/>
    <w:rsid w:val="64D6BE6A"/>
    <w:rsid w:val="64D8A43C"/>
    <w:rsid w:val="64DCCF4B"/>
    <w:rsid w:val="64DF44BB"/>
    <w:rsid w:val="64E8F0DD"/>
    <w:rsid w:val="64F4AC5E"/>
    <w:rsid w:val="64FA0D5C"/>
    <w:rsid w:val="64FE31AF"/>
    <w:rsid w:val="64FF9747"/>
    <w:rsid w:val="6501A0AD"/>
    <w:rsid w:val="6505DAB9"/>
    <w:rsid w:val="6515CBF5"/>
    <w:rsid w:val="65363D1A"/>
    <w:rsid w:val="653DB5F2"/>
    <w:rsid w:val="6541EDD4"/>
    <w:rsid w:val="65420042"/>
    <w:rsid w:val="654C7C53"/>
    <w:rsid w:val="6563A0F6"/>
    <w:rsid w:val="65781FE4"/>
    <w:rsid w:val="6590DA2E"/>
    <w:rsid w:val="65981E22"/>
    <w:rsid w:val="6598FC62"/>
    <w:rsid w:val="659DFC9D"/>
    <w:rsid w:val="659EBB99"/>
    <w:rsid w:val="65A02A07"/>
    <w:rsid w:val="65A14232"/>
    <w:rsid w:val="65AE3B9B"/>
    <w:rsid w:val="65B7EE8E"/>
    <w:rsid w:val="65C57ECF"/>
    <w:rsid w:val="65C6CF64"/>
    <w:rsid w:val="65CB190B"/>
    <w:rsid w:val="65DB136F"/>
    <w:rsid w:val="65DDF462"/>
    <w:rsid w:val="65F0BC49"/>
    <w:rsid w:val="65F2D4B6"/>
    <w:rsid w:val="65F8F26F"/>
    <w:rsid w:val="6625001A"/>
    <w:rsid w:val="6627B94F"/>
    <w:rsid w:val="662C877A"/>
    <w:rsid w:val="663452D0"/>
    <w:rsid w:val="66519A5D"/>
    <w:rsid w:val="665A6B35"/>
    <w:rsid w:val="6670C5BC"/>
    <w:rsid w:val="66765145"/>
    <w:rsid w:val="667675E2"/>
    <w:rsid w:val="66837C40"/>
    <w:rsid w:val="668CC7C7"/>
    <w:rsid w:val="6699ABD8"/>
    <w:rsid w:val="669FC39F"/>
    <w:rsid w:val="66A395D8"/>
    <w:rsid w:val="66AA2F13"/>
    <w:rsid w:val="66B1336F"/>
    <w:rsid w:val="66B19C56"/>
    <w:rsid w:val="66C92BCB"/>
    <w:rsid w:val="66CA3A23"/>
    <w:rsid w:val="66CA6CB1"/>
    <w:rsid w:val="66D66932"/>
    <w:rsid w:val="66DBE9A2"/>
    <w:rsid w:val="66E02C4A"/>
    <w:rsid w:val="66E14432"/>
    <w:rsid w:val="66E95FDE"/>
    <w:rsid w:val="66EFC220"/>
    <w:rsid w:val="66F54973"/>
    <w:rsid w:val="67176351"/>
    <w:rsid w:val="6719FFD6"/>
    <w:rsid w:val="671C11BA"/>
    <w:rsid w:val="67376877"/>
    <w:rsid w:val="67391DDF"/>
    <w:rsid w:val="673DE829"/>
    <w:rsid w:val="6743D5F7"/>
    <w:rsid w:val="6748E695"/>
    <w:rsid w:val="674E9ED3"/>
    <w:rsid w:val="6763F055"/>
    <w:rsid w:val="677161EB"/>
    <w:rsid w:val="6773B416"/>
    <w:rsid w:val="6774C26C"/>
    <w:rsid w:val="67870673"/>
    <w:rsid w:val="678C1EF3"/>
    <w:rsid w:val="6794BEC1"/>
    <w:rsid w:val="679530A4"/>
    <w:rsid w:val="679B99AE"/>
    <w:rsid w:val="679D48C6"/>
    <w:rsid w:val="67A3B4E7"/>
    <w:rsid w:val="67A9AF2F"/>
    <w:rsid w:val="67ABD6FB"/>
    <w:rsid w:val="67B07ABB"/>
    <w:rsid w:val="67BAC66A"/>
    <w:rsid w:val="67BAF3EE"/>
    <w:rsid w:val="67C21A4B"/>
    <w:rsid w:val="67CAA22F"/>
    <w:rsid w:val="67DBBC35"/>
    <w:rsid w:val="67E23B59"/>
    <w:rsid w:val="67E23FD0"/>
    <w:rsid w:val="67E8F3E7"/>
    <w:rsid w:val="67FE6F94"/>
    <w:rsid w:val="67FF7742"/>
    <w:rsid w:val="6805DB93"/>
    <w:rsid w:val="680D8008"/>
    <w:rsid w:val="680F77C9"/>
    <w:rsid w:val="681135FC"/>
    <w:rsid w:val="68118A2E"/>
    <w:rsid w:val="68132689"/>
    <w:rsid w:val="681B0BB8"/>
    <w:rsid w:val="681F20BD"/>
    <w:rsid w:val="682272CC"/>
    <w:rsid w:val="682734FC"/>
    <w:rsid w:val="68309355"/>
    <w:rsid w:val="683487A5"/>
    <w:rsid w:val="683C5626"/>
    <w:rsid w:val="6841FE47"/>
    <w:rsid w:val="68551223"/>
    <w:rsid w:val="68554D8A"/>
    <w:rsid w:val="685AF544"/>
    <w:rsid w:val="68613EFD"/>
    <w:rsid w:val="68615BD4"/>
    <w:rsid w:val="68677F39"/>
    <w:rsid w:val="686835E4"/>
    <w:rsid w:val="6872C36A"/>
    <w:rsid w:val="6877F2E6"/>
    <w:rsid w:val="6880E10E"/>
    <w:rsid w:val="689B3FBD"/>
    <w:rsid w:val="689BA2B5"/>
    <w:rsid w:val="68A35BA1"/>
    <w:rsid w:val="68BAD992"/>
    <w:rsid w:val="68C39AA0"/>
    <w:rsid w:val="68C74AD4"/>
    <w:rsid w:val="68CCE6D1"/>
    <w:rsid w:val="68CD045C"/>
    <w:rsid w:val="68D2F605"/>
    <w:rsid w:val="68E4329B"/>
    <w:rsid w:val="68E46FDA"/>
    <w:rsid w:val="68E5DC5D"/>
    <w:rsid w:val="68EFE0C6"/>
    <w:rsid w:val="68F15653"/>
    <w:rsid w:val="68FD1F91"/>
    <w:rsid w:val="69050D17"/>
    <w:rsid w:val="69252114"/>
    <w:rsid w:val="692C3848"/>
    <w:rsid w:val="693CA311"/>
    <w:rsid w:val="693D05E2"/>
    <w:rsid w:val="69440C65"/>
    <w:rsid w:val="694A40CD"/>
    <w:rsid w:val="6952501B"/>
    <w:rsid w:val="695AB216"/>
    <w:rsid w:val="695F0D1A"/>
    <w:rsid w:val="69748827"/>
    <w:rsid w:val="697A2817"/>
    <w:rsid w:val="6982DA46"/>
    <w:rsid w:val="6995C9E6"/>
    <w:rsid w:val="699BEC82"/>
    <w:rsid w:val="69A13149"/>
    <w:rsid w:val="69A2AEEB"/>
    <w:rsid w:val="69A8667E"/>
    <w:rsid w:val="69ABEF17"/>
    <w:rsid w:val="69AC3018"/>
    <w:rsid w:val="69AED475"/>
    <w:rsid w:val="69BB2F8E"/>
    <w:rsid w:val="69BBA26A"/>
    <w:rsid w:val="69BF5378"/>
    <w:rsid w:val="69C2BCD0"/>
    <w:rsid w:val="69C4F90B"/>
    <w:rsid w:val="69C9929D"/>
    <w:rsid w:val="69CE09EE"/>
    <w:rsid w:val="69CF363D"/>
    <w:rsid w:val="69D09037"/>
    <w:rsid w:val="69D84CB5"/>
    <w:rsid w:val="69D85A53"/>
    <w:rsid w:val="69EE1C23"/>
    <w:rsid w:val="69EEB9A6"/>
    <w:rsid w:val="6A005FA8"/>
    <w:rsid w:val="6A035913"/>
    <w:rsid w:val="6A0D9D1C"/>
    <w:rsid w:val="6A133CD6"/>
    <w:rsid w:val="6A21A838"/>
    <w:rsid w:val="6A27758A"/>
    <w:rsid w:val="6A2D5F26"/>
    <w:rsid w:val="6A3160C2"/>
    <w:rsid w:val="6A320D51"/>
    <w:rsid w:val="6A325767"/>
    <w:rsid w:val="6A393464"/>
    <w:rsid w:val="6A437AF6"/>
    <w:rsid w:val="6A4B51C8"/>
    <w:rsid w:val="6A5658B8"/>
    <w:rsid w:val="6A5D17D4"/>
    <w:rsid w:val="6A7F9B90"/>
    <w:rsid w:val="6A863C44"/>
    <w:rsid w:val="6A89B9A8"/>
    <w:rsid w:val="6A90A9BD"/>
    <w:rsid w:val="6A9A4087"/>
    <w:rsid w:val="6A9DE2A0"/>
    <w:rsid w:val="6A9E4273"/>
    <w:rsid w:val="6AA0DD78"/>
    <w:rsid w:val="6AB575A2"/>
    <w:rsid w:val="6AB91272"/>
    <w:rsid w:val="6ACA9988"/>
    <w:rsid w:val="6AD93BE4"/>
    <w:rsid w:val="6ADE21F1"/>
    <w:rsid w:val="6AF9D123"/>
    <w:rsid w:val="6B0BE323"/>
    <w:rsid w:val="6B107462"/>
    <w:rsid w:val="6B1418AA"/>
    <w:rsid w:val="6B143603"/>
    <w:rsid w:val="6B18BBEE"/>
    <w:rsid w:val="6B29B01F"/>
    <w:rsid w:val="6B2B208C"/>
    <w:rsid w:val="6B3AD71F"/>
    <w:rsid w:val="6B423608"/>
    <w:rsid w:val="6B480036"/>
    <w:rsid w:val="6B5109A3"/>
    <w:rsid w:val="6B618B3A"/>
    <w:rsid w:val="6B648194"/>
    <w:rsid w:val="6B69845D"/>
    <w:rsid w:val="6B6E9C12"/>
    <w:rsid w:val="6B730954"/>
    <w:rsid w:val="6B75E8C1"/>
    <w:rsid w:val="6B80E8C1"/>
    <w:rsid w:val="6B87DAB1"/>
    <w:rsid w:val="6B8A8A07"/>
    <w:rsid w:val="6B8AA766"/>
    <w:rsid w:val="6B8DD15C"/>
    <w:rsid w:val="6B8F4099"/>
    <w:rsid w:val="6B929606"/>
    <w:rsid w:val="6B994840"/>
    <w:rsid w:val="6B9F4C96"/>
    <w:rsid w:val="6BA25CD8"/>
    <w:rsid w:val="6BAFD809"/>
    <w:rsid w:val="6BB85CB5"/>
    <w:rsid w:val="6BBCD101"/>
    <w:rsid w:val="6BC1D4C2"/>
    <w:rsid w:val="6BD00C9B"/>
    <w:rsid w:val="6BD5F67A"/>
    <w:rsid w:val="6BE1A181"/>
    <w:rsid w:val="6BF85B95"/>
    <w:rsid w:val="6C057582"/>
    <w:rsid w:val="6C0C4F29"/>
    <w:rsid w:val="6C114594"/>
    <w:rsid w:val="6C118D91"/>
    <w:rsid w:val="6C1C109C"/>
    <w:rsid w:val="6C3A9B65"/>
    <w:rsid w:val="6C3CADD9"/>
    <w:rsid w:val="6C492D86"/>
    <w:rsid w:val="6C598609"/>
    <w:rsid w:val="6C64F337"/>
    <w:rsid w:val="6C6C5D0D"/>
    <w:rsid w:val="6C812D4A"/>
    <w:rsid w:val="6C844731"/>
    <w:rsid w:val="6C96C008"/>
    <w:rsid w:val="6CA1E4B6"/>
    <w:rsid w:val="6CB4C076"/>
    <w:rsid w:val="6CBAC467"/>
    <w:rsid w:val="6CBCC78A"/>
    <w:rsid w:val="6CC29CDA"/>
    <w:rsid w:val="6CCE2D94"/>
    <w:rsid w:val="6CD4E8DF"/>
    <w:rsid w:val="6CD88BCC"/>
    <w:rsid w:val="6CE22F95"/>
    <w:rsid w:val="6CF0ED53"/>
    <w:rsid w:val="6CF10DA4"/>
    <w:rsid w:val="6CF40BA8"/>
    <w:rsid w:val="6CFA9322"/>
    <w:rsid w:val="6D0051F5"/>
    <w:rsid w:val="6D019BDE"/>
    <w:rsid w:val="6D028FFF"/>
    <w:rsid w:val="6D045760"/>
    <w:rsid w:val="6D04A63E"/>
    <w:rsid w:val="6D162C06"/>
    <w:rsid w:val="6D1D2969"/>
    <w:rsid w:val="6D2A8C39"/>
    <w:rsid w:val="6D2F4312"/>
    <w:rsid w:val="6D386E40"/>
    <w:rsid w:val="6D491A7D"/>
    <w:rsid w:val="6D4B629A"/>
    <w:rsid w:val="6D4D1214"/>
    <w:rsid w:val="6D543FE3"/>
    <w:rsid w:val="6D5753F8"/>
    <w:rsid w:val="6D5D460D"/>
    <w:rsid w:val="6D6E4C49"/>
    <w:rsid w:val="6D7421FE"/>
    <w:rsid w:val="6D7EB860"/>
    <w:rsid w:val="6D9CB7E2"/>
    <w:rsid w:val="6DB1826E"/>
    <w:rsid w:val="6DB2C050"/>
    <w:rsid w:val="6DB396BC"/>
    <w:rsid w:val="6DB7A3BE"/>
    <w:rsid w:val="6DB8B8EC"/>
    <w:rsid w:val="6DBC6DD2"/>
    <w:rsid w:val="6DC2561A"/>
    <w:rsid w:val="6DC65728"/>
    <w:rsid w:val="6DC85583"/>
    <w:rsid w:val="6DD83164"/>
    <w:rsid w:val="6DD94D69"/>
    <w:rsid w:val="6DDA6577"/>
    <w:rsid w:val="6DE44D82"/>
    <w:rsid w:val="6DF14D5D"/>
    <w:rsid w:val="6DFC7E19"/>
    <w:rsid w:val="6E088998"/>
    <w:rsid w:val="6E1BD143"/>
    <w:rsid w:val="6E1EADCF"/>
    <w:rsid w:val="6E298BA5"/>
    <w:rsid w:val="6E2BBA89"/>
    <w:rsid w:val="6E31C4B6"/>
    <w:rsid w:val="6E3266DA"/>
    <w:rsid w:val="6E38305D"/>
    <w:rsid w:val="6E3F9D6C"/>
    <w:rsid w:val="6E52AE7F"/>
    <w:rsid w:val="6E58DE16"/>
    <w:rsid w:val="6E685F6A"/>
    <w:rsid w:val="6E7001B9"/>
    <w:rsid w:val="6E7BFB75"/>
    <w:rsid w:val="6E874BE4"/>
    <w:rsid w:val="6EB5758E"/>
    <w:rsid w:val="6EC3C803"/>
    <w:rsid w:val="6ECD031E"/>
    <w:rsid w:val="6ECDACE4"/>
    <w:rsid w:val="6EDD19AA"/>
    <w:rsid w:val="6EE752F5"/>
    <w:rsid w:val="6F05F171"/>
    <w:rsid w:val="6F078556"/>
    <w:rsid w:val="6F07AD5D"/>
    <w:rsid w:val="6F0F1D81"/>
    <w:rsid w:val="6F10A17E"/>
    <w:rsid w:val="6F1A88C1"/>
    <w:rsid w:val="6F21B279"/>
    <w:rsid w:val="6F2B01E7"/>
    <w:rsid w:val="6F30D6B5"/>
    <w:rsid w:val="6F33BD61"/>
    <w:rsid w:val="6F447338"/>
    <w:rsid w:val="6F472347"/>
    <w:rsid w:val="6F48F917"/>
    <w:rsid w:val="6F4C1D4A"/>
    <w:rsid w:val="6F4D9818"/>
    <w:rsid w:val="6F5F0689"/>
    <w:rsid w:val="6F6A36EE"/>
    <w:rsid w:val="6F72BEC9"/>
    <w:rsid w:val="6F74806F"/>
    <w:rsid w:val="6F7CCBDB"/>
    <w:rsid w:val="6F815344"/>
    <w:rsid w:val="6FC116B0"/>
    <w:rsid w:val="6FC3B1EC"/>
    <w:rsid w:val="6FD9A147"/>
    <w:rsid w:val="6FDF5446"/>
    <w:rsid w:val="6FDFA4DD"/>
    <w:rsid w:val="6FE16EEF"/>
    <w:rsid w:val="6FE36154"/>
    <w:rsid w:val="6FE604C7"/>
    <w:rsid w:val="6FF72E53"/>
    <w:rsid w:val="7008BB1C"/>
    <w:rsid w:val="70093968"/>
    <w:rsid w:val="7012C51D"/>
    <w:rsid w:val="7019D057"/>
    <w:rsid w:val="701E35E6"/>
    <w:rsid w:val="7024FFB0"/>
    <w:rsid w:val="702B584A"/>
    <w:rsid w:val="702F2F00"/>
    <w:rsid w:val="703270CD"/>
    <w:rsid w:val="7038EC9E"/>
    <w:rsid w:val="703960D2"/>
    <w:rsid w:val="703B5630"/>
    <w:rsid w:val="704153AE"/>
    <w:rsid w:val="704EE892"/>
    <w:rsid w:val="7051D0D5"/>
    <w:rsid w:val="7067438A"/>
    <w:rsid w:val="70707C3F"/>
    <w:rsid w:val="707EE03F"/>
    <w:rsid w:val="7083823C"/>
    <w:rsid w:val="70862C75"/>
    <w:rsid w:val="70878FE2"/>
    <w:rsid w:val="70909529"/>
    <w:rsid w:val="7091EE50"/>
    <w:rsid w:val="7097B646"/>
    <w:rsid w:val="709A291F"/>
    <w:rsid w:val="709C930E"/>
    <w:rsid w:val="70AB01C5"/>
    <w:rsid w:val="70ADB961"/>
    <w:rsid w:val="70B94753"/>
    <w:rsid w:val="70C2FCAB"/>
    <w:rsid w:val="70C3B98F"/>
    <w:rsid w:val="70CF8DC2"/>
    <w:rsid w:val="70D0AD32"/>
    <w:rsid w:val="70D48E04"/>
    <w:rsid w:val="70E96879"/>
    <w:rsid w:val="70E9B414"/>
    <w:rsid w:val="70F26374"/>
    <w:rsid w:val="71086CDD"/>
    <w:rsid w:val="71145071"/>
    <w:rsid w:val="7122F6D2"/>
    <w:rsid w:val="712BB5AA"/>
    <w:rsid w:val="7135A69E"/>
    <w:rsid w:val="713CA29F"/>
    <w:rsid w:val="71518690"/>
    <w:rsid w:val="71682B78"/>
    <w:rsid w:val="71785C8E"/>
    <w:rsid w:val="717F130E"/>
    <w:rsid w:val="718493EE"/>
    <w:rsid w:val="7184C446"/>
    <w:rsid w:val="7193B344"/>
    <w:rsid w:val="7195A66D"/>
    <w:rsid w:val="719A501F"/>
    <w:rsid w:val="71A59926"/>
    <w:rsid w:val="71A80A6A"/>
    <w:rsid w:val="71AF0607"/>
    <w:rsid w:val="71BD36E5"/>
    <w:rsid w:val="71C0D4C1"/>
    <w:rsid w:val="71C11FC5"/>
    <w:rsid w:val="71C2C1DA"/>
    <w:rsid w:val="71C9227B"/>
    <w:rsid w:val="71DABFD7"/>
    <w:rsid w:val="71DD5DCC"/>
    <w:rsid w:val="71DD9294"/>
    <w:rsid w:val="71DF2146"/>
    <w:rsid w:val="71F1A4AC"/>
    <w:rsid w:val="71F1B937"/>
    <w:rsid w:val="71F3C0D6"/>
    <w:rsid w:val="71F86894"/>
    <w:rsid w:val="720E0557"/>
    <w:rsid w:val="72234DAC"/>
    <w:rsid w:val="72259848"/>
    <w:rsid w:val="722E67BE"/>
    <w:rsid w:val="7234B1B1"/>
    <w:rsid w:val="7246F007"/>
    <w:rsid w:val="725C3E22"/>
    <w:rsid w:val="725E06F6"/>
    <w:rsid w:val="726A3698"/>
    <w:rsid w:val="727D7EEE"/>
    <w:rsid w:val="728099D9"/>
    <w:rsid w:val="7294A01B"/>
    <w:rsid w:val="7295FDBB"/>
    <w:rsid w:val="72A3FEF3"/>
    <w:rsid w:val="72C36F34"/>
    <w:rsid w:val="72CDCDEC"/>
    <w:rsid w:val="72CEE80C"/>
    <w:rsid w:val="72CFC4C9"/>
    <w:rsid w:val="72D6D511"/>
    <w:rsid w:val="72DCF764"/>
    <w:rsid w:val="72DEEE65"/>
    <w:rsid w:val="72E3C633"/>
    <w:rsid w:val="72F2D905"/>
    <w:rsid w:val="73025DEA"/>
    <w:rsid w:val="7304FFAD"/>
    <w:rsid w:val="73063A07"/>
    <w:rsid w:val="73125F3C"/>
    <w:rsid w:val="73134E22"/>
    <w:rsid w:val="73215ACB"/>
    <w:rsid w:val="7326B8C4"/>
    <w:rsid w:val="7326B972"/>
    <w:rsid w:val="733C6ABF"/>
    <w:rsid w:val="73464C25"/>
    <w:rsid w:val="7353E182"/>
    <w:rsid w:val="7354A87D"/>
    <w:rsid w:val="7355B896"/>
    <w:rsid w:val="73668C68"/>
    <w:rsid w:val="73692663"/>
    <w:rsid w:val="7371B797"/>
    <w:rsid w:val="73752B19"/>
    <w:rsid w:val="73754282"/>
    <w:rsid w:val="73868954"/>
    <w:rsid w:val="73976020"/>
    <w:rsid w:val="73AE17C9"/>
    <w:rsid w:val="73B59DD5"/>
    <w:rsid w:val="73BA346F"/>
    <w:rsid w:val="73C0B23D"/>
    <w:rsid w:val="73C24964"/>
    <w:rsid w:val="73C66774"/>
    <w:rsid w:val="73D1A2DF"/>
    <w:rsid w:val="73D21280"/>
    <w:rsid w:val="73D3BE60"/>
    <w:rsid w:val="73E365B6"/>
    <w:rsid w:val="73E8D603"/>
    <w:rsid w:val="73FC6911"/>
    <w:rsid w:val="7419CFEC"/>
    <w:rsid w:val="741A5F11"/>
    <w:rsid w:val="741B8D06"/>
    <w:rsid w:val="7434C2A2"/>
    <w:rsid w:val="7439F76A"/>
    <w:rsid w:val="7441F866"/>
    <w:rsid w:val="744AC48A"/>
    <w:rsid w:val="746A239F"/>
    <w:rsid w:val="749AF88F"/>
    <w:rsid w:val="749B35D1"/>
    <w:rsid w:val="749E2E4B"/>
    <w:rsid w:val="74AE6711"/>
    <w:rsid w:val="74AE80FF"/>
    <w:rsid w:val="74B9421D"/>
    <w:rsid w:val="74C22825"/>
    <w:rsid w:val="74C5F838"/>
    <w:rsid w:val="74C825A2"/>
    <w:rsid w:val="74CA3D89"/>
    <w:rsid w:val="74CCA40A"/>
    <w:rsid w:val="74D0BF29"/>
    <w:rsid w:val="74D2733D"/>
    <w:rsid w:val="74DA550F"/>
    <w:rsid w:val="74EA7FEE"/>
    <w:rsid w:val="74EC7C21"/>
    <w:rsid w:val="74F5C6D2"/>
    <w:rsid w:val="7503A2AA"/>
    <w:rsid w:val="751492E2"/>
    <w:rsid w:val="75171546"/>
    <w:rsid w:val="751A6CCE"/>
    <w:rsid w:val="751FEF7B"/>
    <w:rsid w:val="7522B154"/>
    <w:rsid w:val="752604EA"/>
    <w:rsid w:val="75291B2A"/>
    <w:rsid w:val="752C3E83"/>
    <w:rsid w:val="752CBD9E"/>
    <w:rsid w:val="753288F8"/>
    <w:rsid w:val="7533952B"/>
    <w:rsid w:val="7538D9B6"/>
    <w:rsid w:val="753DF1F8"/>
    <w:rsid w:val="75486C7B"/>
    <w:rsid w:val="75508E30"/>
    <w:rsid w:val="75585120"/>
    <w:rsid w:val="755AEE6E"/>
    <w:rsid w:val="755E6A05"/>
    <w:rsid w:val="755F1977"/>
    <w:rsid w:val="7567B11E"/>
    <w:rsid w:val="756CA31F"/>
    <w:rsid w:val="7584EF4E"/>
    <w:rsid w:val="75868E35"/>
    <w:rsid w:val="759D3C6E"/>
    <w:rsid w:val="759EF3E2"/>
    <w:rsid w:val="75AFE9DF"/>
    <w:rsid w:val="75B3575F"/>
    <w:rsid w:val="75D0B614"/>
    <w:rsid w:val="75DA327F"/>
    <w:rsid w:val="75DEDC18"/>
    <w:rsid w:val="75E8DA3A"/>
    <w:rsid w:val="7600152B"/>
    <w:rsid w:val="7601FE84"/>
    <w:rsid w:val="7604B216"/>
    <w:rsid w:val="7614A21C"/>
    <w:rsid w:val="76210442"/>
    <w:rsid w:val="762411BF"/>
    <w:rsid w:val="76264F4E"/>
    <w:rsid w:val="7630E88A"/>
    <w:rsid w:val="7631C0F8"/>
    <w:rsid w:val="7637713E"/>
    <w:rsid w:val="764075E2"/>
    <w:rsid w:val="76446E07"/>
    <w:rsid w:val="764A3772"/>
    <w:rsid w:val="764EA23A"/>
    <w:rsid w:val="76626747"/>
    <w:rsid w:val="766A18C7"/>
    <w:rsid w:val="768D5958"/>
    <w:rsid w:val="769E441E"/>
    <w:rsid w:val="769E49D6"/>
    <w:rsid w:val="76B78DC4"/>
    <w:rsid w:val="76C030A9"/>
    <w:rsid w:val="76C061AB"/>
    <w:rsid w:val="76C80EE4"/>
    <w:rsid w:val="76CA578F"/>
    <w:rsid w:val="76D21661"/>
    <w:rsid w:val="76E15A1D"/>
    <w:rsid w:val="76E1E03B"/>
    <w:rsid w:val="76E21298"/>
    <w:rsid w:val="76E68F3B"/>
    <w:rsid w:val="76F244E0"/>
    <w:rsid w:val="76F6BECF"/>
    <w:rsid w:val="76FD0788"/>
    <w:rsid w:val="770042FA"/>
    <w:rsid w:val="77024F64"/>
    <w:rsid w:val="7703561B"/>
    <w:rsid w:val="7713CFB4"/>
    <w:rsid w:val="77144FC5"/>
    <w:rsid w:val="7715EB1C"/>
    <w:rsid w:val="772E9425"/>
    <w:rsid w:val="7731568B"/>
    <w:rsid w:val="77368F7E"/>
    <w:rsid w:val="773D5BDD"/>
    <w:rsid w:val="774219CB"/>
    <w:rsid w:val="7742D524"/>
    <w:rsid w:val="77442807"/>
    <w:rsid w:val="775B1094"/>
    <w:rsid w:val="7764547B"/>
    <w:rsid w:val="77795BE4"/>
    <w:rsid w:val="777AD04D"/>
    <w:rsid w:val="77864F74"/>
    <w:rsid w:val="778F4C9A"/>
    <w:rsid w:val="779335A2"/>
    <w:rsid w:val="779AF72E"/>
    <w:rsid w:val="77A8AD48"/>
    <w:rsid w:val="77AB0D3E"/>
    <w:rsid w:val="77B005DE"/>
    <w:rsid w:val="77BE504B"/>
    <w:rsid w:val="77C45B4A"/>
    <w:rsid w:val="77CFBDDA"/>
    <w:rsid w:val="77D5BE83"/>
    <w:rsid w:val="77D81258"/>
    <w:rsid w:val="77E9E9A9"/>
    <w:rsid w:val="77EE4A6F"/>
    <w:rsid w:val="78042F56"/>
    <w:rsid w:val="780FD928"/>
    <w:rsid w:val="78117C56"/>
    <w:rsid w:val="78174089"/>
    <w:rsid w:val="781DD702"/>
    <w:rsid w:val="78276B0A"/>
    <w:rsid w:val="782A5BD7"/>
    <w:rsid w:val="783C6D43"/>
    <w:rsid w:val="78413DF4"/>
    <w:rsid w:val="78434D85"/>
    <w:rsid w:val="784BC136"/>
    <w:rsid w:val="7852794A"/>
    <w:rsid w:val="785D6016"/>
    <w:rsid w:val="7872C6F2"/>
    <w:rsid w:val="787C04D5"/>
    <w:rsid w:val="78890EF8"/>
    <w:rsid w:val="788AD345"/>
    <w:rsid w:val="789DB53F"/>
    <w:rsid w:val="78A9B679"/>
    <w:rsid w:val="78AD1D7F"/>
    <w:rsid w:val="78AFA015"/>
    <w:rsid w:val="78BEB96D"/>
    <w:rsid w:val="78C32D19"/>
    <w:rsid w:val="78CE0455"/>
    <w:rsid w:val="78E44CFC"/>
    <w:rsid w:val="78EB3610"/>
    <w:rsid w:val="78EDD034"/>
    <w:rsid w:val="78F5BE9E"/>
    <w:rsid w:val="790243EB"/>
    <w:rsid w:val="7906C848"/>
    <w:rsid w:val="790DD59D"/>
    <w:rsid w:val="79140934"/>
    <w:rsid w:val="7916A0AE"/>
    <w:rsid w:val="791E2E5C"/>
    <w:rsid w:val="79216A08"/>
    <w:rsid w:val="79256FD8"/>
    <w:rsid w:val="7938A4BF"/>
    <w:rsid w:val="793F1C24"/>
    <w:rsid w:val="79496504"/>
    <w:rsid w:val="794A0532"/>
    <w:rsid w:val="794A5C97"/>
    <w:rsid w:val="79523249"/>
    <w:rsid w:val="7959705F"/>
    <w:rsid w:val="79611E0B"/>
    <w:rsid w:val="7964DFAE"/>
    <w:rsid w:val="796C0116"/>
    <w:rsid w:val="796D0956"/>
    <w:rsid w:val="796FD292"/>
    <w:rsid w:val="797F8F9E"/>
    <w:rsid w:val="799DAD44"/>
    <w:rsid w:val="799EC529"/>
    <w:rsid w:val="799FF1C5"/>
    <w:rsid w:val="79A116AE"/>
    <w:rsid w:val="79A1B989"/>
    <w:rsid w:val="79A2EB71"/>
    <w:rsid w:val="79A4828B"/>
    <w:rsid w:val="79A6C948"/>
    <w:rsid w:val="79AB46B7"/>
    <w:rsid w:val="79AD653D"/>
    <w:rsid w:val="79AE18D5"/>
    <w:rsid w:val="79BAAE58"/>
    <w:rsid w:val="79BD6381"/>
    <w:rsid w:val="79C600D6"/>
    <w:rsid w:val="79C7C051"/>
    <w:rsid w:val="79E0605A"/>
    <w:rsid w:val="79E2F3AA"/>
    <w:rsid w:val="7A062088"/>
    <w:rsid w:val="7A0BC243"/>
    <w:rsid w:val="7A0C720B"/>
    <w:rsid w:val="7A0D60FF"/>
    <w:rsid w:val="7A0EB6B9"/>
    <w:rsid w:val="7A24538A"/>
    <w:rsid w:val="7A29D787"/>
    <w:rsid w:val="7A29E5A2"/>
    <w:rsid w:val="7A2CA971"/>
    <w:rsid w:val="7A361F05"/>
    <w:rsid w:val="7A374625"/>
    <w:rsid w:val="7A3C7580"/>
    <w:rsid w:val="7A3E9278"/>
    <w:rsid w:val="7A4727C2"/>
    <w:rsid w:val="7A4B03C5"/>
    <w:rsid w:val="7A5BD451"/>
    <w:rsid w:val="7A721D57"/>
    <w:rsid w:val="7A7A9824"/>
    <w:rsid w:val="7A7B7C9D"/>
    <w:rsid w:val="7A8815D8"/>
    <w:rsid w:val="7A9B7A64"/>
    <w:rsid w:val="7AA33A24"/>
    <w:rsid w:val="7AB111E4"/>
    <w:rsid w:val="7AB2710F"/>
    <w:rsid w:val="7AB5598B"/>
    <w:rsid w:val="7ABD3D4B"/>
    <w:rsid w:val="7AC2D08A"/>
    <w:rsid w:val="7AC46004"/>
    <w:rsid w:val="7AC79B29"/>
    <w:rsid w:val="7AD08C0C"/>
    <w:rsid w:val="7AD0E8EF"/>
    <w:rsid w:val="7AD79AB9"/>
    <w:rsid w:val="7AE36BB2"/>
    <w:rsid w:val="7AE68C46"/>
    <w:rsid w:val="7AE9FFC5"/>
    <w:rsid w:val="7AEDCDBE"/>
    <w:rsid w:val="7AEE02AA"/>
    <w:rsid w:val="7AF802E0"/>
    <w:rsid w:val="7B0A7CA9"/>
    <w:rsid w:val="7B111417"/>
    <w:rsid w:val="7B2C8E9C"/>
    <w:rsid w:val="7B315C47"/>
    <w:rsid w:val="7B53EADC"/>
    <w:rsid w:val="7B545500"/>
    <w:rsid w:val="7B555055"/>
    <w:rsid w:val="7B678DF7"/>
    <w:rsid w:val="7B6EA021"/>
    <w:rsid w:val="7B7590C3"/>
    <w:rsid w:val="7B75B492"/>
    <w:rsid w:val="7B7E148D"/>
    <w:rsid w:val="7B8142C1"/>
    <w:rsid w:val="7B8C7B93"/>
    <w:rsid w:val="7B946FCE"/>
    <w:rsid w:val="7B9A2123"/>
    <w:rsid w:val="7B9D83A9"/>
    <w:rsid w:val="7BA232A1"/>
    <w:rsid w:val="7BA98DA7"/>
    <w:rsid w:val="7BB0FD5C"/>
    <w:rsid w:val="7BC2A06F"/>
    <w:rsid w:val="7BC93C4E"/>
    <w:rsid w:val="7BCA2FF2"/>
    <w:rsid w:val="7BDA7E87"/>
    <w:rsid w:val="7BDD212D"/>
    <w:rsid w:val="7BDDFB7A"/>
    <w:rsid w:val="7BE025ED"/>
    <w:rsid w:val="7BE1573B"/>
    <w:rsid w:val="7BE51C83"/>
    <w:rsid w:val="7C010804"/>
    <w:rsid w:val="7C0116E8"/>
    <w:rsid w:val="7C077456"/>
    <w:rsid w:val="7C0C7DF2"/>
    <w:rsid w:val="7C0D682A"/>
    <w:rsid w:val="7C121FE9"/>
    <w:rsid w:val="7C281290"/>
    <w:rsid w:val="7C2B8357"/>
    <w:rsid w:val="7C2BAA1D"/>
    <w:rsid w:val="7C302AA6"/>
    <w:rsid w:val="7C37FD3B"/>
    <w:rsid w:val="7C39E4AD"/>
    <w:rsid w:val="7C444524"/>
    <w:rsid w:val="7C46D291"/>
    <w:rsid w:val="7C498856"/>
    <w:rsid w:val="7C4E734A"/>
    <w:rsid w:val="7C583C36"/>
    <w:rsid w:val="7C77B94A"/>
    <w:rsid w:val="7C8C2E54"/>
    <w:rsid w:val="7C93D341"/>
    <w:rsid w:val="7CA1CE1E"/>
    <w:rsid w:val="7CA4F0B8"/>
    <w:rsid w:val="7CB585CD"/>
    <w:rsid w:val="7CB91E61"/>
    <w:rsid w:val="7CD3DEBE"/>
    <w:rsid w:val="7CD47157"/>
    <w:rsid w:val="7CDD1E39"/>
    <w:rsid w:val="7CE72E86"/>
    <w:rsid w:val="7D080125"/>
    <w:rsid w:val="7D12232F"/>
    <w:rsid w:val="7D183FE8"/>
    <w:rsid w:val="7D1A5ECD"/>
    <w:rsid w:val="7D1BE8FD"/>
    <w:rsid w:val="7D257EB3"/>
    <w:rsid w:val="7D270F6C"/>
    <w:rsid w:val="7D298196"/>
    <w:rsid w:val="7D2FD4AE"/>
    <w:rsid w:val="7D30DF99"/>
    <w:rsid w:val="7D31971D"/>
    <w:rsid w:val="7D3A651B"/>
    <w:rsid w:val="7D3C0719"/>
    <w:rsid w:val="7D3D1A90"/>
    <w:rsid w:val="7D4EB9CB"/>
    <w:rsid w:val="7D51541C"/>
    <w:rsid w:val="7D77326A"/>
    <w:rsid w:val="7D7EFB48"/>
    <w:rsid w:val="7D8CA84E"/>
    <w:rsid w:val="7D8DC031"/>
    <w:rsid w:val="7D8F98EA"/>
    <w:rsid w:val="7D91F682"/>
    <w:rsid w:val="7D9225E6"/>
    <w:rsid w:val="7D95DC0E"/>
    <w:rsid w:val="7D98C4AE"/>
    <w:rsid w:val="7D9C1FC8"/>
    <w:rsid w:val="7D9C6BAB"/>
    <w:rsid w:val="7DA5D102"/>
    <w:rsid w:val="7DB60646"/>
    <w:rsid w:val="7DC1110E"/>
    <w:rsid w:val="7DC14157"/>
    <w:rsid w:val="7DC342AA"/>
    <w:rsid w:val="7DC94D10"/>
    <w:rsid w:val="7DDF322C"/>
    <w:rsid w:val="7DE2C439"/>
    <w:rsid w:val="7DE6AAD1"/>
    <w:rsid w:val="7DEF52E2"/>
    <w:rsid w:val="7DFB725B"/>
    <w:rsid w:val="7DFC1CA7"/>
    <w:rsid w:val="7E04011E"/>
    <w:rsid w:val="7E0A99D9"/>
    <w:rsid w:val="7E0FEFC8"/>
    <w:rsid w:val="7E1444BC"/>
    <w:rsid w:val="7E1C2536"/>
    <w:rsid w:val="7E1F24C7"/>
    <w:rsid w:val="7E28EFBA"/>
    <w:rsid w:val="7E392045"/>
    <w:rsid w:val="7E43A37B"/>
    <w:rsid w:val="7E442680"/>
    <w:rsid w:val="7E44C46F"/>
    <w:rsid w:val="7E4A0926"/>
    <w:rsid w:val="7E59142A"/>
    <w:rsid w:val="7E67EBD4"/>
    <w:rsid w:val="7E749DC9"/>
    <w:rsid w:val="7E75C3B9"/>
    <w:rsid w:val="7E8608D8"/>
    <w:rsid w:val="7E8D1886"/>
    <w:rsid w:val="7E8E12E5"/>
    <w:rsid w:val="7E9D1A91"/>
    <w:rsid w:val="7EA8C8A4"/>
    <w:rsid w:val="7EB27F3C"/>
    <w:rsid w:val="7EC18A7B"/>
    <w:rsid w:val="7EC551F7"/>
    <w:rsid w:val="7EC88756"/>
    <w:rsid w:val="7EDD680D"/>
    <w:rsid w:val="7EDF3958"/>
    <w:rsid w:val="7EE1121D"/>
    <w:rsid w:val="7EE32DA3"/>
    <w:rsid w:val="7EE5973A"/>
    <w:rsid w:val="7EF735DA"/>
    <w:rsid w:val="7EF7D4EA"/>
    <w:rsid w:val="7F024C28"/>
    <w:rsid w:val="7F0C9B2D"/>
    <w:rsid w:val="7F3072C1"/>
    <w:rsid w:val="7F36B15E"/>
    <w:rsid w:val="7F3BF01A"/>
    <w:rsid w:val="7F55C0EC"/>
    <w:rsid w:val="7F583942"/>
    <w:rsid w:val="7F5CE16F"/>
    <w:rsid w:val="7F5DB5CA"/>
    <w:rsid w:val="7F6560CC"/>
    <w:rsid w:val="7F73405A"/>
    <w:rsid w:val="7F7AA345"/>
    <w:rsid w:val="7F82F13F"/>
    <w:rsid w:val="7F846DC9"/>
    <w:rsid w:val="7F94316C"/>
    <w:rsid w:val="7F95E2B4"/>
    <w:rsid w:val="7F9641AD"/>
    <w:rsid w:val="7F9E47E3"/>
    <w:rsid w:val="7FAA6F94"/>
    <w:rsid w:val="7FABA978"/>
    <w:rsid w:val="7FBAF528"/>
    <w:rsid w:val="7FBF05E0"/>
    <w:rsid w:val="7FC173CD"/>
    <w:rsid w:val="7FCCBA73"/>
    <w:rsid w:val="7FCEEB37"/>
    <w:rsid w:val="7FD3C7E5"/>
    <w:rsid w:val="7FD9A0E8"/>
    <w:rsid w:val="7FDC8C8A"/>
    <w:rsid w:val="7FE73D9B"/>
    <w:rsid w:val="7FE7CCBA"/>
    <w:rsid w:val="7FFA8E79"/>
    <w:rsid w:val="7FFE559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B1E573"/>
  <w14:defaultImageDpi w14:val="32767"/>
  <w15:docId w15:val="{5D4B0602-9318-4FF5-8CD6-EC5EC428C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GB" w:eastAsia="en-GB"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00DB"/>
    <w:pPr>
      <w:jc w:val="left"/>
    </w:pPr>
    <w:rPr>
      <w:rFonts w:ascii="Times New Roman" w:eastAsia="Times New Roman" w:hAnsi="Times New Roman" w:cs="Times New Roman"/>
      <w:lang w:eastAsia="en-US"/>
    </w:rPr>
  </w:style>
  <w:style w:type="paragraph" w:styleId="Heading1">
    <w:name w:val="heading 1"/>
    <w:basedOn w:val="Normal"/>
    <w:next w:val="Normal"/>
    <w:uiPriority w:val="9"/>
    <w:qFormat/>
    <w:rsid w:val="3B713472"/>
    <w:pPr>
      <w:keepNext/>
      <w:spacing w:before="400" w:after="120"/>
      <w:jc w:val="both"/>
      <w:outlineLvl w:val="0"/>
    </w:pPr>
    <w:rPr>
      <w:sz w:val="40"/>
      <w:szCs w:val="40"/>
      <w:lang w:eastAsia="en-GB"/>
    </w:rPr>
  </w:style>
  <w:style w:type="paragraph" w:styleId="Heading2">
    <w:name w:val="heading 2"/>
    <w:basedOn w:val="Normal"/>
    <w:next w:val="Normal"/>
    <w:uiPriority w:val="9"/>
    <w:semiHidden/>
    <w:unhideWhenUsed/>
    <w:qFormat/>
    <w:rsid w:val="3B713472"/>
    <w:pPr>
      <w:keepNext/>
      <w:spacing w:before="360" w:after="120"/>
      <w:jc w:val="both"/>
      <w:outlineLvl w:val="1"/>
    </w:pPr>
    <w:rPr>
      <w:sz w:val="32"/>
      <w:szCs w:val="32"/>
      <w:lang w:eastAsia="en-GB"/>
    </w:rPr>
  </w:style>
  <w:style w:type="paragraph" w:styleId="Heading3">
    <w:name w:val="heading 3"/>
    <w:basedOn w:val="Normal"/>
    <w:next w:val="Normal"/>
    <w:uiPriority w:val="9"/>
    <w:semiHidden/>
    <w:unhideWhenUsed/>
    <w:qFormat/>
    <w:rsid w:val="3B713472"/>
    <w:pPr>
      <w:keepNext/>
      <w:spacing w:before="320" w:after="80"/>
      <w:outlineLvl w:val="2"/>
    </w:pPr>
    <w:rPr>
      <w:color w:val="434343"/>
      <w:sz w:val="28"/>
      <w:szCs w:val="28"/>
    </w:rPr>
  </w:style>
  <w:style w:type="paragraph" w:styleId="Heading4">
    <w:name w:val="heading 4"/>
    <w:basedOn w:val="Normal"/>
    <w:next w:val="Normal"/>
    <w:uiPriority w:val="9"/>
    <w:semiHidden/>
    <w:unhideWhenUsed/>
    <w:qFormat/>
    <w:rsid w:val="3B713472"/>
    <w:pPr>
      <w:keepNext/>
      <w:spacing w:before="280" w:after="80"/>
      <w:outlineLvl w:val="3"/>
    </w:pPr>
    <w:rPr>
      <w:color w:val="666666"/>
    </w:rPr>
  </w:style>
  <w:style w:type="paragraph" w:styleId="Heading5">
    <w:name w:val="heading 5"/>
    <w:basedOn w:val="Normal"/>
    <w:next w:val="Normal"/>
    <w:uiPriority w:val="9"/>
    <w:semiHidden/>
    <w:unhideWhenUsed/>
    <w:qFormat/>
    <w:rsid w:val="3B713472"/>
    <w:pPr>
      <w:keepNext/>
      <w:spacing w:before="240" w:after="80"/>
      <w:outlineLvl w:val="4"/>
    </w:pPr>
    <w:rPr>
      <w:color w:val="666666"/>
      <w:sz w:val="22"/>
      <w:szCs w:val="22"/>
    </w:rPr>
  </w:style>
  <w:style w:type="paragraph" w:styleId="Heading6">
    <w:name w:val="heading 6"/>
    <w:basedOn w:val="Normal"/>
    <w:next w:val="Normal"/>
    <w:uiPriority w:val="9"/>
    <w:semiHidden/>
    <w:unhideWhenUsed/>
    <w:qFormat/>
    <w:rsid w:val="3B713472"/>
    <w:pPr>
      <w:keepNext/>
      <w:spacing w:before="240" w:after="80"/>
      <w:outlineLvl w:val="5"/>
    </w:pPr>
    <w:rPr>
      <w:i/>
      <w:iCs/>
      <w:color w:val="666666"/>
      <w:sz w:val="22"/>
      <w:szCs w:val="22"/>
    </w:rPr>
  </w:style>
  <w:style w:type="paragraph" w:styleId="Heading7">
    <w:name w:val="heading 7"/>
    <w:basedOn w:val="Normal"/>
    <w:next w:val="Normal"/>
    <w:link w:val="Heading7Char"/>
    <w:uiPriority w:val="9"/>
    <w:unhideWhenUsed/>
    <w:qFormat/>
    <w:rsid w:val="3B713472"/>
    <w:pPr>
      <w:keepNext/>
      <w:spacing w:before="40"/>
      <w:outlineLvl w:val="6"/>
    </w:pPr>
    <w:rPr>
      <w:rFonts w:asciiTheme="majorHAnsi" w:eastAsiaTheme="majorEastAsia" w:hAnsiTheme="majorHAnsi" w:cstheme="majorBidi"/>
      <w:i/>
      <w:iCs/>
      <w:color w:val="243F60"/>
    </w:rPr>
  </w:style>
  <w:style w:type="paragraph" w:styleId="Heading8">
    <w:name w:val="heading 8"/>
    <w:basedOn w:val="Normal"/>
    <w:next w:val="Normal"/>
    <w:link w:val="Heading8Char"/>
    <w:uiPriority w:val="9"/>
    <w:unhideWhenUsed/>
    <w:qFormat/>
    <w:rsid w:val="3B713472"/>
    <w:pPr>
      <w:keepNext/>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3B713472"/>
    <w:pPr>
      <w:keepNext/>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3B713472"/>
    <w:pPr>
      <w:keepNext/>
      <w:spacing w:after="60"/>
      <w:jc w:val="both"/>
    </w:pPr>
    <w:rPr>
      <w:sz w:val="52"/>
      <w:szCs w:val="52"/>
      <w:lang w:eastAsia="en-GB"/>
    </w:rPr>
  </w:style>
  <w:style w:type="paragraph" w:styleId="Subtitle">
    <w:name w:val="Subtitle"/>
    <w:basedOn w:val="Normal"/>
    <w:next w:val="Normal"/>
    <w:uiPriority w:val="11"/>
    <w:qFormat/>
    <w:rsid w:val="3B713472"/>
    <w:pPr>
      <w:keepNext/>
      <w:spacing w:after="320"/>
      <w:jc w:val="both"/>
    </w:pPr>
    <w:rPr>
      <w:color w:val="666666"/>
      <w:sz w:val="30"/>
      <w:szCs w:val="30"/>
      <w:lang w:eastAsia="en-GB"/>
    </w:rPr>
  </w:style>
  <w:style w:type="paragraph" w:styleId="CommentText">
    <w:name w:val="annotation text"/>
    <w:basedOn w:val="Normal"/>
    <w:link w:val="CommentTextChar"/>
    <w:uiPriority w:val="99"/>
    <w:unhideWhenUsed/>
    <w:rsid w:val="3B713472"/>
    <w:pPr>
      <w:jc w:val="both"/>
    </w:pPr>
    <w:rPr>
      <w:sz w:val="20"/>
      <w:szCs w:val="20"/>
      <w:lang w:eastAsia="en-GB"/>
    </w:rPr>
  </w:style>
  <w:style w:type="character" w:customStyle="1" w:styleId="CommentTextChar">
    <w:name w:val="Comment Text Char"/>
    <w:basedOn w:val="DefaultParagraphFont"/>
    <w:link w:val="CommentText"/>
    <w:uiPriority w:val="99"/>
    <w:rsid w:val="3B713472"/>
    <w:rPr>
      <w:noProof w:val="0"/>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3B713472"/>
    <w:rPr>
      <w:b/>
      <w:bCs/>
    </w:rPr>
  </w:style>
  <w:style w:type="character" w:customStyle="1" w:styleId="CommentSubjectChar">
    <w:name w:val="Comment Subject Char"/>
    <w:basedOn w:val="CommentTextChar"/>
    <w:link w:val="CommentSubject"/>
    <w:uiPriority w:val="99"/>
    <w:semiHidden/>
    <w:rsid w:val="3B713472"/>
    <w:rPr>
      <w:b/>
      <w:bCs/>
      <w:noProof w:val="0"/>
      <w:sz w:val="20"/>
      <w:szCs w:val="20"/>
    </w:rPr>
  </w:style>
  <w:style w:type="paragraph" w:styleId="Revision">
    <w:name w:val="Revision"/>
    <w:hidden/>
    <w:uiPriority w:val="99"/>
    <w:semiHidden/>
    <w:rsid w:val="000D4EBA"/>
    <w:pPr>
      <w:spacing w:line="240" w:lineRule="auto"/>
      <w:jc w:val="left"/>
    </w:pPr>
  </w:style>
  <w:style w:type="paragraph" w:styleId="NormalWeb">
    <w:name w:val="Normal (Web)"/>
    <w:basedOn w:val="Normal"/>
    <w:uiPriority w:val="99"/>
    <w:unhideWhenUsed/>
    <w:rsid w:val="3B713472"/>
    <w:pPr>
      <w:spacing w:beforeAutospacing="1" w:afterAutospacing="1"/>
    </w:pPr>
    <w:rPr>
      <w:lang w:eastAsia="en-GB"/>
    </w:rPr>
  </w:style>
  <w:style w:type="paragraph" w:styleId="BalloonText">
    <w:name w:val="Balloon Text"/>
    <w:basedOn w:val="Normal"/>
    <w:link w:val="BalloonTextChar"/>
    <w:uiPriority w:val="99"/>
    <w:semiHidden/>
    <w:unhideWhenUsed/>
    <w:rsid w:val="3B713472"/>
    <w:pPr>
      <w:jc w:val="both"/>
    </w:pPr>
    <w:rPr>
      <w:rFonts w:eastAsia="Arial"/>
      <w:sz w:val="18"/>
      <w:szCs w:val="18"/>
      <w:lang w:eastAsia="en-GB"/>
    </w:rPr>
  </w:style>
  <w:style w:type="character" w:customStyle="1" w:styleId="BalloonTextChar">
    <w:name w:val="Balloon Text Char"/>
    <w:basedOn w:val="DefaultParagraphFont"/>
    <w:link w:val="BalloonText"/>
    <w:uiPriority w:val="99"/>
    <w:semiHidden/>
    <w:rsid w:val="3B713472"/>
    <w:rPr>
      <w:rFonts w:ascii="Times New Roman" w:eastAsia="Arial" w:hAnsi="Times New Roman" w:cs="Times New Roman"/>
      <w:noProof w:val="0"/>
      <w:sz w:val="18"/>
      <w:szCs w:val="18"/>
    </w:rPr>
  </w:style>
  <w:style w:type="character" w:styleId="Emphasis">
    <w:name w:val="Emphasis"/>
    <w:basedOn w:val="DefaultParagraphFont"/>
    <w:uiPriority w:val="20"/>
    <w:qFormat/>
    <w:rsid w:val="008015A5"/>
    <w:rPr>
      <w:i/>
      <w:iCs/>
    </w:rPr>
  </w:style>
  <w:style w:type="paragraph" w:styleId="ListParagraph">
    <w:name w:val="List Paragraph"/>
    <w:basedOn w:val="Normal"/>
    <w:uiPriority w:val="34"/>
    <w:qFormat/>
    <w:rsid w:val="3B713472"/>
    <w:pPr>
      <w:ind w:left="720"/>
      <w:contextualSpacing/>
    </w:pPr>
  </w:style>
  <w:style w:type="paragraph" w:styleId="Header">
    <w:name w:val="header"/>
    <w:basedOn w:val="Normal"/>
    <w:link w:val="HeaderChar"/>
    <w:uiPriority w:val="99"/>
    <w:unhideWhenUsed/>
    <w:rsid w:val="3B713472"/>
    <w:pPr>
      <w:tabs>
        <w:tab w:val="center" w:pos="4513"/>
        <w:tab w:val="right" w:pos="9026"/>
      </w:tabs>
    </w:pPr>
  </w:style>
  <w:style w:type="character" w:customStyle="1" w:styleId="HeaderChar">
    <w:name w:val="Header Char"/>
    <w:basedOn w:val="DefaultParagraphFont"/>
    <w:link w:val="Header"/>
    <w:uiPriority w:val="99"/>
    <w:rsid w:val="3B713472"/>
    <w:rPr>
      <w:rFonts w:ascii="Times New Roman" w:eastAsia="Times New Roman" w:hAnsi="Times New Roman" w:cs="Times New Roman"/>
      <w:noProof w:val="0"/>
      <w:lang w:val="en-GB" w:eastAsia="en-US"/>
    </w:rPr>
  </w:style>
  <w:style w:type="paragraph" w:styleId="Footer">
    <w:name w:val="footer"/>
    <w:basedOn w:val="Normal"/>
    <w:link w:val="FooterChar"/>
    <w:uiPriority w:val="99"/>
    <w:unhideWhenUsed/>
    <w:rsid w:val="3B713472"/>
    <w:pPr>
      <w:tabs>
        <w:tab w:val="center" w:pos="4513"/>
        <w:tab w:val="right" w:pos="9026"/>
      </w:tabs>
    </w:pPr>
  </w:style>
  <w:style w:type="character" w:customStyle="1" w:styleId="FooterChar">
    <w:name w:val="Footer Char"/>
    <w:basedOn w:val="DefaultParagraphFont"/>
    <w:link w:val="Footer"/>
    <w:uiPriority w:val="99"/>
    <w:rsid w:val="3B713472"/>
    <w:rPr>
      <w:rFonts w:ascii="Times New Roman" w:eastAsia="Times New Roman" w:hAnsi="Times New Roman" w:cs="Times New Roman"/>
      <w:noProof w:val="0"/>
      <w:lang w:val="en-GB" w:eastAsia="en-US"/>
    </w:rPr>
  </w:style>
  <w:style w:type="character" w:customStyle="1" w:styleId="Mention1">
    <w:name w:val="Mention1"/>
    <w:basedOn w:val="DefaultParagraphFont"/>
    <w:uiPriority w:val="99"/>
    <w:unhideWhenUsed/>
    <w:rPr>
      <w:color w:val="2B579A"/>
      <w:shd w:val="clear" w:color="auto" w:fill="E6E6E6"/>
    </w:r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Quote">
    <w:name w:val="Quote"/>
    <w:basedOn w:val="Normal"/>
    <w:next w:val="Normal"/>
    <w:link w:val="QuoteChar"/>
    <w:uiPriority w:val="29"/>
    <w:qFormat/>
    <w:rsid w:val="3B713472"/>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3B713472"/>
    <w:pPr>
      <w:spacing w:before="360" w:after="360"/>
      <w:ind w:left="864" w:right="864"/>
      <w:jc w:val="center"/>
    </w:pPr>
    <w:rPr>
      <w:i/>
      <w:iCs/>
      <w:color w:val="4F81BD" w:themeColor="accent1"/>
    </w:rPr>
  </w:style>
  <w:style w:type="character" w:customStyle="1" w:styleId="Heading7Char">
    <w:name w:val="Heading 7 Char"/>
    <w:basedOn w:val="DefaultParagraphFont"/>
    <w:link w:val="Heading7"/>
    <w:uiPriority w:val="9"/>
    <w:rsid w:val="3B713472"/>
    <w:rPr>
      <w:rFonts w:asciiTheme="majorHAnsi" w:eastAsiaTheme="majorEastAsia" w:hAnsiTheme="majorHAnsi" w:cstheme="majorBidi"/>
      <w:i/>
      <w:iCs/>
      <w:noProof w:val="0"/>
      <w:color w:val="243F60"/>
      <w:lang w:val="en-GB"/>
    </w:rPr>
  </w:style>
  <w:style w:type="character" w:customStyle="1" w:styleId="Heading8Char">
    <w:name w:val="Heading 8 Char"/>
    <w:basedOn w:val="DefaultParagraphFont"/>
    <w:link w:val="Heading8"/>
    <w:uiPriority w:val="9"/>
    <w:rsid w:val="3B713472"/>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3B713472"/>
    <w:rPr>
      <w:rFonts w:asciiTheme="majorHAnsi" w:eastAsiaTheme="majorEastAsia" w:hAnsiTheme="majorHAnsi" w:cstheme="majorBidi"/>
      <w:i/>
      <w:iCs/>
      <w:noProof w:val="0"/>
      <w:color w:val="272727"/>
      <w:sz w:val="21"/>
      <w:szCs w:val="21"/>
      <w:lang w:val="en-GB"/>
    </w:rPr>
  </w:style>
  <w:style w:type="character" w:customStyle="1" w:styleId="QuoteChar">
    <w:name w:val="Quote Char"/>
    <w:basedOn w:val="DefaultParagraphFont"/>
    <w:link w:val="Quote"/>
    <w:uiPriority w:val="29"/>
    <w:rsid w:val="3B713472"/>
    <w:rPr>
      <w:i/>
      <w:iCs/>
      <w:noProof w:val="0"/>
      <w:color w:val="404040" w:themeColor="text1" w:themeTint="BF"/>
      <w:lang w:val="en-GB"/>
    </w:rPr>
  </w:style>
  <w:style w:type="character" w:customStyle="1" w:styleId="IntenseQuoteChar">
    <w:name w:val="Intense Quote Char"/>
    <w:basedOn w:val="DefaultParagraphFont"/>
    <w:link w:val="IntenseQuote"/>
    <w:uiPriority w:val="30"/>
    <w:rsid w:val="3B713472"/>
    <w:rPr>
      <w:i/>
      <w:iCs/>
      <w:noProof w:val="0"/>
      <w:color w:val="4F81BD" w:themeColor="accent1"/>
      <w:lang w:val="en-GB"/>
    </w:rPr>
  </w:style>
  <w:style w:type="paragraph" w:styleId="TOC1">
    <w:name w:val="toc 1"/>
    <w:basedOn w:val="Normal"/>
    <w:next w:val="Normal"/>
    <w:uiPriority w:val="39"/>
    <w:unhideWhenUsed/>
    <w:rsid w:val="3B713472"/>
    <w:pPr>
      <w:spacing w:after="100"/>
    </w:pPr>
  </w:style>
  <w:style w:type="paragraph" w:styleId="TOC2">
    <w:name w:val="toc 2"/>
    <w:basedOn w:val="Normal"/>
    <w:next w:val="Normal"/>
    <w:uiPriority w:val="39"/>
    <w:unhideWhenUsed/>
    <w:rsid w:val="3B713472"/>
    <w:pPr>
      <w:spacing w:after="100"/>
      <w:ind w:left="220"/>
    </w:pPr>
  </w:style>
  <w:style w:type="paragraph" w:styleId="TOC3">
    <w:name w:val="toc 3"/>
    <w:basedOn w:val="Normal"/>
    <w:next w:val="Normal"/>
    <w:uiPriority w:val="39"/>
    <w:unhideWhenUsed/>
    <w:rsid w:val="3B713472"/>
    <w:pPr>
      <w:spacing w:after="100"/>
      <w:ind w:left="440"/>
    </w:pPr>
  </w:style>
  <w:style w:type="paragraph" w:styleId="TOC4">
    <w:name w:val="toc 4"/>
    <w:basedOn w:val="Normal"/>
    <w:next w:val="Normal"/>
    <w:uiPriority w:val="39"/>
    <w:unhideWhenUsed/>
    <w:rsid w:val="3B713472"/>
    <w:pPr>
      <w:spacing w:after="100"/>
      <w:ind w:left="660"/>
    </w:pPr>
  </w:style>
  <w:style w:type="paragraph" w:styleId="TOC5">
    <w:name w:val="toc 5"/>
    <w:basedOn w:val="Normal"/>
    <w:next w:val="Normal"/>
    <w:uiPriority w:val="39"/>
    <w:unhideWhenUsed/>
    <w:rsid w:val="3B713472"/>
    <w:pPr>
      <w:spacing w:after="100"/>
      <w:ind w:left="880"/>
    </w:pPr>
  </w:style>
  <w:style w:type="paragraph" w:styleId="TOC6">
    <w:name w:val="toc 6"/>
    <w:basedOn w:val="Normal"/>
    <w:next w:val="Normal"/>
    <w:uiPriority w:val="39"/>
    <w:unhideWhenUsed/>
    <w:rsid w:val="3B713472"/>
    <w:pPr>
      <w:spacing w:after="100"/>
      <w:ind w:left="1100"/>
    </w:pPr>
  </w:style>
  <w:style w:type="paragraph" w:styleId="TOC7">
    <w:name w:val="toc 7"/>
    <w:basedOn w:val="Normal"/>
    <w:next w:val="Normal"/>
    <w:uiPriority w:val="39"/>
    <w:unhideWhenUsed/>
    <w:rsid w:val="3B713472"/>
    <w:pPr>
      <w:spacing w:after="100"/>
      <w:ind w:left="1320"/>
    </w:pPr>
  </w:style>
  <w:style w:type="paragraph" w:styleId="TOC8">
    <w:name w:val="toc 8"/>
    <w:basedOn w:val="Normal"/>
    <w:next w:val="Normal"/>
    <w:uiPriority w:val="39"/>
    <w:unhideWhenUsed/>
    <w:rsid w:val="3B713472"/>
    <w:pPr>
      <w:spacing w:after="100"/>
      <w:ind w:left="1540"/>
    </w:pPr>
  </w:style>
  <w:style w:type="paragraph" w:styleId="TOC9">
    <w:name w:val="toc 9"/>
    <w:basedOn w:val="Normal"/>
    <w:next w:val="Normal"/>
    <w:uiPriority w:val="39"/>
    <w:unhideWhenUsed/>
    <w:rsid w:val="3B713472"/>
    <w:pPr>
      <w:spacing w:after="100"/>
      <w:ind w:left="1760"/>
    </w:pPr>
  </w:style>
  <w:style w:type="paragraph" w:styleId="EndnoteText">
    <w:name w:val="endnote text"/>
    <w:basedOn w:val="Normal"/>
    <w:link w:val="EndnoteTextChar"/>
    <w:uiPriority w:val="99"/>
    <w:semiHidden/>
    <w:unhideWhenUsed/>
    <w:rsid w:val="3B713472"/>
    <w:rPr>
      <w:sz w:val="20"/>
      <w:szCs w:val="20"/>
    </w:rPr>
  </w:style>
  <w:style w:type="character" w:customStyle="1" w:styleId="EndnoteTextChar">
    <w:name w:val="Endnote Text Char"/>
    <w:basedOn w:val="DefaultParagraphFont"/>
    <w:link w:val="EndnoteText"/>
    <w:uiPriority w:val="99"/>
    <w:semiHidden/>
    <w:rsid w:val="3B713472"/>
    <w:rPr>
      <w:noProof w:val="0"/>
      <w:sz w:val="20"/>
      <w:szCs w:val="20"/>
      <w:lang w:val="en-GB"/>
    </w:rPr>
  </w:style>
  <w:style w:type="paragraph" w:styleId="FootnoteText">
    <w:name w:val="footnote text"/>
    <w:basedOn w:val="Normal"/>
    <w:link w:val="FootnoteTextChar"/>
    <w:uiPriority w:val="99"/>
    <w:semiHidden/>
    <w:unhideWhenUsed/>
    <w:rsid w:val="3B713472"/>
    <w:rPr>
      <w:sz w:val="20"/>
      <w:szCs w:val="20"/>
    </w:rPr>
  </w:style>
  <w:style w:type="character" w:customStyle="1" w:styleId="FootnoteTextChar">
    <w:name w:val="Footnote Text Char"/>
    <w:basedOn w:val="DefaultParagraphFont"/>
    <w:link w:val="FootnoteText"/>
    <w:uiPriority w:val="99"/>
    <w:semiHidden/>
    <w:rsid w:val="3B713472"/>
    <w:rPr>
      <w:noProof w:val="0"/>
      <w:sz w:val="20"/>
      <w:szCs w:val="20"/>
      <w:lang w:val="en-GB"/>
    </w:rPr>
  </w:style>
  <w:style w:type="character" w:customStyle="1" w:styleId="normaltextrun">
    <w:name w:val="normaltextrun"/>
    <w:basedOn w:val="DefaultParagraphFont"/>
    <w:rsid w:val="0052287C"/>
  </w:style>
  <w:style w:type="character" w:customStyle="1" w:styleId="eop">
    <w:name w:val="eop"/>
    <w:basedOn w:val="DefaultParagraphFont"/>
    <w:rsid w:val="0052287C"/>
  </w:style>
  <w:style w:type="paragraph" w:customStyle="1" w:styleId="paragraph">
    <w:name w:val="paragraph"/>
    <w:basedOn w:val="Normal"/>
    <w:rsid w:val="002A2CBA"/>
    <w:pPr>
      <w:spacing w:before="100" w:beforeAutospacing="1" w:after="100" w:afterAutospacing="1" w:line="240" w:lineRule="auto"/>
    </w:pPr>
    <w:rPr>
      <w:lang w:eastAsia="en-GB"/>
    </w:rPr>
  </w:style>
  <w:style w:type="character" w:styleId="FollowedHyperlink">
    <w:name w:val="FollowedHyperlink"/>
    <w:basedOn w:val="DefaultParagraphFont"/>
    <w:uiPriority w:val="99"/>
    <w:semiHidden/>
    <w:unhideWhenUsed/>
    <w:rsid w:val="00816939"/>
    <w:rPr>
      <w:color w:val="800080" w:themeColor="followedHyperlink"/>
      <w:u w:val="single"/>
    </w:rPr>
  </w:style>
  <w:style w:type="character" w:customStyle="1" w:styleId="UnresolvedMention1">
    <w:name w:val="Unresolved Mention1"/>
    <w:basedOn w:val="DefaultParagraphFont"/>
    <w:uiPriority w:val="99"/>
    <w:semiHidden/>
    <w:unhideWhenUsed/>
    <w:rsid w:val="00A961A0"/>
    <w:rPr>
      <w:color w:val="605E5C"/>
      <w:shd w:val="clear" w:color="auto" w:fill="E1DFDD"/>
    </w:rPr>
  </w:style>
  <w:style w:type="character" w:customStyle="1" w:styleId="fm-vol-iss-date">
    <w:name w:val="fm-vol-iss-date"/>
    <w:basedOn w:val="DefaultParagraphFont"/>
    <w:rsid w:val="000D3A54"/>
  </w:style>
  <w:style w:type="character" w:customStyle="1" w:styleId="doi">
    <w:name w:val="doi"/>
    <w:basedOn w:val="DefaultParagraphFont"/>
    <w:rsid w:val="000D3A54"/>
  </w:style>
  <w:style w:type="character" w:customStyle="1" w:styleId="articleheadermetadoilink">
    <w:name w:val="articleheader__meta_doilink"/>
    <w:basedOn w:val="DefaultParagraphFont"/>
    <w:rsid w:val="00117E26"/>
  </w:style>
  <w:style w:type="character" w:customStyle="1" w:styleId="visuallyhidden">
    <w:name w:val="visuallyhidden"/>
    <w:basedOn w:val="DefaultParagraphFont"/>
    <w:rsid w:val="00731F17"/>
  </w:style>
  <w:style w:type="character" w:styleId="LineNumber">
    <w:name w:val="line number"/>
    <w:basedOn w:val="DefaultParagraphFont"/>
    <w:uiPriority w:val="99"/>
    <w:semiHidden/>
    <w:unhideWhenUsed/>
    <w:rsid w:val="00D46CB6"/>
  </w:style>
  <w:style w:type="character" w:styleId="UnresolvedMention">
    <w:name w:val="Unresolved Mention"/>
    <w:basedOn w:val="DefaultParagraphFont"/>
    <w:uiPriority w:val="99"/>
    <w:semiHidden/>
    <w:unhideWhenUsed/>
    <w:rsid w:val="00210125"/>
    <w:rPr>
      <w:color w:val="605E5C"/>
      <w:shd w:val="clear" w:color="auto" w:fill="E1DFDD"/>
    </w:rPr>
  </w:style>
  <w:style w:type="paragraph" w:styleId="Bibliography">
    <w:name w:val="Bibliography"/>
    <w:basedOn w:val="Normal"/>
    <w:next w:val="Normal"/>
    <w:uiPriority w:val="37"/>
    <w:unhideWhenUsed/>
    <w:rsid w:val="009E251D"/>
  </w:style>
  <w:style w:type="character" w:styleId="Mention">
    <w:name w:val="Mention"/>
    <w:basedOn w:val="DefaultParagraphFont"/>
    <w:uiPriority w:val="99"/>
    <w:unhideWhenUsed/>
    <w:rPr>
      <w:color w:val="2B579A"/>
      <w:shd w:val="clear" w:color="auto" w:fill="E6E6E6"/>
    </w:rPr>
  </w:style>
  <w:style w:type="paragraph" w:styleId="Caption">
    <w:name w:val="caption"/>
    <w:basedOn w:val="Normal"/>
    <w:next w:val="Normal"/>
    <w:uiPriority w:val="35"/>
    <w:unhideWhenUsed/>
    <w:qFormat/>
    <w:rsid w:val="00422DF8"/>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4756">
      <w:bodyDiv w:val="1"/>
      <w:marLeft w:val="0"/>
      <w:marRight w:val="0"/>
      <w:marTop w:val="0"/>
      <w:marBottom w:val="0"/>
      <w:divBdr>
        <w:top w:val="none" w:sz="0" w:space="0" w:color="auto"/>
        <w:left w:val="none" w:sz="0" w:space="0" w:color="auto"/>
        <w:bottom w:val="none" w:sz="0" w:space="0" w:color="auto"/>
        <w:right w:val="none" w:sz="0" w:space="0" w:color="auto"/>
      </w:divBdr>
    </w:div>
    <w:div w:id="11225873">
      <w:bodyDiv w:val="1"/>
      <w:marLeft w:val="0"/>
      <w:marRight w:val="0"/>
      <w:marTop w:val="0"/>
      <w:marBottom w:val="0"/>
      <w:divBdr>
        <w:top w:val="none" w:sz="0" w:space="0" w:color="auto"/>
        <w:left w:val="none" w:sz="0" w:space="0" w:color="auto"/>
        <w:bottom w:val="none" w:sz="0" w:space="0" w:color="auto"/>
        <w:right w:val="none" w:sz="0" w:space="0" w:color="auto"/>
      </w:divBdr>
    </w:div>
    <w:div w:id="62340010">
      <w:bodyDiv w:val="1"/>
      <w:marLeft w:val="0"/>
      <w:marRight w:val="0"/>
      <w:marTop w:val="0"/>
      <w:marBottom w:val="0"/>
      <w:divBdr>
        <w:top w:val="none" w:sz="0" w:space="0" w:color="auto"/>
        <w:left w:val="none" w:sz="0" w:space="0" w:color="auto"/>
        <w:bottom w:val="none" w:sz="0" w:space="0" w:color="auto"/>
        <w:right w:val="none" w:sz="0" w:space="0" w:color="auto"/>
      </w:divBdr>
      <w:divsChild>
        <w:div w:id="1010596251">
          <w:marLeft w:val="0"/>
          <w:marRight w:val="0"/>
          <w:marTop w:val="0"/>
          <w:marBottom w:val="0"/>
          <w:divBdr>
            <w:top w:val="none" w:sz="0" w:space="0" w:color="auto"/>
            <w:left w:val="none" w:sz="0" w:space="0" w:color="auto"/>
            <w:bottom w:val="none" w:sz="0" w:space="0" w:color="auto"/>
            <w:right w:val="none" w:sz="0" w:space="0" w:color="auto"/>
          </w:divBdr>
        </w:div>
        <w:div w:id="1330061304">
          <w:marLeft w:val="0"/>
          <w:marRight w:val="0"/>
          <w:marTop w:val="0"/>
          <w:marBottom w:val="0"/>
          <w:divBdr>
            <w:top w:val="none" w:sz="0" w:space="0" w:color="auto"/>
            <w:left w:val="none" w:sz="0" w:space="0" w:color="auto"/>
            <w:bottom w:val="none" w:sz="0" w:space="0" w:color="auto"/>
            <w:right w:val="none" w:sz="0" w:space="0" w:color="auto"/>
          </w:divBdr>
        </w:div>
      </w:divsChild>
    </w:div>
    <w:div w:id="225335898">
      <w:bodyDiv w:val="1"/>
      <w:marLeft w:val="0"/>
      <w:marRight w:val="0"/>
      <w:marTop w:val="0"/>
      <w:marBottom w:val="0"/>
      <w:divBdr>
        <w:top w:val="none" w:sz="0" w:space="0" w:color="auto"/>
        <w:left w:val="none" w:sz="0" w:space="0" w:color="auto"/>
        <w:bottom w:val="none" w:sz="0" w:space="0" w:color="auto"/>
        <w:right w:val="none" w:sz="0" w:space="0" w:color="auto"/>
      </w:divBdr>
      <w:divsChild>
        <w:div w:id="603149398">
          <w:marLeft w:val="0"/>
          <w:marRight w:val="0"/>
          <w:marTop w:val="0"/>
          <w:marBottom w:val="0"/>
          <w:divBdr>
            <w:top w:val="none" w:sz="0" w:space="0" w:color="auto"/>
            <w:left w:val="none" w:sz="0" w:space="0" w:color="auto"/>
            <w:bottom w:val="none" w:sz="0" w:space="0" w:color="auto"/>
            <w:right w:val="none" w:sz="0" w:space="0" w:color="auto"/>
          </w:divBdr>
        </w:div>
        <w:div w:id="1991057104">
          <w:marLeft w:val="0"/>
          <w:marRight w:val="0"/>
          <w:marTop w:val="0"/>
          <w:marBottom w:val="0"/>
          <w:divBdr>
            <w:top w:val="none" w:sz="0" w:space="0" w:color="auto"/>
            <w:left w:val="none" w:sz="0" w:space="0" w:color="auto"/>
            <w:bottom w:val="none" w:sz="0" w:space="0" w:color="auto"/>
            <w:right w:val="none" w:sz="0" w:space="0" w:color="auto"/>
          </w:divBdr>
        </w:div>
      </w:divsChild>
    </w:div>
    <w:div w:id="389765720">
      <w:bodyDiv w:val="1"/>
      <w:marLeft w:val="0"/>
      <w:marRight w:val="0"/>
      <w:marTop w:val="0"/>
      <w:marBottom w:val="0"/>
      <w:divBdr>
        <w:top w:val="none" w:sz="0" w:space="0" w:color="auto"/>
        <w:left w:val="none" w:sz="0" w:space="0" w:color="auto"/>
        <w:bottom w:val="none" w:sz="0" w:space="0" w:color="auto"/>
        <w:right w:val="none" w:sz="0" w:space="0" w:color="auto"/>
      </w:divBdr>
    </w:div>
    <w:div w:id="398753443">
      <w:bodyDiv w:val="1"/>
      <w:marLeft w:val="0"/>
      <w:marRight w:val="0"/>
      <w:marTop w:val="0"/>
      <w:marBottom w:val="0"/>
      <w:divBdr>
        <w:top w:val="none" w:sz="0" w:space="0" w:color="auto"/>
        <w:left w:val="none" w:sz="0" w:space="0" w:color="auto"/>
        <w:bottom w:val="none" w:sz="0" w:space="0" w:color="auto"/>
        <w:right w:val="none" w:sz="0" w:space="0" w:color="auto"/>
      </w:divBdr>
    </w:div>
    <w:div w:id="423771036">
      <w:bodyDiv w:val="1"/>
      <w:marLeft w:val="0"/>
      <w:marRight w:val="0"/>
      <w:marTop w:val="0"/>
      <w:marBottom w:val="0"/>
      <w:divBdr>
        <w:top w:val="none" w:sz="0" w:space="0" w:color="auto"/>
        <w:left w:val="none" w:sz="0" w:space="0" w:color="auto"/>
        <w:bottom w:val="none" w:sz="0" w:space="0" w:color="auto"/>
        <w:right w:val="none" w:sz="0" w:space="0" w:color="auto"/>
      </w:divBdr>
    </w:div>
    <w:div w:id="539515436">
      <w:bodyDiv w:val="1"/>
      <w:marLeft w:val="0"/>
      <w:marRight w:val="0"/>
      <w:marTop w:val="0"/>
      <w:marBottom w:val="0"/>
      <w:divBdr>
        <w:top w:val="none" w:sz="0" w:space="0" w:color="auto"/>
        <w:left w:val="none" w:sz="0" w:space="0" w:color="auto"/>
        <w:bottom w:val="none" w:sz="0" w:space="0" w:color="auto"/>
        <w:right w:val="none" w:sz="0" w:space="0" w:color="auto"/>
      </w:divBdr>
    </w:div>
    <w:div w:id="541942315">
      <w:bodyDiv w:val="1"/>
      <w:marLeft w:val="0"/>
      <w:marRight w:val="0"/>
      <w:marTop w:val="0"/>
      <w:marBottom w:val="0"/>
      <w:divBdr>
        <w:top w:val="none" w:sz="0" w:space="0" w:color="auto"/>
        <w:left w:val="none" w:sz="0" w:space="0" w:color="auto"/>
        <w:bottom w:val="none" w:sz="0" w:space="0" w:color="auto"/>
        <w:right w:val="none" w:sz="0" w:space="0" w:color="auto"/>
      </w:divBdr>
      <w:divsChild>
        <w:div w:id="195315748">
          <w:marLeft w:val="0"/>
          <w:marRight w:val="0"/>
          <w:marTop w:val="0"/>
          <w:marBottom w:val="0"/>
          <w:divBdr>
            <w:top w:val="none" w:sz="0" w:space="0" w:color="auto"/>
            <w:left w:val="none" w:sz="0" w:space="0" w:color="auto"/>
            <w:bottom w:val="none" w:sz="0" w:space="0" w:color="auto"/>
            <w:right w:val="none" w:sz="0" w:space="0" w:color="auto"/>
          </w:divBdr>
        </w:div>
        <w:div w:id="252865202">
          <w:marLeft w:val="0"/>
          <w:marRight w:val="0"/>
          <w:marTop w:val="0"/>
          <w:marBottom w:val="0"/>
          <w:divBdr>
            <w:top w:val="none" w:sz="0" w:space="0" w:color="auto"/>
            <w:left w:val="none" w:sz="0" w:space="0" w:color="auto"/>
            <w:bottom w:val="none" w:sz="0" w:space="0" w:color="auto"/>
            <w:right w:val="none" w:sz="0" w:space="0" w:color="auto"/>
          </w:divBdr>
        </w:div>
        <w:div w:id="1572496284">
          <w:marLeft w:val="0"/>
          <w:marRight w:val="0"/>
          <w:marTop w:val="0"/>
          <w:marBottom w:val="0"/>
          <w:divBdr>
            <w:top w:val="none" w:sz="0" w:space="0" w:color="auto"/>
            <w:left w:val="none" w:sz="0" w:space="0" w:color="auto"/>
            <w:bottom w:val="none" w:sz="0" w:space="0" w:color="auto"/>
            <w:right w:val="none" w:sz="0" w:space="0" w:color="auto"/>
          </w:divBdr>
        </w:div>
      </w:divsChild>
    </w:div>
    <w:div w:id="570972182">
      <w:bodyDiv w:val="1"/>
      <w:marLeft w:val="0"/>
      <w:marRight w:val="0"/>
      <w:marTop w:val="0"/>
      <w:marBottom w:val="0"/>
      <w:divBdr>
        <w:top w:val="none" w:sz="0" w:space="0" w:color="auto"/>
        <w:left w:val="none" w:sz="0" w:space="0" w:color="auto"/>
        <w:bottom w:val="none" w:sz="0" w:space="0" w:color="auto"/>
        <w:right w:val="none" w:sz="0" w:space="0" w:color="auto"/>
      </w:divBdr>
    </w:div>
    <w:div w:id="593590472">
      <w:bodyDiv w:val="1"/>
      <w:marLeft w:val="0"/>
      <w:marRight w:val="0"/>
      <w:marTop w:val="0"/>
      <w:marBottom w:val="0"/>
      <w:divBdr>
        <w:top w:val="none" w:sz="0" w:space="0" w:color="auto"/>
        <w:left w:val="none" w:sz="0" w:space="0" w:color="auto"/>
        <w:bottom w:val="none" w:sz="0" w:space="0" w:color="auto"/>
        <w:right w:val="none" w:sz="0" w:space="0" w:color="auto"/>
      </w:divBdr>
      <w:divsChild>
        <w:div w:id="97071035">
          <w:marLeft w:val="0"/>
          <w:marRight w:val="0"/>
          <w:marTop w:val="0"/>
          <w:marBottom w:val="0"/>
          <w:divBdr>
            <w:top w:val="none" w:sz="0" w:space="0" w:color="auto"/>
            <w:left w:val="none" w:sz="0" w:space="0" w:color="auto"/>
            <w:bottom w:val="none" w:sz="0" w:space="0" w:color="auto"/>
            <w:right w:val="none" w:sz="0" w:space="0" w:color="auto"/>
          </w:divBdr>
          <w:divsChild>
            <w:div w:id="1816944597">
              <w:marLeft w:val="0"/>
              <w:marRight w:val="0"/>
              <w:marTop w:val="0"/>
              <w:marBottom w:val="0"/>
              <w:divBdr>
                <w:top w:val="none" w:sz="0" w:space="0" w:color="auto"/>
                <w:left w:val="none" w:sz="0" w:space="0" w:color="auto"/>
                <w:bottom w:val="none" w:sz="0" w:space="0" w:color="auto"/>
                <w:right w:val="none" w:sz="0" w:space="0" w:color="auto"/>
              </w:divBdr>
              <w:divsChild>
                <w:div w:id="113910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386718">
      <w:bodyDiv w:val="1"/>
      <w:marLeft w:val="0"/>
      <w:marRight w:val="0"/>
      <w:marTop w:val="0"/>
      <w:marBottom w:val="0"/>
      <w:divBdr>
        <w:top w:val="none" w:sz="0" w:space="0" w:color="auto"/>
        <w:left w:val="none" w:sz="0" w:space="0" w:color="auto"/>
        <w:bottom w:val="none" w:sz="0" w:space="0" w:color="auto"/>
        <w:right w:val="none" w:sz="0" w:space="0" w:color="auto"/>
      </w:divBdr>
    </w:div>
    <w:div w:id="771823076">
      <w:bodyDiv w:val="1"/>
      <w:marLeft w:val="0"/>
      <w:marRight w:val="0"/>
      <w:marTop w:val="0"/>
      <w:marBottom w:val="0"/>
      <w:divBdr>
        <w:top w:val="none" w:sz="0" w:space="0" w:color="auto"/>
        <w:left w:val="none" w:sz="0" w:space="0" w:color="auto"/>
        <w:bottom w:val="none" w:sz="0" w:space="0" w:color="auto"/>
        <w:right w:val="none" w:sz="0" w:space="0" w:color="auto"/>
      </w:divBdr>
    </w:div>
    <w:div w:id="815605996">
      <w:bodyDiv w:val="1"/>
      <w:marLeft w:val="0"/>
      <w:marRight w:val="0"/>
      <w:marTop w:val="0"/>
      <w:marBottom w:val="0"/>
      <w:divBdr>
        <w:top w:val="none" w:sz="0" w:space="0" w:color="auto"/>
        <w:left w:val="none" w:sz="0" w:space="0" w:color="auto"/>
        <w:bottom w:val="none" w:sz="0" w:space="0" w:color="auto"/>
        <w:right w:val="none" w:sz="0" w:space="0" w:color="auto"/>
      </w:divBdr>
      <w:divsChild>
        <w:div w:id="1112240399">
          <w:marLeft w:val="0"/>
          <w:marRight w:val="0"/>
          <w:marTop w:val="0"/>
          <w:marBottom w:val="0"/>
          <w:divBdr>
            <w:top w:val="none" w:sz="0" w:space="0" w:color="auto"/>
            <w:left w:val="none" w:sz="0" w:space="0" w:color="auto"/>
            <w:bottom w:val="none" w:sz="0" w:space="0" w:color="auto"/>
            <w:right w:val="none" w:sz="0" w:space="0" w:color="auto"/>
          </w:divBdr>
        </w:div>
        <w:div w:id="2035689209">
          <w:marLeft w:val="0"/>
          <w:marRight w:val="0"/>
          <w:marTop w:val="0"/>
          <w:marBottom w:val="0"/>
          <w:divBdr>
            <w:top w:val="none" w:sz="0" w:space="0" w:color="auto"/>
            <w:left w:val="none" w:sz="0" w:space="0" w:color="auto"/>
            <w:bottom w:val="none" w:sz="0" w:space="0" w:color="auto"/>
            <w:right w:val="none" w:sz="0" w:space="0" w:color="auto"/>
          </w:divBdr>
        </w:div>
      </w:divsChild>
    </w:div>
    <w:div w:id="908542219">
      <w:bodyDiv w:val="1"/>
      <w:marLeft w:val="0"/>
      <w:marRight w:val="0"/>
      <w:marTop w:val="0"/>
      <w:marBottom w:val="0"/>
      <w:divBdr>
        <w:top w:val="none" w:sz="0" w:space="0" w:color="auto"/>
        <w:left w:val="none" w:sz="0" w:space="0" w:color="auto"/>
        <w:bottom w:val="none" w:sz="0" w:space="0" w:color="auto"/>
        <w:right w:val="none" w:sz="0" w:space="0" w:color="auto"/>
      </w:divBdr>
    </w:div>
    <w:div w:id="999187580">
      <w:bodyDiv w:val="1"/>
      <w:marLeft w:val="0"/>
      <w:marRight w:val="0"/>
      <w:marTop w:val="0"/>
      <w:marBottom w:val="0"/>
      <w:divBdr>
        <w:top w:val="none" w:sz="0" w:space="0" w:color="auto"/>
        <w:left w:val="none" w:sz="0" w:space="0" w:color="auto"/>
        <w:bottom w:val="none" w:sz="0" w:space="0" w:color="auto"/>
        <w:right w:val="none" w:sz="0" w:space="0" w:color="auto"/>
      </w:divBdr>
    </w:div>
    <w:div w:id="1188102668">
      <w:bodyDiv w:val="1"/>
      <w:marLeft w:val="0"/>
      <w:marRight w:val="0"/>
      <w:marTop w:val="0"/>
      <w:marBottom w:val="0"/>
      <w:divBdr>
        <w:top w:val="none" w:sz="0" w:space="0" w:color="auto"/>
        <w:left w:val="none" w:sz="0" w:space="0" w:color="auto"/>
        <w:bottom w:val="none" w:sz="0" w:space="0" w:color="auto"/>
        <w:right w:val="none" w:sz="0" w:space="0" w:color="auto"/>
      </w:divBdr>
    </w:div>
    <w:div w:id="1206523776">
      <w:bodyDiv w:val="1"/>
      <w:marLeft w:val="0"/>
      <w:marRight w:val="0"/>
      <w:marTop w:val="0"/>
      <w:marBottom w:val="0"/>
      <w:divBdr>
        <w:top w:val="none" w:sz="0" w:space="0" w:color="auto"/>
        <w:left w:val="none" w:sz="0" w:space="0" w:color="auto"/>
        <w:bottom w:val="none" w:sz="0" w:space="0" w:color="auto"/>
        <w:right w:val="none" w:sz="0" w:space="0" w:color="auto"/>
      </w:divBdr>
      <w:divsChild>
        <w:div w:id="916133201">
          <w:marLeft w:val="0"/>
          <w:marRight w:val="0"/>
          <w:marTop w:val="0"/>
          <w:marBottom w:val="0"/>
          <w:divBdr>
            <w:top w:val="none" w:sz="0" w:space="0" w:color="auto"/>
            <w:left w:val="none" w:sz="0" w:space="0" w:color="auto"/>
            <w:bottom w:val="none" w:sz="0" w:space="0" w:color="auto"/>
            <w:right w:val="none" w:sz="0" w:space="0" w:color="auto"/>
          </w:divBdr>
          <w:divsChild>
            <w:div w:id="1209682160">
              <w:marLeft w:val="0"/>
              <w:marRight w:val="0"/>
              <w:marTop w:val="0"/>
              <w:marBottom w:val="0"/>
              <w:divBdr>
                <w:top w:val="none" w:sz="0" w:space="0" w:color="auto"/>
                <w:left w:val="none" w:sz="0" w:space="0" w:color="auto"/>
                <w:bottom w:val="none" w:sz="0" w:space="0" w:color="auto"/>
                <w:right w:val="none" w:sz="0" w:space="0" w:color="auto"/>
              </w:divBdr>
              <w:divsChild>
                <w:div w:id="73335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730940">
      <w:bodyDiv w:val="1"/>
      <w:marLeft w:val="0"/>
      <w:marRight w:val="0"/>
      <w:marTop w:val="0"/>
      <w:marBottom w:val="0"/>
      <w:divBdr>
        <w:top w:val="none" w:sz="0" w:space="0" w:color="auto"/>
        <w:left w:val="none" w:sz="0" w:space="0" w:color="auto"/>
        <w:bottom w:val="none" w:sz="0" w:space="0" w:color="auto"/>
        <w:right w:val="none" w:sz="0" w:space="0" w:color="auto"/>
      </w:divBdr>
      <w:divsChild>
        <w:div w:id="576944796">
          <w:marLeft w:val="0"/>
          <w:marRight w:val="0"/>
          <w:marTop w:val="0"/>
          <w:marBottom w:val="0"/>
          <w:divBdr>
            <w:top w:val="none" w:sz="0" w:space="0" w:color="auto"/>
            <w:left w:val="none" w:sz="0" w:space="0" w:color="auto"/>
            <w:bottom w:val="none" w:sz="0" w:space="0" w:color="auto"/>
            <w:right w:val="none" w:sz="0" w:space="0" w:color="auto"/>
          </w:divBdr>
        </w:div>
      </w:divsChild>
    </w:div>
    <w:div w:id="1423724625">
      <w:bodyDiv w:val="1"/>
      <w:marLeft w:val="0"/>
      <w:marRight w:val="0"/>
      <w:marTop w:val="0"/>
      <w:marBottom w:val="0"/>
      <w:divBdr>
        <w:top w:val="none" w:sz="0" w:space="0" w:color="auto"/>
        <w:left w:val="none" w:sz="0" w:space="0" w:color="auto"/>
        <w:bottom w:val="none" w:sz="0" w:space="0" w:color="auto"/>
        <w:right w:val="none" w:sz="0" w:space="0" w:color="auto"/>
      </w:divBdr>
    </w:div>
    <w:div w:id="1450853530">
      <w:bodyDiv w:val="1"/>
      <w:marLeft w:val="0"/>
      <w:marRight w:val="0"/>
      <w:marTop w:val="0"/>
      <w:marBottom w:val="0"/>
      <w:divBdr>
        <w:top w:val="none" w:sz="0" w:space="0" w:color="auto"/>
        <w:left w:val="none" w:sz="0" w:space="0" w:color="auto"/>
        <w:bottom w:val="none" w:sz="0" w:space="0" w:color="auto"/>
        <w:right w:val="none" w:sz="0" w:space="0" w:color="auto"/>
      </w:divBdr>
    </w:div>
    <w:div w:id="1661040230">
      <w:bodyDiv w:val="1"/>
      <w:marLeft w:val="0"/>
      <w:marRight w:val="0"/>
      <w:marTop w:val="0"/>
      <w:marBottom w:val="0"/>
      <w:divBdr>
        <w:top w:val="none" w:sz="0" w:space="0" w:color="auto"/>
        <w:left w:val="none" w:sz="0" w:space="0" w:color="auto"/>
        <w:bottom w:val="none" w:sz="0" w:space="0" w:color="auto"/>
        <w:right w:val="none" w:sz="0" w:space="0" w:color="auto"/>
      </w:divBdr>
    </w:div>
    <w:div w:id="1801072341">
      <w:bodyDiv w:val="1"/>
      <w:marLeft w:val="0"/>
      <w:marRight w:val="0"/>
      <w:marTop w:val="0"/>
      <w:marBottom w:val="0"/>
      <w:divBdr>
        <w:top w:val="none" w:sz="0" w:space="0" w:color="auto"/>
        <w:left w:val="none" w:sz="0" w:space="0" w:color="auto"/>
        <w:bottom w:val="none" w:sz="0" w:space="0" w:color="auto"/>
        <w:right w:val="none" w:sz="0" w:space="0" w:color="auto"/>
      </w:divBdr>
    </w:div>
    <w:div w:id="1813717497">
      <w:bodyDiv w:val="1"/>
      <w:marLeft w:val="0"/>
      <w:marRight w:val="0"/>
      <w:marTop w:val="0"/>
      <w:marBottom w:val="0"/>
      <w:divBdr>
        <w:top w:val="none" w:sz="0" w:space="0" w:color="auto"/>
        <w:left w:val="none" w:sz="0" w:space="0" w:color="auto"/>
        <w:bottom w:val="none" w:sz="0" w:space="0" w:color="auto"/>
        <w:right w:val="none" w:sz="0" w:space="0" w:color="auto"/>
      </w:divBdr>
      <w:divsChild>
        <w:div w:id="691228689">
          <w:marLeft w:val="0"/>
          <w:marRight w:val="0"/>
          <w:marTop w:val="0"/>
          <w:marBottom w:val="0"/>
          <w:divBdr>
            <w:top w:val="none" w:sz="0" w:space="0" w:color="auto"/>
            <w:left w:val="none" w:sz="0" w:space="0" w:color="auto"/>
            <w:bottom w:val="none" w:sz="0" w:space="0" w:color="auto"/>
            <w:right w:val="none" w:sz="0" w:space="0" w:color="auto"/>
          </w:divBdr>
          <w:divsChild>
            <w:div w:id="1526167241">
              <w:marLeft w:val="0"/>
              <w:marRight w:val="0"/>
              <w:marTop w:val="0"/>
              <w:marBottom w:val="0"/>
              <w:divBdr>
                <w:top w:val="none" w:sz="0" w:space="0" w:color="auto"/>
                <w:left w:val="none" w:sz="0" w:space="0" w:color="auto"/>
                <w:bottom w:val="none" w:sz="0" w:space="0" w:color="auto"/>
                <w:right w:val="none" w:sz="0" w:space="0" w:color="auto"/>
              </w:divBdr>
              <w:divsChild>
                <w:div w:id="774206021">
                  <w:marLeft w:val="0"/>
                  <w:marRight w:val="0"/>
                  <w:marTop w:val="0"/>
                  <w:marBottom w:val="0"/>
                  <w:divBdr>
                    <w:top w:val="none" w:sz="0" w:space="0" w:color="auto"/>
                    <w:left w:val="none" w:sz="0" w:space="0" w:color="auto"/>
                    <w:bottom w:val="none" w:sz="0" w:space="0" w:color="auto"/>
                    <w:right w:val="none" w:sz="0" w:space="0" w:color="auto"/>
                  </w:divBdr>
                  <w:divsChild>
                    <w:div w:id="49765260">
                      <w:marLeft w:val="0"/>
                      <w:marRight w:val="0"/>
                      <w:marTop w:val="120"/>
                      <w:marBottom w:val="0"/>
                      <w:divBdr>
                        <w:top w:val="none" w:sz="0" w:space="0" w:color="auto"/>
                        <w:left w:val="none" w:sz="0" w:space="0" w:color="auto"/>
                        <w:bottom w:val="none" w:sz="0" w:space="0" w:color="auto"/>
                        <w:right w:val="none" w:sz="0" w:space="0" w:color="auto"/>
                      </w:divBdr>
                      <w:divsChild>
                        <w:div w:id="785196165">
                          <w:marLeft w:val="0"/>
                          <w:marRight w:val="0"/>
                          <w:marTop w:val="0"/>
                          <w:marBottom w:val="0"/>
                          <w:divBdr>
                            <w:top w:val="none" w:sz="0" w:space="0" w:color="auto"/>
                            <w:left w:val="none" w:sz="0" w:space="0" w:color="auto"/>
                            <w:bottom w:val="none" w:sz="0" w:space="0" w:color="auto"/>
                            <w:right w:val="none" w:sz="0" w:space="0" w:color="auto"/>
                          </w:divBdr>
                          <w:divsChild>
                            <w:div w:id="3021438">
                              <w:marLeft w:val="60"/>
                              <w:marRight w:val="60"/>
                              <w:marTop w:val="60"/>
                              <w:marBottom w:val="60"/>
                              <w:divBdr>
                                <w:top w:val="none" w:sz="0" w:space="0" w:color="auto"/>
                                <w:left w:val="none" w:sz="0" w:space="0" w:color="auto"/>
                                <w:bottom w:val="none" w:sz="0" w:space="0" w:color="auto"/>
                                <w:right w:val="none" w:sz="0" w:space="0" w:color="auto"/>
                              </w:divBdr>
                              <w:divsChild>
                                <w:div w:id="663243991">
                                  <w:marLeft w:val="0"/>
                                  <w:marRight w:val="0"/>
                                  <w:marTop w:val="0"/>
                                  <w:marBottom w:val="0"/>
                                  <w:divBdr>
                                    <w:top w:val="single" w:sz="6" w:space="0" w:color="8AB4F8"/>
                                    <w:left w:val="single" w:sz="6" w:space="0" w:color="8AB4F8"/>
                                    <w:bottom w:val="single" w:sz="6" w:space="0" w:color="8AB4F8"/>
                                    <w:right w:val="single" w:sz="6" w:space="0" w:color="8AB4F8"/>
                                  </w:divBdr>
                                </w:div>
                              </w:divsChild>
                            </w:div>
                            <w:div w:id="47733092">
                              <w:marLeft w:val="60"/>
                              <w:marRight w:val="60"/>
                              <w:marTop w:val="60"/>
                              <w:marBottom w:val="60"/>
                              <w:divBdr>
                                <w:top w:val="none" w:sz="0" w:space="0" w:color="auto"/>
                                <w:left w:val="none" w:sz="0" w:space="0" w:color="auto"/>
                                <w:bottom w:val="none" w:sz="0" w:space="0" w:color="auto"/>
                                <w:right w:val="none" w:sz="0" w:space="0" w:color="auto"/>
                              </w:divBdr>
                              <w:divsChild>
                                <w:div w:id="821696877">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277882011">
                              <w:marLeft w:val="60"/>
                              <w:marRight w:val="60"/>
                              <w:marTop w:val="60"/>
                              <w:marBottom w:val="60"/>
                              <w:divBdr>
                                <w:top w:val="none" w:sz="0" w:space="0" w:color="auto"/>
                                <w:left w:val="none" w:sz="0" w:space="0" w:color="auto"/>
                                <w:bottom w:val="none" w:sz="0" w:space="0" w:color="auto"/>
                                <w:right w:val="none" w:sz="0" w:space="0" w:color="auto"/>
                              </w:divBdr>
                              <w:divsChild>
                                <w:div w:id="167668463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374086201">
                              <w:marLeft w:val="60"/>
                              <w:marRight w:val="60"/>
                              <w:marTop w:val="60"/>
                              <w:marBottom w:val="60"/>
                              <w:divBdr>
                                <w:top w:val="none" w:sz="0" w:space="0" w:color="auto"/>
                                <w:left w:val="none" w:sz="0" w:space="0" w:color="auto"/>
                                <w:bottom w:val="none" w:sz="0" w:space="0" w:color="auto"/>
                                <w:right w:val="none" w:sz="0" w:space="0" w:color="auto"/>
                              </w:divBdr>
                              <w:divsChild>
                                <w:div w:id="1060906154">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01365924">
                              <w:marLeft w:val="60"/>
                              <w:marRight w:val="60"/>
                              <w:marTop w:val="60"/>
                              <w:marBottom w:val="60"/>
                              <w:divBdr>
                                <w:top w:val="none" w:sz="0" w:space="0" w:color="auto"/>
                                <w:left w:val="none" w:sz="0" w:space="0" w:color="auto"/>
                                <w:bottom w:val="none" w:sz="0" w:space="0" w:color="auto"/>
                                <w:right w:val="none" w:sz="0" w:space="0" w:color="auto"/>
                              </w:divBdr>
                              <w:divsChild>
                                <w:div w:id="123708863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67666370">
                              <w:marLeft w:val="60"/>
                              <w:marRight w:val="60"/>
                              <w:marTop w:val="60"/>
                              <w:marBottom w:val="60"/>
                              <w:divBdr>
                                <w:top w:val="none" w:sz="0" w:space="0" w:color="auto"/>
                                <w:left w:val="none" w:sz="0" w:space="0" w:color="auto"/>
                                <w:bottom w:val="none" w:sz="0" w:space="0" w:color="auto"/>
                                <w:right w:val="none" w:sz="0" w:space="0" w:color="auto"/>
                              </w:divBdr>
                              <w:divsChild>
                                <w:div w:id="54984923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76143985">
                              <w:marLeft w:val="60"/>
                              <w:marRight w:val="60"/>
                              <w:marTop w:val="60"/>
                              <w:marBottom w:val="60"/>
                              <w:divBdr>
                                <w:top w:val="none" w:sz="0" w:space="0" w:color="auto"/>
                                <w:left w:val="none" w:sz="0" w:space="0" w:color="auto"/>
                                <w:bottom w:val="none" w:sz="0" w:space="0" w:color="auto"/>
                                <w:right w:val="none" w:sz="0" w:space="0" w:color="auto"/>
                              </w:divBdr>
                              <w:divsChild>
                                <w:div w:id="84104220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520510914">
                              <w:marLeft w:val="60"/>
                              <w:marRight w:val="60"/>
                              <w:marTop w:val="60"/>
                              <w:marBottom w:val="60"/>
                              <w:divBdr>
                                <w:top w:val="none" w:sz="0" w:space="0" w:color="auto"/>
                                <w:left w:val="none" w:sz="0" w:space="0" w:color="auto"/>
                                <w:bottom w:val="none" w:sz="0" w:space="0" w:color="auto"/>
                                <w:right w:val="none" w:sz="0" w:space="0" w:color="auto"/>
                              </w:divBdr>
                              <w:divsChild>
                                <w:div w:id="1617633730">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545682725">
                              <w:marLeft w:val="60"/>
                              <w:marRight w:val="60"/>
                              <w:marTop w:val="60"/>
                              <w:marBottom w:val="60"/>
                              <w:divBdr>
                                <w:top w:val="none" w:sz="0" w:space="0" w:color="auto"/>
                                <w:left w:val="none" w:sz="0" w:space="0" w:color="auto"/>
                                <w:bottom w:val="none" w:sz="0" w:space="0" w:color="auto"/>
                                <w:right w:val="none" w:sz="0" w:space="0" w:color="auto"/>
                              </w:divBdr>
                              <w:divsChild>
                                <w:div w:id="1400789242">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618729782">
                              <w:marLeft w:val="60"/>
                              <w:marRight w:val="60"/>
                              <w:marTop w:val="60"/>
                              <w:marBottom w:val="60"/>
                              <w:divBdr>
                                <w:top w:val="none" w:sz="0" w:space="0" w:color="auto"/>
                                <w:left w:val="none" w:sz="0" w:space="0" w:color="auto"/>
                                <w:bottom w:val="none" w:sz="0" w:space="0" w:color="auto"/>
                                <w:right w:val="none" w:sz="0" w:space="0" w:color="auto"/>
                              </w:divBdr>
                              <w:divsChild>
                                <w:div w:id="256520987">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625625209">
                              <w:marLeft w:val="60"/>
                              <w:marRight w:val="60"/>
                              <w:marTop w:val="60"/>
                              <w:marBottom w:val="60"/>
                              <w:divBdr>
                                <w:top w:val="none" w:sz="0" w:space="0" w:color="auto"/>
                                <w:left w:val="none" w:sz="0" w:space="0" w:color="auto"/>
                                <w:bottom w:val="none" w:sz="0" w:space="0" w:color="auto"/>
                                <w:right w:val="none" w:sz="0" w:space="0" w:color="auto"/>
                              </w:divBdr>
                              <w:divsChild>
                                <w:div w:id="173081197">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687606475">
                              <w:marLeft w:val="60"/>
                              <w:marRight w:val="60"/>
                              <w:marTop w:val="60"/>
                              <w:marBottom w:val="60"/>
                              <w:divBdr>
                                <w:top w:val="none" w:sz="0" w:space="0" w:color="auto"/>
                                <w:left w:val="none" w:sz="0" w:space="0" w:color="auto"/>
                                <w:bottom w:val="none" w:sz="0" w:space="0" w:color="auto"/>
                                <w:right w:val="none" w:sz="0" w:space="0" w:color="auto"/>
                              </w:divBdr>
                              <w:divsChild>
                                <w:div w:id="834220143">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711423552">
                              <w:marLeft w:val="60"/>
                              <w:marRight w:val="60"/>
                              <w:marTop w:val="60"/>
                              <w:marBottom w:val="60"/>
                              <w:divBdr>
                                <w:top w:val="none" w:sz="0" w:space="0" w:color="auto"/>
                                <w:left w:val="none" w:sz="0" w:space="0" w:color="auto"/>
                                <w:bottom w:val="none" w:sz="0" w:space="0" w:color="auto"/>
                                <w:right w:val="none" w:sz="0" w:space="0" w:color="auto"/>
                              </w:divBdr>
                              <w:divsChild>
                                <w:div w:id="874737783">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791826490">
                              <w:marLeft w:val="60"/>
                              <w:marRight w:val="60"/>
                              <w:marTop w:val="60"/>
                              <w:marBottom w:val="60"/>
                              <w:divBdr>
                                <w:top w:val="none" w:sz="0" w:space="0" w:color="auto"/>
                                <w:left w:val="none" w:sz="0" w:space="0" w:color="auto"/>
                                <w:bottom w:val="none" w:sz="0" w:space="0" w:color="auto"/>
                                <w:right w:val="none" w:sz="0" w:space="0" w:color="auto"/>
                              </w:divBdr>
                              <w:divsChild>
                                <w:div w:id="14381202">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823282445">
                              <w:marLeft w:val="60"/>
                              <w:marRight w:val="60"/>
                              <w:marTop w:val="60"/>
                              <w:marBottom w:val="60"/>
                              <w:divBdr>
                                <w:top w:val="none" w:sz="0" w:space="0" w:color="auto"/>
                                <w:left w:val="none" w:sz="0" w:space="0" w:color="auto"/>
                                <w:bottom w:val="none" w:sz="0" w:space="0" w:color="auto"/>
                                <w:right w:val="none" w:sz="0" w:space="0" w:color="auto"/>
                              </w:divBdr>
                              <w:divsChild>
                                <w:div w:id="78998118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838665632">
                              <w:marLeft w:val="60"/>
                              <w:marRight w:val="60"/>
                              <w:marTop w:val="60"/>
                              <w:marBottom w:val="60"/>
                              <w:divBdr>
                                <w:top w:val="none" w:sz="0" w:space="0" w:color="auto"/>
                                <w:left w:val="none" w:sz="0" w:space="0" w:color="auto"/>
                                <w:bottom w:val="none" w:sz="0" w:space="0" w:color="auto"/>
                                <w:right w:val="none" w:sz="0" w:space="0" w:color="auto"/>
                              </w:divBdr>
                              <w:divsChild>
                                <w:div w:id="52559914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880171222">
                              <w:marLeft w:val="60"/>
                              <w:marRight w:val="60"/>
                              <w:marTop w:val="60"/>
                              <w:marBottom w:val="60"/>
                              <w:divBdr>
                                <w:top w:val="none" w:sz="0" w:space="0" w:color="auto"/>
                                <w:left w:val="none" w:sz="0" w:space="0" w:color="auto"/>
                                <w:bottom w:val="none" w:sz="0" w:space="0" w:color="auto"/>
                                <w:right w:val="none" w:sz="0" w:space="0" w:color="auto"/>
                              </w:divBdr>
                              <w:divsChild>
                                <w:div w:id="949357483">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964389156">
                              <w:marLeft w:val="60"/>
                              <w:marRight w:val="60"/>
                              <w:marTop w:val="60"/>
                              <w:marBottom w:val="60"/>
                              <w:divBdr>
                                <w:top w:val="none" w:sz="0" w:space="0" w:color="auto"/>
                                <w:left w:val="none" w:sz="0" w:space="0" w:color="auto"/>
                                <w:bottom w:val="none" w:sz="0" w:space="0" w:color="auto"/>
                                <w:right w:val="none" w:sz="0" w:space="0" w:color="auto"/>
                              </w:divBdr>
                              <w:divsChild>
                                <w:div w:id="948314513">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004673374">
                              <w:marLeft w:val="60"/>
                              <w:marRight w:val="60"/>
                              <w:marTop w:val="60"/>
                              <w:marBottom w:val="60"/>
                              <w:divBdr>
                                <w:top w:val="none" w:sz="0" w:space="0" w:color="auto"/>
                                <w:left w:val="none" w:sz="0" w:space="0" w:color="auto"/>
                                <w:bottom w:val="none" w:sz="0" w:space="0" w:color="auto"/>
                                <w:right w:val="none" w:sz="0" w:space="0" w:color="auto"/>
                              </w:divBdr>
                              <w:divsChild>
                                <w:div w:id="40796585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043748371">
                              <w:marLeft w:val="60"/>
                              <w:marRight w:val="60"/>
                              <w:marTop w:val="60"/>
                              <w:marBottom w:val="60"/>
                              <w:divBdr>
                                <w:top w:val="none" w:sz="0" w:space="0" w:color="auto"/>
                                <w:left w:val="none" w:sz="0" w:space="0" w:color="auto"/>
                                <w:bottom w:val="none" w:sz="0" w:space="0" w:color="auto"/>
                                <w:right w:val="none" w:sz="0" w:space="0" w:color="auto"/>
                              </w:divBdr>
                              <w:divsChild>
                                <w:div w:id="989287281">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161240866">
                              <w:marLeft w:val="60"/>
                              <w:marRight w:val="60"/>
                              <w:marTop w:val="60"/>
                              <w:marBottom w:val="60"/>
                              <w:divBdr>
                                <w:top w:val="none" w:sz="0" w:space="0" w:color="auto"/>
                                <w:left w:val="none" w:sz="0" w:space="0" w:color="auto"/>
                                <w:bottom w:val="none" w:sz="0" w:space="0" w:color="auto"/>
                                <w:right w:val="none" w:sz="0" w:space="0" w:color="auto"/>
                              </w:divBdr>
                              <w:divsChild>
                                <w:div w:id="168867512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256980975">
                              <w:marLeft w:val="60"/>
                              <w:marRight w:val="60"/>
                              <w:marTop w:val="60"/>
                              <w:marBottom w:val="60"/>
                              <w:divBdr>
                                <w:top w:val="none" w:sz="0" w:space="0" w:color="auto"/>
                                <w:left w:val="none" w:sz="0" w:space="0" w:color="auto"/>
                                <w:bottom w:val="none" w:sz="0" w:space="0" w:color="auto"/>
                                <w:right w:val="none" w:sz="0" w:space="0" w:color="auto"/>
                              </w:divBdr>
                              <w:divsChild>
                                <w:div w:id="1214078237">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289242018">
                              <w:marLeft w:val="60"/>
                              <w:marRight w:val="60"/>
                              <w:marTop w:val="60"/>
                              <w:marBottom w:val="60"/>
                              <w:divBdr>
                                <w:top w:val="none" w:sz="0" w:space="0" w:color="auto"/>
                                <w:left w:val="none" w:sz="0" w:space="0" w:color="auto"/>
                                <w:bottom w:val="none" w:sz="0" w:space="0" w:color="auto"/>
                                <w:right w:val="none" w:sz="0" w:space="0" w:color="auto"/>
                              </w:divBdr>
                              <w:divsChild>
                                <w:div w:id="1391227650">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402868058">
                              <w:marLeft w:val="60"/>
                              <w:marRight w:val="60"/>
                              <w:marTop w:val="60"/>
                              <w:marBottom w:val="60"/>
                              <w:divBdr>
                                <w:top w:val="none" w:sz="0" w:space="0" w:color="auto"/>
                                <w:left w:val="none" w:sz="0" w:space="0" w:color="auto"/>
                                <w:bottom w:val="none" w:sz="0" w:space="0" w:color="auto"/>
                                <w:right w:val="none" w:sz="0" w:space="0" w:color="auto"/>
                              </w:divBdr>
                              <w:divsChild>
                                <w:div w:id="138333536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403680071">
                              <w:marLeft w:val="60"/>
                              <w:marRight w:val="60"/>
                              <w:marTop w:val="60"/>
                              <w:marBottom w:val="60"/>
                              <w:divBdr>
                                <w:top w:val="none" w:sz="0" w:space="0" w:color="auto"/>
                                <w:left w:val="none" w:sz="0" w:space="0" w:color="auto"/>
                                <w:bottom w:val="none" w:sz="0" w:space="0" w:color="auto"/>
                                <w:right w:val="none" w:sz="0" w:space="0" w:color="auto"/>
                              </w:divBdr>
                              <w:divsChild>
                                <w:div w:id="311328319">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448308067">
                              <w:marLeft w:val="60"/>
                              <w:marRight w:val="60"/>
                              <w:marTop w:val="60"/>
                              <w:marBottom w:val="60"/>
                              <w:divBdr>
                                <w:top w:val="none" w:sz="0" w:space="0" w:color="auto"/>
                                <w:left w:val="none" w:sz="0" w:space="0" w:color="auto"/>
                                <w:bottom w:val="none" w:sz="0" w:space="0" w:color="auto"/>
                                <w:right w:val="none" w:sz="0" w:space="0" w:color="auto"/>
                              </w:divBdr>
                              <w:divsChild>
                                <w:div w:id="2121340211">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454403465">
                              <w:marLeft w:val="60"/>
                              <w:marRight w:val="60"/>
                              <w:marTop w:val="60"/>
                              <w:marBottom w:val="60"/>
                              <w:divBdr>
                                <w:top w:val="none" w:sz="0" w:space="0" w:color="auto"/>
                                <w:left w:val="none" w:sz="0" w:space="0" w:color="auto"/>
                                <w:bottom w:val="none" w:sz="0" w:space="0" w:color="auto"/>
                                <w:right w:val="none" w:sz="0" w:space="0" w:color="auto"/>
                              </w:divBdr>
                              <w:divsChild>
                                <w:div w:id="115942341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754815290">
                              <w:marLeft w:val="60"/>
                              <w:marRight w:val="60"/>
                              <w:marTop w:val="60"/>
                              <w:marBottom w:val="60"/>
                              <w:divBdr>
                                <w:top w:val="none" w:sz="0" w:space="0" w:color="auto"/>
                                <w:left w:val="none" w:sz="0" w:space="0" w:color="auto"/>
                                <w:bottom w:val="none" w:sz="0" w:space="0" w:color="auto"/>
                                <w:right w:val="none" w:sz="0" w:space="0" w:color="auto"/>
                              </w:divBdr>
                              <w:divsChild>
                                <w:div w:id="1843466891">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859390860">
                              <w:marLeft w:val="60"/>
                              <w:marRight w:val="60"/>
                              <w:marTop w:val="60"/>
                              <w:marBottom w:val="60"/>
                              <w:divBdr>
                                <w:top w:val="none" w:sz="0" w:space="0" w:color="auto"/>
                                <w:left w:val="none" w:sz="0" w:space="0" w:color="auto"/>
                                <w:bottom w:val="none" w:sz="0" w:space="0" w:color="auto"/>
                                <w:right w:val="none" w:sz="0" w:space="0" w:color="auto"/>
                              </w:divBdr>
                              <w:divsChild>
                                <w:div w:id="194557612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909345026">
                              <w:marLeft w:val="60"/>
                              <w:marRight w:val="60"/>
                              <w:marTop w:val="60"/>
                              <w:marBottom w:val="60"/>
                              <w:divBdr>
                                <w:top w:val="none" w:sz="0" w:space="0" w:color="auto"/>
                                <w:left w:val="none" w:sz="0" w:space="0" w:color="auto"/>
                                <w:bottom w:val="none" w:sz="0" w:space="0" w:color="auto"/>
                                <w:right w:val="none" w:sz="0" w:space="0" w:color="auto"/>
                              </w:divBdr>
                              <w:divsChild>
                                <w:div w:id="201583836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921254471">
                              <w:marLeft w:val="60"/>
                              <w:marRight w:val="60"/>
                              <w:marTop w:val="60"/>
                              <w:marBottom w:val="60"/>
                              <w:divBdr>
                                <w:top w:val="none" w:sz="0" w:space="0" w:color="auto"/>
                                <w:left w:val="none" w:sz="0" w:space="0" w:color="auto"/>
                                <w:bottom w:val="none" w:sz="0" w:space="0" w:color="auto"/>
                                <w:right w:val="none" w:sz="0" w:space="0" w:color="auto"/>
                              </w:divBdr>
                              <w:divsChild>
                                <w:div w:id="507141006">
                                  <w:marLeft w:val="0"/>
                                  <w:marRight w:val="0"/>
                                  <w:marTop w:val="0"/>
                                  <w:marBottom w:val="0"/>
                                  <w:divBdr>
                                    <w:top w:val="single" w:sz="6" w:space="0" w:color="5F6368"/>
                                    <w:left w:val="single" w:sz="6" w:space="0" w:color="5F6368"/>
                                    <w:bottom w:val="single" w:sz="6" w:space="0" w:color="5F6368"/>
                                    <w:right w:val="single" w:sz="6" w:space="0" w:color="5F6368"/>
                                  </w:divBdr>
                                  <w:divsChild>
                                    <w:div w:id="444082246">
                                      <w:marLeft w:val="0"/>
                                      <w:marRight w:val="0"/>
                                      <w:marTop w:val="0"/>
                                      <w:marBottom w:val="0"/>
                                      <w:divBdr>
                                        <w:top w:val="none" w:sz="0" w:space="0" w:color="auto"/>
                                        <w:left w:val="none" w:sz="0" w:space="0" w:color="auto"/>
                                        <w:bottom w:val="none" w:sz="0" w:space="0" w:color="auto"/>
                                        <w:right w:val="none" w:sz="0" w:space="0" w:color="auto"/>
                                      </w:divBdr>
                                    </w:div>
                                    <w:div w:id="102610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463202">
                              <w:marLeft w:val="60"/>
                              <w:marRight w:val="60"/>
                              <w:marTop w:val="60"/>
                              <w:marBottom w:val="60"/>
                              <w:divBdr>
                                <w:top w:val="none" w:sz="0" w:space="0" w:color="auto"/>
                                <w:left w:val="none" w:sz="0" w:space="0" w:color="auto"/>
                                <w:bottom w:val="none" w:sz="0" w:space="0" w:color="auto"/>
                                <w:right w:val="none" w:sz="0" w:space="0" w:color="auto"/>
                              </w:divBdr>
                              <w:divsChild>
                                <w:div w:id="163305555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2018341415">
                              <w:marLeft w:val="60"/>
                              <w:marRight w:val="60"/>
                              <w:marTop w:val="60"/>
                              <w:marBottom w:val="60"/>
                              <w:divBdr>
                                <w:top w:val="none" w:sz="0" w:space="0" w:color="auto"/>
                                <w:left w:val="none" w:sz="0" w:space="0" w:color="auto"/>
                                <w:bottom w:val="none" w:sz="0" w:space="0" w:color="auto"/>
                                <w:right w:val="none" w:sz="0" w:space="0" w:color="auto"/>
                              </w:divBdr>
                              <w:divsChild>
                                <w:div w:id="74252513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2018918394">
                              <w:marLeft w:val="60"/>
                              <w:marRight w:val="60"/>
                              <w:marTop w:val="60"/>
                              <w:marBottom w:val="60"/>
                              <w:divBdr>
                                <w:top w:val="none" w:sz="0" w:space="0" w:color="auto"/>
                                <w:left w:val="none" w:sz="0" w:space="0" w:color="auto"/>
                                <w:bottom w:val="none" w:sz="0" w:space="0" w:color="auto"/>
                                <w:right w:val="none" w:sz="0" w:space="0" w:color="auto"/>
                              </w:divBdr>
                              <w:divsChild>
                                <w:div w:id="1929120785">
                                  <w:marLeft w:val="0"/>
                                  <w:marRight w:val="0"/>
                                  <w:marTop w:val="0"/>
                                  <w:marBottom w:val="0"/>
                                  <w:divBdr>
                                    <w:top w:val="single" w:sz="6" w:space="0" w:color="5F6368"/>
                                    <w:left w:val="single" w:sz="6" w:space="0" w:color="5F6368"/>
                                    <w:bottom w:val="single" w:sz="6" w:space="0" w:color="5F6368"/>
                                    <w:right w:val="single" w:sz="6" w:space="0" w:color="5F6368"/>
                                  </w:divBdr>
                                </w:div>
                              </w:divsChild>
                            </w:div>
                          </w:divsChild>
                        </w:div>
                      </w:divsChild>
                    </w:div>
                    <w:div w:id="1058556594">
                      <w:marLeft w:val="0"/>
                      <w:marRight w:val="0"/>
                      <w:marTop w:val="0"/>
                      <w:marBottom w:val="0"/>
                      <w:divBdr>
                        <w:top w:val="none" w:sz="0" w:space="0" w:color="auto"/>
                        <w:left w:val="none" w:sz="0" w:space="0" w:color="auto"/>
                        <w:bottom w:val="none" w:sz="0" w:space="0" w:color="auto"/>
                        <w:right w:val="none" w:sz="0" w:space="0" w:color="auto"/>
                      </w:divBdr>
                    </w:div>
                    <w:div w:id="1355499917">
                      <w:marLeft w:val="0"/>
                      <w:marRight w:val="0"/>
                      <w:marTop w:val="0"/>
                      <w:marBottom w:val="0"/>
                      <w:divBdr>
                        <w:top w:val="none" w:sz="0" w:space="0" w:color="auto"/>
                        <w:left w:val="none" w:sz="0" w:space="0" w:color="auto"/>
                        <w:bottom w:val="none" w:sz="0" w:space="0" w:color="auto"/>
                        <w:right w:val="none" w:sz="0" w:space="0" w:color="auto"/>
                      </w:divBdr>
                      <w:divsChild>
                        <w:div w:id="1442529837">
                          <w:marLeft w:val="0"/>
                          <w:marRight w:val="0"/>
                          <w:marTop w:val="100"/>
                          <w:marBottom w:val="100"/>
                          <w:divBdr>
                            <w:top w:val="single" w:sz="6" w:space="8" w:color="8AB4F8"/>
                            <w:left w:val="single" w:sz="6" w:space="8" w:color="8AB4F8"/>
                            <w:bottom w:val="single" w:sz="6" w:space="0" w:color="8AB4F8"/>
                            <w:right w:val="single" w:sz="6" w:space="11" w:color="8AB4F8"/>
                          </w:divBdr>
                          <w:divsChild>
                            <w:div w:id="1200895889">
                              <w:marLeft w:val="0"/>
                              <w:marRight w:val="0"/>
                              <w:marTop w:val="0"/>
                              <w:marBottom w:val="0"/>
                              <w:divBdr>
                                <w:top w:val="none" w:sz="0" w:space="0" w:color="auto"/>
                                <w:left w:val="none" w:sz="0" w:space="0" w:color="auto"/>
                                <w:bottom w:val="none" w:sz="0" w:space="0" w:color="auto"/>
                                <w:right w:val="none" w:sz="0" w:space="0" w:color="auto"/>
                              </w:divBdr>
                              <w:divsChild>
                                <w:div w:id="617227315">
                                  <w:marLeft w:val="0"/>
                                  <w:marRight w:val="0"/>
                                  <w:marTop w:val="0"/>
                                  <w:marBottom w:val="0"/>
                                  <w:divBdr>
                                    <w:top w:val="none" w:sz="0" w:space="0" w:color="auto"/>
                                    <w:left w:val="none" w:sz="0" w:space="0" w:color="auto"/>
                                    <w:bottom w:val="none" w:sz="0" w:space="0" w:color="auto"/>
                                    <w:right w:val="none" w:sz="0" w:space="0" w:color="auto"/>
                                  </w:divBdr>
                                  <w:divsChild>
                                    <w:div w:id="55477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919016">
          <w:marLeft w:val="0"/>
          <w:marRight w:val="0"/>
          <w:marTop w:val="0"/>
          <w:marBottom w:val="0"/>
          <w:divBdr>
            <w:top w:val="none" w:sz="0" w:space="0" w:color="auto"/>
            <w:left w:val="none" w:sz="0" w:space="0" w:color="auto"/>
            <w:bottom w:val="none" w:sz="0" w:space="0" w:color="auto"/>
            <w:right w:val="none" w:sz="0" w:space="0" w:color="auto"/>
          </w:divBdr>
          <w:divsChild>
            <w:div w:id="1114708790">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845052238">
      <w:bodyDiv w:val="1"/>
      <w:marLeft w:val="0"/>
      <w:marRight w:val="0"/>
      <w:marTop w:val="0"/>
      <w:marBottom w:val="0"/>
      <w:divBdr>
        <w:top w:val="none" w:sz="0" w:space="0" w:color="auto"/>
        <w:left w:val="none" w:sz="0" w:space="0" w:color="auto"/>
        <w:bottom w:val="none" w:sz="0" w:space="0" w:color="auto"/>
        <w:right w:val="none" w:sz="0" w:space="0" w:color="auto"/>
      </w:divBdr>
    </w:div>
    <w:div w:id="1947738140">
      <w:bodyDiv w:val="1"/>
      <w:marLeft w:val="0"/>
      <w:marRight w:val="0"/>
      <w:marTop w:val="0"/>
      <w:marBottom w:val="0"/>
      <w:divBdr>
        <w:top w:val="none" w:sz="0" w:space="0" w:color="auto"/>
        <w:left w:val="none" w:sz="0" w:space="0" w:color="auto"/>
        <w:bottom w:val="none" w:sz="0" w:space="0" w:color="auto"/>
        <w:right w:val="none" w:sz="0" w:space="0" w:color="auto"/>
      </w:divBdr>
    </w:div>
    <w:div w:id="21017571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reviewcommons.org/about/" TargetMode="External"/><Relationship Id="rId13" Type="http://schemas.openxmlformats.org/officeDocument/2006/relationships/image" Target="media/image5.png"/><Relationship Id="rId18" Type="http://schemas.microsoft.com/office/2020/10/relationships/intelligence" Target="intelligence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ithub.com/Roberto-Feuda-Lab/Chemokine20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D49FD8-92F6-4A93-BEB0-D26FEA602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1</TotalTime>
  <Pages>34</Pages>
  <Words>75038</Words>
  <Characters>427722</Characters>
  <Application>Microsoft Office Word</Application>
  <DocSecurity>0</DocSecurity>
  <Lines>3564</Lines>
  <Paragraphs>10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733</cp:revision>
  <dcterms:created xsi:type="dcterms:W3CDTF">2023-07-19T08:33:00Z</dcterms:created>
  <dcterms:modified xsi:type="dcterms:W3CDTF">2023-10-11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QMm2MjA"/&gt;&lt;style id="http://www.zotero.org/styles/pnas"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